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576"/>
      </w:tblGrid>
      <w:tr w:rsidR="00B977E4" w14:paraId="7485C144" w14:textId="77777777" w:rsidTr="00C55218">
        <w:trPr>
          <w:trHeight w:val="90"/>
          <w:jc w:val="center"/>
        </w:trPr>
        <w:tc>
          <w:tcPr>
            <w:tcW w:w="5000" w:type="pct"/>
            <w:tcBorders>
              <w:bottom w:val="single" w:sz="4" w:space="0" w:color="4F81BD" w:themeColor="accent1"/>
            </w:tcBorders>
            <w:vAlign w:val="center"/>
          </w:tcPr>
          <w:p w14:paraId="74E44707" w14:textId="0B3348AB" w:rsidR="00B977E4" w:rsidRPr="007C0848" w:rsidRDefault="009F21D0" w:rsidP="00D0232A">
            <w:pPr>
              <w:pStyle w:val="NoSpacing"/>
              <w:jc w:val="center"/>
              <w:rPr>
                <w:rFonts w:asciiTheme="majorHAnsi" w:eastAsiaTheme="majorEastAsia" w:hAnsiTheme="majorHAnsi" w:cstheme="majorBidi"/>
                <w:sz w:val="48"/>
                <w:szCs w:val="48"/>
              </w:rPr>
            </w:pPr>
            <w:r w:rsidRPr="007C0848">
              <w:rPr>
                <w:rFonts w:asciiTheme="majorHAnsi" w:eastAsiaTheme="majorEastAsia" w:hAnsiTheme="majorHAnsi" w:cstheme="majorBidi"/>
                <w:sz w:val="48"/>
                <w:szCs w:val="48"/>
              </w:rPr>
              <w:t>Watershed Assessment and Non-Point Source Management Plan Recommendations</w:t>
            </w:r>
            <w:r w:rsidR="00D03548" w:rsidRPr="007C0848">
              <w:rPr>
                <w:rFonts w:asciiTheme="majorHAnsi" w:eastAsiaTheme="majorEastAsia" w:hAnsiTheme="majorHAnsi" w:cstheme="majorBidi"/>
                <w:sz w:val="48"/>
                <w:szCs w:val="48"/>
              </w:rPr>
              <w:t xml:space="preserve"> for Streams Monitored in 20</w:t>
            </w:r>
            <w:r w:rsidR="00D0232A">
              <w:rPr>
                <w:rFonts w:asciiTheme="majorHAnsi" w:eastAsiaTheme="majorEastAsia" w:hAnsiTheme="majorHAnsi" w:cstheme="majorBidi"/>
                <w:sz w:val="48"/>
                <w:szCs w:val="48"/>
              </w:rPr>
              <w:t>12</w:t>
            </w:r>
            <w:r w:rsidR="00D03548" w:rsidRPr="007C0848">
              <w:rPr>
                <w:rFonts w:asciiTheme="majorHAnsi" w:eastAsiaTheme="majorEastAsia" w:hAnsiTheme="majorHAnsi" w:cstheme="majorBidi"/>
                <w:sz w:val="48"/>
                <w:szCs w:val="48"/>
              </w:rPr>
              <w:t xml:space="preserve"> - 201</w:t>
            </w:r>
            <w:r w:rsidR="00D0232A">
              <w:rPr>
                <w:rFonts w:asciiTheme="majorHAnsi" w:eastAsiaTheme="majorEastAsia" w:hAnsiTheme="majorHAnsi" w:cstheme="majorBidi"/>
                <w:sz w:val="48"/>
                <w:szCs w:val="48"/>
              </w:rPr>
              <w:t>3</w:t>
            </w:r>
          </w:p>
        </w:tc>
      </w:tr>
      <w:tr w:rsidR="00B977E4" w14:paraId="049FF744" w14:textId="77777777">
        <w:trPr>
          <w:trHeight w:val="360"/>
          <w:jc w:val="center"/>
        </w:trPr>
        <w:tc>
          <w:tcPr>
            <w:tcW w:w="5000" w:type="pct"/>
            <w:vAlign w:val="center"/>
          </w:tcPr>
          <w:p w14:paraId="4A5432EE" w14:textId="77777777" w:rsidR="00134A31" w:rsidRDefault="00134A31" w:rsidP="00883E28">
            <w:pPr>
              <w:pStyle w:val="NoSpacing"/>
            </w:pPr>
          </w:p>
          <w:p w14:paraId="1B32BD97" w14:textId="77777777" w:rsidR="00B977E4" w:rsidRDefault="00B977E4">
            <w:pPr>
              <w:pStyle w:val="NoSpacing"/>
              <w:jc w:val="center"/>
            </w:pPr>
            <w:r>
              <w:t>Prepared for</w:t>
            </w:r>
          </w:p>
        </w:tc>
      </w:tr>
      <w:tr w:rsidR="00B977E4" w14:paraId="6ADA6304" w14:textId="77777777">
        <w:trPr>
          <w:trHeight w:val="360"/>
          <w:jc w:val="center"/>
        </w:trPr>
        <w:tc>
          <w:tcPr>
            <w:tcW w:w="5000" w:type="pct"/>
            <w:vAlign w:val="center"/>
          </w:tcPr>
          <w:p w14:paraId="07DDA208" w14:textId="77777777" w:rsidR="00B977E4" w:rsidRDefault="00B977E4" w:rsidP="00B977E4">
            <w:pPr>
              <w:pStyle w:val="NoSpacing"/>
              <w:jc w:val="center"/>
              <w:rPr>
                <w:b/>
                <w:bCs/>
              </w:rPr>
            </w:pPr>
            <w:r>
              <w:rPr>
                <w:b/>
                <w:bCs/>
              </w:rPr>
              <w:t>Oglala Sioux Tribe</w:t>
            </w:r>
          </w:p>
          <w:p w14:paraId="5C9DB478" w14:textId="77777777" w:rsidR="00B977E4" w:rsidRDefault="00B977E4" w:rsidP="00B977E4">
            <w:pPr>
              <w:pStyle w:val="NoSpacing"/>
              <w:jc w:val="center"/>
              <w:rPr>
                <w:b/>
                <w:bCs/>
              </w:rPr>
            </w:pPr>
            <w:r>
              <w:rPr>
                <w:b/>
                <w:bCs/>
              </w:rPr>
              <w:t>Environmental Protection Program</w:t>
            </w:r>
          </w:p>
          <w:p w14:paraId="292135D7" w14:textId="77777777" w:rsidR="0079522A" w:rsidRDefault="0079522A" w:rsidP="00B977E4">
            <w:pPr>
              <w:pStyle w:val="NoSpacing"/>
              <w:jc w:val="center"/>
              <w:rPr>
                <w:b/>
                <w:bCs/>
              </w:rPr>
            </w:pPr>
            <w:r>
              <w:rPr>
                <w:b/>
                <w:bCs/>
              </w:rPr>
              <w:t>P.O. Box</w:t>
            </w:r>
          </w:p>
          <w:p w14:paraId="7A1B2F33" w14:textId="77777777" w:rsidR="0079522A" w:rsidRDefault="0079522A" w:rsidP="00B977E4">
            <w:pPr>
              <w:pStyle w:val="NoSpacing"/>
              <w:jc w:val="center"/>
              <w:rPr>
                <w:b/>
                <w:bCs/>
              </w:rPr>
            </w:pPr>
            <w:r>
              <w:rPr>
                <w:b/>
                <w:bCs/>
              </w:rPr>
              <w:t>Pine Ridge, SD 57770</w:t>
            </w:r>
          </w:p>
          <w:p w14:paraId="7FEEBD45" w14:textId="77777777" w:rsidR="00AB0D99" w:rsidRDefault="00AB0D99" w:rsidP="00B977E4">
            <w:pPr>
              <w:pStyle w:val="NoSpacing"/>
              <w:jc w:val="center"/>
              <w:rPr>
                <w:b/>
                <w:bCs/>
              </w:rPr>
            </w:pPr>
          </w:p>
          <w:p w14:paraId="04E0091D" w14:textId="77777777" w:rsidR="00AB0D99" w:rsidRDefault="00AB0D99" w:rsidP="00B977E4">
            <w:pPr>
              <w:pStyle w:val="NoSpacing"/>
              <w:jc w:val="center"/>
              <w:rPr>
                <w:b/>
                <w:bCs/>
              </w:rPr>
            </w:pPr>
            <w:r>
              <w:rPr>
                <w:b/>
                <w:bCs/>
                <w:noProof/>
              </w:rPr>
              <w:drawing>
                <wp:inline distT="0" distB="0" distL="0" distR="0" wp14:anchorId="6B88C6B6" wp14:editId="793C2242">
                  <wp:extent cx="1194491" cy="685800"/>
                  <wp:effectExtent l="19050" t="0" r="5659" b="0"/>
                  <wp:docPr id="6" name="Picture 3" descr="P:\OST\OST flag 6.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OST\OST flag 6.17.08.JPG"/>
                          <pic:cNvPicPr>
                            <a:picLocks noChangeAspect="1" noChangeArrowheads="1"/>
                          </pic:cNvPicPr>
                        </pic:nvPicPr>
                        <pic:blipFill>
                          <a:blip r:embed="rId10" cstate="print"/>
                          <a:srcRect/>
                          <a:stretch>
                            <a:fillRect/>
                          </a:stretch>
                        </pic:blipFill>
                        <pic:spPr bwMode="auto">
                          <a:xfrm>
                            <a:off x="0" y="0"/>
                            <a:ext cx="1194491" cy="685800"/>
                          </a:xfrm>
                          <a:prstGeom prst="rect">
                            <a:avLst/>
                          </a:prstGeom>
                          <a:noFill/>
                          <a:ln w="9525">
                            <a:noFill/>
                            <a:miter lim="800000"/>
                            <a:headEnd/>
                            <a:tailEnd/>
                          </a:ln>
                        </pic:spPr>
                      </pic:pic>
                    </a:graphicData>
                  </a:graphic>
                </wp:inline>
              </w:drawing>
            </w:r>
          </w:p>
          <w:p w14:paraId="21CA598E" w14:textId="77777777" w:rsidR="00883E28" w:rsidRDefault="00883E28" w:rsidP="00134A31">
            <w:pPr>
              <w:pStyle w:val="NoSpacing"/>
              <w:rPr>
                <w:b/>
                <w:bCs/>
              </w:rPr>
            </w:pPr>
          </w:p>
        </w:tc>
      </w:tr>
    </w:tbl>
    <w:p w14:paraId="571586C4" w14:textId="77777777" w:rsidR="00B977E4" w:rsidRDefault="0079522A" w:rsidP="0079522A">
      <w:pPr>
        <w:pStyle w:val="NoSpacing"/>
        <w:jc w:val="center"/>
      </w:pPr>
      <w:r>
        <w:t>Prepared by</w:t>
      </w:r>
    </w:p>
    <w:p w14:paraId="6FDFDFD9" w14:textId="77777777" w:rsidR="007C0848" w:rsidRDefault="00D03548" w:rsidP="0079522A">
      <w:pPr>
        <w:pStyle w:val="NoSpacing"/>
        <w:jc w:val="center"/>
        <w:rPr>
          <w:b/>
        </w:rPr>
      </w:pPr>
      <w:r>
        <w:rPr>
          <w:b/>
        </w:rPr>
        <w:t>Charles Jason Tinant</w:t>
      </w:r>
    </w:p>
    <w:p w14:paraId="7A9B6F14" w14:textId="77777777" w:rsidR="0079522A" w:rsidRDefault="007C0848" w:rsidP="0079522A">
      <w:pPr>
        <w:pStyle w:val="NoSpacing"/>
        <w:jc w:val="center"/>
        <w:rPr>
          <w:b/>
        </w:rPr>
      </w:pPr>
      <w:r>
        <w:rPr>
          <w:b/>
        </w:rPr>
        <w:t>MS Water Resources Engineering</w:t>
      </w:r>
    </w:p>
    <w:p w14:paraId="38015E28" w14:textId="77777777" w:rsidR="007C0848" w:rsidRDefault="007C0848" w:rsidP="00D03548">
      <w:pPr>
        <w:pStyle w:val="NoSpacing"/>
        <w:jc w:val="center"/>
        <w:rPr>
          <w:b/>
        </w:rPr>
      </w:pPr>
    </w:p>
    <w:p w14:paraId="09490095" w14:textId="6A32BEEC" w:rsidR="00060399" w:rsidRDefault="00D0232A" w:rsidP="00D03548">
      <w:pPr>
        <w:pStyle w:val="NoSpacing"/>
        <w:jc w:val="center"/>
        <w:rPr>
          <w:b/>
        </w:rPr>
      </w:pPr>
      <w:r>
        <w:rPr>
          <w:b/>
        </w:rPr>
        <w:t>Jordan Cano</w:t>
      </w:r>
    </w:p>
    <w:p w14:paraId="50A8025C" w14:textId="77777777" w:rsidR="007C0848" w:rsidRDefault="007C0848" w:rsidP="00D03548">
      <w:pPr>
        <w:pStyle w:val="NoSpacing"/>
        <w:jc w:val="center"/>
        <w:rPr>
          <w:b/>
        </w:rPr>
      </w:pPr>
    </w:p>
    <w:p w14:paraId="586F6008" w14:textId="77777777" w:rsidR="00D03548" w:rsidRDefault="00D03548" w:rsidP="0079522A">
      <w:pPr>
        <w:pStyle w:val="NoSpacing"/>
        <w:jc w:val="center"/>
        <w:rPr>
          <w:b/>
        </w:rPr>
      </w:pPr>
      <w:r>
        <w:rPr>
          <w:b/>
        </w:rPr>
        <w:t>Oglala Lakota College</w:t>
      </w:r>
    </w:p>
    <w:p w14:paraId="43C4003A" w14:textId="77777777" w:rsidR="00D03548" w:rsidRDefault="00D03548" w:rsidP="00D03548">
      <w:pPr>
        <w:pStyle w:val="NoSpacing"/>
        <w:jc w:val="center"/>
        <w:rPr>
          <w:b/>
        </w:rPr>
      </w:pPr>
      <w:r>
        <w:rPr>
          <w:b/>
        </w:rPr>
        <w:t>490 Piya Wiconi Road</w:t>
      </w:r>
    </w:p>
    <w:p w14:paraId="51498B6F" w14:textId="77777777" w:rsidR="0079522A" w:rsidRDefault="00D03548" w:rsidP="00C92F45">
      <w:pPr>
        <w:pStyle w:val="NoSpacing"/>
        <w:jc w:val="center"/>
        <w:rPr>
          <w:b/>
        </w:rPr>
      </w:pPr>
      <w:r>
        <w:rPr>
          <w:b/>
        </w:rPr>
        <w:t>Kyle, SD 57752</w:t>
      </w:r>
    </w:p>
    <w:p w14:paraId="0D76FD6A" w14:textId="77777777" w:rsidR="00883E28" w:rsidRDefault="00883E28" w:rsidP="0079522A">
      <w:pPr>
        <w:pStyle w:val="NoSpacing"/>
        <w:jc w:val="center"/>
        <w:rPr>
          <w:b/>
        </w:rPr>
      </w:pPr>
    </w:p>
    <w:p w14:paraId="0F9367FB" w14:textId="587274DE" w:rsidR="00A63423" w:rsidRDefault="00534F7C" w:rsidP="00A804CE">
      <w:pPr>
        <w:rPr>
          <w:b/>
        </w:rPr>
      </w:pPr>
      <w:r>
        <w:rPr>
          <w:b/>
        </w:rPr>
        <w:br w:type="page"/>
      </w:r>
    </w:p>
    <w:sdt>
      <w:sdtPr>
        <w:rPr>
          <w:rFonts w:asciiTheme="minorHAnsi" w:eastAsiaTheme="minorHAnsi" w:hAnsiTheme="minorHAnsi" w:cstheme="minorBidi"/>
          <w:b w:val="0"/>
          <w:bCs w:val="0"/>
          <w:color w:val="auto"/>
          <w:sz w:val="22"/>
          <w:szCs w:val="22"/>
        </w:rPr>
        <w:id w:val="19293622"/>
        <w:docPartObj>
          <w:docPartGallery w:val="Table of Contents"/>
          <w:docPartUnique/>
        </w:docPartObj>
      </w:sdtPr>
      <w:sdtEndPr>
        <w:rPr>
          <w:rFonts w:eastAsiaTheme="minorEastAsia"/>
        </w:rPr>
      </w:sdtEndPr>
      <w:sdtContent>
        <w:p w14:paraId="2508B5D1" w14:textId="77777777" w:rsidR="00B977E4" w:rsidRDefault="00B977E4">
          <w:pPr>
            <w:pStyle w:val="TOCHeading"/>
          </w:pPr>
          <w:r>
            <w:t>Table of Contents</w:t>
          </w:r>
        </w:p>
        <w:p w14:paraId="30BDB5ED" w14:textId="77777777" w:rsidR="00241AB1" w:rsidRDefault="00314C7F">
          <w:pPr>
            <w:pStyle w:val="TOC1"/>
            <w:tabs>
              <w:tab w:val="right" w:leader="dot" w:pos="9350"/>
            </w:tabs>
            <w:rPr>
              <w:noProof/>
              <w:sz w:val="24"/>
              <w:szCs w:val="24"/>
              <w:lang w:eastAsia="ja-JP"/>
            </w:rPr>
          </w:pPr>
          <w:r>
            <w:fldChar w:fldCharType="begin"/>
          </w:r>
          <w:r w:rsidR="00B977E4">
            <w:instrText xml:space="preserve"> TOC \o "1-3" \h \z \u </w:instrText>
          </w:r>
          <w:r>
            <w:fldChar w:fldCharType="separate"/>
          </w:r>
          <w:r w:rsidR="00241AB1">
            <w:rPr>
              <w:noProof/>
            </w:rPr>
            <w:t>List of Tables</w:t>
          </w:r>
          <w:r w:rsidR="00241AB1">
            <w:rPr>
              <w:noProof/>
            </w:rPr>
            <w:tab/>
          </w:r>
          <w:r w:rsidR="00241AB1">
            <w:rPr>
              <w:noProof/>
            </w:rPr>
            <w:fldChar w:fldCharType="begin"/>
          </w:r>
          <w:r w:rsidR="00241AB1">
            <w:rPr>
              <w:noProof/>
            </w:rPr>
            <w:instrText xml:space="preserve"> PAGEREF _Toc262198150 \h </w:instrText>
          </w:r>
          <w:r w:rsidR="00241AB1">
            <w:rPr>
              <w:noProof/>
            </w:rPr>
          </w:r>
          <w:r w:rsidR="00241AB1">
            <w:rPr>
              <w:noProof/>
            </w:rPr>
            <w:fldChar w:fldCharType="separate"/>
          </w:r>
          <w:r w:rsidR="00241AB1">
            <w:rPr>
              <w:noProof/>
            </w:rPr>
            <w:t>3</w:t>
          </w:r>
          <w:r w:rsidR="00241AB1">
            <w:rPr>
              <w:noProof/>
            </w:rPr>
            <w:fldChar w:fldCharType="end"/>
          </w:r>
        </w:p>
        <w:p w14:paraId="78F905E8" w14:textId="77777777" w:rsidR="00241AB1" w:rsidRDefault="00241AB1">
          <w:pPr>
            <w:pStyle w:val="TOC1"/>
            <w:tabs>
              <w:tab w:val="right" w:leader="dot" w:pos="9350"/>
            </w:tabs>
            <w:rPr>
              <w:noProof/>
              <w:sz w:val="24"/>
              <w:szCs w:val="24"/>
              <w:lang w:eastAsia="ja-JP"/>
            </w:rPr>
          </w:pPr>
          <w:r>
            <w:rPr>
              <w:noProof/>
            </w:rPr>
            <w:t>List of Figures</w:t>
          </w:r>
          <w:r>
            <w:rPr>
              <w:noProof/>
            </w:rPr>
            <w:tab/>
          </w:r>
          <w:r>
            <w:rPr>
              <w:noProof/>
            </w:rPr>
            <w:fldChar w:fldCharType="begin"/>
          </w:r>
          <w:r>
            <w:rPr>
              <w:noProof/>
            </w:rPr>
            <w:instrText xml:space="preserve"> PAGEREF _Toc262198151 \h </w:instrText>
          </w:r>
          <w:r>
            <w:rPr>
              <w:noProof/>
            </w:rPr>
          </w:r>
          <w:r>
            <w:rPr>
              <w:noProof/>
            </w:rPr>
            <w:fldChar w:fldCharType="separate"/>
          </w:r>
          <w:r>
            <w:rPr>
              <w:noProof/>
            </w:rPr>
            <w:t>5</w:t>
          </w:r>
          <w:r>
            <w:rPr>
              <w:noProof/>
            </w:rPr>
            <w:fldChar w:fldCharType="end"/>
          </w:r>
        </w:p>
        <w:p w14:paraId="04649A0F" w14:textId="77777777" w:rsidR="00241AB1" w:rsidRDefault="00241AB1">
          <w:pPr>
            <w:pStyle w:val="TOC1"/>
            <w:tabs>
              <w:tab w:val="right" w:leader="dot" w:pos="9350"/>
            </w:tabs>
            <w:rPr>
              <w:noProof/>
              <w:sz w:val="24"/>
              <w:szCs w:val="24"/>
              <w:lang w:eastAsia="ja-JP"/>
            </w:rPr>
          </w:pPr>
          <w:r>
            <w:rPr>
              <w:noProof/>
            </w:rPr>
            <w:t>List of Equations</w:t>
          </w:r>
          <w:r>
            <w:rPr>
              <w:noProof/>
            </w:rPr>
            <w:tab/>
          </w:r>
          <w:r>
            <w:rPr>
              <w:noProof/>
            </w:rPr>
            <w:fldChar w:fldCharType="begin"/>
          </w:r>
          <w:r>
            <w:rPr>
              <w:noProof/>
            </w:rPr>
            <w:instrText xml:space="preserve"> PAGEREF _Toc262198152 \h </w:instrText>
          </w:r>
          <w:r>
            <w:rPr>
              <w:noProof/>
            </w:rPr>
          </w:r>
          <w:r>
            <w:rPr>
              <w:noProof/>
            </w:rPr>
            <w:fldChar w:fldCharType="separate"/>
          </w:r>
          <w:r>
            <w:rPr>
              <w:noProof/>
            </w:rPr>
            <w:t>5</w:t>
          </w:r>
          <w:r>
            <w:rPr>
              <w:noProof/>
            </w:rPr>
            <w:fldChar w:fldCharType="end"/>
          </w:r>
        </w:p>
        <w:p w14:paraId="2276DFD5" w14:textId="77777777" w:rsidR="00241AB1" w:rsidRDefault="00241AB1">
          <w:pPr>
            <w:pStyle w:val="TOC1"/>
            <w:tabs>
              <w:tab w:val="left" w:pos="529"/>
              <w:tab w:val="right" w:leader="dot" w:pos="9350"/>
            </w:tabs>
            <w:rPr>
              <w:noProof/>
              <w:sz w:val="24"/>
              <w:szCs w:val="24"/>
              <w:lang w:eastAsia="ja-JP"/>
            </w:rPr>
          </w:pPr>
          <w:r>
            <w:rPr>
              <w:noProof/>
            </w:rPr>
            <w:t>1.0</w:t>
          </w:r>
          <w:r>
            <w:rPr>
              <w:noProof/>
              <w:sz w:val="24"/>
              <w:szCs w:val="24"/>
              <w:lang w:eastAsia="ja-JP"/>
            </w:rPr>
            <w:tab/>
          </w:r>
          <w:r>
            <w:rPr>
              <w:noProof/>
            </w:rPr>
            <w:t>Introduction</w:t>
          </w:r>
          <w:r>
            <w:rPr>
              <w:noProof/>
            </w:rPr>
            <w:tab/>
          </w:r>
          <w:r>
            <w:rPr>
              <w:noProof/>
            </w:rPr>
            <w:fldChar w:fldCharType="begin"/>
          </w:r>
          <w:r>
            <w:rPr>
              <w:noProof/>
            </w:rPr>
            <w:instrText xml:space="preserve"> PAGEREF _Toc262198153 \h </w:instrText>
          </w:r>
          <w:r>
            <w:rPr>
              <w:noProof/>
            </w:rPr>
          </w:r>
          <w:r>
            <w:rPr>
              <w:noProof/>
            </w:rPr>
            <w:fldChar w:fldCharType="separate"/>
          </w:r>
          <w:r>
            <w:rPr>
              <w:noProof/>
            </w:rPr>
            <w:t>6</w:t>
          </w:r>
          <w:r>
            <w:rPr>
              <w:noProof/>
            </w:rPr>
            <w:fldChar w:fldCharType="end"/>
          </w:r>
        </w:p>
        <w:p w14:paraId="4575B290" w14:textId="77777777" w:rsidR="00241AB1" w:rsidRDefault="00241AB1">
          <w:pPr>
            <w:pStyle w:val="TOC2"/>
            <w:tabs>
              <w:tab w:val="left" w:pos="749"/>
              <w:tab w:val="right" w:leader="dot" w:pos="9350"/>
            </w:tabs>
            <w:rPr>
              <w:noProof/>
              <w:sz w:val="24"/>
              <w:szCs w:val="24"/>
              <w:lang w:eastAsia="ja-JP"/>
            </w:rPr>
          </w:pPr>
          <w:r>
            <w:rPr>
              <w:noProof/>
            </w:rPr>
            <w:t>1.1</w:t>
          </w:r>
          <w:r>
            <w:rPr>
              <w:noProof/>
              <w:sz w:val="24"/>
              <w:szCs w:val="24"/>
              <w:lang w:eastAsia="ja-JP"/>
            </w:rPr>
            <w:tab/>
          </w:r>
          <w:r>
            <w:rPr>
              <w:noProof/>
            </w:rPr>
            <w:t>Watershed descriptions</w:t>
          </w:r>
          <w:r>
            <w:rPr>
              <w:noProof/>
            </w:rPr>
            <w:tab/>
          </w:r>
          <w:r>
            <w:rPr>
              <w:noProof/>
            </w:rPr>
            <w:fldChar w:fldCharType="begin"/>
          </w:r>
          <w:r>
            <w:rPr>
              <w:noProof/>
            </w:rPr>
            <w:instrText xml:space="preserve"> PAGEREF _Toc262198154 \h </w:instrText>
          </w:r>
          <w:r>
            <w:rPr>
              <w:noProof/>
            </w:rPr>
          </w:r>
          <w:r>
            <w:rPr>
              <w:noProof/>
            </w:rPr>
            <w:fldChar w:fldCharType="separate"/>
          </w:r>
          <w:r>
            <w:rPr>
              <w:noProof/>
            </w:rPr>
            <w:t>7</w:t>
          </w:r>
          <w:r>
            <w:rPr>
              <w:noProof/>
            </w:rPr>
            <w:fldChar w:fldCharType="end"/>
          </w:r>
        </w:p>
        <w:p w14:paraId="4F502364" w14:textId="77777777" w:rsidR="00241AB1" w:rsidRDefault="00241AB1">
          <w:pPr>
            <w:pStyle w:val="TOC3"/>
            <w:tabs>
              <w:tab w:val="left" w:pos="1136"/>
              <w:tab w:val="right" w:leader="dot" w:pos="9350"/>
            </w:tabs>
            <w:rPr>
              <w:noProof/>
              <w:sz w:val="24"/>
              <w:szCs w:val="24"/>
              <w:lang w:eastAsia="ja-JP"/>
            </w:rPr>
          </w:pPr>
          <w:r w:rsidRPr="001064C7">
            <w:rPr>
              <w:noProof/>
            </w:rPr>
            <w:t>1.1.1</w:t>
          </w:r>
          <w:r>
            <w:rPr>
              <w:noProof/>
              <w:sz w:val="24"/>
              <w:szCs w:val="24"/>
              <w:lang w:eastAsia="ja-JP"/>
            </w:rPr>
            <w:tab/>
          </w:r>
          <w:r w:rsidRPr="001064C7">
            <w:rPr>
              <w:noProof/>
            </w:rPr>
            <w:t>Communities and Economy</w:t>
          </w:r>
          <w:r>
            <w:rPr>
              <w:noProof/>
            </w:rPr>
            <w:tab/>
          </w:r>
          <w:r>
            <w:rPr>
              <w:noProof/>
            </w:rPr>
            <w:fldChar w:fldCharType="begin"/>
          </w:r>
          <w:r>
            <w:rPr>
              <w:noProof/>
            </w:rPr>
            <w:instrText xml:space="preserve"> PAGEREF _Toc262198155 \h </w:instrText>
          </w:r>
          <w:r>
            <w:rPr>
              <w:noProof/>
            </w:rPr>
          </w:r>
          <w:r>
            <w:rPr>
              <w:noProof/>
            </w:rPr>
            <w:fldChar w:fldCharType="separate"/>
          </w:r>
          <w:r>
            <w:rPr>
              <w:noProof/>
            </w:rPr>
            <w:t>8</w:t>
          </w:r>
          <w:r>
            <w:rPr>
              <w:noProof/>
            </w:rPr>
            <w:fldChar w:fldCharType="end"/>
          </w:r>
        </w:p>
        <w:p w14:paraId="506A8E71" w14:textId="77777777" w:rsidR="00241AB1" w:rsidRDefault="00241AB1">
          <w:pPr>
            <w:pStyle w:val="TOC3"/>
            <w:tabs>
              <w:tab w:val="left" w:pos="1136"/>
              <w:tab w:val="right" w:leader="dot" w:pos="9350"/>
            </w:tabs>
            <w:rPr>
              <w:noProof/>
              <w:sz w:val="24"/>
              <w:szCs w:val="24"/>
              <w:lang w:eastAsia="ja-JP"/>
            </w:rPr>
          </w:pPr>
          <w:r>
            <w:rPr>
              <w:noProof/>
            </w:rPr>
            <w:t>1.1.2</w:t>
          </w:r>
          <w:r>
            <w:rPr>
              <w:noProof/>
              <w:sz w:val="24"/>
              <w:szCs w:val="24"/>
              <w:lang w:eastAsia="ja-JP"/>
            </w:rPr>
            <w:tab/>
          </w:r>
          <w:r>
            <w:rPr>
              <w:noProof/>
            </w:rPr>
            <w:t>Climate and Geology</w:t>
          </w:r>
          <w:r>
            <w:rPr>
              <w:noProof/>
            </w:rPr>
            <w:tab/>
          </w:r>
          <w:r>
            <w:rPr>
              <w:noProof/>
            </w:rPr>
            <w:fldChar w:fldCharType="begin"/>
          </w:r>
          <w:r>
            <w:rPr>
              <w:noProof/>
            </w:rPr>
            <w:instrText xml:space="preserve"> PAGEREF _Toc262198156 \h </w:instrText>
          </w:r>
          <w:r>
            <w:rPr>
              <w:noProof/>
            </w:rPr>
          </w:r>
          <w:r>
            <w:rPr>
              <w:noProof/>
            </w:rPr>
            <w:fldChar w:fldCharType="separate"/>
          </w:r>
          <w:r>
            <w:rPr>
              <w:noProof/>
            </w:rPr>
            <w:t>10</w:t>
          </w:r>
          <w:r>
            <w:rPr>
              <w:noProof/>
            </w:rPr>
            <w:fldChar w:fldCharType="end"/>
          </w:r>
        </w:p>
        <w:p w14:paraId="22E75A19" w14:textId="77777777" w:rsidR="00241AB1" w:rsidRDefault="00241AB1">
          <w:pPr>
            <w:pStyle w:val="TOC3"/>
            <w:tabs>
              <w:tab w:val="left" w:pos="1136"/>
              <w:tab w:val="right" w:leader="dot" w:pos="9350"/>
            </w:tabs>
            <w:rPr>
              <w:noProof/>
              <w:sz w:val="24"/>
              <w:szCs w:val="24"/>
              <w:lang w:eastAsia="ja-JP"/>
            </w:rPr>
          </w:pPr>
          <w:r w:rsidRPr="001064C7">
            <w:rPr>
              <w:noProof/>
            </w:rPr>
            <w:t>1.1.3</w:t>
          </w:r>
          <w:r>
            <w:rPr>
              <w:noProof/>
              <w:sz w:val="24"/>
              <w:szCs w:val="24"/>
              <w:lang w:eastAsia="ja-JP"/>
            </w:rPr>
            <w:tab/>
          </w:r>
          <w:r w:rsidRPr="001064C7">
            <w:rPr>
              <w:noProof/>
            </w:rPr>
            <w:t>Monitoring Sites</w:t>
          </w:r>
          <w:r>
            <w:rPr>
              <w:noProof/>
            </w:rPr>
            <w:tab/>
          </w:r>
          <w:r>
            <w:rPr>
              <w:noProof/>
            </w:rPr>
            <w:fldChar w:fldCharType="begin"/>
          </w:r>
          <w:r>
            <w:rPr>
              <w:noProof/>
            </w:rPr>
            <w:instrText xml:space="preserve"> PAGEREF _Toc262198157 \h </w:instrText>
          </w:r>
          <w:r>
            <w:rPr>
              <w:noProof/>
            </w:rPr>
          </w:r>
          <w:r>
            <w:rPr>
              <w:noProof/>
            </w:rPr>
            <w:fldChar w:fldCharType="separate"/>
          </w:r>
          <w:r>
            <w:rPr>
              <w:noProof/>
            </w:rPr>
            <w:t>11</w:t>
          </w:r>
          <w:r>
            <w:rPr>
              <w:noProof/>
            </w:rPr>
            <w:fldChar w:fldCharType="end"/>
          </w:r>
        </w:p>
        <w:p w14:paraId="20782AC7" w14:textId="77777777" w:rsidR="00241AB1" w:rsidRDefault="00241AB1">
          <w:pPr>
            <w:pStyle w:val="TOC3"/>
            <w:tabs>
              <w:tab w:val="left" w:pos="1136"/>
              <w:tab w:val="right" w:leader="dot" w:pos="9350"/>
            </w:tabs>
            <w:rPr>
              <w:noProof/>
              <w:sz w:val="24"/>
              <w:szCs w:val="24"/>
              <w:lang w:eastAsia="ja-JP"/>
            </w:rPr>
          </w:pPr>
          <w:r w:rsidRPr="001064C7">
            <w:rPr>
              <w:noProof/>
            </w:rPr>
            <w:t>1.1.4</w:t>
          </w:r>
          <w:r>
            <w:rPr>
              <w:noProof/>
              <w:sz w:val="24"/>
              <w:szCs w:val="24"/>
              <w:lang w:eastAsia="ja-JP"/>
            </w:rPr>
            <w:tab/>
          </w:r>
          <w:r w:rsidRPr="001064C7">
            <w:rPr>
              <w:noProof/>
            </w:rPr>
            <w:t>Beneficial Uses and Water Quality Standards</w:t>
          </w:r>
          <w:r>
            <w:rPr>
              <w:noProof/>
            </w:rPr>
            <w:tab/>
          </w:r>
          <w:r>
            <w:rPr>
              <w:noProof/>
            </w:rPr>
            <w:fldChar w:fldCharType="begin"/>
          </w:r>
          <w:r>
            <w:rPr>
              <w:noProof/>
            </w:rPr>
            <w:instrText xml:space="preserve"> PAGEREF _Toc262198158 \h </w:instrText>
          </w:r>
          <w:r>
            <w:rPr>
              <w:noProof/>
            </w:rPr>
          </w:r>
          <w:r>
            <w:rPr>
              <w:noProof/>
            </w:rPr>
            <w:fldChar w:fldCharType="separate"/>
          </w:r>
          <w:r>
            <w:rPr>
              <w:noProof/>
            </w:rPr>
            <w:t>12</w:t>
          </w:r>
          <w:r>
            <w:rPr>
              <w:noProof/>
            </w:rPr>
            <w:fldChar w:fldCharType="end"/>
          </w:r>
        </w:p>
        <w:p w14:paraId="3D0DE8E3" w14:textId="77777777" w:rsidR="00241AB1" w:rsidRDefault="00241AB1">
          <w:pPr>
            <w:pStyle w:val="TOC2"/>
            <w:tabs>
              <w:tab w:val="left" w:pos="749"/>
              <w:tab w:val="right" w:leader="dot" w:pos="9350"/>
            </w:tabs>
            <w:rPr>
              <w:noProof/>
              <w:sz w:val="24"/>
              <w:szCs w:val="24"/>
              <w:lang w:eastAsia="ja-JP"/>
            </w:rPr>
          </w:pPr>
          <w:r>
            <w:rPr>
              <w:noProof/>
            </w:rPr>
            <w:t>1.2</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59 \h </w:instrText>
          </w:r>
          <w:r>
            <w:rPr>
              <w:noProof/>
            </w:rPr>
          </w:r>
          <w:r>
            <w:rPr>
              <w:noProof/>
            </w:rPr>
            <w:fldChar w:fldCharType="separate"/>
          </w:r>
          <w:r>
            <w:rPr>
              <w:noProof/>
            </w:rPr>
            <w:t>12</w:t>
          </w:r>
          <w:r>
            <w:rPr>
              <w:noProof/>
            </w:rPr>
            <w:fldChar w:fldCharType="end"/>
          </w:r>
        </w:p>
        <w:p w14:paraId="59AC2913" w14:textId="77777777" w:rsidR="00241AB1" w:rsidRDefault="00241AB1">
          <w:pPr>
            <w:pStyle w:val="TOC1"/>
            <w:tabs>
              <w:tab w:val="left" w:pos="529"/>
              <w:tab w:val="right" w:leader="dot" w:pos="9350"/>
            </w:tabs>
            <w:rPr>
              <w:noProof/>
              <w:sz w:val="24"/>
              <w:szCs w:val="24"/>
              <w:lang w:eastAsia="ja-JP"/>
            </w:rPr>
          </w:pPr>
          <w:r>
            <w:rPr>
              <w:noProof/>
            </w:rPr>
            <w:t>2.0</w:t>
          </w:r>
          <w:r>
            <w:rPr>
              <w:noProof/>
              <w:sz w:val="24"/>
              <w:szCs w:val="24"/>
              <w:lang w:eastAsia="ja-JP"/>
            </w:rPr>
            <w:tab/>
          </w:r>
          <w:r>
            <w:rPr>
              <w:noProof/>
            </w:rPr>
            <w:t>Monitoring Strategy and Previous Results</w:t>
          </w:r>
          <w:r>
            <w:rPr>
              <w:noProof/>
            </w:rPr>
            <w:tab/>
          </w:r>
          <w:r>
            <w:rPr>
              <w:noProof/>
            </w:rPr>
            <w:fldChar w:fldCharType="begin"/>
          </w:r>
          <w:r>
            <w:rPr>
              <w:noProof/>
            </w:rPr>
            <w:instrText xml:space="preserve"> PAGEREF _Toc262198160 \h </w:instrText>
          </w:r>
          <w:r>
            <w:rPr>
              <w:noProof/>
            </w:rPr>
          </w:r>
          <w:r>
            <w:rPr>
              <w:noProof/>
            </w:rPr>
            <w:fldChar w:fldCharType="separate"/>
          </w:r>
          <w:r>
            <w:rPr>
              <w:noProof/>
            </w:rPr>
            <w:t>13</w:t>
          </w:r>
          <w:r>
            <w:rPr>
              <w:noProof/>
            </w:rPr>
            <w:fldChar w:fldCharType="end"/>
          </w:r>
        </w:p>
        <w:p w14:paraId="3CB0AB39" w14:textId="77777777" w:rsidR="00241AB1" w:rsidRDefault="00241AB1">
          <w:pPr>
            <w:pStyle w:val="TOC1"/>
            <w:tabs>
              <w:tab w:val="left" w:pos="529"/>
              <w:tab w:val="right" w:leader="dot" w:pos="9350"/>
            </w:tabs>
            <w:rPr>
              <w:noProof/>
              <w:sz w:val="24"/>
              <w:szCs w:val="24"/>
              <w:lang w:eastAsia="ja-JP"/>
            </w:rPr>
          </w:pPr>
          <w:r>
            <w:rPr>
              <w:noProof/>
            </w:rPr>
            <w:t>3.0</w:t>
          </w:r>
          <w:r>
            <w:rPr>
              <w:noProof/>
              <w:sz w:val="24"/>
              <w:szCs w:val="24"/>
              <w:lang w:eastAsia="ja-JP"/>
            </w:rPr>
            <w:tab/>
          </w:r>
          <w:r>
            <w:rPr>
              <w:noProof/>
            </w:rPr>
            <w:t>Data Analysis</w:t>
          </w:r>
          <w:r>
            <w:rPr>
              <w:noProof/>
            </w:rPr>
            <w:tab/>
          </w:r>
          <w:r>
            <w:rPr>
              <w:noProof/>
            </w:rPr>
            <w:fldChar w:fldCharType="begin"/>
          </w:r>
          <w:r>
            <w:rPr>
              <w:noProof/>
            </w:rPr>
            <w:instrText xml:space="preserve"> PAGEREF _Toc262198161 \h </w:instrText>
          </w:r>
          <w:r>
            <w:rPr>
              <w:noProof/>
            </w:rPr>
          </w:r>
          <w:r>
            <w:rPr>
              <w:noProof/>
            </w:rPr>
            <w:fldChar w:fldCharType="separate"/>
          </w:r>
          <w:r>
            <w:rPr>
              <w:noProof/>
            </w:rPr>
            <w:t>16</w:t>
          </w:r>
          <w:r>
            <w:rPr>
              <w:noProof/>
            </w:rPr>
            <w:fldChar w:fldCharType="end"/>
          </w:r>
        </w:p>
        <w:p w14:paraId="60A58412" w14:textId="77777777" w:rsidR="00241AB1" w:rsidRDefault="00241AB1">
          <w:pPr>
            <w:pStyle w:val="TOC2"/>
            <w:tabs>
              <w:tab w:val="left" w:pos="749"/>
              <w:tab w:val="right" w:leader="dot" w:pos="9350"/>
            </w:tabs>
            <w:rPr>
              <w:noProof/>
              <w:sz w:val="24"/>
              <w:szCs w:val="24"/>
              <w:lang w:eastAsia="ja-JP"/>
            </w:rPr>
          </w:pPr>
          <w:r>
            <w:rPr>
              <w:noProof/>
            </w:rPr>
            <w:t>3.1</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62 \h </w:instrText>
          </w:r>
          <w:r>
            <w:rPr>
              <w:noProof/>
            </w:rPr>
          </w:r>
          <w:r>
            <w:rPr>
              <w:noProof/>
            </w:rPr>
            <w:fldChar w:fldCharType="separate"/>
          </w:r>
          <w:r>
            <w:rPr>
              <w:noProof/>
            </w:rPr>
            <w:t>17</w:t>
          </w:r>
          <w:r>
            <w:rPr>
              <w:noProof/>
            </w:rPr>
            <w:fldChar w:fldCharType="end"/>
          </w:r>
        </w:p>
        <w:p w14:paraId="48C882A0" w14:textId="77777777" w:rsidR="00241AB1" w:rsidRDefault="00241AB1">
          <w:pPr>
            <w:pStyle w:val="TOC2"/>
            <w:tabs>
              <w:tab w:val="left" w:pos="749"/>
              <w:tab w:val="right" w:leader="dot" w:pos="9350"/>
            </w:tabs>
            <w:rPr>
              <w:noProof/>
              <w:sz w:val="24"/>
              <w:szCs w:val="24"/>
              <w:lang w:eastAsia="ja-JP"/>
            </w:rPr>
          </w:pPr>
          <w:r>
            <w:rPr>
              <w:noProof/>
            </w:rPr>
            <w:t>3.2</w:t>
          </w:r>
          <w:r>
            <w:rPr>
              <w:noProof/>
              <w:sz w:val="24"/>
              <w:szCs w:val="24"/>
              <w:lang w:eastAsia="ja-JP"/>
            </w:rPr>
            <w:tab/>
          </w:r>
          <w:r>
            <w:rPr>
              <w:noProof/>
            </w:rPr>
            <w:t>Water Quality Data</w:t>
          </w:r>
          <w:r>
            <w:rPr>
              <w:noProof/>
            </w:rPr>
            <w:tab/>
          </w:r>
          <w:r>
            <w:rPr>
              <w:noProof/>
            </w:rPr>
            <w:fldChar w:fldCharType="begin"/>
          </w:r>
          <w:r>
            <w:rPr>
              <w:noProof/>
            </w:rPr>
            <w:instrText xml:space="preserve"> PAGEREF _Toc262198163 \h </w:instrText>
          </w:r>
          <w:r>
            <w:rPr>
              <w:noProof/>
            </w:rPr>
          </w:r>
          <w:r>
            <w:rPr>
              <w:noProof/>
            </w:rPr>
            <w:fldChar w:fldCharType="separate"/>
          </w:r>
          <w:r>
            <w:rPr>
              <w:noProof/>
            </w:rPr>
            <w:t>18</w:t>
          </w:r>
          <w:r>
            <w:rPr>
              <w:noProof/>
            </w:rPr>
            <w:fldChar w:fldCharType="end"/>
          </w:r>
        </w:p>
        <w:p w14:paraId="4F481708" w14:textId="77777777" w:rsidR="00241AB1" w:rsidRDefault="00241AB1">
          <w:pPr>
            <w:pStyle w:val="TOC2"/>
            <w:tabs>
              <w:tab w:val="left" w:pos="749"/>
              <w:tab w:val="right" w:leader="dot" w:pos="9350"/>
            </w:tabs>
            <w:rPr>
              <w:noProof/>
              <w:sz w:val="24"/>
              <w:szCs w:val="24"/>
              <w:lang w:eastAsia="ja-JP"/>
            </w:rPr>
          </w:pPr>
          <w:r>
            <w:rPr>
              <w:noProof/>
            </w:rPr>
            <w:t>3.3</w:t>
          </w:r>
          <w:r>
            <w:rPr>
              <w:noProof/>
              <w:sz w:val="24"/>
              <w:szCs w:val="24"/>
              <w:lang w:eastAsia="ja-JP"/>
            </w:rPr>
            <w:tab/>
          </w:r>
          <w:r>
            <w:rPr>
              <w:noProof/>
            </w:rPr>
            <w:t>Macroinvertebrate Data</w:t>
          </w:r>
          <w:r>
            <w:rPr>
              <w:noProof/>
            </w:rPr>
            <w:tab/>
          </w:r>
          <w:r>
            <w:rPr>
              <w:noProof/>
            </w:rPr>
            <w:fldChar w:fldCharType="begin"/>
          </w:r>
          <w:r>
            <w:rPr>
              <w:noProof/>
            </w:rPr>
            <w:instrText xml:space="preserve"> PAGEREF _Toc262198164 \h </w:instrText>
          </w:r>
          <w:r>
            <w:rPr>
              <w:noProof/>
            </w:rPr>
          </w:r>
          <w:r>
            <w:rPr>
              <w:noProof/>
            </w:rPr>
            <w:fldChar w:fldCharType="separate"/>
          </w:r>
          <w:r>
            <w:rPr>
              <w:noProof/>
            </w:rPr>
            <w:t>40</w:t>
          </w:r>
          <w:r>
            <w:rPr>
              <w:noProof/>
            </w:rPr>
            <w:fldChar w:fldCharType="end"/>
          </w:r>
        </w:p>
        <w:p w14:paraId="1BA85EC2" w14:textId="77777777" w:rsidR="00241AB1" w:rsidRDefault="00241AB1">
          <w:pPr>
            <w:pStyle w:val="TOC1"/>
            <w:tabs>
              <w:tab w:val="left" w:pos="529"/>
              <w:tab w:val="right" w:leader="dot" w:pos="9350"/>
            </w:tabs>
            <w:rPr>
              <w:noProof/>
              <w:sz w:val="24"/>
              <w:szCs w:val="24"/>
              <w:lang w:eastAsia="ja-JP"/>
            </w:rPr>
          </w:pPr>
          <w:r>
            <w:rPr>
              <w:noProof/>
            </w:rPr>
            <w:t>4.0</w:t>
          </w:r>
          <w:r>
            <w:rPr>
              <w:noProof/>
              <w:sz w:val="24"/>
              <w:szCs w:val="24"/>
              <w:lang w:eastAsia="ja-JP"/>
            </w:rPr>
            <w:tab/>
          </w:r>
          <w:r>
            <w:rPr>
              <w:noProof/>
            </w:rPr>
            <w:t>Results</w:t>
          </w:r>
          <w:r>
            <w:rPr>
              <w:noProof/>
            </w:rPr>
            <w:tab/>
          </w:r>
          <w:r>
            <w:rPr>
              <w:noProof/>
            </w:rPr>
            <w:fldChar w:fldCharType="begin"/>
          </w:r>
          <w:r>
            <w:rPr>
              <w:noProof/>
            </w:rPr>
            <w:instrText xml:space="preserve"> PAGEREF _Toc262198165 \h </w:instrText>
          </w:r>
          <w:r>
            <w:rPr>
              <w:noProof/>
            </w:rPr>
          </w:r>
          <w:r>
            <w:rPr>
              <w:noProof/>
            </w:rPr>
            <w:fldChar w:fldCharType="separate"/>
          </w:r>
          <w:r>
            <w:rPr>
              <w:noProof/>
            </w:rPr>
            <w:t>53</w:t>
          </w:r>
          <w:r>
            <w:rPr>
              <w:noProof/>
            </w:rPr>
            <w:fldChar w:fldCharType="end"/>
          </w:r>
        </w:p>
        <w:p w14:paraId="2547EB94" w14:textId="77777777" w:rsidR="00241AB1" w:rsidRDefault="00241AB1">
          <w:pPr>
            <w:pStyle w:val="TOC2"/>
            <w:tabs>
              <w:tab w:val="left" w:pos="749"/>
              <w:tab w:val="right" w:leader="dot" w:pos="9350"/>
            </w:tabs>
            <w:rPr>
              <w:noProof/>
              <w:sz w:val="24"/>
              <w:szCs w:val="24"/>
              <w:lang w:eastAsia="ja-JP"/>
            </w:rPr>
          </w:pPr>
          <w:r>
            <w:rPr>
              <w:noProof/>
            </w:rPr>
            <w:t>4.1</w:t>
          </w:r>
          <w:r>
            <w:rPr>
              <w:noProof/>
              <w:sz w:val="24"/>
              <w:szCs w:val="24"/>
              <w:lang w:eastAsia="ja-JP"/>
            </w:rPr>
            <w:tab/>
          </w:r>
          <w:r>
            <w:rPr>
              <w:noProof/>
            </w:rPr>
            <w:t>Water Quality Results</w:t>
          </w:r>
          <w:r>
            <w:rPr>
              <w:noProof/>
            </w:rPr>
            <w:tab/>
          </w:r>
          <w:r>
            <w:rPr>
              <w:noProof/>
            </w:rPr>
            <w:fldChar w:fldCharType="begin"/>
          </w:r>
          <w:r>
            <w:rPr>
              <w:noProof/>
            </w:rPr>
            <w:instrText xml:space="preserve"> PAGEREF _Toc262198166 \h </w:instrText>
          </w:r>
          <w:r>
            <w:rPr>
              <w:noProof/>
            </w:rPr>
          </w:r>
          <w:r>
            <w:rPr>
              <w:noProof/>
            </w:rPr>
            <w:fldChar w:fldCharType="separate"/>
          </w:r>
          <w:r>
            <w:rPr>
              <w:noProof/>
            </w:rPr>
            <w:t>53</w:t>
          </w:r>
          <w:r>
            <w:rPr>
              <w:noProof/>
            </w:rPr>
            <w:fldChar w:fldCharType="end"/>
          </w:r>
        </w:p>
        <w:p w14:paraId="532561F5" w14:textId="77777777" w:rsidR="00241AB1" w:rsidRDefault="00241AB1">
          <w:pPr>
            <w:pStyle w:val="TOC3"/>
            <w:tabs>
              <w:tab w:val="right" w:leader="dot" w:pos="9350"/>
            </w:tabs>
            <w:rPr>
              <w:noProof/>
              <w:sz w:val="24"/>
              <w:szCs w:val="24"/>
              <w:lang w:eastAsia="ja-JP"/>
            </w:rPr>
          </w:pPr>
          <w:r>
            <w:rPr>
              <w:noProof/>
            </w:rPr>
            <w:t>4.1.1 Upper White River Watershed Results</w:t>
          </w:r>
          <w:r>
            <w:rPr>
              <w:noProof/>
            </w:rPr>
            <w:tab/>
          </w:r>
          <w:r>
            <w:rPr>
              <w:noProof/>
            </w:rPr>
            <w:fldChar w:fldCharType="begin"/>
          </w:r>
          <w:r>
            <w:rPr>
              <w:noProof/>
            </w:rPr>
            <w:instrText xml:space="preserve"> PAGEREF _Toc262198167 \h </w:instrText>
          </w:r>
          <w:r>
            <w:rPr>
              <w:noProof/>
            </w:rPr>
          </w:r>
          <w:r>
            <w:rPr>
              <w:noProof/>
            </w:rPr>
            <w:fldChar w:fldCharType="separate"/>
          </w:r>
          <w:r>
            <w:rPr>
              <w:noProof/>
            </w:rPr>
            <w:t>57</w:t>
          </w:r>
          <w:r>
            <w:rPr>
              <w:noProof/>
            </w:rPr>
            <w:fldChar w:fldCharType="end"/>
          </w:r>
        </w:p>
        <w:p w14:paraId="5C2BE1FF" w14:textId="77777777" w:rsidR="00241AB1" w:rsidRDefault="00241AB1">
          <w:pPr>
            <w:pStyle w:val="TOC3"/>
            <w:tabs>
              <w:tab w:val="right" w:leader="dot" w:pos="9350"/>
            </w:tabs>
            <w:rPr>
              <w:noProof/>
              <w:sz w:val="24"/>
              <w:szCs w:val="24"/>
              <w:lang w:eastAsia="ja-JP"/>
            </w:rPr>
          </w:pPr>
          <w:r w:rsidRPr="001064C7">
            <w:rPr>
              <w:noProof/>
            </w:rPr>
            <w:t>4.1.2 White River / Wounded Knee Creek Subwatershed Results</w:t>
          </w:r>
          <w:r>
            <w:rPr>
              <w:noProof/>
            </w:rPr>
            <w:tab/>
          </w:r>
          <w:r>
            <w:rPr>
              <w:noProof/>
            </w:rPr>
            <w:fldChar w:fldCharType="begin"/>
          </w:r>
          <w:r>
            <w:rPr>
              <w:noProof/>
            </w:rPr>
            <w:instrText xml:space="preserve"> PAGEREF _Toc262198168 \h </w:instrText>
          </w:r>
          <w:r>
            <w:rPr>
              <w:noProof/>
            </w:rPr>
          </w:r>
          <w:r>
            <w:rPr>
              <w:noProof/>
            </w:rPr>
            <w:fldChar w:fldCharType="separate"/>
          </w:r>
          <w:r>
            <w:rPr>
              <w:noProof/>
            </w:rPr>
            <w:t>58</w:t>
          </w:r>
          <w:r>
            <w:rPr>
              <w:noProof/>
            </w:rPr>
            <w:fldChar w:fldCharType="end"/>
          </w:r>
        </w:p>
        <w:p w14:paraId="1A89E65B" w14:textId="77777777" w:rsidR="00241AB1" w:rsidRDefault="00241AB1">
          <w:pPr>
            <w:pStyle w:val="TOC3"/>
            <w:tabs>
              <w:tab w:val="right" w:leader="dot" w:pos="9350"/>
            </w:tabs>
            <w:rPr>
              <w:noProof/>
              <w:sz w:val="24"/>
              <w:szCs w:val="24"/>
              <w:lang w:eastAsia="ja-JP"/>
            </w:rPr>
          </w:pPr>
          <w:r w:rsidRPr="001064C7">
            <w:rPr>
              <w:noProof/>
            </w:rPr>
            <w:t>4.1.3 White River / Medicine Root Creek Subwatershed Results</w:t>
          </w:r>
          <w:r>
            <w:rPr>
              <w:noProof/>
            </w:rPr>
            <w:tab/>
          </w:r>
          <w:r>
            <w:rPr>
              <w:noProof/>
            </w:rPr>
            <w:fldChar w:fldCharType="begin"/>
          </w:r>
          <w:r>
            <w:rPr>
              <w:noProof/>
            </w:rPr>
            <w:instrText xml:space="preserve"> PAGEREF _Toc262198169 \h </w:instrText>
          </w:r>
          <w:r>
            <w:rPr>
              <w:noProof/>
            </w:rPr>
          </w:r>
          <w:r>
            <w:rPr>
              <w:noProof/>
            </w:rPr>
            <w:fldChar w:fldCharType="separate"/>
          </w:r>
          <w:r>
            <w:rPr>
              <w:noProof/>
            </w:rPr>
            <w:t>59</w:t>
          </w:r>
          <w:r>
            <w:rPr>
              <w:noProof/>
            </w:rPr>
            <w:fldChar w:fldCharType="end"/>
          </w:r>
        </w:p>
        <w:p w14:paraId="3756E80F" w14:textId="77777777" w:rsidR="00241AB1" w:rsidRDefault="00241AB1">
          <w:pPr>
            <w:pStyle w:val="TOC3"/>
            <w:tabs>
              <w:tab w:val="right" w:leader="dot" w:pos="9350"/>
            </w:tabs>
            <w:rPr>
              <w:noProof/>
              <w:sz w:val="24"/>
              <w:szCs w:val="24"/>
              <w:lang w:eastAsia="ja-JP"/>
            </w:rPr>
          </w:pPr>
          <w:r w:rsidRPr="001064C7">
            <w:rPr>
              <w:noProof/>
            </w:rPr>
            <w:t>4.1.4 White River / Bear in the Lodge Creek Subwatershed Results</w:t>
          </w:r>
          <w:r>
            <w:rPr>
              <w:noProof/>
            </w:rPr>
            <w:tab/>
          </w:r>
          <w:r>
            <w:rPr>
              <w:noProof/>
            </w:rPr>
            <w:fldChar w:fldCharType="begin"/>
          </w:r>
          <w:r>
            <w:rPr>
              <w:noProof/>
            </w:rPr>
            <w:instrText xml:space="preserve"> PAGEREF _Toc262198170 \h </w:instrText>
          </w:r>
          <w:r>
            <w:rPr>
              <w:noProof/>
            </w:rPr>
          </w:r>
          <w:r>
            <w:rPr>
              <w:noProof/>
            </w:rPr>
            <w:fldChar w:fldCharType="separate"/>
          </w:r>
          <w:r>
            <w:rPr>
              <w:noProof/>
            </w:rPr>
            <w:t>60</w:t>
          </w:r>
          <w:r>
            <w:rPr>
              <w:noProof/>
            </w:rPr>
            <w:fldChar w:fldCharType="end"/>
          </w:r>
        </w:p>
        <w:p w14:paraId="1C11475E" w14:textId="77777777" w:rsidR="00241AB1" w:rsidRDefault="00241AB1">
          <w:pPr>
            <w:pStyle w:val="TOC3"/>
            <w:tabs>
              <w:tab w:val="right" w:leader="dot" w:pos="9350"/>
            </w:tabs>
            <w:rPr>
              <w:noProof/>
              <w:sz w:val="24"/>
              <w:szCs w:val="24"/>
              <w:lang w:eastAsia="ja-JP"/>
            </w:rPr>
          </w:pPr>
          <w:r w:rsidRPr="001064C7">
            <w:rPr>
              <w:noProof/>
            </w:rPr>
            <w:t>4.1.5 White River / Pass Creek Subwatershed Results</w:t>
          </w:r>
          <w:r>
            <w:rPr>
              <w:noProof/>
            </w:rPr>
            <w:tab/>
          </w:r>
          <w:r>
            <w:rPr>
              <w:noProof/>
            </w:rPr>
            <w:fldChar w:fldCharType="begin"/>
          </w:r>
          <w:r>
            <w:rPr>
              <w:noProof/>
            </w:rPr>
            <w:instrText xml:space="preserve"> PAGEREF _Toc262198171 \h </w:instrText>
          </w:r>
          <w:r>
            <w:rPr>
              <w:noProof/>
            </w:rPr>
          </w:r>
          <w:r>
            <w:rPr>
              <w:noProof/>
            </w:rPr>
            <w:fldChar w:fldCharType="separate"/>
          </w:r>
          <w:r>
            <w:rPr>
              <w:noProof/>
            </w:rPr>
            <w:t>62</w:t>
          </w:r>
          <w:r>
            <w:rPr>
              <w:noProof/>
            </w:rPr>
            <w:fldChar w:fldCharType="end"/>
          </w:r>
        </w:p>
        <w:p w14:paraId="5DEB924D" w14:textId="77777777" w:rsidR="00241AB1" w:rsidRDefault="00241AB1">
          <w:pPr>
            <w:pStyle w:val="TOC2"/>
            <w:tabs>
              <w:tab w:val="left" w:pos="749"/>
              <w:tab w:val="right" w:leader="dot" w:pos="9350"/>
            </w:tabs>
            <w:rPr>
              <w:noProof/>
              <w:sz w:val="24"/>
              <w:szCs w:val="24"/>
              <w:lang w:eastAsia="ja-JP"/>
            </w:rPr>
          </w:pPr>
          <w:r>
            <w:rPr>
              <w:noProof/>
            </w:rPr>
            <w:t>4.2</w:t>
          </w:r>
          <w:r>
            <w:rPr>
              <w:noProof/>
              <w:sz w:val="24"/>
              <w:szCs w:val="24"/>
              <w:lang w:eastAsia="ja-JP"/>
            </w:rPr>
            <w:tab/>
          </w:r>
          <w:r>
            <w:rPr>
              <w:noProof/>
            </w:rPr>
            <w:t>Nutrient Specific Results</w:t>
          </w:r>
          <w:r>
            <w:rPr>
              <w:noProof/>
            </w:rPr>
            <w:tab/>
          </w:r>
          <w:r>
            <w:rPr>
              <w:noProof/>
            </w:rPr>
            <w:fldChar w:fldCharType="begin"/>
          </w:r>
          <w:r>
            <w:rPr>
              <w:noProof/>
            </w:rPr>
            <w:instrText xml:space="preserve"> PAGEREF _Toc262198172 \h </w:instrText>
          </w:r>
          <w:r>
            <w:rPr>
              <w:noProof/>
            </w:rPr>
          </w:r>
          <w:r>
            <w:rPr>
              <w:noProof/>
            </w:rPr>
            <w:fldChar w:fldCharType="separate"/>
          </w:r>
          <w:r>
            <w:rPr>
              <w:noProof/>
            </w:rPr>
            <w:t>63</w:t>
          </w:r>
          <w:r>
            <w:rPr>
              <w:noProof/>
            </w:rPr>
            <w:fldChar w:fldCharType="end"/>
          </w:r>
        </w:p>
        <w:p w14:paraId="315873CF" w14:textId="77777777" w:rsidR="00241AB1" w:rsidRDefault="00241AB1">
          <w:pPr>
            <w:pStyle w:val="TOC2"/>
            <w:tabs>
              <w:tab w:val="left" w:pos="749"/>
              <w:tab w:val="right" w:leader="dot" w:pos="9350"/>
            </w:tabs>
            <w:rPr>
              <w:noProof/>
              <w:sz w:val="24"/>
              <w:szCs w:val="24"/>
              <w:lang w:eastAsia="ja-JP"/>
            </w:rPr>
          </w:pPr>
          <w:r>
            <w:rPr>
              <w:noProof/>
            </w:rPr>
            <w:t>4.3</w:t>
          </w:r>
          <w:r>
            <w:rPr>
              <w:noProof/>
              <w:sz w:val="24"/>
              <w:szCs w:val="24"/>
              <w:lang w:eastAsia="ja-JP"/>
            </w:rPr>
            <w:tab/>
          </w:r>
          <w:r>
            <w:rPr>
              <w:noProof/>
            </w:rPr>
            <w:t>Geochemical Modeling</w:t>
          </w:r>
          <w:r>
            <w:rPr>
              <w:noProof/>
            </w:rPr>
            <w:tab/>
          </w:r>
          <w:r>
            <w:rPr>
              <w:noProof/>
            </w:rPr>
            <w:fldChar w:fldCharType="begin"/>
          </w:r>
          <w:r>
            <w:rPr>
              <w:noProof/>
            </w:rPr>
            <w:instrText xml:space="preserve"> PAGEREF _Toc262198173 \h </w:instrText>
          </w:r>
          <w:r>
            <w:rPr>
              <w:noProof/>
            </w:rPr>
          </w:r>
          <w:r>
            <w:rPr>
              <w:noProof/>
            </w:rPr>
            <w:fldChar w:fldCharType="separate"/>
          </w:r>
          <w:r>
            <w:rPr>
              <w:noProof/>
            </w:rPr>
            <w:t>65</w:t>
          </w:r>
          <w:r>
            <w:rPr>
              <w:noProof/>
            </w:rPr>
            <w:fldChar w:fldCharType="end"/>
          </w:r>
        </w:p>
        <w:p w14:paraId="295F8BE4" w14:textId="77777777" w:rsidR="00241AB1" w:rsidRDefault="00241AB1">
          <w:pPr>
            <w:pStyle w:val="TOC1"/>
            <w:tabs>
              <w:tab w:val="left" w:pos="529"/>
              <w:tab w:val="right" w:leader="dot" w:pos="9350"/>
            </w:tabs>
            <w:rPr>
              <w:noProof/>
              <w:sz w:val="24"/>
              <w:szCs w:val="24"/>
              <w:lang w:eastAsia="ja-JP"/>
            </w:rPr>
          </w:pPr>
          <w:r>
            <w:rPr>
              <w:noProof/>
            </w:rPr>
            <w:t>5.0</w:t>
          </w:r>
          <w:r>
            <w:rPr>
              <w:noProof/>
              <w:sz w:val="24"/>
              <w:szCs w:val="24"/>
              <w:lang w:eastAsia="ja-JP"/>
            </w:rPr>
            <w:tab/>
          </w:r>
          <w:r>
            <w:rPr>
              <w:noProof/>
            </w:rPr>
            <w:t>Stream Health Results</w:t>
          </w:r>
          <w:r>
            <w:rPr>
              <w:noProof/>
            </w:rPr>
            <w:tab/>
          </w:r>
          <w:r>
            <w:rPr>
              <w:noProof/>
            </w:rPr>
            <w:fldChar w:fldCharType="begin"/>
          </w:r>
          <w:r>
            <w:rPr>
              <w:noProof/>
            </w:rPr>
            <w:instrText xml:space="preserve"> PAGEREF _Toc262198174 \h </w:instrText>
          </w:r>
          <w:r>
            <w:rPr>
              <w:noProof/>
            </w:rPr>
          </w:r>
          <w:r>
            <w:rPr>
              <w:noProof/>
            </w:rPr>
            <w:fldChar w:fldCharType="separate"/>
          </w:r>
          <w:r>
            <w:rPr>
              <w:noProof/>
            </w:rPr>
            <w:t>68</w:t>
          </w:r>
          <w:r>
            <w:rPr>
              <w:noProof/>
            </w:rPr>
            <w:fldChar w:fldCharType="end"/>
          </w:r>
        </w:p>
        <w:p w14:paraId="51866C70" w14:textId="77777777" w:rsidR="00241AB1" w:rsidRDefault="00241AB1">
          <w:pPr>
            <w:pStyle w:val="TOC2"/>
            <w:tabs>
              <w:tab w:val="right" w:leader="dot" w:pos="9350"/>
            </w:tabs>
            <w:rPr>
              <w:noProof/>
              <w:sz w:val="24"/>
              <w:szCs w:val="24"/>
              <w:lang w:eastAsia="ja-JP"/>
            </w:rPr>
          </w:pPr>
          <w:r>
            <w:rPr>
              <w:noProof/>
            </w:rPr>
            <w:t>5.1 Upper White River Subwatershed Results</w:t>
          </w:r>
          <w:r>
            <w:rPr>
              <w:noProof/>
            </w:rPr>
            <w:tab/>
          </w:r>
          <w:r>
            <w:rPr>
              <w:noProof/>
            </w:rPr>
            <w:fldChar w:fldCharType="begin"/>
          </w:r>
          <w:r>
            <w:rPr>
              <w:noProof/>
            </w:rPr>
            <w:instrText xml:space="preserve"> PAGEREF _Toc262198175 \h </w:instrText>
          </w:r>
          <w:r>
            <w:rPr>
              <w:noProof/>
            </w:rPr>
          </w:r>
          <w:r>
            <w:rPr>
              <w:noProof/>
            </w:rPr>
            <w:fldChar w:fldCharType="separate"/>
          </w:r>
          <w:r>
            <w:rPr>
              <w:noProof/>
            </w:rPr>
            <w:t>70</w:t>
          </w:r>
          <w:r>
            <w:rPr>
              <w:noProof/>
            </w:rPr>
            <w:fldChar w:fldCharType="end"/>
          </w:r>
        </w:p>
        <w:p w14:paraId="2CFAF0E3" w14:textId="77777777" w:rsidR="00241AB1" w:rsidRDefault="00241AB1">
          <w:pPr>
            <w:pStyle w:val="TOC2"/>
            <w:tabs>
              <w:tab w:val="right" w:leader="dot" w:pos="9350"/>
            </w:tabs>
            <w:rPr>
              <w:noProof/>
              <w:sz w:val="24"/>
              <w:szCs w:val="24"/>
              <w:lang w:eastAsia="ja-JP"/>
            </w:rPr>
          </w:pPr>
          <w:r>
            <w:rPr>
              <w:noProof/>
            </w:rPr>
            <w:t>5.2 White River / Wounded Knee Creek Subwatershed Results</w:t>
          </w:r>
          <w:r>
            <w:rPr>
              <w:noProof/>
            </w:rPr>
            <w:tab/>
          </w:r>
          <w:r>
            <w:rPr>
              <w:noProof/>
            </w:rPr>
            <w:fldChar w:fldCharType="begin"/>
          </w:r>
          <w:r>
            <w:rPr>
              <w:noProof/>
            </w:rPr>
            <w:instrText xml:space="preserve"> PAGEREF _Toc262198176 \h </w:instrText>
          </w:r>
          <w:r>
            <w:rPr>
              <w:noProof/>
            </w:rPr>
          </w:r>
          <w:r>
            <w:rPr>
              <w:noProof/>
            </w:rPr>
            <w:fldChar w:fldCharType="separate"/>
          </w:r>
          <w:r>
            <w:rPr>
              <w:noProof/>
            </w:rPr>
            <w:t>73</w:t>
          </w:r>
          <w:r>
            <w:rPr>
              <w:noProof/>
            </w:rPr>
            <w:fldChar w:fldCharType="end"/>
          </w:r>
        </w:p>
        <w:p w14:paraId="31F7F308" w14:textId="77777777" w:rsidR="00241AB1" w:rsidRDefault="00241AB1">
          <w:pPr>
            <w:pStyle w:val="TOC2"/>
            <w:tabs>
              <w:tab w:val="right" w:leader="dot" w:pos="9350"/>
            </w:tabs>
            <w:rPr>
              <w:noProof/>
              <w:sz w:val="24"/>
              <w:szCs w:val="24"/>
              <w:lang w:eastAsia="ja-JP"/>
            </w:rPr>
          </w:pPr>
          <w:r>
            <w:rPr>
              <w:noProof/>
            </w:rPr>
            <w:t>5.6 White River / Medicine Root Crek Subwatershed Results</w:t>
          </w:r>
          <w:r>
            <w:rPr>
              <w:noProof/>
            </w:rPr>
            <w:tab/>
          </w:r>
          <w:r>
            <w:rPr>
              <w:noProof/>
            </w:rPr>
            <w:fldChar w:fldCharType="begin"/>
          </w:r>
          <w:r>
            <w:rPr>
              <w:noProof/>
            </w:rPr>
            <w:instrText xml:space="preserve"> PAGEREF _Toc262198177 \h </w:instrText>
          </w:r>
          <w:r>
            <w:rPr>
              <w:noProof/>
            </w:rPr>
          </w:r>
          <w:r>
            <w:rPr>
              <w:noProof/>
            </w:rPr>
            <w:fldChar w:fldCharType="separate"/>
          </w:r>
          <w:r>
            <w:rPr>
              <w:noProof/>
            </w:rPr>
            <w:t>76</w:t>
          </w:r>
          <w:r>
            <w:rPr>
              <w:noProof/>
            </w:rPr>
            <w:fldChar w:fldCharType="end"/>
          </w:r>
        </w:p>
        <w:p w14:paraId="10334716" w14:textId="77777777" w:rsidR="00241AB1" w:rsidRDefault="00241AB1">
          <w:pPr>
            <w:pStyle w:val="TOC2"/>
            <w:tabs>
              <w:tab w:val="right" w:leader="dot" w:pos="9350"/>
            </w:tabs>
            <w:rPr>
              <w:noProof/>
              <w:sz w:val="24"/>
              <w:szCs w:val="24"/>
              <w:lang w:eastAsia="ja-JP"/>
            </w:rPr>
          </w:pPr>
          <w:r>
            <w:rPr>
              <w:noProof/>
            </w:rPr>
            <w:t>5.6 White River / Pass Creek Subwatershed Results</w:t>
          </w:r>
          <w:r>
            <w:rPr>
              <w:noProof/>
            </w:rPr>
            <w:tab/>
          </w:r>
          <w:r>
            <w:rPr>
              <w:noProof/>
            </w:rPr>
            <w:fldChar w:fldCharType="begin"/>
          </w:r>
          <w:r>
            <w:rPr>
              <w:noProof/>
            </w:rPr>
            <w:instrText xml:space="preserve"> PAGEREF _Toc262198178 \h </w:instrText>
          </w:r>
          <w:r>
            <w:rPr>
              <w:noProof/>
            </w:rPr>
          </w:r>
          <w:r>
            <w:rPr>
              <w:noProof/>
            </w:rPr>
            <w:fldChar w:fldCharType="separate"/>
          </w:r>
          <w:r>
            <w:rPr>
              <w:noProof/>
            </w:rPr>
            <w:t>79</w:t>
          </w:r>
          <w:r>
            <w:rPr>
              <w:noProof/>
            </w:rPr>
            <w:fldChar w:fldCharType="end"/>
          </w:r>
        </w:p>
        <w:p w14:paraId="1A3ACDEB" w14:textId="77777777" w:rsidR="00241AB1" w:rsidRDefault="00241AB1">
          <w:pPr>
            <w:pStyle w:val="TOC2"/>
            <w:tabs>
              <w:tab w:val="right" w:leader="dot" w:pos="9350"/>
            </w:tabs>
            <w:rPr>
              <w:noProof/>
              <w:sz w:val="24"/>
              <w:szCs w:val="24"/>
              <w:lang w:eastAsia="ja-JP"/>
            </w:rPr>
          </w:pPr>
          <w:r>
            <w:rPr>
              <w:noProof/>
            </w:rPr>
            <w:t>5.6 White River / Little White River Subwatershed Results</w:t>
          </w:r>
          <w:r>
            <w:rPr>
              <w:noProof/>
            </w:rPr>
            <w:tab/>
          </w:r>
          <w:r>
            <w:rPr>
              <w:noProof/>
            </w:rPr>
            <w:fldChar w:fldCharType="begin"/>
          </w:r>
          <w:r>
            <w:rPr>
              <w:noProof/>
            </w:rPr>
            <w:instrText xml:space="preserve"> PAGEREF _Toc262198179 \h </w:instrText>
          </w:r>
          <w:r>
            <w:rPr>
              <w:noProof/>
            </w:rPr>
          </w:r>
          <w:r>
            <w:rPr>
              <w:noProof/>
            </w:rPr>
            <w:fldChar w:fldCharType="separate"/>
          </w:r>
          <w:r>
            <w:rPr>
              <w:noProof/>
            </w:rPr>
            <w:t>80</w:t>
          </w:r>
          <w:r>
            <w:rPr>
              <w:noProof/>
            </w:rPr>
            <w:fldChar w:fldCharType="end"/>
          </w:r>
        </w:p>
        <w:p w14:paraId="5CFA6951" w14:textId="77777777" w:rsidR="00241AB1" w:rsidRDefault="00241AB1">
          <w:pPr>
            <w:pStyle w:val="TOC2"/>
            <w:tabs>
              <w:tab w:val="right" w:leader="dot" w:pos="9350"/>
            </w:tabs>
            <w:rPr>
              <w:noProof/>
              <w:sz w:val="24"/>
              <w:szCs w:val="24"/>
              <w:lang w:eastAsia="ja-JP"/>
            </w:rPr>
          </w:pPr>
          <w:r>
            <w:rPr>
              <w:noProof/>
            </w:rPr>
            <w:t>5.6 Cheyenne River Subwatershed Results</w:t>
          </w:r>
          <w:r>
            <w:rPr>
              <w:noProof/>
            </w:rPr>
            <w:tab/>
          </w:r>
          <w:r>
            <w:rPr>
              <w:noProof/>
            </w:rPr>
            <w:fldChar w:fldCharType="begin"/>
          </w:r>
          <w:r>
            <w:rPr>
              <w:noProof/>
            </w:rPr>
            <w:instrText xml:space="preserve"> PAGEREF _Toc262198180 \h </w:instrText>
          </w:r>
          <w:r>
            <w:rPr>
              <w:noProof/>
            </w:rPr>
          </w:r>
          <w:r>
            <w:rPr>
              <w:noProof/>
            </w:rPr>
            <w:fldChar w:fldCharType="separate"/>
          </w:r>
          <w:r>
            <w:rPr>
              <w:noProof/>
            </w:rPr>
            <w:t>82</w:t>
          </w:r>
          <w:r>
            <w:rPr>
              <w:noProof/>
            </w:rPr>
            <w:fldChar w:fldCharType="end"/>
          </w:r>
        </w:p>
        <w:p w14:paraId="0DA72411" w14:textId="77777777" w:rsidR="00241AB1" w:rsidRDefault="00241AB1">
          <w:pPr>
            <w:pStyle w:val="TOC2"/>
            <w:tabs>
              <w:tab w:val="right" w:leader="dot" w:pos="9350"/>
            </w:tabs>
            <w:rPr>
              <w:noProof/>
              <w:sz w:val="24"/>
              <w:szCs w:val="24"/>
              <w:lang w:eastAsia="ja-JP"/>
            </w:rPr>
          </w:pPr>
          <w:r>
            <w:rPr>
              <w:noProof/>
            </w:rPr>
            <w:t>5.7 Macroinvertebrate Metric Analysis Results</w:t>
          </w:r>
          <w:r>
            <w:rPr>
              <w:noProof/>
            </w:rPr>
            <w:tab/>
          </w:r>
          <w:r>
            <w:rPr>
              <w:noProof/>
            </w:rPr>
            <w:fldChar w:fldCharType="begin"/>
          </w:r>
          <w:r>
            <w:rPr>
              <w:noProof/>
            </w:rPr>
            <w:instrText xml:space="preserve"> PAGEREF _Toc262198181 \h </w:instrText>
          </w:r>
          <w:r>
            <w:rPr>
              <w:noProof/>
            </w:rPr>
          </w:r>
          <w:r>
            <w:rPr>
              <w:noProof/>
            </w:rPr>
            <w:fldChar w:fldCharType="separate"/>
          </w:r>
          <w:r>
            <w:rPr>
              <w:noProof/>
            </w:rPr>
            <w:t>82</w:t>
          </w:r>
          <w:r>
            <w:rPr>
              <w:noProof/>
            </w:rPr>
            <w:fldChar w:fldCharType="end"/>
          </w:r>
        </w:p>
        <w:p w14:paraId="601F5945" w14:textId="77777777" w:rsidR="00241AB1" w:rsidRDefault="00241AB1">
          <w:pPr>
            <w:pStyle w:val="TOC2"/>
            <w:tabs>
              <w:tab w:val="right" w:leader="dot" w:pos="9350"/>
            </w:tabs>
            <w:rPr>
              <w:noProof/>
              <w:sz w:val="24"/>
              <w:szCs w:val="24"/>
              <w:lang w:eastAsia="ja-JP"/>
            </w:rPr>
          </w:pPr>
          <w:r>
            <w:rPr>
              <w:noProof/>
            </w:rPr>
            <w:t>5.8 Stream Flow and Stream Health Results</w:t>
          </w:r>
          <w:r>
            <w:rPr>
              <w:noProof/>
            </w:rPr>
            <w:tab/>
          </w:r>
          <w:r>
            <w:rPr>
              <w:noProof/>
            </w:rPr>
            <w:fldChar w:fldCharType="begin"/>
          </w:r>
          <w:r>
            <w:rPr>
              <w:noProof/>
            </w:rPr>
            <w:instrText xml:space="preserve"> PAGEREF _Toc262198182 \h </w:instrText>
          </w:r>
          <w:r>
            <w:rPr>
              <w:noProof/>
            </w:rPr>
          </w:r>
          <w:r>
            <w:rPr>
              <w:noProof/>
            </w:rPr>
            <w:fldChar w:fldCharType="separate"/>
          </w:r>
          <w:r>
            <w:rPr>
              <w:noProof/>
            </w:rPr>
            <w:t>83</w:t>
          </w:r>
          <w:r>
            <w:rPr>
              <w:noProof/>
            </w:rPr>
            <w:fldChar w:fldCharType="end"/>
          </w:r>
        </w:p>
        <w:p w14:paraId="2DB095A4" w14:textId="77777777" w:rsidR="00241AB1" w:rsidRDefault="00241AB1">
          <w:pPr>
            <w:pStyle w:val="TOC2"/>
            <w:tabs>
              <w:tab w:val="left" w:pos="749"/>
              <w:tab w:val="right" w:leader="dot" w:pos="9350"/>
            </w:tabs>
            <w:rPr>
              <w:noProof/>
              <w:sz w:val="24"/>
              <w:szCs w:val="24"/>
              <w:lang w:eastAsia="ja-JP"/>
            </w:rPr>
          </w:pPr>
          <w:r>
            <w:rPr>
              <w:noProof/>
            </w:rPr>
            <w:t>6.0</w:t>
          </w:r>
          <w:r>
            <w:rPr>
              <w:noProof/>
              <w:sz w:val="24"/>
              <w:szCs w:val="24"/>
              <w:lang w:eastAsia="ja-JP"/>
            </w:rPr>
            <w:tab/>
          </w:r>
          <w:r>
            <w:rPr>
              <w:noProof/>
            </w:rPr>
            <w:t>Combined Stream Health Results</w:t>
          </w:r>
          <w:r>
            <w:rPr>
              <w:noProof/>
            </w:rPr>
            <w:tab/>
          </w:r>
          <w:r>
            <w:rPr>
              <w:noProof/>
            </w:rPr>
            <w:fldChar w:fldCharType="begin"/>
          </w:r>
          <w:r>
            <w:rPr>
              <w:noProof/>
            </w:rPr>
            <w:instrText xml:space="preserve"> PAGEREF _Toc262198183 \h </w:instrText>
          </w:r>
          <w:r>
            <w:rPr>
              <w:noProof/>
            </w:rPr>
          </w:r>
          <w:r>
            <w:rPr>
              <w:noProof/>
            </w:rPr>
            <w:fldChar w:fldCharType="separate"/>
          </w:r>
          <w:r>
            <w:rPr>
              <w:noProof/>
            </w:rPr>
            <w:t>83</w:t>
          </w:r>
          <w:r>
            <w:rPr>
              <w:noProof/>
            </w:rPr>
            <w:fldChar w:fldCharType="end"/>
          </w:r>
        </w:p>
        <w:p w14:paraId="6A698BCB" w14:textId="77777777" w:rsidR="00241AB1" w:rsidRDefault="00241AB1">
          <w:pPr>
            <w:pStyle w:val="TOC1"/>
            <w:tabs>
              <w:tab w:val="left" w:pos="529"/>
              <w:tab w:val="right" w:leader="dot" w:pos="9350"/>
            </w:tabs>
            <w:rPr>
              <w:noProof/>
              <w:sz w:val="24"/>
              <w:szCs w:val="24"/>
              <w:lang w:eastAsia="ja-JP"/>
            </w:rPr>
          </w:pPr>
          <w:r w:rsidRPr="001064C7">
            <w:rPr>
              <w:noProof/>
            </w:rPr>
            <w:t>7.0</w:t>
          </w:r>
          <w:r>
            <w:rPr>
              <w:noProof/>
              <w:sz w:val="24"/>
              <w:szCs w:val="24"/>
              <w:lang w:eastAsia="ja-JP"/>
            </w:rPr>
            <w:tab/>
          </w:r>
          <w:r w:rsidRPr="001064C7">
            <w:rPr>
              <w:noProof/>
            </w:rPr>
            <w:t>Discussion</w:t>
          </w:r>
          <w:r>
            <w:rPr>
              <w:noProof/>
            </w:rPr>
            <w:tab/>
          </w:r>
          <w:r>
            <w:rPr>
              <w:noProof/>
            </w:rPr>
            <w:fldChar w:fldCharType="begin"/>
          </w:r>
          <w:r>
            <w:rPr>
              <w:noProof/>
            </w:rPr>
            <w:instrText xml:space="preserve"> PAGEREF _Toc262198184 \h </w:instrText>
          </w:r>
          <w:r>
            <w:rPr>
              <w:noProof/>
            </w:rPr>
          </w:r>
          <w:r>
            <w:rPr>
              <w:noProof/>
            </w:rPr>
            <w:fldChar w:fldCharType="separate"/>
          </w:r>
          <w:r>
            <w:rPr>
              <w:noProof/>
            </w:rPr>
            <w:t>91</w:t>
          </w:r>
          <w:r>
            <w:rPr>
              <w:noProof/>
            </w:rPr>
            <w:fldChar w:fldCharType="end"/>
          </w:r>
        </w:p>
        <w:p w14:paraId="6E24D511" w14:textId="77777777" w:rsidR="00241AB1" w:rsidRDefault="00241AB1">
          <w:pPr>
            <w:pStyle w:val="TOC1"/>
            <w:tabs>
              <w:tab w:val="left" w:pos="529"/>
              <w:tab w:val="right" w:leader="dot" w:pos="9350"/>
            </w:tabs>
            <w:rPr>
              <w:noProof/>
              <w:sz w:val="24"/>
              <w:szCs w:val="24"/>
              <w:lang w:eastAsia="ja-JP"/>
            </w:rPr>
          </w:pPr>
          <w:r w:rsidRPr="001064C7">
            <w:rPr>
              <w:noProof/>
            </w:rPr>
            <w:t>8.0</w:t>
          </w:r>
          <w:r>
            <w:rPr>
              <w:noProof/>
              <w:sz w:val="24"/>
              <w:szCs w:val="24"/>
              <w:lang w:eastAsia="ja-JP"/>
            </w:rPr>
            <w:tab/>
          </w:r>
          <w:r w:rsidRPr="001064C7">
            <w:rPr>
              <w:noProof/>
            </w:rPr>
            <w:t>Recommendations</w:t>
          </w:r>
          <w:r>
            <w:rPr>
              <w:noProof/>
            </w:rPr>
            <w:tab/>
          </w:r>
          <w:r>
            <w:rPr>
              <w:noProof/>
            </w:rPr>
            <w:fldChar w:fldCharType="begin"/>
          </w:r>
          <w:r>
            <w:rPr>
              <w:noProof/>
            </w:rPr>
            <w:instrText xml:space="preserve"> PAGEREF _Toc262198185 \h </w:instrText>
          </w:r>
          <w:r>
            <w:rPr>
              <w:noProof/>
            </w:rPr>
          </w:r>
          <w:r>
            <w:rPr>
              <w:noProof/>
            </w:rPr>
            <w:fldChar w:fldCharType="separate"/>
          </w:r>
          <w:r>
            <w:rPr>
              <w:noProof/>
            </w:rPr>
            <w:t>95</w:t>
          </w:r>
          <w:r>
            <w:rPr>
              <w:noProof/>
            </w:rPr>
            <w:fldChar w:fldCharType="end"/>
          </w:r>
        </w:p>
        <w:p w14:paraId="160EE3B7" w14:textId="77777777" w:rsidR="00241AB1" w:rsidRDefault="00241AB1">
          <w:pPr>
            <w:pStyle w:val="TOC2"/>
            <w:tabs>
              <w:tab w:val="right" w:leader="dot" w:pos="9350"/>
            </w:tabs>
            <w:rPr>
              <w:noProof/>
              <w:sz w:val="24"/>
              <w:szCs w:val="24"/>
              <w:lang w:eastAsia="ja-JP"/>
            </w:rPr>
          </w:pPr>
          <w:r>
            <w:rPr>
              <w:noProof/>
            </w:rPr>
            <w:t>8.1 Implementation of Previous Recommendations</w:t>
          </w:r>
          <w:r>
            <w:rPr>
              <w:noProof/>
            </w:rPr>
            <w:tab/>
          </w:r>
          <w:r>
            <w:rPr>
              <w:noProof/>
            </w:rPr>
            <w:fldChar w:fldCharType="begin"/>
          </w:r>
          <w:r>
            <w:rPr>
              <w:noProof/>
            </w:rPr>
            <w:instrText xml:space="preserve"> PAGEREF _Toc262198186 \h </w:instrText>
          </w:r>
          <w:r>
            <w:rPr>
              <w:noProof/>
            </w:rPr>
          </w:r>
          <w:r>
            <w:rPr>
              <w:noProof/>
            </w:rPr>
            <w:fldChar w:fldCharType="separate"/>
          </w:r>
          <w:r>
            <w:rPr>
              <w:noProof/>
            </w:rPr>
            <w:t>95</w:t>
          </w:r>
          <w:r>
            <w:rPr>
              <w:noProof/>
            </w:rPr>
            <w:fldChar w:fldCharType="end"/>
          </w:r>
        </w:p>
        <w:p w14:paraId="5442A4BE" w14:textId="77777777" w:rsidR="00241AB1" w:rsidRDefault="00241AB1">
          <w:pPr>
            <w:pStyle w:val="TOC2"/>
            <w:tabs>
              <w:tab w:val="right" w:leader="dot" w:pos="9350"/>
            </w:tabs>
            <w:rPr>
              <w:noProof/>
              <w:sz w:val="24"/>
              <w:szCs w:val="24"/>
              <w:lang w:eastAsia="ja-JP"/>
            </w:rPr>
          </w:pPr>
          <w:r>
            <w:rPr>
              <w:noProof/>
            </w:rPr>
            <w:t>8.2 Recommendations Based on Recent Findings</w:t>
          </w:r>
          <w:r>
            <w:rPr>
              <w:noProof/>
            </w:rPr>
            <w:tab/>
          </w:r>
          <w:r>
            <w:rPr>
              <w:noProof/>
            </w:rPr>
            <w:fldChar w:fldCharType="begin"/>
          </w:r>
          <w:r>
            <w:rPr>
              <w:noProof/>
            </w:rPr>
            <w:instrText xml:space="preserve"> PAGEREF _Toc262198187 \h </w:instrText>
          </w:r>
          <w:r>
            <w:rPr>
              <w:noProof/>
            </w:rPr>
          </w:r>
          <w:r>
            <w:rPr>
              <w:noProof/>
            </w:rPr>
            <w:fldChar w:fldCharType="separate"/>
          </w:r>
          <w:r>
            <w:rPr>
              <w:noProof/>
            </w:rPr>
            <w:t>97</w:t>
          </w:r>
          <w:r>
            <w:rPr>
              <w:noProof/>
            </w:rPr>
            <w:fldChar w:fldCharType="end"/>
          </w:r>
        </w:p>
        <w:p w14:paraId="1BB6EEE2" w14:textId="77777777" w:rsidR="00241AB1" w:rsidRDefault="00241AB1">
          <w:pPr>
            <w:pStyle w:val="TOC3"/>
            <w:tabs>
              <w:tab w:val="right" w:leader="dot" w:pos="9350"/>
            </w:tabs>
            <w:rPr>
              <w:noProof/>
              <w:sz w:val="24"/>
              <w:szCs w:val="24"/>
              <w:lang w:eastAsia="ja-JP"/>
            </w:rPr>
          </w:pPr>
          <w:r w:rsidRPr="001064C7">
            <w:rPr>
              <w:noProof/>
            </w:rPr>
            <w:t>8.2.1 Parameters of Concern and Monitoring Recommendations</w:t>
          </w:r>
          <w:r>
            <w:rPr>
              <w:noProof/>
            </w:rPr>
            <w:tab/>
          </w:r>
          <w:r>
            <w:rPr>
              <w:noProof/>
            </w:rPr>
            <w:fldChar w:fldCharType="begin"/>
          </w:r>
          <w:r>
            <w:rPr>
              <w:noProof/>
            </w:rPr>
            <w:instrText xml:space="preserve"> PAGEREF _Toc262198188 \h </w:instrText>
          </w:r>
          <w:r>
            <w:rPr>
              <w:noProof/>
            </w:rPr>
          </w:r>
          <w:r>
            <w:rPr>
              <w:noProof/>
            </w:rPr>
            <w:fldChar w:fldCharType="separate"/>
          </w:r>
          <w:r>
            <w:rPr>
              <w:noProof/>
            </w:rPr>
            <w:t>97</w:t>
          </w:r>
          <w:r>
            <w:rPr>
              <w:noProof/>
            </w:rPr>
            <w:fldChar w:fldCharType="end"/>
          </w:r>
        </w:p>
        <w:p w14:paraId="53F7101E" w14:textId="77777777" w:rsidR="00241AB1" w:rsidRDefault="00241AB1">
          <w:pPr>
            <w:pStyle w:val="TOC2"/>
            <w:tabs>
              <w:tab w:val="left" w:pos="749"/>
              <w:tab w:val="right" w:leader="dot" w:pos="9350"/>
            </w:tabs>
            <w:rPr>
              <w:noProof/>
              <w:sz w:val="24"/>
              <w:szCs w:val="24"/>
              <w:lang w:eastAsia="ja-JP"/>
            </w:rPr>
          </w:pPr>
          <w:r>
            <w:rPr>
              <w:noProof/>
            </w:rPr>
            <w:t>8.3</w:t>
          </w:r>
          <w:r>
            <w:rPr>
              <w:noProof/>
              <w:sz w:val="24"/>
              <w:szCs w:val="24"/>
              <w:lang w:eastAsia="ja-JP"/>
            </w:rPr>
            <w:tab/>
          </w:r>
          <w:r>
            <w:rPr>
              <w:noProof/>
            </w:rPr>
            <w:t>Best Management Practices (BMPs)</w:t>
          </w:r>
          <w:r>
            <w:rPr>
              <w:noProof/>
            </w:rPr>
            <w:tab/>
          </w:r>
          <w:r>
            <w:rPr>
              <w:noProof/>
            </w:rPr>
            <w:fldChar w:fldCharType="begin"/>
          </w:r>
          <w:r>
            <w:rPr>
              <w:noProof/>
            </w:rPr>
            <w:instrText xml:space="preserve"> PAGEREF _Toc262198189 \h </w:instrText>
          </w:r>
          <w:r>
            <w:rPr>
              <w:noProof/>
            </w:rPr>
          </w:r>
          <w:r>
            <w:rPr>
              <w:noProof/>
            </w:rPr>
            <w:fldChar w:fldCharType="separate"/>
          </w:r>
          <w:r>
            <w:rPr>
              <w:noProof/>
            </w:rPr>
            <w:t>105</w:t>
          </w:r>
          <w:r>
            <w:rPr>
              <w:noProof/>
            </w:rPr>
            <w:fldChar w:fldCharType="end"/>
          </w:r>
        </w:p>
        <w:p w14:paraId="48323BB2" w14:textId="77777777" w:rsidR="00241AB1" w:rsidRDefault="00241AB1">
          <w:pPr>
            <w:pStyle w:val="TOC2"/>
            <w:tabs>
              <w:tab w:val="left" w:pos="749"/>
              <w:tab w:val="right" w:leader="dot" w:pos="9350"/>
            </w:tabs>
            <w:rPr>
              <w:noProof/>
              <w:sz w:val="24"/>
              <w:szCs w:val="24"/>
              <w:lang w:eastAsia="ja-JP"/>
            </w:rPr>
          </w:pPr>
          <w:r w:rsidRPr="001064C7">
            <w:rPr>
              <w:noProof/>
            </w:rPr>
            <w:t>8.4</w:t>
          </w:r>
          <w:r>
            <w:rPr>
              <w:noProof/>
              <w:sz w:val="24"/>
              <w:szCs w:val="24"/>
              <w:lang w:eastAsia="ja-JP"/>
            </w:rPr>
            <w:tab/>
          </w:r>
          <w:r w:rsidRPr="001064C7">
            <w:rPr>
              <w:noProof/>
            </w:rPr>
            <w:t>Next Steps</w:t>
          </w:r>
          <w:r>
            <w:rPr>
              <w:noProof/>
            </w:rPr>
            <w:tab/>
          </w:r>
          <w:r>
            <w:rPr>
              <w:noProof/>
            </w:rPr>
            <w:fldChar w:fldCharType="begin"/>
          </w:r>
          <w:r>
            <w:rPr>
              <w:noProof/>
            </w:rPr>
            <w:instrText xml:space="preserve"> PAGEREF _Toc262198190 \h </w:instrText>
          </w:r>
          <w:r>
            <w:rPr>
              <w:noProof/>
            </w:rPr>
          </w:r>
          <w:r>
            <w:rPr>
              <w:noProof/>
            </w:rPr>
            <w:fldChar w:fldCharType="separate"/>
          </w:r>
          <w:r>
            <w:rPr>
              <w:noProof/>
            </w:rPr>
            <w:t>107</w:t>
          </w:r>
          <w:r>
            <w:rPr>
              <w:noProof/>
            </w:rPr>
            <w:fldChar w:fldCharType="end"/>
          </w:r>
        </w:p>
        <w:p w14:paraId="4A28EB9D" w14:textId="77777777" w:rsidR="00241AB1" w:rsidRDefault="00241AB1">
          <w:pPr>
            <w:pStyle w:val="TOC1"/>
            <w:tabs>
              <w:tab w:val="left" w:pos="529"/>
              <w:tab w:val="right" w:leader="dot" w:pos="9350"/>
            </w:tabs>
            <w:rPr>
              <w:noProof/>
              <w:sz w:val="24"/>
              <w:szCs w:val="24"/>
              <w:lang w:eastAsia="ja-JP"/>
            </w:rPr>
          </w:pPr>
          <w:r w:rsidRPr="001064C7">
            <w:rPr>
              <w:noProof/>
            </w:rPr>
            <w:t>9.0</w:t>
          </w:r>
          <w:r>
            <w:rPr>
              <w:noProof/>
              <w:sz w:val="24"/>
              <w:szCs w:val="24"/>
              <w:lang w:eastAsia="ja-JP"/>
            </w:rPr>
            <w:tab/>
          </w:r>
          <w:r w:rsidRPr="001064C7">
            <w:rPr>
              <w:noProof/>
            </w:rPr>
            <w:t>Public Participation and Education</w:t>
          </w:r>
          <w:r>
            <w:rPr>
              <w:noProof/>
            </w:rPr>
            <w:tab/>
          </w:r>
          <w:r>
            <w:rPr>
              <w:noProof/>
            </w:rPr>
            <w:fldChar w:fldCharType="begin"/>
          </w:r>
          <w:r>
            <w:rPr>
              <w:noProof/>
            </w:rPr>
            <w:instrText xml:space="preserve"> PAGEREF _Toc262198191 \h </w:instrText>
          </w:r>
          <w:r>
            <w:rPr>
              <w:noProof/>
            </w:rPr>
          </w:r>
          <w:r>
            <w:rPr>
              <w:noProof/>
            </w:rPr>
            <w:fldChar w:fldCharType="separate"/>
          </w:r>
          <w:r>
            <w:rPr>
              <w:noProof/>
            </w:rPr>
            <w:t>107</w:t>
          </w:r>
          <w:r>
            <w:rPr>
              <w:noProof/>
            </w:rPr>
            <w:fldChar w:fldCharType="end"/>
          </w:r>
        </w:p>
        <w:p w14:paraId="1EE3B89C" w14:textId="77777777" w:rsidR="00241AB1" w:rsidRDefault="00241AB1">
          <w:pPr>
            <w:pStyle w:val="TOC2"/>
            <w:tabs>
              <w:tab w:val="left" w:pos="749"/>
              <w:tab w:val="right" w:leader="dot" w:pos="9350"/>
            </w:tabs>
            <w:rPr>
              <w:noProof/>
              <w:sz w:val="24"/>
              <w:szCs w:val="24"/>
              <w:lang w:eastAsia="ja-JP"/>
            </w:rPr>
          </w:pPr>
          <w:r w:rsidRPr="001064C7">
            <w:rPr>
              <w:noProof/>
            </w:rPr>
            <w:t>9.1</w:t>
          </w:r>
          <w:r>
            <w:rPr>
              <w:noProof/>
              <w:sz w:val="24"/>
              <w:szCs w:val="24"/>
              <w:lang w:eastAsia="ja-JP"/>
            </w:rPr>
            <w:tab/>
          </w:r>
          <w:r w:rsidRPr="001064C7">
            <w:rPr>
              <w:noProof/>
            </w:rPr>
            <w:t>Education</w:t>
          </w:r>
          <w:r>
            <w:rPr>
              <w:noProof/>
            </w:rPr>
            <w:tab/>
          </w:r>
          <w:r>
            <w:rPr>
              <w:noProof/>
            </w:rPr>
            <w:fldChar w:fldCharType="begin"/>
          </w:r>
          <w:r>
            <w:rPr>
              <w:noProof/>
            </w:rPr>
            <w:instrText xml:space="preserve"> PAGEREF _Toc262198192 \h </w:instrText>
          </w:r>
          <w:r>
            <w:rPr>
              <w:noProof/>
            </w:rPr>
          </w:r>
          <w:r>
            <w:rPr>
              <w:noProof/>
            </w:rPr>
            <w:fldChar w:fldCharType="separate"/>
          </w:r>
          <w:r>
            <w:rPr>
              <w:noProof/>
            </w:rPr>
            <w:t>107</w:t>
          </w:r>
          <w:r>
            <w:rPr>
              <w:noProof/>
            </w:rPr>
            <w:fldChar w:fldCharType="end"/>
          </w:r>
        </w:p>
        <w:p w14:paraId="212DF298" w14:textId="77777777" w:rsidR="00241AB1" w:rsidRDefault="00241AB1">
          <w:pPr>
            <w:pStyle w:val="TOC1"/>
            <w:tabs>
              <w:tab w:val="right" w:leader="dot" w:pos="9350"/>
            </w:tabs>
            <w:rPr>
              <w:noProof/>
              <w:sz w:val="24"/>
              <w:szCs w:val="24"/>
              <w:lang w:eastAsia="ja-JP"/>
            </w:rPr>
          </w:pPr>
          <w:r>
            <w:rPr>
              <w:noProof/>
            </w:rPr>
            <w:t>Works Cited</w:t>
          </w:r>
          <w:r>
            <w:rPr>
              <w:noProof/>
            </w:rPr>
            <w:tab/>
          </w:r>
          <w:r>
            <w:rPr>
              <w:noProof/>
            </w:rPr>
            <w:fldChar w:fldCharType="begin"/>
          </w:r>
          <w:r>
            <w:rPr>
              <w:noProof/>
            </w:rPr>
            <w:instrText xml:space="preserve"> PAGEREF _Toc262198193 \h </w:instrText>
          </w:r>
          <w:r>
            <w:rPr>
              <w:noProof/>
            </w:rPr>
          </w:r>
          <w:r>
            <w:rPr>
              <w:noProof/>
            </w:rPr>
            <w:fldChar w:fldCharType="separate"/>
          </w:r>
          <w:r>
            <w:rPr>
              <w:noProof/>
            </w:rPr>
            <w:t>108</w:t>
          </w:r>
          <w:r>
            <w:rPr>
              <w:noProof/>
            </w:rPr>
            <w:fldChar w:fldCharType="end"/>
          </w:r>
        </w:p>
        <w:p w14:paraId="7AC0745A" w14:textId="77777777" w:rsidR="00241AB1" w:rsidRDefault="00241AB1">
          <w:pPr>
            <w:pStyle w:val="TOC1"/>
            <w:tabs>
              <w:tab w:val="right" w:leader="dot" w:pos="9350"/>
            </w:tabs>
            <w:rPr>
              <w:noProof/>
              <w:sz w:val="24"/>
              <w:szCs w:val="24"/>
              <w:lang w:eastAsia="ja-JP"/>
            </w:rPr>
          </w:pPr>
          <w:r>
            <w:rPr>
              <w:noProof/>
            </w:rPr>
            <w:t>APPENDIX</w:t>
          </w:r>
          <w:r>
            <w:rPr>
              <w:noProof/>
            </w:rPr>
            <w:tab/>
          </w:r>
          <w:r>
            <w:rPr>
              <w:noProof/>
            </w:rPr>
            <w:fldChar w:fldCharType="begin"/>
          </w:r>
          <w:r>
            <w:rPr>
              <w:noProof/>
            </w:rPr>
            <w:instrText xml:space="preserve"> PAGEREF _Toc262198194 \h </w:instrText>
          </w:r>
          <w:r>
            <w:rPr>
              <w:noProof/>
            </w:rPr>
          </w:r>
          <w:r>
            <w:rPr>
              <w:noProof/>
            </w:rPr>
            <w:fldChar w:fldCharType="separate"/>
          </w:r>
          <w:r>
            <w:rPr>
              <w:noProof/>
            </w:rPr>
            <w:t>110</w:t>
          </w:r>
          <w:r>
            <w:rPr>
              <w:noProof/>
            </w:rPr>
            <w:fldChar w:fldCharType="end"/>
          </w:r>
        </w:p>
        <w:p w14:paraId="443C974F" w14:textId="77777777" w:rsidR="00241AB1" w:rsidRDefault="00241AB1">
          <w:pPr>
            <w:pStyle w:val="TOC1"/>
            <w:tabs>
              <w:tab w:val="right" w:leader="dot" w:pos="9350"/>
            </w:tabs>
            <w:rPr>
              <w:noProof/>
              <w:sz w:val="24"/>
              <w:szCs w:val="24"/>
              <w:lang w:eastAsia="ja-JP"/>
            </w:rPr>
          </w:pPr>
          <w:r>
            <w:rPr>
              <w:noProof/>
            </w:rPr>
            <w:t>Appendix A Tables Surface Water Quality Standards</w:t>
          </w:r>
          <w:r>
            <w:rPr>
              <w:noProof/>
            </w:rPr>
            <w:tab/>
          </w:r>
          <w:r>
            <w:rPr>
              <w:noProof/>
            </w:rPr>
            <w:fldChar w:fldCharType="begin"/>
          </w:r>
          <w:r>
            <w:rPr>
              <w:noProof/>
            </w:rPr>
            <w:instrText xml:space="preserve"> PAGEREF _Toc262198195 \h </w:instrText>
          </w:r>
          <w:r>
            <w:rPr>
              <w:noProof/>
            </w:rPr>
          </w:r>
          <w:r>
            <w:rPr>
              <w:noProof/>
            </w:rPr>
            <w:fldChar w:fldCharType="separate"/>
          </w:r>
          <w:r>
            <w:rPr>
              <w:noProof/>
            </w:rPr>
            <w:t>110</w:t>
          </w:r>
          <w:r>
            <w:rPr>
              <w:noProof/>
            </w:rPr>
            <w:fldChar w:fldCharType="end"/>
          </w:r>
        </w:p>
        <w:p w14:paraId="638579DA" w14:textId="77777777" w:rsidR="00241AB1" w:rsidRDefault="00241AB1">
          <w:pPr>
            <w:pStyle w:val="TOC1"/>
            <w:tabs>
              <w:tab w:val="right" w:leader="dot" w:pos="9350"/>
            </w:tabs>
            <w:rPr>
              <w:noProof/>
              <w:sz w:val="24"/>
              <w:szCs w:val="24"/>
              <w:lang w:eastAsia="ja-JP"/>
            </w:rPr>
          </w:pPr>
          <w:r>
            <w:rPr>
              <w:noProof/>
            </w:rPr>
            <w:t>Appendix B MANOVA Analysis Results</w:t>
          </w:r>
          <w:r>
            <w:rPr>
              <w:noProof/>
            </w:rPr>
            <w:tab/>
          </w:r>
          <w:r>
            <w:rPr>
              <w:noProof/>
            </w:rPr>
            <w:fldChar w:fldCharType="begin"/>
          </w:r>
          <w:r>
            <w:rPr>
              <w:noProof/>
            </w:rPr>
            <w:instrText xml:space="preserve"> PAGEREF _Toc262198196 \h </w:instrText>
          </w:r>
          <w:r>
            <w:rPr>
              <w:noProof/>
            </w:rPr>
          </w:r>
          <w:r>
            <w:rPr>
              <w:noProof/>
            </w:rPr>
            <w:fldChar w:fldCharType="separate"/>
          </w:r>
          <w:r>
            <w:rPr>
              <w:noProof/>
            </w:rPr>
            <w:t>116</w:t>
          </w:r>
          <w:r>
            <w:rPr>
              <w:noProof/>
            </w:rPr>
            <w:fldChar w:fldCharType="end"/>
          </w:r>
        </w:p>
        <w:p w14:paraId="5DD0CBB0" w14:textId="77777777" w:rsidR="00D14C3D" w:rsidRDefault="00314C7F" w:rsidP="00C943F9">
          <w:pPr>
            <w:pStyle w:val="TOC1"/>
            <w:tabs>
              <w:tab w:val="right" w:leader="dot" w:pos="9350"/>
            </w:tabs>
          </w:pPr>
          <w:r>
            <w:fldChar w:fldCharType="end"/>
          </w:r>
        </w:p>
      </w:sdtContent>
    </w:sdt>
    <w:p w14:paraId="2E231061" w14:textId="77777777" w:rsidR="00BA6682" w:rsidRPr="00D14C3D" w:rsidRDefault="00BA6682" w:rsidP="00BA6682">
      <w:pPr>
        <w:pStyle w:val="Heading1"/>
      </w:pPr>
      <w:bookmarkStart w:id="0" w:name="_Toc306705157"/>
      <w:bookmarkStart w:id="1" w:name="_Toc262198150"/>
      <w:r w:rsidRPr="00D14C3D">
        <w:t>List of Tables</w:t>
      </w:r>
      <w:bookmarkEnd w:id="0"/>
      <w:bookmarkEnd w:id="1"/>
    </w:p>
    <w:p w14:paraId="59C54162"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Table" </w:instrText>
      </w:r>
      <w:r>
        <w:rPr>
          <w:b/>
        </w:rPr>
        <w:fldChar w:fldCharType="separate"/>
      </w:r>
      <w:r w:rsidR="000A573B">
        <w:rPr>
          <w:noProof/>
        </w:rPr>
        <w:t>Table 1.  Chemical Property Parameters</w:t>
      </w:r>
      <w:r w:rsidR="000A573B">
        <w:rPr>
          <w:noProof/>
        </w:rPr>
        <w:tab/>
      </w:r>
      <w:r w:rsidR="000A573B">
        <w:rPr>
          <w:noProof/>
        </w:rPr>
        <w:fldChar w:fldCharType="begin"/>
      </w:r>
      <w:r w:rsidR="000A573B">
        <w:rPr>
          <w:noProof/>
        </w:rPr>
        <w:instrText xml:space="preserve"> PAGEREF _Toc253843558 \h </w:instrText>
      </w:r>
      <w:r w:rsidR="000A573B">
        <w:rPr>
          <w:noProof/>
        </w:rPr>
      </w:r>
      <w:r w:rsidR="000A573B">
        <w:rPr>
          <w:noProof/>
        </w:rPr>
        <w:fldChar w:fldCharType="separate"/>
      </w:r>
      <w:r w:rsidR="000A573B">
        <w:rPr>
          <w:noProof/>
        </w:rPr>
        <w:t>16</w:t>
      </w:r>
      <w:r w:rsidR="000A573B">
        <w:rPr>
          <w:noProof/>
        </w:rPr>
        <w:fldChar w:fldCharType="end"/>
      </w:r>
    </w:p>
    <w:p w14:paraId="7F6A44B5" w14:textId="77777777" w:rsidR="000A573B" w:rsidRDefault="000A573B">
      <w:pPr>
        <w:pStyle w:val="TableofFigures"/>
        <w:tabs>
          <w:tab w:val="right" w:leader="dot" w:pos="9350"/>
        </w:tabs>
        <w:rPr>
          <w:noProof/>
          <w:sz w:val="24"/>
          <w:szCs w:val="24"/>
          <w:lang w:eastAsia="ja-JP"/>
        </w:rPr>
      </w:pPr>
      <w:r>
        <w:rPr>
          <w:noProof/>
        </w:rPr>
        <w:t>Table 2.  Upper White River Stations</w:t>
      </w:r>
      <w:r>
        <w:rPr>
          <w:noProof/>
        </w:rPr>
        <w:tab/>
      </w:r>
      <w:r>
        <w:rPr>
          <w:noProof/>
        </w:rPr>
        <w:fldChar w:fldCharType="begin"/>
      </w:r>
      <w:r>
        <w:rPr>
          <w:noProof/>
        </w:rPr>
        <w:instrText xml:space="preserve"> PAGEREF _Toc253843559 \h </w:instrText>
      </w:r>
      <w:r>
        <w:rPr>
          <w:noProof/>
        </w:rPr>
      </w:r>
      <w:r>
        <w:rPr>
          <w:noProof/>
        </w:rPr>
        <w:fldChar w:fldCharType="separate"/>
      </w:r>
      <w:r>
        <w:rPr>
          <w:noProof/>
        </w:rPr>
        <w:t>22</w:t>
      </w:r>
      <w:r>
        <w:rPr>
          <w:noProof/>
        </w:rPr>
        <w:fldChar w:fldCharType="end"/>
      </w:r>
    </w:p>
    <w:p w14:paraId="2ADADA7A" w14:textId="77777777" w:rsidR="000A573B" w:rsidRDefault="000A573B">
      <w:pPr>
        <w:pStyle w:val="TableofFigures"/>
        <w:tabs>
          <w:tab w:val="right" w:leader="dot" w:pos="9350"/>
        </w:tabs>
        <w:rPr>
          <w:noProof/>
          <w:sz w:val="24"/>
          <w:szCs w:val="24"/>
          <w:lang w:eastAsia="ja-JP"/>
        </w:rPr>
      </w:pPr>
      <w:r>
        <w:rPr>
          <w:noProof/>
        </w:rPr>
        <w:t>Table 3.  Porcupine Creek/Wounded Knee Stations</w:t>
      </w:r>
      <w:r>
        <w:rPr>
          <w:noProof/>
        </w:rPr>
        <w:tab/>
      </w:r>
      <w:r>
        <w:rPr>
          <w:noProof/>
        </w:rPr>
        <w:fldChar w:fldCharType="begin"/>
      </w:r>
      <w:r>
        <w:rPr>
          <w:noProof/>
        </w:rPr>
        <w:instrText xml:space="preserve"> PAGEREF _Toc253843560 \h </w:instrText>
      </w:r>
      <w:r>
        <w:rPr>
          <w:noProof/>
        </w:rPr>
      </w:r>
      <w:r>
        <w:rPr>
          <w:noProof/>
        </w:rPr>
        <w:fldChar w:fldCharType="separate"/>
      </w:r>
      <w:r>
        <w:rPr>
          <w:noProof/>
        </w:rPr>
        <w:t>24</w:t>
      </w:r>
      <w:r>
        <w:rPr>
          <w:noProof/>
        </w:rPr>
        <w:fldChar w:fldCharType="end"/>
      </w:r>
    </w:p>
    <w:p w14:paraId="28FC4493" w14:textId="77777777" w:rsidR="000A573B" w:rsidRDefault="000A573B">
      <w:pPr>
        <w:pStyle w:val="TableofFigures"/>
        <w:tabs>
          <w:tab w:val="right" w:leader="dot" w:pos="9350"/>
        </w:tabs>
        <w:rPr>
          <w:noProof/>
          <w:sz w:val="24"/>
          <w:szCs w:val="24"/>
          <w:lang w:eastAsia="ja-JP"/>
        </w:rPr>
      </w:pPr>
      <w:r>
        <w:rPr>
          <w:noProof/>
        </w:rPr>
        <w:t>Table 4.  White River / Medicine Root Creek Stations</w:t>
      </w:r>
      <w:r>
        <w:rPr>
          <w:noProof/>
        </w:rPr>
        <w:tab/>
      </w:r>
      <w:r>
        <w:rPr>
          <w:noProof/>
        </w:rPr>
        <w:fldChar w:fldCharType="begin"/>
      </w:r>
      <w:r>
        <w:rPr>
          <w:noProof/>
        </w:rPr>
        <w:instrText xml:space="preserve"> PAGEREF _Toc253843561 \h </w:instrText>
      </w:r>
      <w:r>
        <w:rPr>
          <w:noProof/>
        </w:rPr>
      </w:r>
      <w:r>
        <w:rPr>
          <w:noProof/>
        </w:rPr>
        <w:fldChar w:fldCharType="separate"/>
      </w:r>
      <w:r>
        <w:rPr>
          <w:noProof/>
        </w:rPr>
        <w:t>28</w:t>
      </w:r>
      <w:r>
        <w:rPr>
          <w:noProof/>
        </w:rPr>
        <w:fldChar w:fldCharType="end"/>
      </w:r>
    </w:p>
    <w:p w14:paraId="70DF9577" w14:textId="77777777" w:rsidR="000A573B" w:rsidRDefault="000A573B">
      <w:pPr>
        <w:pStyle w:val="TableofFigures"/>
        <w:tabs>
          <w:tab w:val="right" w:leader="dot" w:pos="9350"/>
        </w:tabs>
        <w:rPr>
          <w:noProof/>
          <w:sz w:val="24"/>
          <w:szCs w:val="24"/>
          <w:lang w:eastAsia="ja-JP"/>
        </w:rPr>
      </w:pPr>
      <w:r>
        <w:rPr>
          <w:noProof/>
        </w:rPr>
        <w:t>Table 5.  White River / Bear-in-the-Lodge Stations</w:t>
      </w:r>
      <w:r>
        <w:rPr>
          <w:noProof/>
        </w:rPr>
        <w:tab/>
      </w:r>
      <w:r>
        <w:rPr>
          <w:noProof/>
        </w:rPr>
        <w:fldChar w:fldCharType="begin"/>
      </w:r>
      <w:r>
        <w:rPr>
          <w:noProof/>
        </w:rPr>
        <w:instrText xml:space="preserve"> PAGEREF _Toc253843562 \h </w:instrText>
      </w:r>
      <w:r>
        <w:rPr>
          <w:noProof/>
        </w:rPr>
      </w:r>
      <w:r>
        <w:rPr>
          <w:noProof/>
        </w:rPr>
        <w:fldChar w:fldCharType="separate"/>
      </w:r>
      <w:r>
        <w:rPr>
          <w:noProof/>
        </w:rPr>
        <w:t>30</w:t>
      </w:r>
      <w:r>
        <w:rPr>
          <w:noProof/>
        </w:rPr>
        <w:fldChar w:fldCharType="end"/>
      </w:r>
    </w:p>
    <w:p w14:paraId="4C75DCCF" w14:textId="77777777" w:rsidR="000A573B" w:rsidRDefault="000A573B">
      <w:pPr>
        <w:pStyle w:val="TableofFigures"/>
        <w:tabs>
          <w:tab w:val="right" w:leader="dot" w:pos="9350"/>
        </w:tabs>
        <w:rPr>
          <w:noProof/>
          <w:sz w:val="24"/>
          <w:szCs w:val="24"/>
          <w:lang w:eastAsia="ja-JP"/>
        </w:rPr>
      </w:pPr>
      <w:r>
        <w:rPr>
          <w:noProof/>
        </w:rPr>
        <w:t>Table 6.  White River / Pass Creek Stations</w:t>
      </w:r>
      <w:r>
        <w:rPr>
          <w:noProof/>
        </w:rPr>
        <w:tab/>
      </w:r>
      <w:r>
        <w:rPr>
          <w:noProof/>
        </w:rPr>
        <w:fldChar w:fldCharType="begin"/>
      </w:r>
      <w:r>
        <w:rPr>
          <w:noProof/>
        </w:rPr>
        <w:instrText xml:space="preserve"> PAGEREF _Toc253843563 \h </w:instrText>
      </w:r>
      <w:r>
        <w:rPr>
          <w:noProof/>
        </w:rPr>
      </w:r>
      <w:r>
        <w:rPr>
          <w:noProof/>
        </w:rPr>
        <w:fldChar w:fldCharType="separate"/>
      </w:r>
      <w:r>
        <w:rPr>
          <w:noProof/>
        </w:rPr>
        <w:t>34</w:t>
      </w:r>
      <w:r>
        <w:rPr>
          <w:noProof/>
        </w:rPr>
        <w:fldChar w:fldCharType="end"/>
      </w:r>
    </w:p>
    <w:p w14:paraId="60A4BE4C" w14:textId="77777777" w:rsidR="000A573B" w:rsidRDefault="000A573B">
      <w:pPr>
        <w:pStyle w:val="TableofFigures"/>
        <w:tabs>
          <w:tab w:val="right" w:leader="dot" w:pos="9350"/>
        </w:tabs>
        <w:rPr>
          <w:noProof/>
          <w:sz w:val="24"/>
          <w:szCs w:val="24"/>
          <w:lang w:eastAsia="ja-JP"/>
        </w:rPr>
      </w:pPr>
      <w:r>
        <w:rPr>
          <w:noProof/>
        </w:rPr>
        <w:t>Table 7.  White River / Little White River Stations</w:t>
      </w:r>
      <w:r>
        <w:rPr>
          <w:noProof/>
        </w:rPr>
        <w:tab/>
      </w:r>
      <w:r>
        <w:rPr>
          <w:noProof/>
        </w:rPr>
        <w:fldChar w:fldCharType="begin"/>
      </w:r>
      <w:r>
        <w:rPr>
          <w:noProof/>
        </w:rPr>
        <w:instrText xml:space="preserve"> PAGEREF _Toc253843564 \h </w:instrText>
      </w:r>
      <w:r>
        <w:rPr>
          <w:noProof/>
        </w:rPr>
      </w:r>
      <w:r>
        <w:rPr>
          <w:noProof/>
        </w:rPr>
        <w:fldChar w:fldCharType="separate"/>
      </w:r>
      <w:r>
        <w:rPr>
          <w:noProof/>
        </w:rPr>
        <w:t>36</w:t>
      </w:r>
      <w:r>
        <w:rPr>
          <w:noProof/>
        </w:rPr>
        <w:fldChar w:fldCharType="end"/>
      </w:r>
    </w:p>
    <w:p w14:paraId="2B25664B" w14:textId="77777777" w:rsidR="000A573B" w:rsidRDefault="000A573B">
      <w:pPr>
        <w:pStyle w:val="TableofFigures"/>
        <w:tabs>
          <w:tab w:val="right" w:leader="dot" w:pos="9350"/>
        </w:tabs>
        <w:rPr>
          <w:noProof/>
          <w:sz w:val="24"/>
          <w:szCs w:val="24"/>
          <w:lang w:eastAsia="ja-JP"/>
        </w:rPr>
      </w:pPr>
      <w:r>
        <w:rPr>
          <w:noProof/>
        </w:rPr>
        <w:t>Table 8.  Cheyenne River Stations</w:t>
      </w:r>
      <w:r>
        <w:rPr>
          <w:noProof/>
        </w:rPr>
        <w:tab/>
      </w:r>
      <w:r>
        <w:rPr>
          <w:noProof/>
        </w:rPr>
        <w:fldChar w:fldCharType="begin"/>
      </w:r>
      <w:r>
        <w:rPr>
          <w:noProof/>
        </w:rPr>
        <w:instrText xml:space="preserve"> PAGEREF _Toc253843565 \h </w:instrText>
      </w:r>
      <w:r>
        <w:rPr>
          <w:noProof/>
        </w:rPr>
      </w:r>
      <w:r>
        <w:rPr>
          <w:noProof/>
        </w:rPr>
        <w:fldChar w:fldCharType="separate"/>
      </w:r>
      <w:r>
        <w:rPr>
          <w:noProof/>
        </w:rPr>
        <w:t>38</w:t>
      </w:r>
      <w:r>
        <w:rPr>
          <w:noProof/>
        </w:rPr>
        <w:fldChar w:fldCharType="end"/>
      </w:r>
    </w:p>
    <w:p w14:paraId="54D20850" w14:textId="77777777" w:rsidR="000A573B" w:rsidRDefault="000A573B">
      <w:pPr>
        <w:pStyle w:val="TableofFigures"/>
        <w:tabs>
          <w:tab w:val="right" w:leader="dot" w:pos="9350"/>
        </w:tabs>
        <w:rPr>
          <w:noProof/>
          <w:sz w:val="24"/>
          <w:szCs w:val="24"/>
          <w:lang w:eastAsia="ja-JP"/>
        </w:rPr>
      </w:pPr>
      <w:r>
        <w:rPr>
          <w:noProof/>
        </w:rPr>
        <w:t>Table 9.  Upper White River Stations</w:t>
      </w:r>
      <w:r>
        <w:rPr>
          <w:noProof/>
        </w:rPr>
        <w:tab/>
      </w:r>
      <w:r>
        <w:rPr>
          <w:noProof/>
        </w:rPr>
        <w:fldChar w:fldCharType="begin"/>
      </w:r>
      <w:r>
        <w:rPr>
          <w:noProof/>
        </w:rPr>
        <w:instrText xml:space="preserve"> PAGEREF _Toc253843566 \h </w:instrText>
      </w:r>
      <w:r>
        <w:rPr>
          <w:noProof/>
        </w:rPr>
      </w:r>
      <w:r>
        <w:rPr>
          <w:noProof/>
        </w:rPr>
        <w:fldChar w:fldCharType="separate"/>
      </w:r>
      <w:r>
        <w:rPr>
          <w:noProof/>
        </w:rPr>
        <w:t>43</w:t>
      </w:r>
      <w:r>
        <w:rPr>
          <w:noProof/>
        </w:rPr>
        <w:fldChar w:fldCharType="end"/>
      </w:r>
    </w:p>
    <w:p w14:paraId="1895C054" w14:textId="77777777" w:rsidR="000A573B" w:rsidRDefault="000A573B">
      <w:pPr>
        <w:pStyle w:val="TableofFigures"/>
        <w:tabs>
          <w:tab w:val="right" w:leader="dot" w:pos="9350"/>
        </w:tabs>
        <w:rPr>
          <w:noProof/>
          <w:sz w:val="24"/>
          <w:szCs w:val="24"/>
          <w:lang w:eastAsia="ja-JP"/>
        </w:rPr>
      </w:pPr>
      <w:r>
        <w:rPr>
          <w:noProof/>
        </w:rPr>
        <w:t>Table 10.  Wounded Knee/Porcupine Creek Stations</w:t>
      </w:r>
      <w:r>
        <w:rPr>
          <w:noProof/>
        </w:rPr>
        <w:tab/>
      </w:r>
      <w:r>
        <w:rPr>
          <w:noProof/>
        </w:rPr>
        <w:fldChar w:fldCharType="begin"/>
      </w:r>
      <w:r>
        <w:rPr>
          <w:noProof/>
        </w:rPr>
        <w:instrText xml:space="preserve"> PAGEREF _Toc253843567 \h </w:instrText>
      </w:r>
      <w:r>
        <w:rPr>
          <w:noProof/>
        </w:rPr>
      </w:r>
      <w:r>
        <w:rPr>
          <w:noProof/>
        </w:rPr>
        <w:fldChar w:fldCharType="separate"/>
      </w:r>
      <w:r>
        <w:rPr>
          <w:noProof/>
        </w:rPr>
        <w:t>44</w:t>
      </w:r>
      <w:r>
        <w:rPr>
          <w:noProof/>
        </w:rPr>
        <w:fldChar w:fldCharType="end"/>
      </w:r>
    </w:p>
    <w:p w14:paraId="44001322" w14:textId="77777777" w:rsidR="000A573B" w:rsidRDefault="000A573B">
      <w:pPr>
        <w:pStyle w:val="TableofFigures"/>
        <w:tabs>
          <w:tab w:val="right" w:leader="dot" w:pos="9350"/>
        </w:tabs>
        <w:rPr>
          <w:noProof/>
          <w:sz w:val="24"/>
          <w:szCs w:val="24"/>
          <w:lang w:eastAsia="ja-JP"/>
        </w:rPr>
      </w:pPr>
      <w:r>
        <w:rPr>
          <w:noProof/>
        </w:rPr>
        <w:t>Table 11.  Medicine Rook Creek Stations</w:t>
      </w:r>
      <w:r>
        <w:rPr>
          <w:noProof/>
        </w:rPr>
        <w:tab/>
      </w:r>
      <w:r>
        <w:rPr>
          <w:noProof/>
        </w:rPr>
        <w:fldChar w:fldCharType="begin"/>
      </w:r>
      <w:r>
        <w:rPr>
          <w:noProof/>
        </w:rPr>
        <w:instrText xml:space="preserve"> PAGEREF _Toc253843568 \h </w:instrText>
      </w:r>
      <w:r>
        <w:rPr>
          <w:noProof/>
        </w:rPr>
      </w:r>
      <w:r>
        <w:rPr>
          <w:noProof/>
        </w:rPr>
        <w:fldChar w:fldCharType="separate"/>
      </w:r>
      <w:r>
        <w:rPr>
          <w:noProof/>
        </w:rPr>
        <w:t>47</w:t>
      </w:r>
      <w:r>
        <w:rPr>
          <w:noProof/>
        </w:rPr>
        <w:fldChar w:fldCharType="end"/>
      </w:r>
    </w:p>
    <w:p w14:paraId="51EAD72B" w14:textId="77777777" w:rsidR="000A573B" w:rsidRDefault="000A573B">
      <w:pPr>
        <w:pStyle w:val="TableofFigures"/>
        <w:tabs>
          <w:tab w:val="right" w:leader="dot" w:pos="9350"/>
        </w:tabs>
        <w:rPr>
          <w:noProof/>
          <w:sz w:val="24"/>
          <w:szCs w:val="24"/>
          <w:lang w:eastAsia="ja-JP"/>
        </w:rPr>
      </w:pPr>
      <w:r>
        <w:rPr>
          <w:noProof/>
        </w:rPr>
        <w:t>Table 12.  Pass Creek Stations</w:t>
      </w:r>
      <w:r>
        <w:rPr>
          <w:noProof/>
        </w:rPr>
        <w:tab/>
      </w:r>
      <w:r>
        <w:rPr>
          <w:noProof/>
        </w:rPr>
        <w:fldChar w:fldCharType="begin"/>
      </w:r>
      <w:r>
        <w:rPr>
          <w:noProof/>
        </w:rPr>
        <w:instrText xml:space="preserve"> PAGEREF _Toc253843569 \h </w:instrText>
      </w:r>
      <w:r>
        <w:rPr>
          <w:noProof/>
        </w:rPr>
      </w:r>
      <w:r>
        <w:rPr>
          <w:noProof/>
        </w:rPr>
        <w:fldChar w:fldCharType="separate"/>
      </w:r>
      <w:r>
        <w:rPr>
          <w:noProof/>
        </w:rPr>
        <w:t>49</w:t>
      </w:r>
      <w:r>
        <w:rPr>
          <w:noProof/>
        </w:rPr>
        <w:fldChar w:fldCharType="end"/>
      </w:r>
    </w:p>
    <w:p w14:paraId="394D61F7" w14:textId="77777777" w:rsidR="000A573B" w:rsidRDefault="000A573B">
      <w:pPr>
        <w:pStyle w:val="TableofFigures"/>
        <w:tabs>
          <w:tab w:val="right" w:leader="dot" w:pos="9350"/>
        </w:tabs>
        <w:rPr>
          <w:noProof/>
          <w:sz w:val="24"/>
          <w:szCs w:val="24"/>
          <w:lang w:eastAsia="ja-JP"/>
        </w:rPr>
      </w:pPr>
      <w:r>
        <w:rPr>
          <w:noProof/>
        </w:rPr>
        <w:t>Table 13.  Little White River Stations</w:t>
      </w:r>
      <w:r>
        <w:rPr>
          <w:noProof/>
        </w:rPr>
        <w:tab/>
      </w:r>
      <w:r>
        <w:rPr>
          <w:noProof/>
        </w:rPr>
        <w:fldChar w:fldCharType="begin"/>
      </w:r>
      <w:r>
        <w:rPr>
          <w:noProof/>
        </w:rPr>
        <w:instrText xml:space="preserve"> PAGEREF _Toc253843570 \h </w:instrText>
      </w:r>
      <w:r>
        <w:rPr>
          <w:noProof/>
        </w:rPr>
      </w:r>
      <w:r>
        <w:rPr>
          <w:noProof/>
        </w:rPr>
        <w:fldChar w:fldCharType="separate"/>
      </w:r>
      <w:r>
        <w:rPr>
          <w:noProof/>
        </w:rPr>
        <w:t>50</w:t>
      </w:r>
      <w:r>
        <w:rPr>
          <w:noProof/>
        </w:rPr>
        <w:fldChar w:fldCharType="end"/>
      </w:r>
    </w:p>
    <w:p w14:paraId="68B4164C" w14:textId="77777777" w:rsidR="000A573B" w:rsidRDefault="000A573B">
      <w:pPr>
        <w:pStyle w:val="TableofFigures"/>
        <w:tabs>
          <w:tab w:val="right" w:leader="dot" w:pos="9350"/>
        </w:tabs>
        <w:rPr>
          <w:noProof/>
          <w:sz w:val="24"/>
          <w:szCs w:val="24"/>
          <w:lang w:eastAsia="ja-JP"/>
        </w:rPr>
      </w:pPr>
      <w:r>
        <w:rPr>
          <w:noProof/>
        </w:rPr>
        <w:t>Table 14.  Cheyenne River Stations</w:t>
      </w:r>
      <w:r>
        <w:rPr>
          <w:noProof/>
        </w:rPr>
        <w:tab/>
      </w:r>
      <w:r>
        <w:rPr>
          <w:noProof/>
        </w:rPr>
        <w:fldChar w:fldCharType="begin"/>
      </w:r>
      <w:r>
        <w:rPr>
          <w:noProof/>
        </w:rPr>
        <w:instrText xml:space="preserve"> PAGEREF _Toc253843571 \h </w:instrText>
      </w:r>
      <w:r>
        <w:rPr>
          <w:noProof/>
        </w:rPr>
      </w:r>
      <w:r>
        <w:rPr>
          <w:noProof/>
        </w:rPr>
        <w:fldChar w:fldCharType="separate"/>
      </w:r>
      <w:r>
        <w:rPr>
          <w:noProof/>
        </w:rPr>
        <w:t>51</w:t>
      </w:r>
      <w:r>
        <w:rPr>
          <w:noProof/>
        </w:rPr>
        <w:fldChar w:fldCharType="end"/>
      </w:r>
    </w:p>
    <w:p w14:paraId="5FC84C15" w14:textId="77777777" w:rsidR="000A573B" w:rsidRDefault="000A573B">
      <w:pPr>
        <w:pStyle w:val="TableofFigures"/>
        <w:tabs>
          <w:tab w:val="right" w:leader="dot" w:pos="9350"/>
        </w:tabs>
        <w:rPr>
          <w:noProof/>
          <w:sz w:val="24"/>
          <w:szCs w:val="24"/>
          <w:lang w:eastAsia="ja-JP"/>
        </w:rPr>
      </w:pPr>
      <w:r>
        <w:rPr>
          <w:noProof/>
        </w:rPr>
        <w:t>Table 15: Impairment Status for Pine Ridge Reservation Streams 2008 – 2011.</w:t>
      </w:r>
      <w:r>
        <w:rPr>
          <w:noProof/>
        </w:rPr>
        <w:tab/>
      </w:r>
      <w:r>
        <w:rPr>
          <w:noProof/>
        </w:rPr>
        <w:fldChar w:fldCharType="begin"/>
      </w:r>
      <w:r>
        <w:rPr>
          <w:noProof/>
        </w:rPr>
        <w:instrText xml:space="preserve"> PAGEREF _Toc253843572 \h </w:instrText>
      </w:r>
      <w:r>
        <w:rPr>
          <w:noProof/>
        </w:rPr>
      </w:r>
      <w:r>
        <w:rPr>
          <w:noProof/>
        </w:rPr>
        <w:fldChar w:fldCharType="separate"/>
      </w:r>
      <w:r>
        <w:rPr>
          <w:noProof/>
        </w:rPr>
        <w:t>53</w:t>
      </w:r>
      <w:r>
        <w:rPr>
          <w:noProof/>
        </w:rPr>
        <w:fldChar w:fldCharType="end"/>
      </w:r>
    </w:p>
    <w:p w14:paraId="221B9FBE" w14:textId="77777777" w:rsidR="000A573B" w:rsidRDefault="000A573B">
      <w:pPr>
        <w:pStyle w:val="TableofFigures"/>
        <w:tabs>
          <w:tab w:val="right" w:leader="dot" w:pos="9350"/>
        </w:tabs>
        <w:rPr>
          <w:noProof/>
          <w:sz w:val="24"/>
          <w:szCs w:val="24"/>
          <w:lang w:eastAsia="ja-JP"/>
        </w:rPr>
      </w:pPr>
      <w:r>
        <w:rPr>
          <w:noProof/>
        </w:rPr>
        <w:t>Table 16.  Cation Concentrations and Differences by Location and Season</w:t>
      </w:r>
      <w:r>
        <w:rPr>
          <w:noProof/>
        </w:rPr>
        <w:tab/>
      </w:r>
      <w:r>
        <w:rPr>
          <w:noProof/>
        </w:rPr>
        <w:fldChar w:fldCharType="begin"/>
      </w:r>
      <w:r>
        <w:rPr>
          <w:noProof/>
        </w:rPr>
        <w:instrText xml:space="preserve"> PAGEREF _Toc253843573 \h </w:instrText>
      </w:r>
      <w:r>
        <w:rPr>
          <w:noProof/>
        </w:rPr>
      </w:r>
      <w:r>
        <w:rPr>
          <w:noProof/>
        </w:rPr>
        <w:fldChar w:fldCharType="separate"/>
      </w:r>
      <w:r>
        <w:rPr>
          <w:noProof/>
        </w:rPr>
        <w:t>67</w:t>
      </w:r>
      <w:r>
        <w:rPr>
          <w:noProof/>
        </w:rPr>
        <w:fldChar w:fldCharType="end"/>
      </w:r>
    </w:p>
    <w:p w14:paraId="18CBF4E6" w14:textId="77777777" w:rsidR="000A573B" w:rsidRDefault="000A573B">
      <w:pPr>
        <w:pStyle w:val="TableofFigures"/>
        <w:tabs>
          <w:tab w:val="right" w:leader="dot" w:pos="9350"/>
        </w:tabs>
        <w:rPr>
          <w:noProof/>
          <w:sz w:val="24"/>
          <w:szCs w:val="24"/>
          <w:lang w:eastAsia="ja-JP"/>
        </w:rPr>
      </w:pPr>
      <w:r>
        <w:rPr>
          <w:noProof/>
        </w:rPr>
        <w:t>Table 17.  Anion Concentrations and Differences by Location and Season</w:t>
      </w:r>
      <w:r>
        <w:rPr>
          <w:noProof/>
        </w:rPr>
        <w:tab/>
      </w:r>
      <w:r>
        <w:rPr>
          <w:noProof/>
        </w:rPr>
        <w:fldChar w:fldCharType="begin"/>
      </w:r>
      <w:r>
        <w:rPr>
          <w:noProof/>
        </w:rPr>
        <w:instrText xml:space="preserve"> PAGEREF _Toc253843574 \h </w:instrText>
      </w:r>
      <w:r>
        <w:rPr>
          <w:noProof/>
        </w:rPr>
      </w:r>
      <w:r>
        <w:rPr>
          <w:noProof/>
        </w:rPr>
        <w:fldChar w:fldCharType="separate"/>
      </w:r>
      <w:r>
        <w:rPr>
          <w:noProof/>
        </w:rPr>
        <w:t>68</w:t>
      </w:r>
      <w:r>
        <w:rPr>
          <w:noProof/>
        </w:rPr>
        <w:fldChar w:fldCharType="end"/>
      </w:r>
    </w:p>
    <w:p w14:paraId="637EC9DC" w14:textId="77777777" w:rsidR="000A573B" w:rsidRDefault="000A573B">
      <w:pPr>
        <w:pStyle w:val="TableofFigures"/>
        <w:tabs>
          <w:tab w:val="right" w:leader="dot" w:pos="9350"/>
        </w:tabs>
        <w:rPr>
          <w:noProof/>
          <w:sz w:val="24"/>
          <w:szCs w:val="24"/>
          <w:lang w:eastAsia="ja-JP"/>
        </w:rPr>
      </w:pPr>
      <w:r>
        <w:rPr>
          <w:noProof/>
        </w:rPr>
        <w:t>Table 18.  Charge Balances for the Upper and Lower White River</w:t>
      </w:r>
      <w:r>
        <w:rPr>
          <w:noProof/>
        </w:rPr>
        <w:tab/>
      </w:r>
      <w:r>
        <w:rPr>
          <w:noProof/>
        </w:rPr>
        <w:fldChar w:fldCharType="begin"/>
      </w:r>
      <w:r>
        <w:rPr>
          <w:noProof/>
        </w:rPr>
        <w:instrText xml:space="preserve"> PAGEREF _Toc253843575 \h </w:instrText>
      </w:r>
      <w:r>
        <w:rPr>
          <w:noProof/>
        </w:rPr>
      </w:r>
      <w:r>
        <w:rPr>
          <w:noProof/>
        </w:rPr>
        <w:fldChar w:fldCharType="separate"/>
      </w:r>
      <w:r>
        <w:rPr>
          <w:noProof/>
        </w:rPr>
        <w:t>68</w:t>
      </w:r>
      <w:r>
        <w:rPr>
          <w:noProof/>
        </w:rPr>
        <w:fldChar w:fldCharType="end"/>
      </w:r>
    </w:p>
    <w:p w14:paraId="1212E081" w14:textId="77777777" w:rsidR="000A573B" w:rsidRDefault="000A573B">
      <w:pPr>
        <w:pStyle w:val="TableofFigures"/>
        <w:tabs>
          <w:tab w:val="right" w:leader="dot" w:pos="9350"/>
        </w:tabs>
        <w:rPr>
          <w:noProof/>
          <w:sz w:val="24"/>
          <w:szCs w:val="24"/>
          <w:lang w:eastAsia="ja-JP"/>
        </w:rPr>
      </w:pPr>
      <w:r>
        <w:rPr>
          <w:noProof/>
        </w:rPr>
        <w:t>Table 19.  Selected Saturation Indices for the Upper and Lower White River by Location and Season.  Values greater than zero indicate supersaturation.</w:t>
      </w:r>
      <w:r>
        <w:rPr>
          <w:noProof/>
        </w:rPr>
        <w:tab/>
      </w:r>
      <w:r>
        <w:rPr>
          <w:noProof/>
        </w:rPr>
        <w:fldChar w:fldCharType="begin"/>
      </w:r>
      <w:r>
        <w:rPr>
          <w:noProof/>
        </w:rPr>
        <w:instrText xml:space="preserve"> PAGEREF _Toc253843576 \h </w:instrText>
      </w:r>
      <w:r>
        <w:rPr>
          <w:noProof/>
        </w:rPr>
      </w:r>
      <w:r>
        <w:rPr>
          <w:noProof/>
        </w:rPr>
        <w:fldChar w:fldCharType="separate"/>
      </w:r>
      <w:r>
        <w:rPr>
          <w:noProof/>
        </w:rPr>
        <w:t>69</w:t>
      </w:r>
      <w:r>
        <w:rPr>
          <w:noProof/>
        </w:rPr>
        <w:fldChar w:fldCharType="end"/>
      </w:r>
    </w:p>
    <w:p w14:paraId="793B77B2"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8</w:t>
      </w:r>
      <w:r>
        <w:rPr>
          <w:noProof/>
          <w:sz w:val="24"/>
          <w:szCs w:val="24"/>
          <w:lang w:eastAsia="ja-JP"/>
        </w:rPr>
        <w:tab/>
      </w:r>
      <w:r w:rsidRPr="001B5E45">
        <w:rPr>
          <w:noProof/>
          <w:color w:val="FF0000"/>
        </w:rPr>
        <w:t>Priority NPS Pollutants</w:t>
      </w:r>
      <w:r>
        <w:rPr>
          <w:noProof/>
        </w:rPr>
        <w:tab/>
      </w:r>
      <w:r>
        <w:rPr>
          <w:noProof/>
        </w:rPr>
        <w:fldChar w:fldCharType="begin"/>
      </w:r>
      <w:r>
        <w:rPr>
          <w:noProof/>
        </w:rPr>
        <w:instrText xml:space="preserve"> PAGEREF _Toc253843577 \h </w:instrText>
      </w:r>
      <w:r>
        <w:rPr>
          <w:noProof/>
        </w:rPr>
      </w:r>
      <w:r>
        <w:rPr>
          <w:noProof/>
        </w:rPr>
        <w:fldChar w:fldCharType="separate"/>
      </w:r>
      <w:r>
        <w:rPr>
          <w:noProof/>
        </w:rPr>
        <w:t>106</w:t>
      </w:r>
      <w:r>
        <w:rPr>
          <w:noProof/>
        </w:rPr>
        <w:fldChar w:fldCharType="end"/>
      </w:r>
    </w:p>
    <w:p w14:paraId="796BE8C3"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9</w:t>
      </w:r>
      <w:r>
        <w:rPr>
          <w:noProof/>
          <w:sz w:val="24"/>
          <w:szCs w:val="24"/>
          <w:lang w:eastAsia="ja-JP"/>
        </w:rPr>
        <w:tab/>
      </w:r>
      <w:r w:rsidRPr="001B5E45">
        <w:rPr>
          <w:noProof/>
          <w:color w:val="FF0000"/>
        </w:rPr>
        <w:t>Environmental Education Activities</w:t>
      </w:r>
      <w:r>
        <w:rPr>
          <w:noProof/>
        </w:rPr>
        <w:tab/>
      </w:r>
      <w:r>
        <w:rPr>
          <w:noProof/>
        </w:rPr>
        <w:fldChar w:fldCharType="begin"/>
      </w:r>
      <w:r>
        <w:rPr>
          <w:noProof/>
        </w:rPr>
        <w:instrText xml:space="preserve"> PAGEREF _Toc253843578 \h </w:instrText>
      </w:r>
      <w:r>
        <w:rPr>
          <w:noProof/>
        </w:rPr>
      </w:r>
      <w:r>
        <w:rPr>
          <w:noProof/>
        </w:rPr>
        <w:fldChar w:fldCharType="separate"/>
      </w:r>
      <w:r>
        <w:rPr>
          <w:noProof/>
        </w:rPr>
        <w:t>108</w:t>
      </w:r>
      <w:r>
        <w:rPr>
          <w:noProof/>
        </w:rPr>
        <w:fldChar w:fldCharType="end"/>
      </w:r>
    </w:p>
    <w:p w14:paraId="3BCD7FD8" w14:textId="77777777" w:rsidR="000A573B" w:rsidRDefault="000A573B">
      <w:pPr>
        <w:pStyle w:val="TableofFigures"/>
        <w:tabs>
          <w:tab w:val="left" w:pos="1057"/>
          <w:tab w:val="right" w:leader="dot" w:pos="9350"/>
        </w:tabs>
        <w:rPr>
          <w:noProof/>
          <w:sz w:val="24"/>
          <w:szCs w:val="24"/>
          <w:lang w:eastAsia="ja-JP"/>
        </w:rPr>
      </w:pPr>
      <w:r>
        <w:rPr>
          <w:noProof/>
        </w:rPr>
        <w:t>Table 20</w:t>
      </w:r>
      <w:r>
        <w:rPr>
          <w:noProof/>
          <w:sz w:val="24"/>
          <w:szCs w:val="24"/>
          <w:lang w:eastAsia="ja-JP"/>
        </w:rPr>
        <w:tab/>
      </w:r>
      <w:r>
        <w:rPr>
          <w:noProof/>
        </w:rPr>
        <w:t>Criteria for Coldwater Marginal Fish Life Propagation Waters</w:t>
      </w:r>
      <w:r>
        <w:rPr>
          <w:noProof/>
        </w:rPr>
        <w:tab/>
      </w:r>
      <w:r>
        <w:rPr>
          <w:noProof/>
        </w:rPr>
        <w:fldChar w:fldCharType="begin"/>
      </w:r>
      <w:r>
        <w:rPr>
          <w:noProof/>
        </w:rPr>
        <w:instrText xml:space="preserve"> PAGEREF _Toc253843579 \h </w:instrText>
      </w:r>
      <w:r>
        <w:rPr>
          <w:noProof/>
        </w:rPr>
      </w:r>
      <w:r>
        <w:rPr>
          <w:noProof/>
        </w:rPr>
        <w:fldChar w:fldCharType="separate"/>
      </w:r>
      <w:r>
        <w:rPr>
          <w:noProof/>
        </w:rPr>
        <w:t>112</w:t>
      </w:r>
      <w:r>
        <w:rPr>
          <w:noProof/>
        </w:rPr>
        <w:fldChar w:fldCharType="end"/>
      </w:r>
    </w:p>
    <w:p w14:paraId="55AE56D0" w14:textId="77777777" w:rsidR="000A573B" w:rsidRDefault="000A573B">
      <w:pPr>
        <w:pStyle w:val="TableofFigures"/>
        <w:tabs>
          <w:tab w:val="left" w:pos="1057"/>
          <w:tab w:val="right" w:leader="dot" w:pos="9350"/>
        </w:tabs>
        <w:rPr>
          <w:noProof/>
          <w:sz w:val="24"/>
          <w:szCs w:val="24"/>
          <w:lang w:eastAsia="ja-JP"/>
        </w:rPr>
      </w:pPr>
      <w:r>
        <w:rPr>
          <w:noProof/>
        </w:rPr>
        <w:t>Table 21</w:t>
      </w:r>
      <w:r>
        <w:rPr>
          <w:noProof/>
          <w:sz w:val="24"/>
          <w:szCs w:val="24"/>
          <w:lang w:eastAsia="ja-JP"/>
        </w:rPr>
        <w:tab/>
      </w:r>
      <w:r>
        <w:rPr>
          <w:noProof/>
        </w:rPr>
        <w:t>Criteria for Warmwater Permanent Fish Life Propagation Waters</w:t>
      </w:r>
      <w:r>
        <w:rPr>
          <w:noProof/>
        </w:rPr>
        <w:tab/>
      </w:r>
      <w:r>
        <w:rPr>
          <w:noProof/>
        </w:rPr>
        <w:fldChar w:fldCharType="begin"/>
      </w:r>
      <w:r>
        <w:rPr>
          <w:noProof/>
        </w:rPr>
        <w:instrText xml:space="preserve"> PAGEREF _Toc253843580 \h </w:instrText>
      </w:r>
      <w:r>
        <w:rPr>
          <w:noProof/>
        </w:rPr>
      </w:r>
      <w:r>
        <w:rPr>
          <w:noProof/>
        </w:rPr>
        <w:fldChar w:fldCharType="separate"/>
      </w:r>
      <w:r>
        <w:rPr>
          <w:noProof/>
        </w:rPr>
        <w:t>112</w:t>
      </w:r>
      <w:r>
        <w:rPr>
          <w:noProof/>
        </w:rPr>
        <w:fldChar w:fldCharType="end"/>
      </w:r>
    </w:p>
    <w:p w14:paraId="1C453F22" w14:textId="77777777" w:rsidR="000A573B" w:rsidRDefault="000A573B">
      <w:pPr>
        <w:pStyle w:val="TableofFigures"/>
        <w:tabs>
          <w:tab w:val="left" w:pos="1057"/>
          <w:tab w:val="right" w:leader="dot" w:pos="9350"/>
        </w:tabs>
        <w:rPr>
          <w:noProof/>
          <w:sz w:val="24"/>
          <w:szCs w:val="24"/>
          <w:lang w:eastAsia="ja-JP"/>
        </w:rPr>
      </w:pPr>
      <w:r>
        <w:rPr>
          <w:noProof/>
        </w:rPr>
        <w:t>Table 22</w:t>
      </w:r>
      <w:r>
        <w:rPr>
          <w:noProof/>
          <w:sz w:val="24"/>
          <w:szCs w:val="24"/>
          <w:lang w:eastAsia="ja-JP"/>
        </w:rPr>
        <w:tab/>
      </w:r>
      <w:r>
        <w:rPr>
          <w:noProof/>
        </w:rPr>
        <w:t>Criteria for Warmwater Semipermanent Fish Life Propagation Waters</w:t>
      </w:r>
      <w:r>
        <w:rPr>
          <w:noProof/>
        </w:rPr>
        <w:tab/>
      </w:r>
      <w:r>
        <w:rPr>
          <w:noProof/>
        </w:rPr>
        <w:fldChar w:fldCharType="begin"/>
      </w:r>
      <w:r>
        <w:rPr>
          <w:noProof/>
        </w:rPr>
        <w:instrText xml:space="preserve"> PAGEREF _Toc253843581 \h </w:instrText>
      </w:r>
      <w:r>
        <w:rPr>
          <w:noProof/>
        </w:rPr>
      </w:r>
      <w:r>
        <w:rPr>
          <w:noProof/>
        </w:rPr>
        <w:fldChar w:fldCharType="separate"/>
      </w:r>
      <w:r>
        <w:rPr>
          <w:noProof/>
        </w:rPr>
        <w:t>113</w:t>
      </w:r>
      <w:r>
        <w:rPr>
          <w:noProof/>
        </w:rPr>
        <w:fldChar w:fldCharType="end"/>
      </w:r>
    </w:p>
    <w:p w14:paraId="2793BF77" w14:textId="77777777" w:rsidR="000A573B" w:rsidRDefault="000A573B">
      <w:pPr>
        <w:pStyle w:val="TableofFigures"/>
        <w:tabs>
          <w:tab w:val="left" w:pos="1057"/>
          <w:tab w:val="right" w:leader="dot" w:pos="9350"/>
        </w:tabs>
        <w:rPr>
          <w:noProof/>
          <w:sz w:val="24"/>
          <w:szCs w:val="24"/>
          <w:lang w:eastAsia="ja-JP"/>
        </w:rPr>
      </w:pPr>
      <w:r>
        <w:rPr>
          <w:noProof/>
        </w:rPr>
        <w:t>Table 23</w:t>
      </w:r>
      <w:r>
        <w:rPr>
          <w:noProof/>
          <w:sz w:val="24"/>
          <w:szCs w:val="24"/>
          <w:lang w:eastAsia="ja-JP"/>
        </w:rPr>
        <w:tab/>
      </w:r>
      <w:r>
        <w:rPr>
          <w:noProof/>
        </w:rPr>
        <w:t>Criteria for Immersion Recreation Waters</w:t>
      </w:r>
      <w:r>
        <w:rPr>
          <w:noProof/>
        </w:rPr>
        <w:tab/>
      </w:r>
      <w:r>
        <w:rPr>
          <w:noProof/>
        </w:rPr>
        <w:fldChar w:fldCharType="begin"/>
      </w:r>
      <w:r>
        <w:rPr>
          <w:noProof/>
        </w:rPr>
        <w:instrText xml:space="preserve"> PAGEREF _Toc253843582 \h </w:instrText>
      </w:r>
      <w:r>
        <w:rPr>
          <w:noProof/>
        </w:rPr>
      </w:r>
      <w:r>
        <w:rPr>
          <w:noProof/>
        </w:rPr>
        <w:fldChar w:fldCharType="separate"/>
      </w:r>
      <w:r>
        <w:rPr>
          <w:noProof/>
        </w:rPr>
        <w:t>114</w:t>
      </w:r>
      <w:r>
        <w:rPr>
          <w:noProof/>
        </w:rPr>
        <w:fldChar w:fldCharType="end"/>
      </w:r>
    </w:p>
    <w:p w14:paraId="6A24EFFA" w14:textId="77777777" w:rsidR="000A573B" w:rsidRDefault="000A573B">
      <w:pPr>
        <w:pStyle w:val="TableofFigures"/>
        <w:tabs>
          <w:tab w:val="left" w:pos="1057"/>
          <w:tab w:val="right" w:leader="dot" w:pos="9350"/>
        </w:tabs>
        <w:rPr>
          <w:noProof/>
          <w:sz w:val="24"/>
          <w:szCs w:val="24"/>
          <w:lang w:eastAsia="ja-JP"/>
        </w:rPr>
      </w:pPr>
      <w:r>
        <w:rPr>
          <w:noProof/>
        </w:rPr>
        <w:t>Table 24</w:t>
      </w:r>
      <w:r>
        <w:rPr>
          <w:noProof/>
          <w:sz w:val="24"/>
          <w:szCs w:val="24"/>
          <w:lang w:eastAsia="ja-JP"/>
        </w:rPr>
        <w:tab/>
      </w:r>
      <w:r>
        <w:rPr>
          <w:noProof/>
        </w:rPr>
        <w:t>Criteria for Fish and Wildlife Propagation, Recreation, and Stock Watering Waters</w:t>
      </w:r>
      <w:r>
        <w:rPr>
          <w:noProof/>
        </w:rPr>
        <w:tab/>
      </w:r>
      <w:r>
        <w:rPr>
          <w:noProof/>
        </w:rPr>
        <w:fldChar w:fldCharType="begin"/>
      </w:r>
      <w:r>
        <w:rPr>
          <w:noProof/>
        </w:rPr>
        <w:instrText xml:space="preserve"> PAGEREF _Toc253843583 \h </w:instrText>
      </w:r>
      <w:r>
        <w:rPr>
          <w:noProof/>
        </w:rPr>
      </w:r>
      <w:r>
        <w:rPr>
          <w:noProof/>
        </w:rPr>
        <w:fldChar w:fldCharType="separate"/>
      </w:r>
      <w:r>
        <w:rPr>
          <w:noProof/>
        </w:rPr>
        <w:t>114</w:t>
      </w:r>
      <w:r>
        <w:rPr>
          <w:noProof/>
        </w:rPr>
        <w:fldChar w:fldCharType="end"/>
      </w:r>
    </w:p>
    <w:p w14:paraId="2617290E" w14:textId="77777777" w:rsidR="000A573B" w:rsidRDefault="000A573B">
      <w:pPr>
        <w:pStyle w:val="TableofFigures"/>
        <w:tabs>
          <w:tab w:val="left" w:pos="1057"/>
          <w:tab w:val="right" w:leader="dot" w:pos="9350"/>
        </w:tabs>
        <w:rPr>
          <w:noProof/>
          <w:sz w:val="24"/>
          <w:szCs w:val="24"/>
          <w:lang w:eastAsia="ja-JP"/>
        </w:rPr>
      </w:pPr>
      <w:r>
        <w:rPr>
          <w:noProof/>
        </w:rPr>
        <w:t>Table 27</w:t>
      </w:r>
      <w:r>
        <w:rPr>
          <w:noProof/>
          <w:sz w:val="24"/>
          <w:szCs w:val="24"/>
          <w:lang w:eastAsia="ja-JP"/>
        </w:rPr>
        <w:tab/>
      </w:r>
      <w:r>
        <w:rPr>
          <w:noProof/>
        </w:rPr>
        <w:t>Wounded Knee Creek Criteria Comparison</w:t>
      </w:r>
      <w:r>
        <w:rPr>
          <w:noProof/>
        </w:rPr>
        <w:tab/>
      </w:r>
      <w:r>
        <w:rPr>
          <w:noProof/>
        </w:rPr>
        <w:fldChar w:fldCharType="begin"/>
      </w:r>
      <w:r>
        <w:rPr>
          <w:noProof/>
        </w:rPr>
        <w:instrText xml:space="preserve"> PAGEREF _Toc253843584 \h </w:instrText>
      </w:r>
      <w:r>
        <w:rPr>
          <w:noProof/>
        </w:rPr>
      </w:r>
      <w:r>
        <w:rPr>
          <w:noProof/>
        </w:rPr>
        <w:fldChar w:fldCharType="separate"/>
      </w:r>
      <w:r>
        <w:rPr>
          <w:noProof/>
        </w:rPr>
        <w:t>115</w:t>
      </w:r>
      <w:r>
        <w:rPr>
          <w:noProof/>
        </w:rPr>
        <w:fldChar w:fldCharType="end"/>
      </w:r>
    </w:p>
    <w:p w14:paraId="32FAE078" w14:textId="77777777" w:rsidR="004F15F6" w:rsidRDefault="00314C7F" w:rsidP="004F15F6">
      <w:pPr>
        <w:pStyle w:val="Heading1"/>
        <w:tabs>
          <w:tab w:val="left" w:pos="990"/>
        </w:tabs>
      </w:pPr>
      <w:r>
        <w:fldChar w:fldCharType="end"/>
      </w:r>
      <w:bookmarkStart w:id="2" w:name="_Toc306705158"/>
    </w:p>
    <w:p w14:paraId="5D823C79" w14:textId="77777777" w:rsidR="004F15F6" w:rsidRDefault="004F15F6">
      <w:pPr>
        <w:rPr>
          <w:rFonts w:asciiTheme="majorHAnsi" w:eastAsiaTheme="majorEastAsia" w:hAnsiTheme="majorHAnsi" w:cstheme="majorBidi"/>
          <w:b/>
          <w:bCs/>
          <w:color w:val="365F91" w:themeColor="accent1" w:themeShade="BF"/>
          <w:sz w:val="28"/>
          <w:szCs w:val="28"/>
        </w:rPr>
      </w:pPr>
      <w:r>
        <w:br w:type="page"/>
      </w:r>
    </w:p>
    <w:p w14:paraId="6856E8D6" w14:textId="77777777" w:rsidR="00BA6682" w:rsidRDefault="004F1051" w:rsidP="004F15F6">
      <w:pPr>
        <w:pStyle w:val="Heading1"/>
        <w:tabs>
          <w:tab w:val="left" w:pos="990"/>
        </w:tabs>
      </w:pPr>
      <w:bookmarkStart w:id="3" w:name="_Toc262198151"/>
      <w:r>
        <w:t>List of Figures</w:t>
      </w:r>
      <w:bookmarkEnd w:id="2"/>
      <w:bookmarkEnd w:id="3"/>
    </w:p>
    <w:p w14:paraId="2DD0081F"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Figure" </w:instrText>
      </w:r>
      <w:r>
        <w:rPr>
          <w:b/>
        </w:rPr>
        <w:fldChar w:fldCharType="separate"/>
      </w:r>
      <w:r w:rsidR="000A573B">
        <w:rPr>
          <w:noProof/>
        </w:rPr>
        <w:t>Figure 1: Map of Pine Ridge Indian Reservation (BIA 1997)</w:t>
      </w:r>
      <w:r w:rsidR="000A573B">
        <w:rPr>
          <w:noProof/>
        </w:rPr>
        <w:tab/>
      </w:r>
      <w:r w:rsidR="000A573B">
        <w:rPr>
          <w:noProof/>
        </w:rPr>
        <w:fldChar w:fldCharType="begin"/>
      </w:r>
      <w:r w:rsidR="000A573B">
        <w:rPr>
          <w:noProof/>
        </w:rPr>
        <w:instrText xml:space="preserve"> PAGEREF _Toc253843589 \h </w:instrText>
      </w:r>
      <w:r w:rsidR="000A573B">
        <w:rPr>
          <w:noProof/>
        </w:rPr>
      </w:r>
      <w:r w:rsidR="000A573B">
        <w:rPr>
          <w:noProof/>
        </w:rPr>
        <w:fldChar w:fldCharType="separate"/>
      </w:r>
      <w:r w:rsidR="000A573B">
        <w:rPr>
          <w:noProof/>
        </w:rPr>
        <w:t>6</w:t>
      </w:r>
      <w:r w:rsidR="000A573B">
        <w:rPr>
          <w:noProof/>
        </w:rPr>
        <w:fldChar w:fldCharType="end"/>
      </w:r>
    </w:p>
    <w:p w14:paraId="20D44E14" w14:textId="77777777" w:rsidR="000A573B" w:rsidRDefault="000A573B">
      <w:pPr>
        <w:pStyle w:val="TableofFigures"/>
        <w:tabs>
          <w:tab w:val="right" w:leader="dot" w:pos="9350"/>
        </w:tabs>
        <w:rPr>
          <w:noProof/>
          <w:sz w:val="24"/>
          <w:szCs w:val="24"/>
          <w:lang w:eastAsia="ja-JP"/>
        </w:rPr>
      </w:pPr>
      <w:r>
        <w:rPr>
          <w:noProof/>
        </w:rPr>
        <w:t>Figure 2: Subwatersheds and Surface Water Monitoring Sites on the Pine Ridge Reservation</w:t>
      </w:r>
      <w:r>
        <w:rPr>
          <w:noProof/>
        </w:rPr>
        <w:tab/>
      </w:r>
      <w:r>
        <w:rPr>
          <w:noProof/>
        </w:rPr>
        <w:fldChar w:fldCharType="begin"/>
      </w:r>
      <w:r>
        <w:rPr>
          <w:noProof/>
        </w:rPr>
        <w:instrText xml:space="preserve"> PAGEREF _Toc253843590 \h </w:instrText>
      </w:r>
      <w:r>
        <w:rPr>
          <w:noProof/>
        </w:rPr>
      </w:r>
      <w:r>
        <w:rPr>
          <w:noProof/>
        </w:rPr>
        <w:fldChar w:fldCharType="separate"/>
      </w:r>
      <w:r>
        <w:rPr>
          <w:noProof/>
        </w:rPr>
        <w:t>8</w:t>
      </w:r>
      <w:r>
        <w:rPr>
          <w:noProof/>
        </w:rPr>
        <w:fldChar w:fldCharType="end"/>
      </w:r>
    </w:p>
    <w:p w14:paraId="0BC40D51" w14:textId="77777777" w:rsidR="000A573B" w:rsidRDefault="000A573B">
      <w:pPr>
        <w:pStyle w:val="TableofFigures"/>
        <w:tabs>
          <w:tab w:val="right" w:leader="dot" w:pos="9350"/>
        </w:tabs>
        <w:rPr>
          <w:noProof/>
          <w:sz w:val="24"/>
          <w:szCs w:val="24"/>
          <w:lang w:eastAsia="ja-JP"/>
        </w:rPr>
      </w:pPr>
      <w:r>
        <w:rPr>
          <w:noProof/>
        </w:rPr>
        <w:t>Figure 3: Flow Duration Curves for the White River and Little White River Watersheds</w:t>
      </w:r>
      <w:r>
        <w:rPr>
          <w:noProof/>
        </w:rPr>
        <w:tab/>
      </w:r>
      <w:r>
        <w:rPr>
          <w:noProof/>
        </w:rPr>
        <w:fldChar w:fldCharType="begin"/>
      </w:r>
      <w:r>
        <w:rPr>
          <w:noProof/>
        </w:rPr>
        <w:instrText xml:space="preserve"> PAGEREF _Toc253843591 \h </w:instrText>
      </w:r>
      <w:r>
        <w:rPr>
          <w:noProof/>
        </w:rPr>
      </w:r>
      <w:r>
        <w:rPr>
          <w:noProof/>
        </w:rPr>
        <w:fldChar w:fldCharType="separate"/>
      </w:r>
      <w:r>
        <w:rPr>
          <w:noProof/>
        </w:rPr>
        <w:t>10</w:t>
      </w:r>
      <w:r>
        <w:rPr>
          <w:noProof/>
        </w:rPr>
        <w:fldChar w:fldCharType="end"/>
      </w:r>
    </w:p>
    <w:p w14:paraId="7B3F8ACE" w14:textId="77777777" w:rsidR="000A573B" w:rsidRDefault="000A573B">
      <w:pPr>
        <w:pStyle w:val="TableofFigures"/>
        <w:tabs>
          <w:tab w:val="right" w:leader="dot" w:pos="9350"/>
        </w:tabs>
        <w:rPr>
          <w:noProof/>
          <w:sz w:val="24"/>
          <w:szCs w:val="24"/>
          <w:lang w:eastAsia="ja-JP"/>
        </w:rPr>
      </w:pPr>
      <w:r>
        <w:rPr>
          <w:noProof/>
        </w:rPr>
        <w:t>Figure 3: Fecal Coliform Samples for 2008-2011</w:t>
      </w:r>
      <w:r>
        <w:rPr>
          <w:noProof/>
        </w:rPr>
        <w:tab/>
      </w:r>
      <w:r>
        <w:rPr>
          <w:noProof/>
        </w:rPr>
        <w:fldChar w:fldCharType="begin"/>
      </w:r>
      <w:r>
        <w:rPr>
          <w:noProof/>
        </w:rPr>
        <w:instrText xml:space="preserve"> PAGEREF _Toc253843592 \h </w:instrText>
      </w:r>
      <w:r>
        <w:rPr>
          <w:noProof/>
        </w:rPr>
      </w:r>
      <w:r>
        <w:rPr>
          <w:noProof/>
        </w:rPr>
        <w:fldChar w:fldCharType="separate"/>
      </w:r>
      <w:r>
        <w:rPr>
          <w:noProof/>
        </w:rPr>
        <w:t>17</w:t>
      </w:r>
      <w:r>
        <w:rPr>
          <w:noProof/>
        </w:rPr>
        <w:fldChar w:fldCharType="end"/>
      </w:r>
    </w:p>
    <w:p w14:paraId="4FBCEB62" w14:textId="77777777" w:rsidR="000A573B" w:rsidRDefault="000A573B">
      <w:pPr>
        <w:pStyle w:val="TableofFigures"/>
        <w:tabs>
          <w:tab w:val="right" w:leader="dot" w:pos="9350"/>
        </w:tabs>
        <w:rPr>
          <w:noProof/>
          <w:sz w:val="24"/>
          <w:szCs w:val="24"/>
          <w:lang w:eastAsia="ja-JP"/>
        </w:rPr>
      </w:pPr>
      <w:r>
        <w:rPr>
          <w:noProof/>
        </w:rPr>
        <w:t>Figure 4: E-coli Samples for 2008-2011</w:t>
      </w:r>
      <w:r>
        <w:rPr>
          <w:noProof/>
        </w:rPr>
        <w:tab/>
      </w:r>
      <w:r>
        <w:rPr>
          <w:noProof/>
        </w:rPr>
        <w:fldChar w:fldCharType="begin"/>
      </w:r>
      <w:r>
        <w:rPr>
          <w:noProof/>
        </w:rPr>
        <w:instrText xml:space="preserve"> PAGEREF _Toc253843593 \h </w:instrText>
      </w:r>
      <w:r>
        <w:rPr>
          <w:noProof/>
        </w:rPr>
      </w:r>
      <w:r>
        <w:rPr>
          <w:noProof/>
        </w:rPr>
        <w:fldChar w:fldCharType="separate"/>
      </w:r>
      <w:r>
        <w:rPr>
          <w:noProof/>
        </w:rPr>
        <w:t>18</w:t>
      </w:r>
      <w:r>
        <w:rPr>
          <w:noProof/>
        </w:rPr>
        <w:fldChar w:fldCharType="end"/>
      </w:r>
    </w:p>
    <w:p w14:paraId="1D9EF3D5" w14:textId="77777777" w:rsidR="000A573B" w:rsidRDefault="000A573B">
      <w:pPr>
        <w:pStyle w:val="TableofFigures"/>
        <w:tabs>
          <w:tab w:val="right" w:leader="dot" w:pos="9350"/>
        </w:tabs>
        <w:rPr>
          <w:noProof/>
          <w:sz w:val="24"/>
          <w:szCs w:val="24"/>
          <w:lang w:eastAsia="ja-JP"/>
        </w:rPr>
      </w:pPr>
      <w:r>
        <w:rPr>
          <w:noProof/>
        </w:rPr>
        <w:t>Figure 5: Biochemical Oxygen Demand Samples for 2008-2011</w:t>
      </w:r>
      <w:r>
        <w:rPr>
          <w:noProof/>
        </w:rPr>
        <w:tab/>
      </w:r>
      <w:r>
        <w:rPr>
          <w:noProof/>
        </w:rPr>
        <w:fldChar w:fldCharType="begin"/>
      </w:r>
      <w:r>
        <w:rPr>
          <w:noProof/>
        </w:rPr>
        <w:instrText xml:space="preserve"> PAGEREF _Toc253843594 \h </w:instrText>
      </w:r>
      <w:r>
        <w:rPr>
          <w:noProof/>
        </w:rPr>
      </w:r>
      <w:r>
        <w:rPr>
          <w:noProof/>
        </w:rPr>
        <w:fldChar w:fldCharType="separate"/>
      </w:r>
      <w:r>
        <w:rPr>
          <w:noProof/>
        </w:rPr>
        <w:t>18</w:t>
      </w:r>
      <w:r>
        <w:rPr>
          <w:noProof/>
        </w:rPr>
        <w:fldChar w:fldCharType="end"/>
      </w:r>
    </w:p>
    <w:p w14:paraId="75FCF510" w14:textId="77777777" w:rsidR="000A573B" w:rsidRDefault="000A573B">
      <w:pPr>
        <w:pStyle w:val="TableofFigures"/>
        <w:tabs>
          <w:tab w:val="right" w:leader="dot" w:pos="9350"/>
        </w:tabs>
        <w:rPr>
          <w:noProof/>
          <w:sz w:val="24"/>
          <w:szCs w:val="24"/>
          <w:lang w:eastAsia="ja-JP"/>
        </w:rPr>
      </w:pPr>
      <w:r>
        <w:rPr>
          <w:noProof/>
        </w:rPr>
        <w:t>Figure 6: Total Suspended Samples for 2008-2011</w:t>
      </w:r>
      <w:r>
        <w:rPr>
          <w:noProof/>
        </w:rPr>
        <w:tab/>
      </w:r>
      <w:r>
        <w:rPr>
          <w:noProof/>
        </w:rPr>
        <w:fldChar w:fldCharType="begin"/>
      </w:r>
      <w:r>
        <w:rPr>
          <w:noProof/>
        </w:rPr>
        <w:instrText xml:space="preserve"> PAGEREF _Toc253843595 \h </w:instrText>
      </w:r>
      <w:r>
        <w:rPr>
          <w:noProof/>
        </w:rPr>
      </w:r>
      <w:r>
        <w:rPr>
          <w:noProof/>
        </w:rPr>
        <w:fldChar w:fldCharType="separate"/>
      </w:r>
      <w:r>
        <w:rPr>
          <w:noProof/>
        </w:rPr>
        <w:t>19</w:t>
      </w:r>
      <w:r>
        <w:rPr>
          <w:noProof/>
        </w:rPr>
        <w:fldChar w:fldCharType="end"/>
      </w:r>
    </w:p>
    <w:p w14:paraId="045259FB" w14:textId="77777777" w:rsidR="000A573B" w:rsidRDefault="000A573B">
      <w:pPr>
        <w:pStyle w:val="TableofFigures"/>
        <w:tabs>
          <w:tab w:val="right" w:leader="dot" w:pos="9350"/>
        </w:tabs>
        <w:rPr>
          <w:noProof/>
          <w:sz w:val="24"/>
          <w:szCs w:val="24"/>
          <w:lang w:eastAsia="ja-JP"/>
        </w:rPr>
      </w:pPr>
      <w:r>
        <w:rPr>
          <w:noProof/>
        </w:rPr>
        <w:t>Figure 7: Nitrogen as Ammonia Samples for 2008-2011</w:t>
      </w:r>
      <w:r>
        <w:rPr>
          <w:noProof/>
        </w:rPr>
        <w:tab/>
      </w:r>
      <w:r>
        <w:rPr>
          <w:noProof/>
        </w:rPr>
        <w:fldChar w:fldCharType="begin"/>
      </w:r>
      <w:r>
        <w:rPr>
          <w:noProof/>
        </w:rPr>
        <w:instrText xml:space="preserve"> PAGEREF _Toc253843596 \h </w:instrText>
      </w:r>
      <w:r>
        <w:rPr>
          <w:noProof/>
        </w:rPr>
      </w:r>
      <w:r>
        <w:rPr>
          <w:noProof/>
        </w:rPr>
        <w:fldChar w:fldCharType="separate"/>
      </w:r>
      <w:r>
        <w:rPr>
          <w:noProof/>
        </w:rPr>
        <w:t>19</w:t>
      </w:r>
      <w:r>
        <w:rPr>
          <w:noProof/>
        </w:rPr>
        <w:fldChar w:fldCharType="end"/>
      </w:r>
    </w:p>
    <w:p w14:paraId="6652ACB3" w14:textId="77777777" w:rsidR="000A573B" w:rsidRDefault="000A573B">
      <w:pPr>
        <w:pStyle w:val="TableofFigures"/>
        <w:tabs>
          <w:tab w:val="right" w:leader="dot" w:pos="9350"/>
        </w:tabs>
        <w:rPr>
          <w:noProof/>
          <w:sz w:val="24"/>
          <w:szCs w:val="24"/>
          <w:lang w:eastAsia="ja-JP"/>
        </w:rPr>
      </w:pPr>
      <w:r>
        <w:rPr>
          <w:noProof/>
        </w:rPr>
        <w:t>Figure 8: Nitrogen as Nitrate for 2008-2011 samples</w:t>
      </w:r>
      <w:r>
        <w:rPr>
          <w:noProof/>
        </w:rPr>
        <w:tab/>
      </w:r>
      <w:r>
        <w:rPr>
          <w:noProof/>
        </w:rPr>
        <w:fldChar w:fldCharType="begin"/>
      </w:r>
      <w:r>
        <w:rPr>
          <w:noProof/>
        </w:rPr>
        <w:instrText xml:space="preserve"> PAGEREF _Toc253843597 \h </w:instrText>
      </w:r>
      <w:r>
        <w:rPr>
          <w:noProof/>
        </w:rPr>
      </w:r>
      <w:r>
        <w:rPr>
          <w:noProof/>
        </w:rPr>
        <w:fldChar w:fldCharType="separate"/>
      </w:r>
      <w:r>
        <w:rPr>
          <w:noProof/>
        </w:rPr>
        <w:t>20</w:t>
      </w:r>
      <w:r>
        <w:rPr>
          <w:noProof/>
        </w:rPr>
        <w:fldChar w:fldCharType="end"/>
      </w:r>
    </w:p>
    <w:p w14:paraId="0CB849EA" w14:textId="77777777" w:rsidR="000A573B" w:rsidRDefault="000A573B">
      <w:pPr>
        <w:pStyle w:val="TableofFigures"/>
        <w:tabs>
          <w:tab w:val="right" w:leader="dot" w:pos="9350"/>
        </w:tabs>
        <w:rPr>
          <w:noProof/>
          <w:sz w:val="24"/>
          <w:szCs w:val="24"/>
          <w:lang w:eastAsia="ja-JP"/>
        </w:rPr>
      </w:pPr>
      <w:r>
        <w:rPr>
          <w:noProof/>
        </w:rPr>
        <w:t>Figure 9: Total Phosphorus for 2008-2011 Samples</w:t>
      </w:r>
      <w:r>
        <w:rPr>
          <w:noProof/>
        </w:rPr>
        <w:tab/>
      </w:r>
      <w:r>
        <w:rPr>
          <w:noProof/>
        </w:rPr>
        <w:fldChar w:fldCharType="begin"/>
      </w:r>
      <w:r>
        <w:rPr>
          <w:noProof/>
        </w:rPr>
        <w:instrText xml:space="preserve"> PAGEREF _Toc253843598 \h </w:instrText>
      </w:r>
      <w:r>
        <w:rPr>
          <w:noProof/>
        </w:rPr>
      </w:r>
      <w:r>
        <w:rPr>
          <w:noProof/>
        </w:rPr>
        <w:fldChar w:fldCharType="separate"/>
      </w:r>
      <w:r>
        <w:rPr>
          <w:noProof/>
        </w:rPr>
        <w:t>20</w:t>
      </w:r>
      <w:r>
        <w:rPr>
          <w:noProof/>
        </w:rPr>
        <w:fldChar w:fldCharType="end"/>
      </w:r>
    </w:p>
    <w:p w14:paraId="14F8454A" w14:textId="77777777" w:rsidR="000A573B" w:rsidRDefault="000A573B">
      <w:pPr>
        <w:pStyle w:val="TableofFigures"/>
        <w:tabs>
          <w:tab w:val="right" w:leader="dot" w:pos="9350"/>
        </w:tabs>
        <w:rPr>
          <w:noProof/>
          <w:sz w:val="24"/>
          <w:szCs w:val="24"/>
          <w:lang w:eastAsia="ja-JP"/>
        </w:rPr>
      </w:pPr>
      <w:r>
        <w:rPr>
          <w:noProof/>
        </w:rPr>
        <w:t>Figure 10:  Soluable Reactive Phosphorus for 2008-2011 Samples</w:t>
      </w:r>
      <w:r>
        <w:rPr>
          <w:noProof/>
        </w:rPr>
        <w:tab/>
      </w:r>
      <w:r>
        <w:rPr>
          <w:noProof/>
        </w:rPr>
        <w:fldChar w:fldCharType="begin"/>
      </w:r>
      <w:r>
        <w:rPr>
          <w:noProof/>
        </w:rPr>
        <w:instrText xml:space="preserve"> PAGEREF _Toc253843599 \h </w:instrText>
      </w:r>
      <w:r>
        <w:rPr>
          <w:noProof/>
        </w:rPr>
      </w:r>
      <w:r>
        <w:rPr>
          <w:noProof/>
        </w:rPr>
        <w:fldChar w:fldCharType="separate"/>
      </w:r>
      <w:r>
        <w:rPr>
          <w:noProof/>
        </w:rPr>
        <w:t>21</w:t>
      </w:r>
      <w:r>
        <w:rPr>
          <w:noProof/>
        </w:rPr>
        <w:fldChar w:fldCharType="end"/>
      </w:r>
    </w:p>
    <w:p w14:paraId="1386F2F7" w14:textId="77777777" w:rsidR="000A573B" w:rsidRDefault="000A573B">
      <w:pPr>
        <w:pStyle w:val="TableofFigures"/>
        <w:tabs>
          <w:tab w:val="right" w:leader="dot" w:pos="9350"/>
        </w:tabs>
        <w:rPr>
          <w:noProof/>
          <w:sz w:val="24"/>
          <w:szCs w:val="24"/>
          <w:lang w:eastAsia="ja-JP"/>
        </w:rPr>
      </w:pPr>
      <w:r>
        <w:rPr>
          <w:noProof/>
        </w:rPr>
        <w:t>Figure 11: Macroinvertebrate Taxa Richness for 1993-2011 Samples</w:t>
      </w:r>
      <w:r>
        <w:rPr>
          <w:noProof/>
        </w:rPr>
        <w:tab/>
      </w:r>
      <w:r>
        <w:rPr>
          <w:noProof/>
        </w:rPr>
        <w:fldChar w:fldCharType="begin"/>
      </w:r>
      <w:r>
        <w:rPr>
          <w:noProof/>
        </w:rPr>
        <w:instrText xml:space="preserve"> PAGEREF _Toc253843600 \h </w:instrText>
      </w:r>
      <w:r>
        <w:rPr>
          <w:noProof/>
        </w:rPr>
      </w:r>
      <w:r>
        <w:rPr>
          <w:noProof/>
        </w:rPr>
        <w:fldChar w:fldCharType="separate"/>
      </w:r>
      <w:r>
        <w:rPr>
          <w:noProof/>
        </w:rPr>
        <w:t>39</w:t>
      </w:r>
      <w:r>
        <w:rPr>
          <w:noProof/>
        </w:rPr>
        <w:fldChar w:fldCharType="end"/>
      </w:r>
    </w:p>
    <w:p w14:paraId="3B23A15B" w14:textId="77777777" w:rsidR="000A573B" w:rsidRDefault="000A573B">
      <w:pPr>
        <w:pStyle w:val="TableofFigures"/>
        <w:tabs>
          <w:tab w:val="right" w:leader="dot" w:pos="9350"/>
        </w:tabs>
        <w:rPr>
          <w:noProof/>
          <w:sz w:val="24"/>
          <w:szCs w:val="24"/>
          <w:lang w:eastAsia="ja-JP"/>
        </w:rPr>
      </w:pPr>
      <w:r>
        <w:rPr>
          <w:noProof/>
        </w:rPr>
        <w:t>Figure 12: Macroinvertebrate EPT Index for 1993-2011 Samples</w:t>
      </w:r>
      <w:r>
        <w:rPr>
          <w:noProof/>
        </w:rPr>
        <w:tab/>
      </w:r>
      <w:r>
        <w:rPr>
          <w:noProof/>
        </w:rPr>
        <w:fldChar w:fldCharType="begin"/>
      </w:r>
      <w:r>
        <w:rPr>
          <w:noProof/>
        </w:rPr>
        <w:instrText xml:space="preserve"> PAGEREF _Toc253843601 \h </w:instrText>
      </w:r>
      <w:r>
        <w:rPr>
          <w:noProof/>
        </w:rPr>
      </w:r>
      <w:r>
        <w:rPr>
          <w:noProof/>
        </w:rPr>
        <w:fldChar w:fldCharType="separate"/>
      </w:r>
      <w:r>
        <w:rPr>
          <w:noProof/>
        </w:rPr>
        <w:t>39</w:t>
      </w:r>
      <w:r>
        <w:rPr>
          <w:noProof/>
        </w:rPr>
        <w:fldChar w:fldCharType="end"/>
      </w:r>
    </w:p>
    <w:p w14:paraId="60F1FFAA" w14:textId="77777777" w:rsidR="000A573B" w:rsidRDefault="000A573B">
      <w:pPr>
        <w:pStyle w:val="TableofFigures"/>
        <w:tabs>
          <w:tab w:val="right" w:leader="dot" w:pos="9350"/>
        </w:tabs>
        <w:rPr>
          <w:noProof/>
          <w:sz w:val="24"/>
          <w:szCs w:val="24"/>
          <w:lang w:eastAsia="ja-JP"/>
        </w:rPr>
      </w:pPr>
      <w:r>
        <w:rPr>
          <w:noProof/>
        </w:rPr>
        <w:t>Figure 13: Macroinvertebrate Family Biotic Index for 1993-2011 Samples</w:t>
      </w:r>
      <w:r>
        <w:rPr>
          <w:noProof/>
        </w:rPr>
        <w:tab/>
      </w:r>
      <w:r>
        <w:rPr>
          <w:noProof/>
        </w:rPr>
        <w:fldChar w:fldCharType="begin"/>
      </w:r>
      <w:r>
        <w:rPr>
          <w:noProof/>
        </w:rPr>
        <w:instrText xml:space="preserve"> PAGEREF _Toc253843602 \h </w:instrText>
      </w:r>
      <w:r>
        <w:rPr>
          <w:noProof/>
        </w:rPr>
      </w:r>
      <w:r>
        <w:rPr>
          <w:noProof/>
        </w:rPr>
        <w:fldChar w:fldCharType="separate"/>
      </w:r>
      <w:r>
        <w:rPr>
          <w:noProof/>
        </w:rPr>
        <w:t>40</w:t>
      </w:r>
      <w:r>
        <w:rPr>
          <w:noProof/>
        </w:rPr>
        <w:fldChar w:fldCharType="end"/>
      </w:r>
    </w:p>
    <w:p w14:paraId="3EEA1445" w14:textId="77777777" w:rsidR="000A573B" w:rsidRDefault="000A573B">
      <w:pPr>
        <w:pStyle w:val="TableofFigures"/>
        <w:tabs>
          <w:tab w:val="right" w:leader="dot" w:pos="9350"/>
        </w:tabs>
        <w:rPr>
          <w:noProof/>
          <w:sz w:val="24"/>
          <w:szCs w:val="24"/>
          <w:lang w:eastAsia="ja-JP"/>
        </w:rPr>
      </w:pPr>
      <w:r>
        <w:rPr>
          <w:noProof/>
        </w:rPr>
        <w:t>Figure 14: Macroinvertebrate %Dominant Family for 1993-2011 Samples</w:t>
      </w:r>
      <w:r>
        <w:rPr>
          <w:noProof/>
        </w:rPr>
        <w:tab/>
      </w:r>
      <w:r>
        <w:rPr>
          <w:noProof/>
        </w:rPr>
        <w:fldChar w:fldCharType="begin"/>
      </w:r>
      <w:r>
        <w:rPr>
          <w:noProof/>
        </w:rPr>
        <w:instrText xml:space="preserve"> PAGEREF _Toc253843603 \h </w:instrText>
      </w:r>
      <w:r>
        <w:rPr>
          <w:noProof/>
        </w:rPr>
      </w:r>
      <w:r>
        <w:rPr>
          <w:noProof/>
        </w:rPr>
        <w:fldChar w:fldCharType="separate"/>
      </w:r>
      <w:r>
        <w:rPr>
          <w:noProof/>
        </w:rPr>
        <w:t>40</w:t>
      </w:r>
      <w:r>
        <w:rPr>
          <w:noProof/>
        </w:rPr>
        <w:fldChar w:fldCharType="end"/>
      </w:r>
    </w:p>
    <w:p w14:paraId="35186A0B" w14:textId="77777777" w:rsidR="000A573B" w:rsidRDefault="000A573B">
      <w:pPr>
        <w:pStyle w:val="TableofFigures"/>
        <w:tabs>
          <w:tab w:val="right" w:leader="dot" w:pos="9350"/>
        </w:tabs>
        <w:rPr>
          <w:noProof/>
          <w:sz w:val="24"/>
          <w:szCs w:val="24"/>
          <w:lang w:eastAsia="ja-JP"/>
        </w:rPr>
      </w:pPr>
      <w:r>
        <w:rPr>
          <w:noProof/>
        </w:rPr>
        <w:t>Figure 15: Macroinvertebrate %Dipteran and Non-Insect for 1993-2011 Samples</w:t>
      </w:r>
      <w:r>
        <w:rPr>
          <w:noProof/>
        </w:rPr>
        <w:tab/>
      </w:r>
      <w:r>
        <w:rPr>
          <w:noProof/>
        </w:rPr>
        <w:fldChar w:fldCharType="begin"/>
      </w:r>
      <w:r>
        <w:rPr>
          <w:noProof/>
        </w:rPr>
        <w:instrText xml:space="preserve"> PAGEREF _Toc253843604 \h </w:instrText>
      </w:r>
      <w:r>
        <w:rPr>
          <w:noProof/>
        </w:rPr>
      </w:r>
      <w:r>
        <w:rPr>
          <w:noProof/>
        </w:rPr>
        <w:fldChar w:fldCharType="separate"/>
      </w:r>
      <w:r>
        <w:rPr>
          <w:noProof/>
        </w:rPr>
        <w:t>41</w:t>
      </w:r>
      <w:r>
        <w:rPr>
          <w:noProof/>
        </w:rPr>
        <w:fldChar w:fldCharType="end"/>
      </w:r>
    </w:p>
    <w:p w14:paraId="04A8ECB6" w14:textId="77777777" w:rsidR="000A573B" w:rsidRDefault="000A573B">
      <w:pPr>
        <w:pStyle w:val="TableofFigures"/>
        <w:tabs>
          <w:tab w:val="right" w:leader="dot" w:pos="9350"/>
        </w:tabs>
        <w:rPr>
          <w:noProof/>
          <w:sz w:val="24"/>
          <w:szCs w:val="24"/>
          <w:lang w:eastAsia="ja-JP"/>
        </w:rPr>
      </w:pPr>
      <w:r>
        <w:rPr>
          <w:noProof/>
        </w:rPr>
        <w:t>Figure 16: Macroinvertebrate %Collector Gatherer for 1993-2011 Samples</w:t>
      </w:r>
      <w:r>
        <w:rPr>
          <w:noProof/>
        </w:rPr>
        <w:tab/>
      </w:r>
      <w:r>
        <w:rPr>
          <w:noProof/>
        </w:rPr>
        <w:fldChar w:fldCharType="begin"/>
      </w:r>
      <w:r>
        <w:rPr>
          <w:noProof/>
        </w:rPr>
        <w:instrText xml:space="preserve"> PAGEREF _Toc253843605 \h </w:instrText>
      </w:r>
      <w:r>
        <w:rPr>
          <w:noProof/>
        </w:rPr>
      </w:r>
      <w:r>
        <w:rPr>
          <w:noProof/>
        </w:rPr>
        <w:fldChar w:fldCharType="separate"/>
      </w:r>
      <w:r>
        <w:rPr>
          <w:noProof/>
        </w:rPr>
        <w:t>41</w:t>
      </w:r>
      <w:r>
        <w:rPr>
          <w:noProof/>
        </w:rPr>
        <w:fldChar w:fldCharType="end"/>
      </w:r>
    </w:p>
    <w:p w14:paraId="5F8DA4E2" w14:textId="77777777" w:rsidR="000A573B" w:rsidRDefault="000A573B">
      <w:pPr>
        <w:pStyle w:val="TableofFigures"/>
        <w:tabs>
          <w:tab w:val="right" w:leader="dot" w:pos="9350"/>
        </w:tabs>
        <w:rPr>
          <w:noProof/>
          <w:sz w:val="24"/>
          <w:szCs w:val="24"/>
          <w:lang w:eastAsia="ja-JP"/>
        </w:rPr>
      </w:pPr>
      <w:r>
        <w:rPr>
          <w:noProof/>
        </w:rPr>
        <w:t>Figure 17: Macroinvertebrate Total Health Score for 1993-2011 Samples</w:t>
      </w:r>
      <w:r>
        <w:rPr>
          <w:noProof/>
        </w:rPr>
        <w:tab/>
      </w:r>
      <w:r>
        <w:rPr>
          <w:noProof/>
        </w:rPr>
        <w:fldChar w:fldCharType="begin"/>
      </w:r>
      <w:r>
        <w:rPr>
          <w:noProof/>
        </w:rPr>
        <w:instrText xml:space="preserve"> PAGEREF _Toc253843606 \h </w:instrText>
      </w:r>
      <w:r>
        <w:rPr>
          <w:noProof/>
        </w:rPr>
      </w:r>
      <w:r>
        <w:rPr>
          <w:noProof/>
        </w:rPr>
        <w:fldChar w:fldCharType="separate"/>
      </w:r>
      <w:r>
        <w:rPr>
          <w:noProof/>
        </w:rPr>
        <w:t>42</w:t>
      </w:r>
      <w:r>
        <w:rPr>
          <w:noProof/>
        </w:rPr>
        <w:fldChar w:fldCharType="end"/>
      </w:r>
    </w:p>
    <w:p w14:paraId="1790AC02" w14:textId="77777777" w:rsidR="00BA6682" w:rsidRDefault="00314C7F" w:rsidP="00534F7C">
      <w:pPr>
        <w:pStyle w:val="Heading1"/>
      </w:pPr>
      <w:r>
        <w:fldChar w:fldCharType="end"/>
      </w:r>
      <w:bookmarkStart w:id="4" w:name="_Toc306705159"/>
      <w:bookmarkStart w:id="5" w:name="_Toc262198152"/>
      <w:r w:rsidR="004F1051">
        <w:t>List of Equations</w:t>
      </w:r>
      <w:bookmarkEnd w:id="4"/>
      <w:bookmarkEnd w:id="5"/>
    </w:p>
    <w:p w14:paraId="242381F9" w14:textId="77777777" w:rsidR="003A315F" w:rsidRDefault="00314C7F">
      <w:pPr>
        <w:pStyle w:val="TableofFigures"/>
        <w:tabs>
          <w:tab w:val="left" w:pos="1320"/>
          <w:tab w:val="right" w:leader="dot" w:pos="9350"/>
        </w:tabs>
        <w:rPr>
          <w:noProof/>
        </w:rPr>
      </w:pPr>
      <w:r>
        <w:rPr>
          <w:b/>
          <w:bCs/>
        </w:rPr>
        <w:fldChar w:fldCharType="begin"/>
      </w:r>
      <w:r w:rsidR="00DC38B8">
        <w:rPr>
          <w:b/>
          <w:bCs/>
        </w:rPr>
        <w:instrText xml:space="preserve"> TOC \h \z \c "Equation" </w:instrText>
      </w:r>
      <w:r>
        <w:rPr>
          <w:b/>
          <w:bCs/>
        </w:rPr>
        <w:fldChar w:fldCharType="separate"/>
      </w:r>
      <w:hyperlink w:anchor="_Toc297235202" w:history="1">
        <w:r w:rsidR="003A315F" w:rsidRPr="00FA1BF7">
          <w:rPr>
            <w:rStyle w:val="Hyperlink"/>
            <w:noProof/>
          </w:rPr>
          <w:t>Equation 1</w:t>
        </w:r>
        <w:r w:rsidR="003A315F">
          <w:rPr>
            <w:noProof/>
          </w:rPr>
          <w:tab/>
        </w:r>
        <w:r w:rsidR="003A315F" w:rsidRPr="00FA1BF7">
          <w:rPr>
            <w:rStyle w:val="Hyperlink"/>
            <w:noProof/>
          </w:rPr>
          <w:t>Calculating Load (3)</w:t>
        </w:r>
        <w:r w:rsidR="003A315F">
          <w:rPr>
            <w:noProof/>
            <w:webHidden/>
          </w:rPr>
          <w:tab/>
        </w:r>
        <w:r>
          <w:rPr>
            <w:noProof/>
            <w:webHidden/>
          </w:rPr>
          <w:fldChar w:fldCharType="begin"/>
        </w:r>
        <w:r w:rsidR="003A315F">
          <w:rPr>
            <w:noProof/>
            <w:webHidden/>
          </w:rPr>
          <w:instrText xml:space="preserve"> PAGEREF _Toc297235202 \h </w:instrText>
        </w:r>
        <w:r>
          <w:rPr>
            <w:noProof/>
            <w:webHidden/>
          </w:rPr>
        </w:r>
        <w:r>
          <w:rPr>
            <w:noProof/>
            <w:webHidden/>
          </w:rPr>
          <w:fldChar w:fldCharType="separate"/>
        </w:r>
        <w:r w:rsidR="00994042">
          <w:rPr>
            <w:noProof/>
            <w:webHidden/>
          </w:rPr>
          <w:t>86</w:t>
        </w:r>
        <w:r>
          <w:rPr>
            <w:noProof/>
            <w:webHidden/>
          </w:rPr>
          <w:fldChar w:fldCharType="end"/>
        </w:r>
      </w:hyperlink>
    </w:p>
    <w:p w14:paraId="013DFE9C" w14:textId="77777777" w:rsidR="00DC38B8" w:rsidRDefault="00314C7F" w:rsidP="00DC38B8">
      <w:r>
        <w:fldChar w:fldCharType="end"/>
      </w:r>
    </w:p>
    <w:p w14:paraId="425D4F48" w14:textId="57FB56BB" w:rsidR="000A573B" w:rsidRDefault="000A573B">
      <w:pPr>
        <w:rPr>
          <w:rFonts w:asciiTheme="majorHAnsi" w:eastAsiaTheme="majorEastAsia" w:hAnsiTheme="majorHAnsi" w:cstheme="majorBidi"/>
          <w:b/>
          <w:bCs/>
          <w:color w:val="365F91" w:themeColor="accent1" w:themeShade="BF"/>
          <w:sz w:val="28"/>
          <w:szCs w:val="28"/>
        </w:rPr>
      </w:pPr>
      <w:r>
        <w:br w:type="page"/>
      </w:r>
    </w:p>
    <w:p w14:paraId="603B1B99" w14:textId="77777777" w:rsidR="00874984" w:rsidRDefault="00874984" w:rsidP="00F93EF4">
      <w:pPr>
        <w:pStyle w:val="Heading1"/>
        <w:sectPr w:rsidR="00874984" w:rsidSect="00DC15F8">
          <w:headerReference w:type="even" r:id="rId11"/>
          <w:headerReference w:type="default" r:id="rId12"/>
          <w:footerReference w:type="default" r:id="rId13"/>
          <w:type w:val="continuous"/>
          <w:pgSz w:w="12240" w:h="15840"/>
          <w:pgMar w:top="1440" w:right="1440" w:bottom="1440" w:left="1440" w:header="720" w:footer="720" w:gutter="0"/>
          <w:cols w:space="720"/>
          <w:titlePg/>
          <w:docGrid w:linePitch="360"/>
        </w:sectPr>
      </w:pPr>
    </w:p>
    <w:p w14:paraId="10B7683C" w14:textId="77777777" w:rsidR="003155B6" w:rsidRPr="001E2FCE" w:rsidRDefault="002D5C05" w:rsidP="00F93EF4">
      <w:pPr>
        <w:pStyle w:val="Heading1"/>
      </w:pPr>
      <w:bookmarkStart w:id="6" w:name="_Toc262198153"/>
      <w:r>
        <w:t>1.0</w:t>
      </w:r>
      <w:r>
        <w:tab/>
      </w:r>
      <w:r w:rsidR="0051033D" w:rsidRPr="001E2FCE">
        <w:t>Introduction</w:t>
      </w:r>
      <w:bookmarkEnd w:id="6"/>
    </w:p>
    <w:p w14:paraId="67267407" w14:textId="77777777" w:rsidR="00A05FCD" w:rsidRPr="006C1C11" w:rsidRDefault="00A05FCD" w:rsidP="00A05FCD">
      <w:pPr>
        <w:pStyle w:val="NoSpacing"/>
      </w:pPr>
      <w:r w:rsidRPr="006C1C11">
        <w:t>The Oglala Sioux Tribe (OST) Water Pollution Control Program is responsible for developing watershed based plans for water quality restoration, identifying impacts to water quality, implementing the monitoring program and to identify best management practices.</w:t>
      </w:r>
    </w:p>
    <w:p w14:paraId="493E0D27" w14:textId="77777777" w:rsidR="00A05FCD" w:rsidRPr="006C1C11" w:rsidRDefault="00A05FCD" w:rsidP="00A05FCD">
      <w:pPr>
        <w:pStyle w:val="NoSpacing"/>
      </w:pPr>
    </w:p>
    <w:p w14:paraId="6C8B7E7C" w14:textId="6CD5B159" w:rsidR="000A3581" w:rsidRDefault="00A05FCD" w:rsidP="0062788C">
      <w:pPr>
        <w:pStyle w:val="NoSpacing"/>
      </w:pPr>
      <w:r w:rsidRPr="006C1C11">
        <w:t xml:space="preserve">In September 2005 Tetra Tech, Inc. developed </w:t>
      </w:r>
      <w:r w:rsidRPr="006C1C11">
        <w:rPr>
          <w:rFonts w:cstheme="minorHAnsi"/>
        </w:rPr>
        <w:t xml:space="preserve">an NPS Assessment Report and NPS Management Program Plan </w:t>
      </w:r>
      <w:r w:rsidR="0083440A" w:rsidRPr="006C1C11">
        <w:rPr>
          <w:rFonts w:cstheme="minorHAnsi"/>
        </w:rPr>
        <w:t xml:space="preserve">for the </w:t>
      </w:r>
      <w:r w:rsidRPr="006C1C11">
        <w:rPr>
          <w:rFonts w:cstheme="minorHAnsi"/>
        </w:rPr>
        <w:t xml:space="preserve">Environmental Protection Agency (EPA) and </w:t>
      </w:r>
      <w:r w:rsidR="00723D23">
        <w:rPr>
          <w:rFonts w:cstheme="minorHAnsi"/>
        </w:rPr>
        <w:t xml:space="preserve">the </w:t>
      </w:r>
      <w:r w:rsidRPr="006C1C11">
        <w:rPr>
          <w:rFonts w:cstheme="minorHAnsi"/>
        </w:rPr>
        <w:t>OST</w:t>
      </w:r>
      <w:r w:rsidR="0083440A" w:rsidRPr="006C1C11">
        <w:rPr>
          <w:rFonts w:cstheme="minorHAnsi"/>
        </w:rPr>
        <w:t xml:space="preserve">.  The NPS plan complies </w:t>
      </w:r>
      <w:r w:rsidRPr="006C1C11">
        <w:rPr>
          <w:rFonts w:cstheme="minorHAnsi"/>
        </w:rPr>
        <w:t xml:space="preserve">with guidelines associated with Section 319 of the Clean Water Act.  Matrix Consulting reviewed the NPS Assessment Report and NPS Management Plan </w:t>
      </w:r>
      <w:r w:rsidR="0083440A" w:rsidRPr="006C1C11">
        <w:rPr>
          <w:rFonts w:cstheme="minorHAnsi"/>
        </w:rPr>
        <w:t xml:space="preserve">in 2010 and </w:t>
      </w:r>
      <w:r w:rsidR="0083440A" w:rsidRPr="006C1C11">
        <w:t>analyzed</w:t>
      </w:r>
      <w:r w:rsidR="00D063AD" w:rsidRPr="006C1C11">
        <w:t xml:space="preserve"> </w:t>
      </w:r>
      <w:r w:rsidR="0083440A" w:rsidRPr="006C1C11">
        <w:t>water quality data for the</w:t>
      </w:r>
      <w:r w:rsidR="00D063AD" w:rsidRPr="006C1C11">
        <w:t xml:space="preserve"> Wounded Knee and Porcupine </w:t>
      </w:r>
      <w:r w:rsidR="0083440A" w:rsidRPr="006C1C11">
        <w:t>subw</w:t>
      </w:r>
      <w:r w:rsidR="00D063AD" w:rsidRPr="006C1C11">
        <w:t xml:space="preserve">atersheds </w:t>
      </w:r>
      <w:r w:rsidR="0083440A" w:rsidRPr="006C1C11">
        <w:t>for 2005-2009</w:t>
      </w:r>
      <w:r w:rsidR="00D063AD" w:rsidRPr="006C1C11">
        <w:t>.</w:t>
      </w:r>
      <w:r w:rsidR="0083440A" w:rsidRPr="006C1C11">
        <w:t xml:space="preserve"> </w:t>
      </w:r>
    </w:p>
    <w:p w14:paraId="3E805BC6" w14:textId="77777777" w:rsidR="000A3581" w:rsidRPr="00A804CE" w:rsidRDefault="000A3581" w:rsidP="0062788C">
      <w:pPr>
        <w:pStyle w:val="NoSpacing"/>
      </w:pPr>
    </w:p>
    <w:p w14:paraId="5D4D972A" w14:textId="22889555" w:rsidR="007144E4" w:rsidRPr="00A804CE" w:rsidRDefault="00C92F45" w:rsidP="0062788C">
      <w:pPr>
        <w:pStyle w:val="NoSpacing"/>
      </w:pPr>
      <w:r w:rsidRPr="00A804CE">
        <w:t xml:space="preserve">The Oglala Lakota College </w:t>
      </w:r>
      <w:r w:rsidR="00B45425">
        <w:t xml:space="preserve">(OLC) Science Technology Engineering and </w:t>
      </w:r>
      <w:r w:rsidRPr="00A804CE">
        <w:t>Math</w:t>
      </w:r>
      <w:r w:rsidR="00B45425">
        <w:t>ematics (STEM)</w:t>
      </w:r>
      <w:r w:rsidRPr="00A804CE">
        <w:t xml:space="preserve"> Department reviewed the Matrix Consulting report and analyzed water quality for 2008-2011 and macroinvertebrate data for 1993-2011</w:t>
      </w:r>
      <w:r w:rsidR="00B45425">
        <w:t xml:space="preserve"> as a </w:t>
      </w:r>
      <w:r w:rsidR="00723D23">
        <w:t>service-learning</w:t>
      </w:r>
      <w:r w:rsidR="00B45425">
        <w:t xml:space="preserve"> project</w:t>
      </w:r>
      <w:r w:rsidRPr="00A804CE">
        <w:t>.</w:t>
      </w:r>
      <w:r w:rsidR="00B45425">
        <w:t xml:space="preserve">  </w:t>
      </w:r>
      <w:r w:rsidR="0083440A" w:rsidRPr="00A804CE">
        <w:t>The goal of our report is to provide guidance to the OST Water Pollution Control Program on stream health on the Pine Ridge Reservation (</w:t>
      </w:r>
      <w:r w:rsidR="00B45425">
        <w:t>F</w:t>
      </w:r>
      <w:r w:rsidR="0083440A" w:rsidRPr="00A804CE">
        <w:t xml:space="preserve">igure 1).  </w:t>
      </w:r>
      <w:r w:rsidR="00D063AD" w:rsidRPr="00A804CE">
        <w:t xml:space="preserve">The specific objectives of the report are: </w:t>
      </w:r>
      <w:r w:rsidR="00B45425">
        <w:t>1</w:t>
      </w:r>
      <w:r w:rsidR="00D063AD" w:rsidRPr="00A804CE">
        <w:t xml:space="preserve">) </w:t>
      </w:r>
      <w:r w:rsidR="00A05FCD" w:rsidRPr="00A804CE">
        <w:t>analyze water quality data collected by the Oglala Sioux Tribe (OST) Water Quality Program from 2008-201</w:t>
      </w:r>
      <w:r w:rsidRPr="00A804CE">
        <w:t>1</w:t>
      </w:r>
      <w:r w:rsidR="00A05FCD" w:rsidRPr="00A804CE">
        <w:t xml:space="preserve">, </w:t>
      </w:r>
      <w:r w:rsidR="00B45425">
        <w:t>2</w:t>
      </w:r>
      <w:r w:rsidR="00A05FCD" w:rsidRPr="00A804CE">
        <w:t xml:space="preserve">) integrate macroinvertebrate sampling data collected </w:t>
      </w:r>
      <w:r w:rsidR="00B45425">
        <w:t xml:space="preserve">by the OST </w:t>
      </w:r>
      <w:r w:rsidR="00A05FCD" w:rsidRPr="00A804CE">
        <w:t xml:space="preserve">from </w:t>
      </w:r>
      <w:r w:rsidR="004E6F00" w:rsidRPr="00A804CE">
        <w:t>1993</w:t>
      </w:r>
      <w:r w:rsidR="00A05FCD" w:rsidRPr="00A804CE">
        <w:t>-20</w:t>
      </w:r>
      <w:r w:rsidR="00B45425">
        <w:t>08 and by the OST and OLC STEM Department 2010 – 2011</w:t>
      </w:r>
      <w:r w:rsidR="00A05FCD" w:rsidRPr="00A804CE">
        <w:t xml:space="preserve">, </w:t>
      </w:r>
      <w:r w:rsidR="00B45425">
        <w:t>3</w:t>
      </w:r>
      <w:r w:rsidR="00A05FCD" w:rsidRPr="00A804CE">
        <w:t xml:space="preserve">) </w:t>
      </w:r>
      <w:r w:rsidR="007144E4" w:rsidRPr="00A804CE">
        <w:t>refine recommendations for future monitoring and implementation of best management practices (BMPs)</w:t>
      </w:r>
      <w:r w:rsidR="00A05FCD" w:rsidRPr="00A804CE">
        <w:t>.</w:t>
      </w:r>
      <w:r w:rsidR="007144E4" w:rsidRPr="00A804CE">
        <w:t xml:space="preserve"> </w:t>
      </w:r>
    </w:p>
    <w:p w14:paraId="04AD171B" w14:textId="77777777" w:rsidR="00F06035" w:rsidRDefault="00F06035" w:rsidP="0062788C">
      <w:pPr>
        <w:pStyle w:val="NoSpacing"/>
        <w:rPr>
          <w:rFonts w:cstheme="minorHAnsi"/>
        </w:rPr>
      </w:pPr>
    </w:p>
    <w:p w14:paraId="7F5C090C" w14:textId="77777777" w:rsidR="00F5106C" w:rsidRDefault="008C2F7A" w:rsidP="00F5106C">
      <w:pPr>
        <w:keepNext/>
        <w:jc w:val="center"/>
      </w:pPr>
      <w:r>
        <w:rPr>
          <w:rFonts w:cstheme="minorHAnsi"/>
          <w:noProof/>
        </w:rPr>
        <w:drawing>
          <wp:inline distT="0" distB="0" distL="0" distR="0" wp14:anchorId="12FB3EC8" wp14:editId="4BA43B6C">
            <wp:extent cx="2700867" cy="3487543"/>
            <wp:effectExtent l="25400" t="25400" r="17145" b="17780"/>
            <wp:docPr id="3" name="Picture 2" descr="PineRidgeReservationIn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eRidgeReservationInSD.jpg"/>
                    <pic:cNvPicPr/>
                  </pic:nvPicPr>
                  <pic:blipFill>
                    <a:blip r:embed="rId14" cstate="print"/>
                    <a:srcRect l="1399" t="1347" b="1149"/>
                    <a:stretch>
                      <a:fillRect/>
                    </a:stretch>
                  </pic:blipFill>
                  <pic:spPr>
                    <a:xfrm>
                      <a:off x="0" y="0"/>
                      <a:ext cx="2701124" cy="3487875"/>
                    </a:xfrm>
                    <a:prstGeom prst="rect">
                      <a:avLst/>
                    </a:prstGeom>
                    <a:ln w="12700">
                      <a:solidFill>
                        <a:schemeClr val="tx1"/>
                      </a:solidFill>
                    </a:ln>
                  </pic:spPr>
                </pic:pic>
              </a:graphicData>
            </a:graphic>
          </wp:inline>
        </w:drawing>
      </w:r>
    </w:p>
    <w:p w14:paraId="08D411F1" w14:textId="77777777" w:rsidR="000B4AD5" w:rsidRDefault="00F5106C" w:rsidP="00F5106C">
      <w:pPr>
        <w:pStyle w:val="Caption"/>
        <w:jc w:val="center"/>
      </w:pPr>
      <w:bookmarkStart w:id="7" w:name="_Toc253843589"/>
      <w:r>
        <w:t xml:space="preserve">Figure </w:t>
      </w:r>
      <w:r w:rsidR="001C2062">
        <w:fldChar w:fldCharType="begin"/>
      </w:r>
      <w:r w:rsidR="001C2062">
        <w:instrText xml:space="preserve"> SEQ Figure \* ARABIC </w:instrText>
      </w:r>
      <w:r w:rsidR="001C2062">
        <w:fldChar w:fldCharType="separate"/>
      </w:r>
      <w:r w:rsidR="005B32E6">
        <w:rPr>
          <w:noProof/>
        </w:rPr>
        <w:t>1</w:t>
      </w:r>
      <w:r w:rsidR="001C2062">
        <w:rPr>
          <w:noProof/>
        </w:rPr>
        <w:fldChar w:fldCharType="end"/>
      </w:r>
      <w:r>
        <w:t>: Map of Pine Ridge Indian Reservation (BIA 1997)</w:t>
      </w:r>
      <w:bookmarkEnd w:id="7"/>
    </w:p>
    <w:p w14:paraId="4AC0F256" w14:textId="17B7E0B1" w:rsidR="00617AA4" w:rsidRDefault="00617AA4" w:rsidP="00617AA4">
      <w:pPr>
        <w:pStyle w:val="Heading2"/>
      </w:pPr>
      <w:bookmarkStart w:id="8" w:name="_Toc262198154"/>
      <w:r>
        <w:t>1.1</w:t>
      </w:r>
      <w:r w:rsidRPr="001E2FCE">
        <w:tab/>
        <w:t xml:space="preserve">Watershed </w:t>
      </w:r>
      <w:r>
        <w:t>description</w:t>
      </w:r>
      <w:r w:rsidR="00402E12">
        <w:t>s</w:t>
      </w:r>
      <w:bookmarkEnd w:id="8"/>
    </w:p>
    <w:p w14:paraId="671DB863" w14:textId="6B5BDFF1" w:rsidR="003260CE" w:rsidRPr="006D5F96" w:rsidRDefault="00BF44D7" w:rsidP="00623BB8">
      <w:r w:rsidRPr="006D5F96">
        <w:rPr>
          <w:rFonts w:cstheme="minorHAnsi"/>
        </w:rPr>
        <w:t>The White River Basin is the most southern of five major drain</w:t>
      </w:r>
      <w:r w:rsidR="0052079B" w:rsidRPr="006D5F96">
        <w:rPr>
          <w:rFonts w:cstheme="minorHAnsi"/>
        </w:rPr>
        <w:t>ages in South Dakota that enter</w:t>
      </w:r>
      <w:r w:rsidRPr="006D5F96">
        <w:rPr>
          <w:rFonts w:cstheme="minorHAnsi"/>
        </w:rPr>
        <w:t xml:space="preserve"> the Missouri</w:t>
      </w:r>
      <w:r w:rsidR="00946D18" w:rsidRPr="006D5F96">
        <w:rPr>
          <w:rFonts w:cstheme="minorHAnsi"/>
        </w:rPr>
        <w:t xml:space="preserve"> River from the west</w:t>
      </w:r>
      <w:r w:rsidR="0083440A" w:rsidRPr="006D5F96">
        <w:rPr>
          <w:rFonts w:cstheme="minorHAnsi"/>
        </w:rPr>
        <w:t xml:space="preserve"> (Matrix 2010)</w:t>
      </w:r>
      <w:r w:rsidR="00946D18" w:rsidRPr="006D5F96">
        <w:rPr>
          <w:rFonts w:cstheme="minorHAnsi"/>
        </w:rPr>
        <w:t xml:space="preserve">. </w:t>
      </w:r>
      <w:r w:rsidR="00402E12">
        <w:rPr>
          <w:rFonts w:cstheme="minorHAnsi"/>
        </w:rPr>
        <w:t xml:space="preserve">The watershed divide with the Cheyenne River is along the northwest </w:t>
      </w:r>
      <w:r w:rsidR="00723D23">
        <w:rPr>
          <w:rFonts w:cstheme="minorHAnsi"/>
        </w:rPr>
        <w:t xml:space="preserve">corner of the Pine Ridge Reservation (PRR).  </w:t>
      </w:r>
      <w:r w:rsidR="00DC38B8" w:rsidRPr="006D5F96">
        <w:t xml:space="preserve">The </w:t>
      </w:r>
      <w:r w:rsidR="00402E12">
        <w:t xml:space="preserve">upper </w:t>
      </w:r>
      <w:r w:rsidR="00DC38B8" w:rsidRPr="006D5F96">
        <w:t>White River</w:t>
      </w:r>
      <w:r w:rsidR="00AB011A" w:rsidRPr="006D5F96">
        <w:t xml:space="preserve"> </w:t>
      </w:r>
      <w:r w:rsidR="0052079B" w:rsidRPr="006D5F96">
        <w:t xml:space="preserve">Basin </w:t>
      </w:r>
      <w:r w:rsidR="00DC38B8" w:rsidRPr="006D5F96">
        <w:t>extends south</w:t>
      </w:r>
      <w:r w:rsidR="00A60789" w:rsidRPr="006D5F96">
        <w:t xml:space="preserve"> to the southern border of the </w:t>
      </w:r>
      <w:r w:rsidR="00723D23">
        <w:t>PRR</w:t>
      </w:r>
      <w:r w:rsidR="009237E6" w:rsidRPr="006D5F96">
        <w:t>. W</w:t>
      </w:r>
      <w:r w:rsidR="003260CE" w:rsidRPr="006D5F96">
        <w:t>atersheds were subdivided into the following sub watersheds</w:t>
      </w:r>
      <w:r w:rsidR="009237E6" w:rsidRPr="006D5F96">
        <w:t xml:space="preserve"> for the NPS Management Program Plan</w:t>
      </w:r>
      <w:r w:rsidR="00946D18" w:rsidRPr="006D5F96">
        <w:t xml:space="preserve"> </w:t>
      </w:r>
      <w:r w:rsidR="008C2F7A" w:rsidRPr="006D5F96">
        <w:t>(</w:t>
      </w:r>
      <w:r w:rsidR="00946D18" w:rsidRPr="006D5F96">
        <w:t>Figure 2</w:t>
      </w:r>
      <w:r w:rsidR="008C2F7A" w:rsidRPr="006D5F96">
        <w:t>)</w:t>
      </w:r>
      <w:r w:rsidR="003260CE" w:rsidRPr="006D5F96">
        <w:t>:</w:t>
      </w:r>
    </w:p>
    <w:p w14:paraId="7A37A46C" w14:textId="6113892A" w:rsidR="009237E6" w:rsidRPr="006D5F96" w:rsidRDefault="009237E6" w:rsidP="00FD2DC9">
      <w:pPr>
        <w:pStyle w:val="ListParagraph"/>
        <w:numPr>
          <w:ilvl w:val="0"/>
          <w:numId w:val="17"/>
        </w:numPr>
      </w:pPr>
      <w:r w:rsidRPr="006D5F96">
        <w:rPr>
          <w:u w:val="single"/>
        </w:rPr>
        <w:t>Cheyenne River Tributaries</w:t>
      </w:r>
      <w:r w:rsidRPr="006D5F96">
        <w:t xml:space="preserve">- </w:t>
      </w:r>
      <w:r w:rsidR="00723D23">
        <w:t>The Cheyenne River drains t</w:t>
      </w:r>
      <w:r w:rsidRPr="006D5F96">
        <w:t>he northwestern corner of the reservation with the Cheyenne River itself forming 17.2 miles of the reservation boundary. The Cheyenne River drains to the Missouri River; the confluence is northeast of the reservation boundary</w:t>
      </w:r>
      <w:r w:rsidR="00BB57B3" w:rsidRPr="006D5F96">
        <w:t xml:space="preserve"> (Tetra tech 2005)</w:t>
      </w:r>
      <w:r w:rsidRPr="006D5F96">
        <w:t xml:space="preserve">. </w:t>
      </w:r>
    </w:p>
    <w:p w14:paraId="43ABCA1B" w14:textId="77777777" w:rsidR="008B2241" w:rsidRPr="006D5F96" w:rsidRDefault="008B2241" w:rsidP="008B2241">
      <w:pPr>
        <w:pStyle w:val="ListParagraph"/>
      </w:pPr>
    </w:p>
    <w:p w14:paraId="307545DA" w14:textId="5D642D6F" w:rsidR="006E353F" w:rsidRPr="006D5F96" w:rsidRDefault="003260CE" w:rsidP="006E353F">
      <w:pPr>
        <w:pStyle w:val="ListParagraph"/>
        <w:numPr>
          <w:ilvl w:val="0"/>
          <w:numId w:val="17"/>
        </w:numPr>
      </w:pPr>
      <w:r w:rsidRPr="006D5F96">
        <w:rPr>
          <w:u w:val="single"/>
        </w:rPr>
        <w:t>Upper White River</w:t>
      </w:r>
      <w:r w:rsidR="00946D18" w:rsidRPr="006D5F96">
        <w:t>-</w:t>
      </w:r>
      <w:r w:rsidR="009237E6" w:rsidRPr="006D5F96">
        <w:t xml:space="preserve"> </w:t>
      </w:r>
      <w:r w:rsidR="00723D23" w:rsidRPr="006D5F96">
        <w:t xml:space="preserve">Upper White River watershed </w:t>
      </w:r>
      <w:r w:rsidR="00723D23">
        <w:t>drains t</w:t>
      </w:r>
      <w:r w:rsidR="009237E6" w:rsidRPr="006D5F96">
        <w:t>he southwe</w:t>
      </w:r>
      <w:r w:rsidR="00723D23">
        <w:t>stern corner of the reservation</w:t>
      </w:r>
      <w:r w:rsidR="009237E6" w:rsidRPr="006D5F96">
        <w:t xml:space="preserve"> including the</w:t>
      </w:r>
      <w:r w:rsidR="00723D23">
        <w:t xml:space="preserve"> towns of Oglala and Pine Ridge</w:t>
      </w:r>
      <w:r w:rsidR="009237E6" w:rsidRPr="006D5F96">
        <w:t xml:space="preserve"> falls. The White River enters the reservation from the south and flows north through the Upper White River watershed. The White River’s confluence with White Clay Creek, </w:t>
      </w:r>
      <w:r w:rsidR="00723D23">
        <w:t xml:space="preserve">which is </w:t>
      </w:r>
      <w:r w:rsidR="009237E6" w:rsidRPr="006D5F96">
        <w:t xml:space="preserve">northwest of the town of Oglala, </w:t>
      </w:r>
      <w:r w:rsidR="00723D23">
        <w:t xml:space="preserve">is </w:t>
      </w:r>
      <w:r w:rsidR="009237E6" w:rsidRPr="006D5F96">
        <w:t xml:space="preserve">the boundary of the Upper White River watershed </w:t>
      </w:r>
      <w:r w:rsidR="00723D23">
        <w:t>and</w:t>
      </w:r>
      <w:r w:rsidR="009237E6" w:rsidRPr="006D5F96">
        <w:t xml:space="preserve"> the White River/Wounded Knee Creek watershed</w:t>
      </w:r>
      <w:r w:rsidR="00BB57B3" w:rsidRPr="006D5F96">
        <w:t xml:space="preserve"> (Tetra tech 2005)</w:t>
      </w:r>
      <w:r w:rsidR="009237E6" w:rsidRPr="006D5F96">
        <w:t xml:space="preserve">.  </w:t>
      </w:r>
    </w:p>
    <w:p w14:paraId="1E058015" w14:textId="77777777" w:rsidR="009237E6" w:rsidRPr="006D5F96" w:rsidRDefault="009237E6" w:rsidP="009237E6">
      <w:pPr>
        <w:pStyle w:val="ListParagraph"/>
      </w:pPr>
    </w:p>
    <w:p w14:paraId="540F6ED5" w14:textId="500F5F42" w:rsidR="008B2241" w:rsidRPr="006D5F96" w:rsidRDefault="003260CE" w:rsidP="00FD2DC9">
      <w:pPr>
        <w:pStyle w:val="ListParagraph"/>
        <w:numPr>
          <w:ilvl w:val="0"/>
          <w:numId w:val="17"/>
        </w:numPr>
      </w:pPr>
      <w:r w:rsidRPr="006D5F96">
        <w:rPr>
          <w:u w:val="single"/>
        </w:rPr>
        <w:t>White River/Wounded Knee Creek</w:t>
      </w:r>
      <w:r w:rsidR="00946D18" w:rsidRPr="006D5F96">
        <w:t>-</w:t>
      </w:r>
      <w:r w:rsidR="009237E6" w:rsidRPr="006D5F96">
        <w:rPr>
          <w:rFonts w:ascii="Times New Roman" w:hAnsi="Times New Roman" w:cs="Times New Roman"/>
          <w:sz w:val="24"/>
          <w:szCs w:val="24"/>
        </w:rPr>
        <w:t xml:space="preserve"> </w:t>
      </w:r>
      <w:r w:rsidR="009237E6" w:rsidRPr="006D5F96">
        <w:t xml:space="preserve">The White River/Wounded Knee Creek subwatershed </w:t>
      </w:r>
      <w:r w:rsidR="00723D23">
        <w:t>drains</w:t>
      </w:r>
      <w:r w:rsidR="009237E6" w:rsidRPr="006D5F96">
        <w:t xml:space="preserve"> the western portion of the reservation from the Upper White River subwatershed to the south to the Cheyenne River watershed to the northwest. The southeastern portion of the White River/Wounded Knee Creek subwatershed extends south to the southern border of the reservation. The White River flows into the White River/Wounded Knee Creek subwatershed from the Upper White River watershed and flows approximately 67.3 miles north and northeast to the boundary with the White River/Medicine Root Creek w</w:t>
      </w:r>
      <w:r w:rsidR="00E828D9" w:rsidRPr="006D5F96">
        <w:t>atershed near the White River</w:t>
      </w:r>
      <w:r w:rsidR="009237E6" w:rsidRPr="006D5F96">
        <w:t xml:space="preserve"> confluence with Porcupine Creek</w:t>
      </w:r>
      <w:r w:rsidR="00723D23">
        <w:t xml:space="preserve"> </w:t>
      </w:r>
      <w:r w:rsidR="00723D23" w:rsidRPr="006D5F96">
        <w:t>(Tetra tech 2005)</w:t>
      </w:r>
      <w:r w:rsidR="009237E6" w:rsidRPr="006D5F96">
        <w:t xml:space="preserve">. </w:t>
      </w:r>
    </w:p>
    <w:p w14:paraId="6F1BCCF9" w14:textId="77777777" w:rsidR="008B2241" w:rsidRPr="006D5F96" w:rsidRDefault="008B2241" w:rsidP="008B2241">
      <w:pPr>
        <w:pStyle w:val="ListParagraph"/>
      </w:pPr>
    </w:p>
    <w:p w14:paraId="1893665E" w14:textId="50566FD8" w:rsidR="009D3188" w:rsidRPr="006D5F96" w:rsidRDefault="00BB57B3" w:rsidP="00723D23">
      <w:pPr>
        <w:pStyle w:val="ListParagraph"/>
        <w:numPr>
          <w:ilvl w:val="0"/>
          <w:numId w:val="17"/>
        </w:numPr>
      </w:pPr>
      <w:r w:rsidRPr="006D5F96">
        <w:rPr>
          <w:u w:val="single"/>
        </w:rPr>
        <w:t>White River/Medicine Root Creek</w:t>
      </w:r>
      <w:r w:rsidRPr="006D5F96">
        <w:t xml:space="preserve">-The White River/Medicine Root Creek subwatershed </w:t>
      </w:r>
      <w:r w:rsidR="00723D23">
        <w:t xml:space="preserve">drains </w:t>
      </w:r>
      <w:r w:rsidRPr="006D5F96">
        <w:t>the reservation from the northwestern corner of Bennett County to the northern border of the reservation and west to the boundary of the Cheyenn</w:t>
      </w:r>
      <w:r w:rsidR="00723D23">
        <w:t>e River watershed</w:t>
      </w:r>
      <w:r w:rsidRPr="006D5F96">
        <w:t>. The White River flows into the White River/Medicine Root Creek subwatershed from the White River/Wounded Knee Creek subwatershed and flows approximately 37.1 miles northeast to the boundary with the White River/Bear-in-the-Lodge Creek subwatershed near the White River’s confluence with Red Water Creek (Tetra tech 2005).</w:t>
      </w:r>
    </w:p>
    <w:p w14:paraId="69CAEC01" w14:textId="77777777" w:rsidR="009D3188" w:rsidRPr="006D5F96" w:rsidRDefault="009D3188" w:rsidP="009D3188">
      <w:pPr>
        <w:pStyle w:val="ListParagraph"/>
      </w:pPr>
    </w:p>
    <w:p w14:paraId="28CCC39F" w14:textId="6A1E732C" w:rsidR="00355626" w:rsidRPr="006D5F96" w:rsidRDefault="00355626" w:rsidP="00FD2DC9">
      <w:pPr>
        <w:pStyle w:val="ListParagraph"/>
        <w:numPr>
          <w:ilvl w:val="0"/>
          <w:numId w:val="29"/>
        </w:numPr>
        <w:ind w:left="720"/>
      </w:pPr>
      <w:r w:rsidRPr="006D5F96">
        <w:rPr>
          <w:u w:val="single"/>
        </w:rPr>
        <w:t>White River/Bear-in-the-Lodge Creek</w:t>
      </w:r>
      <w:r w:rsidRPr="006D5F96">
        <w:t>- The White River/Bear-in-the Lodge Creek subwatershed encompasses approximately 734 square miles of the reservation from north of Highway 18 in Bennett County north to the White River at the northern border of the reservation. The White River flows into the White River/Bear-in-the-Lodge Creek subwatershed from the White River/Medicine Root Creek subwatershed and flows approximately 44.2 miles east to the boundary with the White River/Pass Creek subw</w:t>
      </w:r>
      <w:r w:rsidR="00641B8C" w:rsidRPr="006D5F96">
        <w:t>atershed near the White River</w:t>
      </w:r>
      <w:r w:rsidRPr="006D5F96">
        <w:t xml:space="preserve"> confluence with Eagle Nest Creek.</w:t>
      </w:r>
    </w:p>
    <w:p w14:paraId="52797BC2" w14:textId="77777777" w:rsidR="00DD6D92" w:rsidRPr="006D5F96" w:rsidRDefault="00DD6D92" w:rsidP="00355626">
      <w:pPr>
        <w:pStyle w:val="ListParagraph"/>
      </w:pPr>
    </w:p>
    <w:p w14:paraId="198DA8E1" w14:textId="77777777" w:rsidR="00DD6D92" w:rsidRPr="006D5F96" w:rsidRDefault="00DD6D92" w:rsidP="00FD2DC9">
      <w:pPr>
        <w:pStyle w:val="ListParagraph"/>
        <w:numPr>
          <w:ilvl w:val="0"/>
          <w:numId w:val="29"/>
        </w:numPr>
        <w:ind w:left="720"/>
      </w:pPr>
      <w:r w:rsidRPr="006D5F96">
        <w:rPr>
          <w:u w:val="single"/>
        </w:rPr>
        <w:t>White River/Pass Creek</w:t>
      </w:r>
      <w:r w:rsidRPr="006D5F96">
        <w:t>- The White River/Pass Creek subwatershed encompasses approximately 746 square miles of the reservation from just north of Highway 18 in Bennett County north to the White River at the northern border of the reservation and east to the eastern border of the reservation (see Figure 2).  The White River flows into the White River/Pass Creek subwatershed from the White River/Bear-in-the-Lodge Creek subwatershed and flows approximately 40.5 miles along the northern border of the reservation east to the reservation boundary.</w:t>
      </w:r>
    </w:p>
    <w:p w14:paraId="6A948CB0" w14:textId="77777777" w:rsidR="00DD6D92" w:rsidRPr="006D5F96" w:rsidRDefault="00DD6D92" w:rsidP="00DD6D92">
      <w:pPr>
        <w:pStyle w:val="ListParagraph"/>
      </w:pPr>
    </w:p>
    <w:p w14:paraId="5FE62AAE" w14:textId="5194F3E3" w:rsidR="00E828D9" w:rsidRPr="006D5F96" w:rsidRDefault="00DD6D92" w:rsidP="00E828D9">
      <w:pPr>
        <w:pStyle w:val="ListParagraph"/>
      </w:pPr>
      <w:r w:rsidRPr="006D5F96">
        <w:rPr>
          <w:u w:val="single"/>
        </w:rPr>
        <w:t>White River/Little White River</w:t>
      </w:r>
      <w:r w:rsidRPr="006D5F96">
        <w:t>- The Little White River watershed encompasses approximately 604 square miles of the reservation from the southern boundaries of the White River/Medicine Root Creek/Bear-in-the-Lodge Creek/Pass Creek subwatersheds south to the northern boundary of the Niobrara River</w:t>
      </w:r>
      <w:r w:rsidR="00E828D9" w:rsidRPr="006D5F96">
        <w:t xml:space="preserve"> </w:t>
      </w:r>
      <w:r w:rsidRPr="006D5F96">
        <w:t>Tributaries watershed and from the southeastern boundary of the White River/Wounded Knee Creek subwatershed east to the eastern reser</w:t>
      </w:r>
      <w:r w:rsidR="00723D23">
        <w:t>vation border</w:t>
      </w:r>
      <w:r w:rsidRPr="006D5F96">
        <w:t>. The Little White River flows through the watershed from west to east. The river’s headwaters are in Shannon County, near U.S. Highway 18. The</w:t>
      </w:r>
      <w:r w:rsidR="00723D23">
        <w:t xml:space="preserve"> Little White River</w:t>
      </w:r>
      <w:r w:rsidRPr="006D5F96">
        <w:t xml:space="preserve"> flows off the reservation near the southeastern corner. The Little White River flows to the White River; the rivers’ confluence is east of the reservation in Mellette County, just downstream of U.S. Highway 83.</w:t>
      </w:r>
    </w:p>
    <w:p w14:paraId="1C0040E3" w14:textId="77777777" w:rsidR="00E828D9" w:rsidRPr="006D5F96" w:rsidRDefault="00E828D9" w:rsidP="00E828D9">
      <w:pPr>
        <w:pStyle w:val="ListParagraph"/>
      </w:pPr>
    </w:p>
    <w:p w14:paraId="50C5F89D" w14:textId="77777777" w:rsidR="00DD6D92" w:rsidRPr="006D5F96" w:rsidRDefault="00DD6D92" w:rsidP="00E828D9">
      <w:pPr>
        <w:pStyle w:val="ListParagraph"/>
      </w:pPr>
      <w:r w:rsidRPr="006D5F96">
        <w:t>The Little White River watershed, within reservation boundaries, includes LaCreek Migratory</w:t>
      </w:r>
      <w:r w:rsidR="00E828D9" w:rsidRPr="006D5F96">
        <w:t xml:space="preserve"> </w:t>
      </w:r>
      <w:r w:rsidRPr="006D5F96">
        <w:t>Waterfowl Refuge, tribal and non-tribal ranching activities, dryland and irrigated agriculture, and</w:t>
      </w:r>
      <w:r w:rsidR="00E828D9" w:rsidRPr="006D5F96">
        <w:t xml:space="preserve"> </w:t>
      </w:r>
      <w:r w:rsidRPr="006D5F96">
        <w:t>the communities of Martin (population approximately 2,500), Batesland, Tuthill (approximately</w:t>
      </w:r>
    </w:p>
    <w:p w14:paraId="55DF890F" w14:textId="77777777" w:rsidR="00DD6D92" w:rsidRPr="006D5F96" w:rsidRDefault="00DD6D92" w:rsidP="00DD6D92">
      <w:pPr>
        <w:pStyle w:val="ListParagraph"/>
      </w:pPr>
      <w:r w:rsidRPr="006D5F96">
        <w:t>10 to 15 houses), and Swett. The communities of Martin, Tuthill, Batesland, and Swett are non-</w:t>
      </w:r>
    </w:p>
    <w:p w14:paraId="7B99DF1C" w14:textId="77777777" w:rsidR="00DD6D92" w:rsidRPr="006D5F96" w:rsidRDefault="00DD6D92" w:rsidP="00DD6D92">
      <w:pPr>
        <w:pStyle w:val="ListParagraph"/>
      </w:pPr>
      <w:r w:rsidRPr="006D5F96">
        <w:t>Indian and do not fall under tribal jurisdiction; however, there are tribal housing developments</w:t>
      </w:r>
    </w:p>
    <w:p w14:paraId="02FD43DA" w14:textId="2429D6AA" w:rsidR="008C2F7A" w:rsidRPr="006D5F96" w:rsidRDefault="008C2F7A" w:rsidP="006D5F96">
      <w:pPr>
        <w:pStyle w:val="ListParagraph"/>
      </w:pPr>
      <w:r w:rsidRPr="006D5F96">
        <w:t>near Batesland and Swett</w:t>
      </w:r>
      <w:r w:rsidR="00DD6D92" w:rsidRPr="006D5F96">
        <w:t>. The water table tends to be very shallow in this watershed.</w:t>
      </w:r>
    </w:p>
    <w:p w14:paraId="4920B525" w14:textId="77777777" w:rsidR="008C2F7A" w:rsidRPr="006D5F96" w:rsidRDefault="008C2F7A" w:rsidP="008C2F7A">
      <w:pPr>
        <w:pStyle w:val="Heading3"/>
        <w:rPr>
          <w:color w:val="auto"/>
        </w:rPr>
      </w:pPr>
      <w:bookmarkStart w:id="9" w:name="_Toc262198155"/>
      <w:r w:rsidRPr="006D5F96">
        <w:rPr>
          <w:color w:val="auto"/>
        </w:rPr>
        <w:t>1.1.1</w:t>
      </w:r>
      <w:r w:rsidRPr="006D5F96">
        <w:rPr>
          <w:color w:val="auto"/>
        </w:rPr>
        <w:tab/>
        <w:t>Communities and Economy</w:t>
      </w:r>
      <w:bookmarkEnd w:id="9"/>
    </w:p>
    <w:p w14:paraId="06D23A11" w14:textId="64652B59" w:rsidR="008C2F7A" w:rsidRPr="006D5F96" w:rsidRDefault="00D06C9E" w:rsidP="00D06C9E">
      <w:pPr>
        <w:rPr>
          <w:rFonts w:cstheme="minorHAnsi"/>
        </w:rPr>
      </w:pPr>
      <w:r w:rsidRPr="006D5F96">
        <w:rPr>
          <w:rFonts w:cstheme="minorHAnsi"/>
        </w:rPr>
        <w:t xml:space="preserve">The major economic land uses in the White River watershed are agriculture-related with rangeland and cropland dominating in the Little White River subwatershed and rangeland and hay farming dominating all other </w:t>
      </w:r>
      <w:r w:rsidR="00723D23">
        <w:rPr>
          <w:rFonts w:cstheme="minorHAnsi"/>
        </w:rPr>
        <w:t>subwatersheds</w:t>
      </w:r>
      <w:r w:rsidRPr="006D5F96">
        <w:rPr>
          <w:rFonts w:cstheme="minorHAnsi"/>
        </w:rPr>
        <w:t xml:space="preserve">.  Community wastewater collection systems with treatment lagoons are used to treat municipal waste in PRR communities </w:t>
      </w:r>
      <w:r w:rsidR="00723D23">
        <w:rPr>
          <w:noProof/>
        </w:rPr>
        <w:t>(</w:t>
      </w:r>
      <w:r w:rsidR="008C2F7A" w:rsidRPr="006D5F96">
        <w:rPr>
          <w:noProof/>
        </w:rPr>
        <w:t>Tetra Tech, Inc. 2005</w:t>
      </w:r>
      <w:r w:rsidR="00723D23">
        <w:rPr>
          <w:noProof/>
        </w:rPr>
        <w:t xml:space="preserve">, </w:t>
      </w:r>
      <w:r w:rsidR="008C2F7A" w:rsidRPr="006D5F96">
        <w:rPr>
          <w:rFonts w:cstheme="minorHAnsi"/>
        </w:rPr>
        <w:t>Matrix 2011</w:t>
      </w:r>
      <w:r w:rsidR="00723D23">
        <w:rPr>
          <w:rFonts w:cstheme="minorHAnsi"/>
        </w:rPr>
        <w:t>)</w:t>
      </w:r>
      <w:r w:rsidRPr="006D5F96">
        <w:rPr>
          <w:rFonts w:cstheme="minorHAnsi"/>
        </w:rPr>
        <w:t>.</w:t>
      </w:r>
    </w:p>
    <w:p w14:paraId="4A0A5EB0" w14:textId="77777777" w:rsidR="00F5106C" w:rsidRDefault="0052079B" w:rsidP="00F5106C">
      <w:pPr>
        <w:keepNext/>
      </w:pPr>
      <w:r>
        <w:rPr>
          <w:noProof/>
        </w:rPr>
        <w:drawing>
          <wp:inline distT="0" distB="0" distL="0" distR="0" wp14:anchorId="768883FC" wp14:editId="6E3C4E02">
            <wp:extent cx="5486400" cy="3930650"/>
            <wp:effectExtent l="25400" t="25400" r="25400" b="31750"/>
            <wp:docPr id="9" name="Picture 0" descr="Subwatersheds and Surface Water Monitoring Sites.jpg"/>
            <wp:cNvGraphicFramePr/>
            <a:graphic xmlns:a="http://schemas.openxmlformats.org/drawingml/2006/main">
              <a:graphicData uri="http://schemas.openxmlformats.org/drawingml/2006/picture">
                <pic:pic xmlns:pic="http://schemas.openxmlformats.org/drawingml/2006/picture">
                  <pic:nvPicPr>
                    <pic:cNvPr id="9" name="Picture 0" descr="Subwatersheds and Surface Water Monitoring Sites.jpg"/>
                    <pic:cNvPicPr/>
                  </pic:nvPicPr>
                  <pic:blipFill>
                    <a:blip r:embed="rId15" cstate="print"/>
                    <a:srcRect l="801" t="7196" r="801"/>
                    <a:stretch>
                      <a:fillRect/>
                    </a:stretch>
                  </pic:blipFill>
                  <pic:spPr>
                    <a:xfrm>
                      <a:off x="0" y="0"/>
                      <a:ext cx="5486400" cy="3930650"/>
                    </a:xfrm>
                    <a:prstGeom prst="rect">
                      <a:avLst/>
                    </a:prstGeom>
                    <a:ln w="12700">
                      <a:solidFill>
                        <a:schemeClr val="tx1"/>
                      </a:solidFill>
                    </a:ln>
                  </pic:spPr>
                </pic:pic>
              </a:graphicData>
            </a:graphic>
          </wp:inline>
        </w:drawing>
      </w:r>
    </w:p>
    <w:p w14:paraId="0ADF6ED7" w14:textId="77777777" w:rsidR="009E773A" w:rsidRDefault="00F5106C" w:rsidP="00F5106C">
      <w:pPr>
        <w:pStyle w:val="Caption"/>
      </w:pPr>
      <w:bookmarkStart w:id="10" w:name="_Toc253843590"/>
      <w:r>
        <w:t xml:space="preserve">Figure </w:t>
      </w:r>
      <w:r w:rsidR="001C2062">
        <w:fldChar w:fldCharType="begin"/>
      </w:r>
      <w:r w:rsidR="001C2062">
        <w:instrText xml:space="preserve"> SEQ Figure \* ARABIC </w:instrText>
      </w:r>
      <w:r w:rsidR="001C2062">
        <w:fldChar w:fldCharType="separate"/>
      </w:r>
      <w:r w:rsidR="005B32E6">
        <w:rPr>
          <w:noProof/>
        </w:rPr>
        <w:t>2</w:t>
      </w:r>
      <w:r w:rsidR="001C2062">
        <w:rPr>
          <w:noProof/>
        </w:rPr>
        <w:fldChar w:fldCharType="end"/>
      </w:r>
      <w:r>
        <w:t>: Subwatersheds and Surface Water Monitoring Sites on the Pine Ridge Reservation</w:t>
      </w:r>
      <w:bookmarkEnd w:id="10"/>
    </w:p>
    <w:p w14:paraId="38ABECF9" w14:textId="754E1E51" w:rsidR="008B2241" w:rsidRPr="00A804CE" w:rsidRDefault="008B2241" w:rsidP="004E3543">
      <w:r w:rsidRPr="006D5F96">
        <w:t xml:space="preserve">The Upper White River subwatershed, </w:t>
      </w:r>
      <w:r w:rsidR="00C27F8B" w:rsidRPr="006D5F96">
        <w:t xml:space="preserve">which extends </w:t>
      </w:r>
      <w:r w:rsidRPr="006D5F96">
        <w:t>within reservation boundaries</w:t>
      </w:r>
      <w:r w:rsidR="00C27F8B" w:rsidRPr="006D5F96">
        <w:t xml:space="preserve"> from the southern border of the Pine Ridge Reservation to above the confluence with Wounded Knee Creek</w:t>
      </w:r>
      <w:r w:rsidRPr="006D5F96">
        <w:t>, includes tribal and nontribal ranching activities and the communities of Oglala (population approximately 2,000) and Pine Ridge (population approximately 4,000). Both Oglala and Pine Ridge are served by community wastewater collection systems; there at least four treatment lagoons between these two communities. The Prairie Wind Casino, near the town of Oglala, is also served by a sewage collection and treatment lagoon system (Tetra tec</w:t>
      </w:r>
      <w:r w:rsidRPr="00A804CE">
        <w:t>h 2005</w:t>
      </w:r>
      <w:r w:rsidR="00723D23">
        <w:t xml:space="preserve">, </w:t>
      </w:r>
      <w:r w:rsidR="00A804CE" w:rsidRPr="00A804CE">
        <w:t>Matrix 2011)</w:t>
      </w:r>
    </w:p>
    <w:p w14:paraId="18E3AA55" w14:textId="77AC8558" w:rsidR="008B2241" w:rsidRPr="00A804CE" w:rsidRDefault="008B2241" w:rsidP="004E3543">
      <w:r w:rsidRPr="00A804CE">
        <w:t>The White River/Wounded Knee Creek subwatershed, within reservation boundaries, includes southern portions of the Badlands, tribal and non-tribal ranching activities, hay farming, and the communities of Rockyford, Sharps Corner (population approximately 150), Porcupine (population approximately 1,000), Manderson (population approximately 1,000), and Wounded Knee (population approximately 800). All of these communities are served by community wastewater collection systems with treatment lagoons  (Tetra tech 2005</w:t>
      </w:r>
      <w:r w:rsidR="00723D23">
        <w:t xml:space="preserve">, </w:t>
      </w:r>
      <w:r w:rsidR="00A804CE" w:rsidRPr="00A804CE">
        <w:t>Matrix 2011)</w:t>
      </w:r>
      <w:r w:rsidRPr="00A804CE">
        <w:t>.</w:t>
      </w:r>
    </w:p>
    <w:p w14:paraId="710A4C6D" w14:textId="26697506" w:rsidR="009D3188" w:rsidRPr="006D5F96" w:rsidRDefault="009D3188" w:rsidP="004E3543">
      <w:r w:rsidRPr="00A804CE">
        <w:t>The White River/Medicine Root Creek subwatershed, within reservation boundaries, includes</w:t>
      </w:r>
      <w:r w:rsidR="004E3543" w:rsidRPr="00A804CE">
        <w:t xml:space="preserve"> </w:t>
      </w:r>
      <w:r w:rsidRPr="00A804CE">
        <w:t>portions of Badlands National Park, including portions of the Badlands Bombing Range, tribal</w:t>
      </w:r>
      <w:r w:rsidR="004E3543" w:rsidRPr="00A804CE">
        <w:t xml:space="preserve"> </w:t>
      </w:r>
      <w:r w:rsidRPr="00A804CE">
        <w:t>and non-tribal ranching activities, and the community of Kyle (population approximately 2,000).</w:t>
      </w:r>
      <w:r w:rsidR="004E3543" w:rsidRPr="00A804CE">
        <w:t xml:space="preserve">  </w:t>
      </w:r>
      <w:r w:rsidRPr="00A804CE">
        <w:t>Kyle is one of the fastest-growing communities on the reservation (Tetra tech 2005).  Kyle is served by a community wastewater collection system with treatment lagoons</w:t>
      </w:r>
      <w:r w:rsidR="00A804CE" w:rsidRPr="00A804CE">
        <w:t xml:space="preserve"> (Matrix 2011)</w:t>
      </w:r>
      <w:r w:rsidRPr="00A804CE">
        <w:t>.</w:t>
      </w:r>
      <w:r w:rsidRPr="006D5F96">
        <w:t xml:space="preserve">  An infiltration gallery for the Mni Wiconi Drinking Water project is located along th</w:t>
      </w:r>
      <w:r w:rsidR="00E828D9" w:rsidRPr="006D5F96">
        <w:t>e American Horse Creek alluvium.</w:t>
      </w:r>
    </w:p>
    <w:p w14:paraId="3322F1BA" w14:textId="1251719B" w:rsidR="009D3188" w:rsidRPr="006D5F96" w:rsidRDefault="009D3188" w:rsidP="004E3543">
      <w:r w:rsidRPr="006D5F96">
        <w:t>The White River/Bear-in-the-Lodge Creek subwatershed, within reservation boundaries, includes portions of Badlands National Park and portions of the Badlands Bombing Range, tribal and non-tribal ranching activities, and the communities of Potato Creek, Allen, and Hisle (population approximately 20)</w:t>
      </w:r>
      <w:r w:rsidR="00A804CE">
        <w:t xml:space="preserve"> (Matrix 2011)</w:t>
      </w:r>
      <w:r w:rsidRPr="006D5F96">
        <w:t>.</w:t>
      </w:r>
    </w:p>
    <w:p w14:paraId="5EA0376C" w14:textId="34EDAAAB" w:rsidR="008B2241" w:rsidRPr="006D5F96" w:rsidRDefault="008B2241" w:rsidP="008C2F7A">
      <w:r w:rsidRPr="006D5F96">
        <w:t>The Cheyenne River watershed, within reservation boundaries, includes western portions of Badlands National Park, including the Badlands Bombing Range, tribal and non-tribal ranching activities, irrigated crop production, and the community of Red Shirt Village (population approximately</w:t>
      </w:r>
      <w:r w:rsidR="00723D23">
        <w:t xml:space="preserve"> 150) (Tetra tech 2005, </w:t>
      </w:r>
      <w:r w:rsidR="00E828D9" w:rsidRPr="006D5F96">
        <w:t>Matrix 2011</w:t>
      </w:r>
      <w:r w:rsidR="00723D23">
        <w:t>)</w:t>
      </w:r>
      <w:r w:rsidRPr="006D5F96">
        <w:t xml:space="preserve">. </w:t>
      </w:r>
    </w:p>
    <w:p w14:paraId="437B15AF" w14:textId="7A460F37" w:rsidR="009D3188" w:rsidRPr="008C2F7A" w:rsidRDefault="009D3188" w:rsidP="008C2F7A">
      <w:pPr>
        <w:rPr>
          <w:color w:val="3366FF"/>
        </w:rPr>
      </w:pPr>
      <w:r w:rsidRPr="006D5F96">
        <w:t>The White River/Pass Creek subwatershed, within reservation boundaries, includes portions of</w:t>
      </w:r>
      <w:r w:rsidR="008C2F7A" w:rsidRPr="006D5F96">
        <w:t xml:space="preserve"> </w:t>
      </w:r>
      <w:r w:rsidRPr="006D5F96">
        <w:t>Badlands National Park, tribal and non-tribal ranching activities, irrigated agriculture including alfalfa and corn production, and the communities of Wanblee (population approximately 1,500), Long Valley (population approximately 100), and Vetal (population approximately 50). Th</w:t>
      </w:r>
      <w:r w:rsidR="008C2F7A" w:rsidRPr="006D5F96">
        <w:t>e</w:t>
      </w:r>
      <w:r w:rsidRPr="006D5F96">
        <w:t xml:space="preserve"> communities of Long Valley and Vetal are non-Indian and do not fall under tribal jurisdiction</w:t>
      </w:r>
      <w:r w:rsidR="00E828D9" w:rsidRPr="006D5F96">
        <w:t xml:space="preserve"> </w:t>
      </w:r>
      <w:r w:rsidR="00723D23">
        <w:t>(</w:t>
      </w:r>
      <w:r w:rsidR="00E828D9" w:rsidRPr="006D5F96">
        <w:t>Matrix 2011</w:t>
      </w:r>
      <w:r w:rsidR="00723D23">
        <w:t>)</w:t>
      </w:r>
      <w:r w:rsidRPr="006D5F96">
        <w:t>.</w:t>
      </w:r>
    </w:p>
    <w:p w14:paraId="473CFB19" w14:textId="4A7C1876" w:rsidR="001434B9" w:rsidRPr="00C27F8B" w:rsidRDefault="00F96C96" w:rsidP="00C27F8B">
      <w:pPr>
        <w:pStyle w:val="Heading3"/>
      </w:pPr>
      <w:bookmarkStart w:id="11" w:name="_Toc262198156"/>
      <w:r>
        <w:t>1.1.2</w:t>
      </w:r>
      <w:r>
        <w:tab/>
        <w:t>Climate</w:t>
      </w:r>
      <w:r w:rsidR="00B13B7E">
        <w:t xml:space="preserve"> and Geology</w:t>
      </w:r>
      <w:bookmarkEnd w:id="11"/>
    </w:p>
    <w:p w14:paraId="7B05C325" w14:textId="49B27268" w:rsidR="006D5F96" w:rsidRDefault="001434B9" w:rsidP="001434B9">
      <w:r w:rsidRPr="009B5D70">
        <w:t>The climate is typical of the Northern Great Plains with a median temperature</w:t>
      </w:r>
      <w:r w:rsidRPr="00B77FAF">
        <w:t xml:space="preserve"> of 5</w:t>
      </w:r>
      <w:r w:rsidRPr="00B77FAF">
        <w:rPr>
          <w:vertAlign w:val="superscript"/>
        </w:rPr>
        <w:t>0</w:t>
      </w:r>
      <w:r w:rsidR="00ED5D88">
        <w:t>F in January and 73</w:t>
      </w:r>
      <w:r w:rsidRPr="00B77FAF">
        <w:rPr>
          <w:vertAlign w:val="superscript"/>
        </w:rPr>
        <w:t>0</w:t>
      </w:r>
      <w:r w:rsidRPr="00B77FAF">
        <w:t xml:space="preserve">F in July </w:t>
      </w:r>
      <w:r>
        <w:t>(</w:t>
      </w:r>
      <w:r w:rsidRPr="00B77FAF">
        <w:t xml:space="preserve">SDSU </w:t>
      </w:r>
      <w:r>
        <w:t xml:space="preserve">climate website, </w:t>
      </w:r>
      <w:r w:rsidRPr="00B77FAF">
        <w:t>accessed March 6</w:t>
      </w:r>
      <w:r>
        <w:t>, 2013)</w:t>
      </w:r>
      <w:r w:rsidRPr="00B77FAF">
        <w:t>.  The average annual precipitation between the years 1971 and 2000 at the Manderson 3 NE station is 19.3 inches with January as the driest month (0.39 inches) and June as the wettest month (3.18 inches).  The Manderson station is slightly drier than the rest of the south-central region of South Dakota, which has an average precipitation of 21.6 +/-4.5 inches (standard deviation</w:t>
      </w:r>
      <w:r>
        <w:t>) (</w:t>
      </w:r>
      <w:r w:rsidRPr="00B77FAF">
        <w:t xml:space="preserve">SDSU </w:t>
      </w:r>
      <w:r>
        <w:t xml:space="preserve">climate website, </w:t>
      </w:r>
      <w:r w:rsidRPr="00B77FAF">
        <w:t>accessed March 6</w:t>
      </w:r>
      <w:r>
        <w:t>, 2013)</w:t>
      </w:r>
      <w:r w:rsidRPr="00B77FAF">
        <w:t>.</w:t>
      </w:r>
      <w:r>
        <w:t xml:space="preserve">  </w:t>
      </w:r>
      <w:r w:rsidRPr="009E4B1C">
        <w:rPr>
          <w:rFonts w:cstheme="minorHAnsi"/>
        </w:rPr>
        <w:t>The Keya Paha Tablelands receives a mean annual precipitation of 16-20 inches while the Pine Ridge Escarpment receives 16-17 inches (Bryce et al., 1998).</w:t>
      </w:r>
      <w:r>
        <w:rPr>
          <w:rFonts w:cstheme="minorHAnsi"/>
          <w:noProof/>
        </w:rPr>
        <w:t xml:space="preserve"> </w:t>
      </w:r>
      <w:r w:rsidRPr="00B77FAF">
        <w:t xml:space="preserve"> The Great Plains has an historical record of major drought </w:t>
      </w:r>
      <w:r>
        <w:fldChar w:fldCharType="begin"/>
      </w:r>
      <w:r>
        <w:instrText xml:space="preserve"> ADDIN EN.CITE &lt;EndNote&gt;&lt;Cite&gt;&lt;Author&gt;Meyer&lt;/Author&gt;&lt;Year&gt;1999&lt;/Year&gt;&lt;RecNum&gt;339&lt;/RecNum&gt;&lt;DisplayText&gt;(Meyer et al., 1999)&lt;/DisplayText&gt;&lt;record&gt;&lt;rec-number&gt;339&lt;/rec-number&gt;&lt;foreign-keys&gt;&lt;key app="EN" db-id="9dfzrewpwp5zzvere07vw9x3z5wrx5pvrd95"&gt;339&lt;/key&gt;&lt;/foreign-keys&gt;&lt;ref-type name="Journal Article"&gt;17&lt;/ref-type&gt;&lt;contributors&gt;&lt;authors&gt;&lt;author&gt;Meyer, J.L.&lt;/author&gt;&lt;author&gt;Sale, M.J.&lt;/author&gt;&lt;author&gt;Mulholland, P.J.&lt;/author&gt;&lt;author&gt;Poff, N.L.R.&lt;/author&gt;&lt;/authors&gt;&lt;/contributors&gt;&lt;titles&gt;&lt;title&gt;Impacts of Climate Change on Aquatic Ecosystem Functioning and Health&lt;/title&gt;&lt;secondary-title&gt;JAWRA Journal of the American Water Resources Association&lt;/secondary-title&gt;&lt;/titles&gt;&lt;periodical&gt;&lt;full-title&gt;JAWRA Journal of the American Water Resources Association&lt;/full-title&gt;&lt;/periodical&gt;&lt;pages&gt;1373-1386&lt;/pages&gt;&lt;volume&gt;35&lt;/volume&gt;&lt;number&gt;6&lt;/number&gt;&lt;dates&gt;&lt;year&gt;1999&lt;/year&gt;&lt;/dates&gt;&lt;isbn&gt;1752-1688&lt;/isbn&gt;&lt;urls&gt;&lt;/urls&gt;&lt;/record&gt;&lt;/Cite&gt;&lt;/EndNote&gt;</w:instrText>
      </w:r>
      <w:r>
        <w:fldChar w:fldCharType="separate"/>
      </w:r>
      <w:r>
        <w:rPr>
          <w:noProof/>
        </w:rPr>
        <w:t>(</w:t>
      </w:r>
      <w:hyperlink w:anchor="_ENREF_20" w:tooltip="Meyer, 1999 #339" w:history="1">
        <w:r>
          <w:rPr>
            <w:noProof/>
          </w:rPr>
          <w:t>Meyer et al., 1999</w:t>
        </w:r>
      </w:hyperlink>
      <w:r>
        <w:rPr>
          <w:noProof/>
        </w:rPr>
        <w:t>)</w:t>
      </w:r>
      <w:r>
        <w:fldChar w:fldCharType="end"/>
      </w:r>
      <w:r w:rsidRPr="00B77FAF">
        <w:t xml:space="preserve">.  The 2012 drought resulted in zero flow conditions in the White River and a majority of </w:t>
      </w:r>
      <w:r w:rsidR="00723D23">
        <w:t xml:space="preserve">White River </w:t>
      </w:r>
      <w:r w:rsidRPr="00B77FAF">
        <w:t xml:space="preserve">tributary streams </w:t>
      </w:r>
      <w:r>
        <w:t>(</w:t>
      </w:r>
      <w:r w:rsidRPr="00B77FAF">
        <w:t>Tinant</w:t>
      </w:r>
      <w:r>
        <w:t xml:space="preserve"> personal observation)</w:t>
      </w:r>
      <w:r w:rsidRPr="00B77FAF">
        <w:t xml:space="preserve">.  </w:t>
      </w:r>
    </w:p>
    <w:p w14:paraId="271C6917" w14:textId="4E4F20D8" w:rsidR="006D5F96" w:rsidRPr="00B77FAF" w:rsidRDefault="006D5F96" w:rsidP="001434B9">
      <w:r w:rsidRPr="009B5D70">
        <w:t>The amount and frequency of hydrological exchange between</w:t>
      </w:r>
      <w:r w:rsidRPr="00B77FAF">
        <w:t xml:space="preserve"> the floodplain, groundwater and the stream depends on </w:t>
      </w:r>
      <w:r w:rsidR="00ED5D88">
        <w:t xml:space="preserve">geology and </w:t>
      </w:r>
      <w:r w:rsidRPr="00B77FAF">
        <w:t>alluvial co</w:t>
      </w:r>
      <w:r w:rsidR="00ED5D88">
        <w:t>mposition</w:t>
      </w:r>
      <w:r w:rsidRPr="00B77FAF">
        <w:t>.</w:t>
      </w:r>
      <w:r w:rsidRPr="00B77FAF">
        <w:rPr>
          <w:i/>
        </w:rPr>
        <w:t xml:space="preserve"> </w:t>
      </w:r>
      <w:r>
        <w:t xml:space="preserve">Upper White River tributaries begin in central Nebraska as springs. </w:t>
      </w:r>
      <w:r w:rsidRPr="00B77FAF">
        <w:t xml:space="preserve">Middle White River tributaries begin in Arikaree Group sandstones and siltstones, and then flow across </w:t>
      </w:r>
      <w:r>
        <w:t>White River Group</w:t>
      </w:r>
      <w:r w:rsidRPr="00B77FAF">
        <w:t xml:space="preserve"> volcaniclastic claystones, before draining into the White River </w:t>
      </w:r>
      <w:r w:rsidR="00ED5D88">
        <w:t>(Bryce et al. 1998, Heakin</w:t>
      </w:r>
      <w:r w:rsidR="00ED5D88" w:rsidRPr="00ED5D88">
        <w:t xml:space="preserve"> 1999). </w:t>
      </w:r>
      <w:r w:rsidRPr="00B77FAF">
        <w:t xml:space="preserve">Sandier units of the Arikaree group form water table aquifers that sustain base flow in the </w:t>
      </w:r>
      <w:r>
        <w:t>upper</w:t>
      </w:r>
      <w:r w:rsidRPr="00B77FAF">
        <w:t xml:space="preserve"> reaches of White River tributaries</w:t>
      </w:r>
      <w:r w:rsidR="00723D23">
        <w:t xml:space="preserve"> (Heaken 1999)</w:t>
      </w:r>
      <w:r w:rsidRPr="00B77FAF">
        <w:t xml:space="preserve">.  </w:t>
      </w:r>
      <w:r w:rsidR="00ED5D88">
        <w:t>T</w:t>
      </w:r>
      <w:r w:rsidR="00ED5D88" w:rsidRPr="00B77FAF">
        <w:t xml:space="preserve">he hydrologic regime </w:t>
      </w:r>
      <w:r w:rsidR="00ED5D88">
        <w:t xml:space="preserve">shifts </w:t>
      </w:r>
      <w:r w:rsidR="00ED5D88" w:rsidRPr="00B77FAF">
        <w:t xml:space="preserve">from a mixed flow regime to an event-dominated regime </w:t>
      </w:r>
      <w:r w:rsidR="00ED5D88">
        <w:t>as streams cross the Arikaree Group – White River Group contact as i</w:t>
      </w:r>
      <w:r w:rsidRPr="00B77FAF">
        <w:t>nfiltration</w:t>
      </w:r>
      <w:r w:rsidR="00ED5D88">
        <w:t xml:space="preserve"> rates decrease</w:t>
      </w:r>
      <w:r w:rsidRPr="00B77FAF">
        <w:t xml:space="preserve"> and </w:t>
      </w:r>
      <w:r w:rsidR="00ED5D88">
        <w:t xml:space="preserve">the volume of </w:t>
      </w:r>
      <w:r w:rsidRPr="00B77FAF">
        <w:t>overland flow increase</w:t>
      </w:r>
      <w:r>
        <w:t>s</w:t>
      </w:r>
      <w:r w:rsidRPr="00B77FAF">
        <w:t xml:space="preserve"> </w:t>
      </w:r>
      <w:r>
        <w:t>(</w:t>
      </w:r>
      <w:r w:rsidRPr="00B77FAF">
        <w:t>Foreman 2006</w:t>
      </w:r>
      <w:r>
        <w:t>)</w:t>
      </w:r>
      <w:r w:rsidRPr="00B77FAF">
        <w:t>.</w:t>
      </w:r>
      <w:r>
        <w:t xml:space="preserve">   Infiltration, percolation and ground water flow dominates</w:t>
      </w:r>
      <w:r w:rsidR="00ED5D88">
        <w:t xml:space="preserve"> Sandhills ecoregion hydrology in</w:t>
      </w:r>
      <w:r>
        <w:t xml:space="preserve"> the Little White River watershed</w:t>
      </w:r>
      <w:del w:id="12" w:author="Charles Jason Tinant" w:date="2015-01-26T12:30:00Z">
        <w:r w:rsidDel="001C2062">
          <w:delText xml:space="preserve"> (Figure 3)</w:delText>
        </w:r>
      </w:del>
      <w:r>
        <w:t>.</w:t>
      </w:r>
      <w:r w:rsidR="00E01BA4">
        <w:t xml:space="preserve">  </w:t>
      </w:r>
      <w:del w:id="13" w:author="Charles Jason Tinant" w:date="2015-01-26T12:30:00Z">
        <w:r w:rsidR="00E01BA4" w:rsidDel="001C2062">
          <w:delText>Days of accrual which is shown on the figure refers to the average number of days between spates greater than 3-times the median flow rate.</w:delText>
        </w:r>
      </w:del>
    </w:p>
    <w:p w14:paraId="79569AA8" w14:textId="1A78FD5E" w:rsidR="006D5F96" w:rsidRPr="008C2F7A" w:rsidRDefault="006D5F96" w:rsidP="00205AB5">
      <w:pPr>
        <w:rPr>
          <w:color w:val="3366FF"/>
        </w:rPr>
      </w:pPr>
      <w:del w:id="14" w:author="Charles Jason Tinant" w:date="2015-01-26T12:30:00Z">
        <w:r w:rsidDel="001C2062">
          <w:rPr>
            <w:noProof/>
            <w:color w:val="3366FF"/>
          </w:rPr>
          <w:drawing>
            <wp:inline distT="0" distB="0" distL="0" distR="0" wp14:anchorId="2116894C" wp14:editId="2E9CBEC4">
              <wp:extent cx="5308600" cy="3813598"/>
              <wp:effectExtent l="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l="17309" t="20344" r="19329" b="18624"/>
                      <a:stretch/>
                    </pic:blipFill>
                    <pic:spPr bwMode="auto">
                      <a:xfrm>
                        <a:off x="0" y="0"/>
                        <a:ext cx="5309623" cy="3814333"/>
                      </a:xfrm>
                      <a:prstGeom prst="rect">
                        <a:avLst/>
                      </a:prstGeom>
                      <a:noFill/>
                      <a:ln>
                        <a:noFill/>
                      </a:ln>
                      <a:extLst>
                        <a:ext uri="{53640926-AAD7-44d8-BBD7-CCE9431645EC}">
                          <a14:shadowObscured xmlns:a14="http://schemas.microsoft.com/office/drawing/2010/main"/>
                        </a:ext>
                      </a:extLst>
                    </pic:spPr>
                  </pic:pic>
                </a:graphicData>
              </a:graphic>
            </wp:inline>
          </w:drawing>
        </w:r>
      </w:del>
    </w:p>
    <w:p w14:paraId="6DAB3378" w14:textId="295A9912" w:rsidR="006D5F96" w:rsidRDefault="006D5F96" w:rsidP="006D5F96">
      <w:pPr>
        <w:pStyle w:val="Caption"/>
      </w:pPr>
      <w:bookmarkStart w:id="15" w:name="_Toc253843591"/>
      <w:r>
        <w:t xml:space="preserve">Figure </w:t>
      </w:r>
      <w:r w:rsidR="001C2062">
        <w:fldChar w:fldCharType="begin"/>
      </w:r>
      <w:r w:rsidR="001C2062">
        <w:instrText xml:space="preserve"> SEQ Figure \* ARABIC </w:instrText>
      </w:r>
      <w:r w:rsidR="001C2062">
        <w:fldChar w:fldCharType="separate"/>
      </w:r>
      <w:r>
        <w:rPr>
          <w:noProof/>
        </w:rPr>
        <w:t>3</w:t>
      </w:r>
      <w:r w:rsidR="001C2062">
        <w:rPr>
          <w:noProof/>
        </w:rPr>
        <w:fldChar w:fldCharType="end"/>
      </w:r>
      <w:r>
        <w:t>: Flow Duration Curves for the White River and Little White River Watersheds</w:t>
      </w:r>
      <w:bookmarkEnd w:id="15"/>
    </w:p>
    <w:p w14:paraId="6D0A28CC" w14:textId="77777777" w:rsidR="006D5F96" w:rsidRPr="006D5F96" w:rsidRDefault="006D5F96" w:rsidP="006D5F96">
      <w:pPr>
        <w:pStyle w:val="Heading3"/>
        <w:rPr>
          <w:color w:val="auto"/>
        </w:rPr>
      </w:pPr>
      <w:bookmarkStart w:id="16" w:name="_Toc262198157"/>
      <w:r w:rsidRPr="006D5F96">
        <w:rPr>
          <w:color w:val="auto"/>
        </w:rPr>
        <w:t>1.1.3</w:t>
      </w:r>
      <w:r w:rsidRPr="006D5F96">
        <w:rPr>
          <w:color w:val="auto"/>
        </w:rPr>
        <w:tab/>
        <w:t>Monitoring Sites</w:t>
      </w:r>
      <w:bookmarkEnd w:id="16"/>
    </w:p>
    <w:p w14:paraId="0C732D8C" w14:textId="00B936BC" w:rsidR="005B20FA" w:rsidRPr="006D5F96" w:rsidRDefault="006D5F96" w:rsidP="006D5F96">
      <w:pPr>
        <w:rPr>
          <w:rFonts w:asciiTheme="majorHAnsi" w:eastAsiaTheme="majorEastAsia" w:hAnsiTheme="majorHAnsi" w:cstheme="majorBidi"/>
          <w:b/>
          <w:bCs/>
          <w:i/>
          <w:iCs/>
        </w:rPr>
      </w:pPr>
      <w:r w:rsidRPr="006D5F96">
        <w:t xml:space="preserve">The Oglala Sioux Tribe (OST) currently maintains </w:t>
      </w:r>
      <w:r w:rsidR="00E01BA4">
        <w:t>38</w:t>
      </w:r>
      <w:r w:rsidRPr="006D5F96">
        <w:t xml:space="preserve"> water-quality monitoring stations.  The Upper White River subwatershed includes three monitoring stations on White Clay Creek (WCC1</w:t>
      </w:r>
      <w:r w:rsidR="00E01BA4">
        <w:t xml:space="preserve"> – WCC3</w:t>
      </w:r>
      <w:r w:rsidRPr="006D5F96">
        <w:t>), a station on Wolf Creek (WOL1), and a station on the White River (WH</w:t>
      </w:r>
      <w:r w:rsidR="00E01BA4">
        <w:t>R</w:t>
      </w:r>
      <w:r w:rsidRPr="006D5F96">
        <w:t>1).  The White River/Wounded Knee Creek subwatershed includes four stati</w:t>
      </w:r>
      <w:r w:rsidR="00E01BA4">
        <w:t>ons on Wounded Knee Creek (WOK1 –</w:t>
      </w:r>
      <w:r w:rsidRPr="006D5F96">
        <w:t>WOK</w:t>
      </w:r>
      <w:r w:rsidR="00E01BA4">
        <w:t>4)</w:t>
      </w:r>
      <w:r w:rsidRPr="006D5F96">
        <w:t>, three stations on Porcupine Creek (POR1</w:t>
      </w:r>
      <w:r w:rsidR="00E01BA4">
        <w:t xml:space="preserve"> – </w:t>
      </w:r>
      <w:r w:rsidRPr="006D5F96">
        <w:t>POR3) and a station on the White River (WHR2).  The White River/Medicine Root Creek subwatershed includes three stations on Medicine Root Creek (MER1, MER3, MER4), a station on No Flesh Creek (NF</w:t>
      </w:r>
      <w:r w:rsidR="00E01BA4">
        <w:t>L</w:t>
      </w:r>
      <w:r w:rsidRPr="006D5F96">
        <w:t>1), a station on American Horse Creek (AMH1), and a station on Red Water Creek (RED1).  The White River/Bear-in-the-Lodge Creek subwatershed includes stations on the Bear Creek and Bear in the Lodge Cr</w:t>
      </w:r>
      <w:r w:rsidR="00E01BA4">
        <w:t xml:space="preserve">eek complex (BEA1 – BEA3, BLC1, </w:t>
      </w:r>
      <w:r w:rsidRPr="006D5F96">
        <w:t>BLC2), a station on Potato Creek (POT1), a station on Lost Dog Creek (LDC1), a station on Corn Creek (COR1), two stati</w:t>
      </w:r>
      <w:r w:rsidR="00E01BA4">
        <w:t xml:space="preserve">ons on Eagle Nest Creek (EAN1, </w:t>
      </w:r>
      <w:r w:rsidRPr="006D5F96">
        <w:t xml:space="preserve">EAN2) and a station on the White River (WHR5). </w:t>
      </w:r>
      <w:r w:rsidR="00E01BA4">
        <w:t xml:space="preserve"> The White River/Pass Creek sub</w:t>
      </w:r>
      <w:r w:rsidRPr="006D5F96">
        <w:t>watershed contains a station on Corn Creek (COR1), a station on Craven Creek (CRA1), a station on Long Creek (LON1), a station on Buzzard Creek (BUZ1), three stations on Pass Creek (PAS1</w:t>
      </w:r>
      <w:r w:rsidR="00E01BA4">
        <w:t xml:space="preserve"> – </w:t>
      </w:r>
      <w:r w:rsidRPr="006D5F96">
        <w:t>PAS3), and a station on the White River (WHR4).  The Cheyenne River watershed contains two stations on the Cheyenne River (CH</w:t>
      </w:r>
      <w:r w:rsidR="00E01BA4">
        <w:t xml:space="preserve">R1 and CHR2) (Tetra tech 2005, </w:t>
      </w:r>
      <w:r w:rsidRPr="006D5F96">
        <w:t>Matrix 2011).</w:t>
      </w:r>
    </w:p>
    <w:p w14:paraId="39A71DF7" w14:textId="77777777" w:rsidR="00617AA4" w:rsidRPr="006D5F96" w:rsidRDefault="00617AA4" w:rsidP="00617AA4">
      <w:pPr>
        <w:pStyle w:val="Heading3"/>
        <w:rPr>
          <w:color w:val="auto"/>
        </w:rPr>
      </w:pPr>
      <w:bookmarkStart w:id="17" w:name="_Toc262198158"/>
      <w:r w:rsidRPr="006D5F96">
        <w:rPr>
          <w:color w:val="auto"/>
        </w:rPr>
        <w:t>1.1.</w:t>
      </w:r>
      <w:r w:rsidR="00F96C96" w:rsidRPr="006D5F96">
        <w:rPr>
          <w:color w:val="auto"/>
        </w:rPr>
        <w:t>4</w:t>
      </w:r>
      <w:r w:rsidRPr="006D5F96">
        <w:rPr>
          <w:color w:val="auto"/>
        </w:rPr>
        <w:tab/>
      </w:r>
      <w:r w:rsidR="000C3DEA" w:rsidRPr="006D5F96">
        <w:rPr>
          <w:color w:val="auto"/>
        </w:rPr>
        <w:t xml:space="preserve">Beneficial Uses and </w:t>
      </w:r>
      <w:r w:rsidRPr="006D5F96">
        <w:rPr>
          <w:color w:val="auto"/>
        </w:rPr>
        <w:t xml:space="preserve">Water </w:t>
      </w:r>
      <w:r w:rsidR="00777CE2" w:rsidRPr="006D5F96">
        <w:rPr>
          <w:color w:val="auto"/>
        </w:rPr>
        <w:t>Q</w:t>
      </w:r>
      <w:r w:rsidRPr="006D5F96">
        <w:rPr>
          <w:color w:val="auto"/>
        </w:rPr>
        <w:t xml:space="preserve">uality </w:t>
      </w:r>
      <w:r w:rsidR="0031712B" w:rsidRPr="006D5F96">
        <w:rPr>
          <w:color w:val="auto"/>
        </w:rPr>
        <w:t>Standards</w:t>
      </w:r>
      <w:bookmarkEnd w:id="17"/>
      <w:r w:rsidR="000C3DEA" w:rsidRPr="006D5F96">
        <w:rPr>
          <w:color w:val="auto"/>
        </w:rPr>
        <w:t xml:space="preserve"> </w:t>
      </w:r>
    </w:p>
    <w:p w14:paraId="5B3558DB" w14:textId="14DE0056" w:rsidR="000C3DEA" w:rsidRPr="006D5F96" w:rsidRDefault="00205AB5" w:rsidP="00A923FF">
      <w:r w:rsidRPr="006D5F96">
        <w:rPr>
          <w:rFonts w:cstheme="minorHAnsi"/>
        </w:rPr>
        <w:t>“</w:t>
      </w:r>
      <w:r w:rsidR="009D7470" w:rsidRPr="006D5F96">
        <w:rPr>
          <w:rFonts w:cstheme="minorHAnsi"/>
        </w:rPr>
        <w:t>The purpose of water quality standards</w:t>
      </w:r>
      <w:r w:rsidR="00A60789" w:rsidRPr="006D5F96">
        <w:rPr>
          <w:rFonts w:cstheme="minorHAnsi"/>
        </w:rPr>
        <w:t xml:space="preserve"> is</w:t>
      </w:r>
      <w:r w:rsidR="00BC3CF2">
        <w:rPr>
          <w:rFonts w:cstheme="minorHAnsi"/>
        </w:rPr>
        <w:t xml:space="preserve"> to define </w:t>
      </w:r>
      <w:r w:rsidR="00ED5D88">
        <w:rPr>
          <w:rFonts w:cstheme="minorHAnsi"/>
        </w:rPr>
        <w:t>the</w:t>
      </w:r>
      <w:r w:rsidR="0098573B" w:rsidRPr="006D5F96">
        <w:rPr>
          <w:rFonts w:cstheme="minorHAnsi"/>
        </w:rPr>
        <w:t xml:space="preserve"> water quality goals of a water body, or portion thereof, by designating the use or uses and </w:t>
      </w:r>
      <w:r w:rsidR="00932F7A" w:rsidRPr="006D5F96">
        <w:rPr>
          <w:rFonts w:cstheme="minorHAnsi"/>
        </w:rPr>
        <w:t>identifying</w:t>
      </w:r>
      <w:r w:rsidR="0098573B" w:rsidRPr="006D5F96">
        <w:rPr>
          <w:rFonts w:cstheme="minorHAnsi"/>
        </w:rPr>
        <w:t xml:space="preserve"> criteria necessary to protect the uses.</w:t>
      </w:r>
      <w:r w:rsidR="00EA5E43" w:rsidRPr="006D5F96">
        <w:rPr>
          <w:rFonts w:cstheme="minorHAnsi"/>
        </w:rPr>
        <w:t xml:space="preserve">  </w:t>
      </w:r>
      <w:r w:rsidR="00E60978" w:rsidRPr="006D5F96">
        <w:rPr>
          <w:rFonts w:cstheme="minorHAnsi"/>
        </w:rPr>
        <w:t>Each state</w:t>
      </w:r>
      <w:r w:rsidR="00A611E5" w:rsidRPr="006D5F96">
        <w:rPr>
          <w:rFonts w:cstheme="minorHAnsi"/>
        </w:rPr>
        <w:t xml:space="preserve"> adopt</w:t>
      </w:r>
      <w:r w:rsidR="00932F7A" w:rsidRPr="006D5F96">
        <w:rPr>
          <w:rFonts w:cstheme="minorHAnsi"/>
        </w:rPr>
        <w:t>s</w:t>
      </w:r>
      <w:r w:rsidR="00A611E5" w:rsidRPr="006D5F96">
        <w:rPr>
          <w:rFonts w:cstheme="minorHAnsi"/>
        </w:rPr>
        <w:t xml:space="preserve"> water quality standards to protect public health or welfare, </w:t>
      </w:r>
      <w:r w:rsidR="00064648" w:rsidRPr="006D5F96">
        <w:rPr>
          <w:rFonts w:cstheme="minorHAnsi"/>
        </w:rPr>
        <w:t>enhance</w:t>
      </w:r>
      <w:r w:rsidR="00A611E5" w:rsidRPr="006D5F96">
        <w:rPr>
          <w:rFonts w:cstheme="minorHAnsi"/>
        </w:rPr>
        <w:t xml:space="preserve"> the quality of water and serve the purposes of the Clean Water Act, established by Congress in 1972</w:t>
      </w:r>
      <w:r w:rsidR="00ED5D88">
        <w:rPr>
          <w:rFonts w:cstheme="minorHAnsi"/>
        </w:rPr>
        <w:t>”</w:t>
      </w:r>
      <w:r w:rsidR="00A611E5" w:rsidRPr="006D5F96">
        <w:rPr>
          <w:rFonts w:cstheme="minorHAnsi"/>
        </w:rPr>
        <w:t xml:space="preserve"> </w:t>
      </w:r>
      <w:r w:rsidR="009709D1" w:rsidRPr="006D5F96">
        <w:rPr>
          <w:rFonts w:cstheme="minorHAnsi"/>
          <w:noProof/>
        </w:rPr>
        <w:t>(The U.</w:t>
      </w:r>
      <w:r w:rsidR="00E01BA4">
        <w:rPr>
          <w:rFonts w:cstheme="minorHAnsi"/>
          <w:noProof/>
        </w:rPr>
        <w:t>S. Government's Printing Office</w:t>
      </w:r>
      <w:r w:rsidR="009709D1" w:rsidRPr="006D5F96">
        <w:rPr>
          <w:rFonts w:cstheme="minorHAnsi"/>
          <w:noProof/>
        </w:rPr>
        <w:t xml:space="preserve"> 2011)</w:t>
      </w:r>
      <w:r w:rsidR="00A611E5" w:rsidRPr="006D5F96">
        <w:rPr>
          <w:rFonts w:cstheme="minorHAnsi"/>
        </w:rPr>
        <w:t>.</w:t>
      </w:r>
      <w:r w:rsidR="00D627BE" w:rsidRPr="006D5F96">
        <w:t xml:space="preserve"> Water Quality Standards consist of Beneficial Uses, Water Quality Criteria, and Anti</w:t>
      </w:r>
      <w:r w:rsidR="00ED5D88">
        <w:t>-</w:t>
      </w:r>
      <w:r w:rsidR="00F06035" w:rsidRPr="006D5F96">
        <w:t>d</w:t>
      </w:r>
      <w:r w:rsidR="005763EA" w:rsidRPr="006D5F96">
        <w:t>egradation Clauses</w:t>
      </w:r>
      <w:r w:rsidRPr="006D5F96">
        <w:t>” (Matrix 2011)</w:t>
      </w:r>
      <w:r w:rsidR="005763EA" w:rsidRPr="006D5F96">
        <w:t xml:space="preserve">.  </w:t>
      </w:r>
      <w:r w:rsidR="000C3DEA" w:rsidRPr="006D5F96">
        <w:t xml:space="preserve">The Tetra-tech (2005) and Matrix (2011) reports describe OST and South Dakota administrative rules for </w:t>
      </w:r>
      <w:r w:rsidR="00E86E6B" w:rsidRPr="006D5F96">
        <w:t>beneficial</w:t>
      </w:r>
      <w:r w:rsidR="000C3DEA" w:rsidRPr="006D5F96">
        <w:t xml:space="preserve"> uses, water quality criteria and anti</w:t>
      </w:r>
      <w:r w:rsidR="00F5106C" w:rsidRPr="006D5F96">
        <w:t>-</w:t>
      </w:r>
      <w:r w:rsidR="000C3DEA" w:rsidRPr="006D5F96">
        <w:t>degra</w:t>
      </w:r>
      <w:r w:rsidR="00E86E6B" w:rsidRPr="006D5F96">
        <w:t>da</w:t>
      </w:r>
      <w:r w:rsidR="000C3DEA" w:rsidRPr="006D5F96">
        <w:t>tion clauses</w:t>
      </w:r>
      <w:r w:rsidR="00E86E6B" w:rsidRPr="006D5F96">
        <w:t xml:space="preserve"> in effect for the Pine Ridge Reservation</w:t>
      </w:r>
      <w:r w:rsidR="000C3DEA" w:rsidRPr="006D5F96">
        <w:t xml:space="preserve">. </w:t>
      </w:r>
    </w:p>
    <w:p w14:paraId="289EB861" w14:textId="77777777" w:rsidR="0051033D" w:rsidRPr="004E6F00" w:rsidRDefault="00617AA4" w:rsidP="00225D77">
      <w:pPr>
        <w:pStyle w:val="Heading2"/>
      </w:pPr>
      <w:bookmarkStart w:id="18" w:name="_Toc262198159"/>
      <w:r w:rsidRPr="004E6F00">
        <w:t>1.2</w:t>
      </w:r>
      <w:r w:rsidR="002D5C05" w:rsidRPr="004E6F00">
        <w:tab/>
      </w:r>
      <w:r w:rsidR="003155B6" w:rsidRPr="004E6F00">
        <w:t xml:space="preserve">Goals </w:t>
      </w:r>
      <w:r w:rsidR="001E2FCE" w:rsidRPr="004E6F00">
        <w:t>and Objectives</w:t>
      </w:r>
      <w:bookmarkEnd w:id="18"/>
    </w:p>
    <w:p w14:paraId="6C142D83" w14:textId="264A4A81" w:rsidR="00617AA4" w:rsidRPr="004E6F00" w:rsidRDefault="005C3BCF" w:rsidP="006D6021">
      <w:r w:rsidRPr="004E6F00">
        <w:t xml:space="preserve">The overall goals and objectives </w:t>
      </w:r>
      <w:r w:rsidR="00744FF4" w:rsidRPr="004E6F00">
        <w:t xml:space="preserve">of the 106 Water Quality Program </w:t>
      </w:r>
      <w:r w:rsidRPr="004E6F00">
        <w:t>remain consistent with the</w:t>
      </w:r>
      <w:r w:rsidR="00617AA4" w:rsidRPr="004E6F00">
        <w:t xml:space="preserve"> NPS</w:t>
      </w:r>
      <w:r w:rsidR="00744FF4" w:rsidRPr="004E6F00">
        <w:t xml:space="preserve"> Management Program Pla</w:t>
      </w:r>
      <w:r w:rsidR="00E01BA4">
        <w:t xml:space="preserve">n (Tetra Tech 2005, </w:t>
      </w:r>
      <w:r w:rsidR="00E86E6B">
        <w:t>Matrix 2011), which include</w:t>
      </w:r>
      <w:r w:rsidR="00617AA4" w:rsidRPr="004E6F00">
        <w:t>:</w:t>
      </w:r>
    </w:p>
    <w:p w14:paraId="5D22F758" w14:textId="77777777" w:rsidR="00617AA4" w:rsidRPr="004E6F00" w:rsidRDefault="00617AA4" w:rsidP="00FD2DC9">
      <w:pPr>
        <w:pStyle w:val="ListParagraph"/>
        <w:numPr>
          <w:ilvl w:val="0"/>
          <w:numId w:val="8"/>
        </w:numPr>
      </w:pPr>
      <w:r w:rsidRPr="004E6F00">
        <w:t>Restore and maintain the chemical, physical and biological integrity of the waters within the jurisdiction of OST to preserve and enhance the environment within the jurisdiction of the Tribe.</w:t>
      </w:r>
    </w:p>
    <w:p w14:paraId="2177D572" w14:textId="77777777" w:rsidR="00617AA4" w:rsidRPr="004E6F00" w:rsidRDefault="00617AA4" w:rsidP="00FD2DC9">
      <w:pPr>
        <w:pStyle w:val="ListParagraph"/>
        <w:numPr>
          <w:ilvl w:val="0"/>
          <w:numId w:val="8"/>
        </w:numPr>
      </w:pPr>
      <w:r w:rsidRPr="004E6F00">
        <w:t>Conserve waters within the jurisdiction of the Tribe by protecting, maintaining and improving the quality of water for public water supplies, wildlife, fish and aquatic life, recreation, agriculture, industry, cultural and other beneficial uses.</w:t>
      </w:r>
    </w:p>
    <w:p w14:paraId="0D442E2A" w14:textId="77777777" w:rsidR="00617AA4" w:rsidRPr="004E6F00" w:rsidRDefault="00617AA4" w:rsidP="00FD2DC9">
      <w:pPr>
        <w:pStyle w:val="ListParagraph"/>
        <w:numPr>
          <w:ilvl w:val="0"/>
          <w:numId w:val="8"/>
        </w:numPr>
      </w:pPr>
      <w:r w:rsidRPr="004E6F00">
        <w:t>Identify the BMPs and measures to be undertaken to reduce pollutant loading from each category and subcategory of nonpoint source pollution in each watershed, taking into account the impact of best management practices on groundwater quality.</w:t>
      </w:r>
    </w:p>
    <w:p w14:paraId="0BABBA22" w14:textId="77777777" w:rsidR="00617AA4" w:rsidRPr="004E6F00" w:rsidRDefault="00617AA4" w:rsidP="00FD2DC9">
      <w:pPr>
        <w:pStyle w:val="ListParagraph"/>
        <w:numPr>
          <w:ilvl w:val="0"/>
          <w:numId w:val="8"/>
        </w:numPr>
      </w:pPr>
      <w:r w:rsidRPr="004E6F00">
        <w:t>Identify programs to achieve BMPs.</w:t>
      </w:r>
    </w:p>
    <w:p w14:paraId="561058A8" w14:textId="77777777" w:rsidR="00CB7F38" w:rsidRPr="004E6F00" w:rsidRDefault="00CB7F38" w:rsidP="00FD2DC9">
      <w:pPr>
        <w:pStyle w:val="ListParagraph"/>
        <w:numPr>
          <w:ilvl w:val="0"/>
          <w:numId w:val="8"/>
        </w:numPr>
      </w:pPr>
      <w:r w:rsidRPr="004E6F00">
        <w:t>Develop a schedule, with milestones, for the implementation of BMPs in each water within the jurisdiction of the Tribe</w:t>
      </w:r>
    </w:p>
    <w:p w14:paraId="4C26089C" w14:textId="77777777" w:rsidR="00617AA4" w:rsidRPr="004E6F00" w:rsidRDefault="00617AA4" w:rsidP="00FD2DC9">
      <w:pPr>
        <w:pStyle w:val="ListParagraph"/>
        <w:numPr>
          <w:ilvl w:val="0"/>
          <w:numId w:val="8"/>
        </w:numPr>
      </w:pPr>
      <w:r w:rsidRPr="004E6F00">
        <w:t>Identify sources of federal funding and other funding available to assist in controlling NPS pollution.</w:t>
      </w:r>
    </w:p>
    <w:p w14:paraId="6A2531DE" w14:textId="77777777" w:rsidR="00CB7F38" w:rsidRPr="004E6F00" w:rsidRDefault="00CB7F38" w:rsidP="00FD2DC9">
      <w:pPr>
        <w:pStyle w:val="ListParagraph"/>
        <w:numPr>
          <w:ilvl w:val="0"/>
          <w:numId w:val="8"/>
        </w:numPr>
      </w:pPr>
      <w:r w:rsidRPr="004E6F00">
        <w:t xml:space="preserve">Describe the involvement in NPS pollution control of local public and private agencies and organizations that have experience in controlling of NPS pollution </w:t>
      </w:r>
    </w:p>
    <w:p w14:paraId="2FF712C0" w14:textId="77777777" w:rsidR="00617AA4" w:rsidRPr="004E6F00" w:rsidRDefault="00617AA4" w:rsidP="006D6021">
      <w:r w:rsidRPr="004E6F00">
        <w:t>This report focuses on the following objectives</w:t>
      </w:r>
      <w:r w:rsidR="004E6F00" w:rsidRPr="004E6F00">
        <w:t>:</w:t>
      </w:r>
    </w:p>
    <w:p w14:paraId="34972851" w14:textId="77777777" w:rsidR="00617AA4" w:rsidRPr="004E6F00" w:rsidRDefault="00617AA4" w:rsidP="00FD2DC9">
      <w:pPr>
        <w:pStyle w:val="ListParagraph"/>
        <w:numPr>
          <w:ilvl w:val="0"/>
          <w:numId w:val="4"/>
        </w:numPr>
      </w:pPr>
      <w:r w:rsidRPr="004E6F00">
        <w:t>Report and evaluate wat</w:t>
      </w:r>
      <w:r w:rsidR="005763EA" w:rsidRPr="004E6F00">
        <w:t xml:space="preserve">er quality data collected from </w:t>
      </w:r>
      <w:r w:rsidRPr="004E6F00">
        <w:t>20</w:t>
      </w:r>
      <w:r w:rsidR="004E6F00" w:rsidRPr="004E6F00">
        <w:t>08</w:t>
      </w:r>
      <w:r w:rsidR="005763EA" w:rsidRPr="004E6F00">
        <w:t>-20</w:t>
      </w:r>
      <w:r w:rsidR="004E6F00" w:rsidRPr="004E6F00">
        <w:t>11</w:t>
      </w:r>
      <w:r w:rsidR="005763EA" w:rsidRPr="004E6F00">
        <w:t xml:space="preserve"> </w:t>
      </w:r>
      <w:r w:rsidRPr="004E6F00">
        <w:t xml:space="preserve">and </w:t>
      </w:r>
      <w:r w:rsidR="009D1351" w:rsidRPr="004E6F00">
        <w:t xml:space="preserve">incorporate </w:t>
      </w:r>
      <w:r w:rsidRPr="004E6F00">
        <w:t>previous assessment results</w:t>
      </w:r>
      <w:r w:rsidR="004E6F00" w:rsidRPr="004E6F00">
        <w:t>;</w:t>
      </w:r>
    </w:p>
    <w:p w14:paraId="25F279BA" w14:textId="77777777" w:rsidR="004E6F00" w:rsidRPr="004E6F00" w:rsidRDefault="004E6F00" w:rsidP="00FD2DC9">
      <w:pPr>
        <w:pStyle w:val="ListParagraph"/>
        <w:numPr>
          <w:ilvl w:val="0"/>
          <w:numId w:val="4"/>
        </w:numPr>
      </w:pPr>
      <w:r w:rsidRPr="004E6F00">
        <w:t>Evaluate and integrate macroinvertebrate sampling data collected between 1993-2011 with water quality results</w:t>
      </w:r>
    </w:p>
    <w:p w14:paraId="6234A74A" w14:textId="77777777" w:rsidR="00617AA4" w:rsidRPr="00E01BA4" w:rsidRDefault="00617AA4" w:rsidP="00FD2DC9">
      <w:pPr>
        <w:pStyle w:val="ListParagraph"/>
        <w:numPr>
          <w:ilvl w:val="0"/>
          <w:numId w:val="4"/>
        </w:numPr>
      </w:pPr>
      <w:r w:rsidRPr="004E6F00">
        <w:t xml:space="preserve">Make </w:t>
      </w:r>
      <w:r w:rsidRPr="00E01BA4">
        <w:t>recommendations on:</w:t>
      </w:r>
    </w:p>
    <w:p w14:paraId="1902B01B" w14:textId="77777777" w:rsidR="00617AA4" w:rsidRPr="00E01BA4" w:rsidRDefault="00617AA4" w:rsidP="00FD2DC9">
      <w:pPr>
        <w:pStyle w:val="ListParagraph"/>
        <w:numPr>
          <w:ilvl w:val="1"/>
          <w:numId w:val="4"/>
        </w:numPr>
      </w:pPr>
      <w:r w:rsidRPr="00E01BA4">
        <w:t>Current monitoring program</w:t>
      </w:r>
    </w:p>
    <w:p w14:paraId="172AB6B4" w14:textId="77777777" w:rsidR="0066308E" w:rsidRPr="00E01BA4" w:rsidRDefault="00617AA4" w:rsidP="00E86E6B">
      <w:pPr>
        <w:pStyle w:val="ListParagraph"/>
        <w:numPr>
          <w:ilvl w:val="1"/>
          <w:numId w:val="4"/>
        </w:numPr>
      </w:pPr>
      <w:r w:rsidRPr="00E01BA4">
        <w:t xml:space="preserve">Identifying specific </w:t>
      </w:r>
      <w:r w:rsidR="00744FF4" w:rsidRPr="00E01BA4">
        <w:t xml:space="preserve">BMPs </w:t>
      </w:r>
      <w:r w:rsidRPr="00E01BA4">
        <w:t>for implementation</w:t>
      </w:r>
    </w:p>
    <w:p w14:paraId="5CAFE863" w14:textId="77777777" w:rsidR="00E54E32" w:rsidRPr="004E6F00" w:rsidRDefault="002D5C05" w:rsidP="002D5C05">
      <w:pPr>
        <w:pStyle w:val="Heading1"/>
      </w:pPr>
      <w:bookmarkStart w:id="19" w:name="_Toc262198160"/>
      <w:r w:rsidRPr="004E6F00">
        <w:t>2.0</w:t>
      </w:r>
      <w:r w:rsidRPr="004E6F00">
        <w:tab/>
      </w:r>
      <w:r w:rsidR="00014D57">
        <w:t xml:space="preserve">Monitoring Strategy and </w:t>
      </w:r>
      <w:r w:rsidR="00087515" w:rsidRPr="004E6F00">
        <w:t xml:space="preserve">Previous </w:t>
      </w:r>
      <w:r w:rsidR="00014D57">
        <w:t>Results</w:t>
      </w:r>
      <w:bookmarkEnd w:id="19"/>
    </w:p>
    <w:p w14:paraId="6373055D" w14:textId="2B96BA6C" w:rsidR="00DC1A98" w:rsidRPr="00A81593" w:rsidRDefault="00DC1A98" w:rsidP="00DC1A98">
      <w:r w:rsidRPr="001E2FCE">
        <w:t>The NPS Management Program Plan</w:t>
      </w:r>
      <w:r>
        <w:t xml:space="preserve"> </w:t>
      </w:r>
      <w:r w:rsidR="00E01BA4">
        <w:rPr>
          <w:noProof/>
        </w:rPr>
        <w:t>(Tetra Tech</w:t>
      </w:r>
      <w:r w:rsidRPr="00AB5ACB">
        <w:rPr>
          <w:noProof/>
        </w:rPr>
        <w:t xml:space="preserve"> 2005b)</w:t>
      </w:r>
      <w:r w:rsidRPr="001E2FCE">
        <w:t xml:space="preserve"> describes the process the </w:t>
      </w:r>
      <w:r>
        <w:t>OST</w:t>
      </w:r>
      <w:r w:rsidRPr="001E2FCE">
        <w:t xml:space="preserve"> use</w:t>
      </w:r>
      <w:r>
        <w:t>d for the period 2005-2009</w:t>
      </w:r>
      <w:r w:rsidRPr="001E2FCE">
        <w:t xml:space="preserve"> to address NPS pollution</w:t>
      </w:r>
      <w:r>
        <w:t xml:space="preserve"> on the Pine Ridge Reservation as </w:t>
      </w:r>
      <w:r w:rsidRPr="001E2FCE">
        <w:t>identified in the NPS Assessment Report</w:t>
      </w:r>
      <w:r>
        <w:t>.  Specific</w:t>
      </w:r>
      <w:r w:rsidRPr="001E2FCE">
        <w:t xml:space="preserve"> management activities and long-term goals </w:t>
      </w:r>
      <w:r>
        <w:t xml:space="preserve">identified in the NPS Management Plan include: </w:t>
      </w:r>
    </w:p>
    <w:p w14:paraId="4EA1B419" w14:textId="77777777" w:rsidR="00DC1A98" w:rsidRPr="00214D2E" w:rsidRDefault="00DC1A98" w:rsidP="00DC1A98">
      <w:pPr>
        <w:pStyle w:val="ListParagraph"/>
        <w:numPr>
          <w:ilvl w:val="0"/>
          <w:numId w:val="18"/>
        </w:numPr>
      </w:pPr>
      <w:r w:rsidRPr="00214D2E">
        <w:t>Conducting the administrative activities, assessments, monitoring, and education activities to support and maintain the practices and programs that will be implemented to address NPS pollution</w:t>
      </w:r>
    </w:p>
    <w:p w14:paraId="2C8711D4" w14:textId="77777777" w:rsidR="00DC1A98" w:rsidRPr="00214D2E" w:rsidRDefault="00DC1A98" w:rsidP="00DC1A98">
      <w:pPr>
        <w:pStyle w:val="ListParagraph"/>
        <w:numPr>
          <w:ilvl w:val="0"/>
          <w:numId w:val="18"/>
        </w:numPr>
      </w:pPr>
      <w:r w:rsidRPr="00214D2E">
        <w:t>Eliminating grazing-related nonpoint source pollutant contributions to surface waters</w:t>
      </w:r>
    </w:p>
    <w:p w14:paraId="54C3B753" w14:textId="77777777" w:rsidR="00DC1A98" w:rsidRPr="00214D2E" w:rsidRDefault="00DC1A98" w:rsidP="00DC1A98">
      <w:pPr>
        <w:pStyle w:val="ListParagraph"/>
        <w:numPr>
          <w:ilvl w:val="0"/>
          <w:numId w:val="18"/>
        </w:numPr>
      </w:pPr>
      <w:r w:rsidRPr="00214D2E">
        <w:t>Implementing appropriate BMPs to minimize NPS contributions of herbicides and other agricultural chemicals</w:t>
      </w:r>
    </w:p>
    <w:p w14:paraId="735CC5AA" w14:textId="77777777" w:rsidR="00DC1A98" w:rsidRPr="00214D2E" w:rsidRDefault="00DC1A98" w:rsidP="00DC1A98">
      <w:pPr>
        <w:pStyle w:val="ListParagraph"/>
        <w:numPr>
          <w:ilvl w:val="0"/>
          <w:numId w:val="18"/>
        </w:numPr>
      </w:pPr>
      <w:r w:rsidRPr="00214D2E">
        <w:t>Eliminating illegal dumping and minimizing NPS pollutant contributions from the improper disposal of automobiles, appliances, and hazardous waste</w:t>
      </w:r>
    </w:p>
    <w:p w14:paraId="4917F4C8" w14:textId="77777777" w:rsidR="00DC1A98" w:rsidRPr="00214D2E" w:rsidRDefault="00DC1A98" w:rsidP="00DC1A98">
      <w:pPr>
        <w:pStyle w:val="ListParagraph"/>
        <w:numPr>
          <w:ilvl w:val="0"/>
          <w:numId w:val="18"/>
        </w:numPr>
      </w:pPr>
      <w:r w:rsidRPr="00214D2E">
        <w:t>Rehabilitating failing septic systems and relocating poorly sited systems</w:t>
      </w:r>
    </w:p>
    <w:p w14:paraId="37167765" w14:textId="77777777" w:rsidR="00DC1A98" w:rsidRPr="00214D2E" w:rsidRDefault="00DC1A98" w:rsidP="00DC1A98">
      <w:pPr>
        <w:pStyle w:val="ListParagraph"/>
        <w:numPr>
          <w:ilvl w:val="0"/>
          <w:numId w:val="18"/>
        </w:numPr>
      </w:pPr>
      <w:r w:rsidRPr="00214D2E">
        <w:t>Integrating storm water and NPS pollution concerns into road planning and maintenance on the reservation</w:t>
      </w:r>
    </w:p>
    <w:p w14:paraId="73EF3641" w14:textId="77777777" w:rsidR="00DC1A98" w:rsidRPr="00214D2E" w:rsidRDefault="00DC1A98" w:rsidP="00DC1A98">
      <w:pPr>
        <w:pStyle w:val="ListParagraph"/>
        <w:numPr>
          <w:ilvl w:val="0"/>
          <w:numId w:val="18"/>
        </w:numPr>
      </w:pPr>
      <w:r w:rsidRPr="00214D2E">
        <w:t>Integrating storm water and NPS pollution concerns into construction planning and building activities on the reservation</w:t>
      </w:r>
    </w:p>
    <w:p w14:paraId="3B015047" w14:textId="77777777" w:rsidR="00DC1A98" w:rsidRPr="00B75E43" w:rsidRDefault="00DC1A98" w:rsidP="00DC1A98">
      <w:pPr>
        <w:pStyle w:val="ListParagraph"/>
        <w:numPr>
          <w:ilvl w:val="0"/>
          <w:numId w:val="18"/>
        </w:numPr>
      </w:pPr>
      <w:r w:rsidRPr="00B75E43">
        <w:t>Minimizing the NPS pollutant contributions in urban runoff from towns and villages</w:t>
      </w:r>
    </w:p>
    <w:p w14:paraId="3C718697" w14:textId="545D6812" w:rsidR="00132C79" w:rsidRPr="00B75E43" w:rsidRDefault="00014D57" w:rsidP="009D01B9">
      <w:r w:rsidRPr="00B75E43">
        <w:t>The OST monitoring strategy is divided into two phases: a) monitoring between 1992-2005 and b) monitoring between 2005-</w:t>
      </w:r>
      <w:del w:id="20" w:author="Charles Jason Tinant" w:date="2014-09-24T11:03:00Z">
        <w:r w:rsidRPr="00B75E43" w:rsidDel="00D0232A">
          <w:delText xml:space="preserve">2012 </w:delText>
        </w:r>
      </w:del>
      <w:r w:rsidR="00D0232A" w:rsidRPr="00B75E43">
        <w:t>201</w:t>
      </w:r>
      <w:r w:rsidR="00D0232A">
        <w:t>3</w:t>
      </w:r>
      <w:r w:rsidR="00D0232A" w:rsidRPr="00B75E43">
        <w:t xml:space="preserve"> </w:t>
      </w:r>
      <w:r w:rsidRPr="00B75E43">
        <w:t xml:space="preserve">(the latest available data).  Phase I activities focused on site identification, </w:t>
      </w:r>
      <w:r w:rsidR="00FB3A97" w:rsidRPr="00B75E43">
        <w:t xml:space="preserve">physical, chemical, and macroinvertebrate data collection.  </w:t>
      </w:r>
      <w:r w:rsidR="00E01BA4">
        <w:t>Monitoring of c</w:t>
      </w:r>
      <w:r w:rsidR="00FB3A97" w:rsidRPr="00B75E43">
        <w:t xml:space="preserve">hemical parameters focused on nutrients, common inorganics and metals including heavy metals (Matrix 2011).  </w:t>
      </w:r>
      <w:r w:rsidR="00E01BA4">
        <w:t>Monitoring of p</w:t>
      </w:r>
      <w:r w:rsidR="00FB3A97" w:rsidRPr="00B75E43">
        <w:t xml:space="preserve">hysical parameters focused on </w:t>
      </w:r>
      <w:r w:rsidR="009D01B9" w:rsidRPr="00B75E43">
        <w:t xml:space="preserve">conductivity, </w:t>
      </w:r>
      <w:r w:rsidR="00FB3A97" w:rsidRPr="00B75E43">
        <w:t xml:space="preserve">pH, dissolved oxygen, turbidity and temperature (Matrix 2011). </w:t>
      </w:r>
    </w:p>
    <w:p w14:paraId="6A451DAE" w14:textId="77777777" w:rsidR="00DC1A98" w:rsidRPr="00B75E43" w:rsidRDefault="00DC1A98" w:rsidP="009D01B9">
      <w:pPr>
        <w:sectPr w:rsidR="00DC1A98" w:rsidRPr="00B75E43" w:rsidSect="00C41439">
          <w:headerReference w:type="even" r:id="rId17"/>
          <w:headerReference w:type="default" r:id="rId18"/>
          <w:headerReference w:type="first" r:id="rId19"/>
          <w:footerReference w:type="first" r:id="rId20"/>
          <w:type w:val="continuous"/>
          <w:pgSz w:w="12240" w:h="15840"/>
          <w:pgMar w:top="1440" w:right="1440" w:bottom="1440" w:left="1440" w:header="720" w:footer="720" w:gutter="0"/>
          <w:cols w:space="720"/>
          <w:docGrid w:linePitch="360"/>
        </w:sectPr>
      </w:pPr>
    </w:p>
    <w:p w14:paraId="4DB8E657" w14:textId="064AC39F" w:rsidR="00B75E43" w:rsidRPr="00B75E43" w:rsidRDefault="00D77154" w:rsidP="00D65250">
      <w:r w:rsidRPr="00B75E43">
        <w:t>Tetra Tech (2005) analyzed historic</w:t>
      </w:r>
      <w:r w:rsidR="007D5A7F" w:rsidRPr="00B75E43">
        <w:t xml:space="preserve">al water quality data pre-2005 and </w:t>
      </w:r>
      <w:r w:rsidRPr="00B75E43">
        <w:t>found wides</w:t>
      </w:r>
      <w:r w:rsidR="009D01B9" w:rsidRPr="00B75E43">
        <w:t>pread exceedences in</w:t>
      </w:r>
      <w:r w:rsidRPr="00B75E43">
        <w:t xml:space="preserve"> </w:t>
      </w:r>
      <w:r w:rsidR="00E01BA4">
        <w:t xml:space="preserve">several </w:t>
      </w:r>
      <w:r w:rsidRPr="00B75E43">
        <w:t>water quality parameters.</w:t>
      </w:r>
      <w:r w:rsidR="007D5A7F" w:rsidRPr="00B75E43">
        <w:t xml:space="preserve">  </w:t>
      </w:r>
    </w:p>
    <w:p w14:paraId="37E94AA2" w14:textId="77777777" w:rsidR="00B75E43" w:rsidRPr="00B75E43" w:rsidRDefault="007D5A7F" w:rsidP="00B75E43">
      <w:pPr>
        <w:pStyle w:val="ListParagraph"/>
        <w:numPr>
          <w:ilvl w:val="0"/>
          <w:numId w:val="36"/>
        </w:numPr>
      </w:pPr>
      <w:r w:rsidRPr="00B75E43">
        <w:t>W</w:t>
      </w:r>
      <w:r w:rsidR="009D01B9" w:rsidRPr="00B75E43">
        <w:t>ater quality exceedances</w:t>
      </w:r>
      <w:r w:rsidRPr="00B75E43">
        <w:t xml:space="preserve"> for Cheyenne River stations occurring in greater</w:t>
      </w:r>
      <w:r w:rsidR="009D01B9" w:rsidRPr="00B75E43">
        <w:t xml:space="preserve"> than 10% of cases</w:t>
      </w:r>
      <w:r w:rsidRPr="00B75E43">
        <w:t xml:space="preserve"> when less than 10 samples </w:t>
      </w:r>
      <w:r w:rsidR="00221762" w:rsidRPr="00B75E43">
        <w:t>were collected (</w:t>
      </w:r>
      <w:r w:rsidR="009D01B9" w:rsidRPr="00B75E43">
        <w:t xml:space="preserve">water bodies designated “Threatened”) include: </w:t>
      </w:r>
      <w:r w:rsidRPr="00B75E43">
        <w:t>pH (upper limit), dissolved oxy</w:t>
      </w:r>
      <w:r w:rsidR="00221762" w:rsidRPr="00B75E43">
        <w:t xml:space="preserve">gen, turbidity, selenium.  Water quality exceedances for Cheyenne River stations occurring in greater than 10% of cases when greater than 10 samples  (water bodies designated “Impaired”) include: arsenic, cadmium, iron, manganese, mercury, and total phosphorus.  </w:t>
      </w:r>
    </w:p>
    <w:p w14:paraId="4F095650" w14:textId="77777777" w:rsidR="00B75E43" w:rsidRPr="00B75E43" w:rsidRDefault="00221762" w:rsidP="00B75E43">
      <w:pPr>
        <w:pStyle w:val="ListParagraph"/>
        <w:numPr>
          <w:ilvl w:val="0"/>
          <w:numId w:val="36"/>
        </w:numPr>
      </w:pPr>
      <w:r w:rsidRPr="00B75E43">
        <w:t>Water quality exceedances for Upper White River sub</w:t>
      </w:r>
      <w:r w:rsidR="00852698" w:rsidRPr="00B75E43">
        <w:t xml:space="preserve"> </w:t>
      </w:r>
      <w:r w:rsidRPr="00B75E43">
        <w:t>watershed</w:t>
      </w:r>
      <w:r w:rsidR="00852698" w:rsidRPr="00B75E43">
        <w:t xml:space="preserve">s occurring in greater than 10% of cases when less than 10 samples were collected (water bodies designated “Threatened”) include: turbidity, pH (lower limit).  Water quality exceedances for Upper White River sub watershed stations occurring in greater than 10% of cases when greater than 10 samples  (water bodies designated “Impaired”) include: </w:t>
      </w:r>
      <w:r w:rsidR="00E5215C" w:rsidRPr="00B75E43">
        <w:t xml:space="preserve">pH (upper limit), dissolved oxygen, </w:t>
      </w:r>
      <w:r w:rsidR="00852698" w:rsidRPr="00B75E43">
        <w:t xml:space="preserve">arsenic, cadmium, iron, manganese, mercury, and total phosphorus.  </w:t>
      </w:r>
    </w:p>
    <w:p w14:paraId="40CB8815" w14:textId="77777777" w:rsidR="00B75E43" w:rsidRPr="00B75E43" w:rsidRDefault="00E5215C" w:rsidP="00B75E43">
      <w:pPr>
        <w:pStyle w:val="ListParagraph"/>
        <w:numPr>
          <w:ilvl w:val="0"/>
          <w:numId w:val="36"/>
        </w:numPr>
      </w:pPr>
      <w:r w:rsidRPr="00B75E43">
        <w:t xml:space="preserve">Water quality exceedances for White River/Wounded Knee Creek stations occurring in less than 10% of cases when less than 10 samples were collected (water bodies designated “Threatened”) include: temperature, pH (upper limit), dissolved oxygen, turbidity, selenium.  Water quality exceedances for White River/Wounded Knee Creek stations occurring in greater than 10% of cases when greater than 10 samples  (water bodies designated “Impaired”) include: arsenic, cadmium, iron, manganese, mercury, and total phosphorus.  </w:t>
      </w:r>
    </w:p>
    <w:p w14:paraId="67B3FE28" w14:textId="77777777" w:rsidR="00B75E43" w:rsidRPr="00B75E43" w:rsidRDefault="00E5215C" w:rsidP="00B75E43">
      <w:pPr>
        <w:pStyle w:val="ListParagraph"/>
        <w:numPr>
          <w:ilvl w:val="0"/>
          <w:numId w:val="36"/>
        </w:numPr>
      </w:pPr>
      <w:r w:rsidRPr="00B75E43">
        <w:t>Water quality exceedances for White River/Medicine Root Creek stations occurring in greater than 10% of cases when less than 10 samples were collected (water bodies designated “Threatened”) include: dissolved oxygen, turbidity, and cadmium.  Water quality exceedances for White River/</w:t>
      </w:r>
      <w:r w:rsidR="00A31989" w:rsidRPr="00B75E43">
        <w:t>Medicine Root</w:t>
      </w:r>
      <w:r w:rsidRPr="00B75E43">
        <w:t xml:space="preserve"> Creek stations occurring in greater than 10% of cases when greater than 10 samples  (water bodies designated “Impaired”) include: temperature, pH (upper limit), arsenic, </w:t>
      </w:r>
      <w:r w:rsidR="00A31989" w:rsidRPr="00B75E43">
        <w:t xml:space="preserve">cadmium, </w:t>
      </w:r>
      <w:r w:rsidRPr="00B75E43">
        <w:t>iron, manganese, mercury, and total phosphorus.</w:t>
      </w:r>
      <w:r w:rsidR="006F6E79" w:rsidRPr="00B75E43">
        <w:t xml:space="preserve">  </w:t>
      </w:r>
    </w:p>
    <w:p w14:paraId="43B02B62" w14:textId="77777777" w:rsidR="00856162" w:rsidRDefault="00A31989" w:rsidP="00B75E43">
      <w:pPr>
        <w:pStyle w:val="ListParagraph"/>
        <w:numPr>
          <w:ilvl w:val="0"/>
          <w:numId w:val="36"/>
        </w:numPr>
      </w:pPr>
      <w:r w:rsidRPr="00B75E43">
        <w:t xml:space="preserve">Water quality exceedances for White River/Bear-in-the-Lodge Creek stations occurring in greater than 10% of cases when less than 10 samples were collected (water bodies designated “Threatened”) include: turbidity.  Water quality exceedances for White River/ Bear-in-the-Lodge Creek stations occurring in greater than 10% of cases when greater than 10 samples  (water bodies designated “Impaired”) include: temperature, pH (upper limit), dissolved oxygen, arsenic, cadmium, iron, manganese, mercury, and total phosphorus.  </w:t>
      </w:r>
    </w:p>
    <w:p w14:paraId="533217FB" w14:textId="77777777" w:rsidR="00856162" w:rsidRDefault="00A31989" w:rsidP="00B75E43">
      <w:pPr>
        <w:pStyle w:val="ListParagraph"/>
        <w:numPr>
          <w:ilvl w:val="0"/>
          <w:numId w:val="36"/>
        </w:numPr>
      </w:pPr>
      <w:r w:rsidRPr="00B75E43">
        <w:t xml:space="preserve">Water quality exceedances for White River/Pass Creek stations occurring in greater than 10% of cases when less than 10 samples were collected (water bodies designated “Threatened”) include: </w:t>
      </w:r>
      <w:r w:rsidR="00AE3A7E" w:rsidRPr="00B75E43">
        <w:t xml:space="preserve">temperature, </w:t>
      </w:r>
      <w:r w:rsidRPr="00B75E43">
        <w:t>turbidity</w:t>
      </w:r>
      <w:r w:rsidR="00AE3A7E" w:rsidRPr="00B75E43">
        <w:t>, cadmium, selenium and zinc</w:t>
      </w:r>
      <w:r w:rsidRPr="00B75E43">
        <w:t xml:space="preserve">. </w:t>
      </w:r>
      <w:r w:rsidR="00D65250" w:rsidRPr="00B75E43">
        <w:t xml:space="preserve"> </w:t>
      </w:r>
      <w:r w:rsidRPr="00B75E43">
        <w:t>Water quality exceedances for White River/Pass Creek stations occurring in greater than 10% of cases when greater than 10 samples  (water bodies designated “Impaired”) include: pH (upper limit), di</w:t>
      </w:r>
      <w:r w:rsidR="00AE3A7E" w:rsidRPr="00B75E43">
        <w:t>ssolved oxygen, arsenic</w:t>
      </w:r>
      <w:r w:rsidRPr="00B75E43">
        <w:t xml:space="preserve">, iron, </w:t>
      </w:r>
      <w:r w:rsidR="00AE3A7E" w:rsidRPr="00B75E43">
        <w:t xml:space="preserve">lead, </w:t>
      </w:r>
      <w:r w:rsidRPr="00B75E43">
        <w:t>manganese, mercury, and total phosphorus.</w:t>
      </w:r>
      <w:r w:rsidR="00D56A62" w:rsidRPr="00B75E43">
        <w:t xml:space="preserve">  </w:t>
      </w:r>
    </w:p>
    <w:p w14:paraId="78907958" w14:textId="43CEEB80" w:rsidR="00D65250" w:rsidRPr="00B75E43" w:rsidRDefault="00D65250" w:rsidP="00B75E43">
      <w:pPr>
        <w:pStyle w:val="ListParagraph"/>
        <w:numPr>
          <w:ilvl w:val="0"/>
          <w:numId w:val="36"/>
        </w:numPr>
      </w:pPr>
      <w:r w:rsidRPr="00B75E43">
        <w:t>Water quality exceedances for White River/</w:t>
      </w:r>
      <w:r w:rsidR="00D56A62" w:rsidRPr="00B75E43">
        <w:t>Little White River</w:t>
      </w:r>
      <w:r w:rsidRPr="00B75E43">
        <w:t xml:space="preserve"> stations occurring in greater than 10% of cases when less than 10 samples were collected (water bodies designated “Threatened”) include: pH (upper limit), dissolved oxygen, turbidity, cadmium, selenium</w:t>
      </w:r>
      <w:r w:rsidR="00D56A62" w:rsidRPr="00B75E43">
        <w:t>, and silver</w:t>
      </w:r>
      <w:r w:rsidRPr="00B75E43">
        <w:t>.  Water quality exceedances for White River/</w:t>
      </w:r>
      <w:r w:rsidR="00D56A62" w:rsidRPr="00B75E43">
        <w:t>Little White River</w:t>
      </w:r>
      <w:r w:rsidRPr="00B75E43">
        <w:t xml:space="preserve"> stations occurring in greater than 10% of cases when greater than 10 samples  (water bodies designated “Impaired”) include: arsenic, iron, lead, manganese, mercury,</w:t>
      </w:r>
      <w:r w:rsidR="00D56A62" w:rsidRPr="00B75E43">
        <w:t xml:space="preserve"> zinc</w:t>
      </w:r>
      <w:r w:rsidRPr="00B75E43">
        <w:t xml:space="preserve"> and total phosphorus.</w:t>
      </w:r>
    </w:p>
    <w:p w14:paraId="598C1CB4" w14:textId="77777777" w:rsidR="00A31989" w:rsidRPr="001C1910" w:rsidRDefault="00D77154" w:rsidP="00D77154">
      <w:r w:rsidRPr="001C1910">
        <w:t>T</w:t>
      </w:r>
      <w:r w:rsidR="00D56A62" w:rsidRPr="001C1910">
        <w:t>etra Tech (</w:t>
      </w:r>
      <w:r w:rsidRPr="001C1910">
        <w:rPr>
          <w:noProof/>
        </w:rPr>
        <w:t>2005a)</w:t>
      </w:r>
      <w:r w:rsidRPr="001C1910">
        <w:t xml:space="preserve"> </w:t>
      </w:r>
      <w:r w:rsidR="00E5215C" w:rsidRPr="001C1910">
        <w:t>concluded that</w:t>
      </w:r>
      <w:r w:rsidRPr="001C1910">
        <w:t xml:space="preserve"> many of the </w:t>
      </w:r>
      <w:r w:rsidR="00A31989" w:rsidRPr="001C1910">
        <w:t xml:space="preserve">metals exceeding water quality standards </w:t>
      </w:r>
      <w:r w:rsidRPr="001C1910">
        <w:t xml:space="preserve">in </w:t>
      </w:r>
      <w:r w:rsidR="00A31989" w:rsidRPr="001C1910">
        <w:t>Pine Ridge reservation surface waters</w:t>
      </w:r>
      <w:r w:rsidRPr="001C1910">
        <w:t xml:space="preserve"> could originate from natural sources</w:t>
      </w:r>
      <w:r w:rsidR="00D56A62" w:rsidRPr="001C1910">
        <w:t xml:space="preserve"> and proscribed</w:t>
      </w:r>
      <w:r w:rsidR="00A31989" w:rsidRPr="001C1910">
        <w:t xml:space="preserve"> </w:t>
      </w:r>
      <w:r w:rsidR="00D56A62" w:rsidRPr="001C1910">
        <w:t>b</w:t>
      </w:r>
      <w:r w:rsidR="00A31989" w:rsidRPr="001C1910">
        <w:t>est management practices aimed at redu</w:t>
      </w:r>
      <w:r w:rsidR="00D56A62" w:rsidRPr="001C1910">
        <w:t>cing total suspended solids and nutrient loading for the following land uses:</w:t>
      </w:r>
    </w:p>
    <w:p w14:paraId="6F36096B" w14:textId="7FBC9537" w:rsidR="00D56A62" w:rsidRPr="001C1910" w:rsidRDefault="00D56A62" w:rsidP="006F6E79">
      <w:pPr>
        <w:ind w:left="360"/>
      </w:pPr>
      <w:r w:rsidRPr="001C1910">
        <w:rPr>
          <w:b/>
        </w:rPr>
        <w:t>Agricultural runoff</w:t>
      </w:r>
      <w:r w:rsidR="00F27A7E" w:rsidRPr="001C1910">
        <w:t xml:space="preserve"> - </w:t>
      </w:r>
      <w:r w:rsidRPr="001C1910">
        <w:t>EPA determined</w:t>
      </w:r>
      <w:r w:rsidR="0068085B">
        <w:t xml:space="preserve"> in March 2004</w:t>
      </w:r>
      <w:r w:rsidRPr="001C1910">
        <w:t xml:space="preserve"> there were approximately 20 cattle ranching operations across the reservation, with agricultural activities include cattle grazing, crop production, and winter feeding and calving areas (Matrix 2011). Crop agriculture</w:t>
      </w:r>
      <w:r w:rsidR="00F27A7E" w:rsidRPr="001C1910">
        <w:t>, which consists primarily of dryland and irrigated faming for spring and winter wheat,</w:t>
      </w:r>
      <w:r w:rsidRPr="001C1910">
        <w:t xml:space="preserve"> is conducted primarily in the southeastern portion of the reservation. </w:t>
      </w:r>
    </w:p>
    <w:p w14:paraId="07143A85" w14:textId="77777777" w:rsidR="00D56A62" w:rsidRPr="001C1910" w:rsidRDefault="00D56A62" w:rsidP="006F6E79">
      <w:pPr>
        <w:ind w:left="360"/>
      </w:pPr>
      <w:r w:rsidRPr="001C1910">
        <w:rPr>
          <w:b/>
        </w:rPr>
        <w:t>Septic Systems</w:t>
      </w:r>
      <w:r w:rsidRPr="001C1910">
        <w:t xml:space="preserve"> - </w:t>
      </w:r>
      <w:r w:rsidR="00F27A7E" w:rsidRPr="001C1910">
        <w:t>A</w:t>
      </w:r>
      <w:r w:rsidRPr="001C1910">
        <w:t>pproximately 50 percent of households on tribal land are served by individual septic systems</w:t>
      </w:r>
      <w:r w:rsidR="00F27A7E" w:rsidRPr="001C1910">
        <w:t xml:space="preserve"> (Tetra tech 2005)</w:t>
      </w:r>
      <w:r w:rsidRPr="001C1910">
        <w:t xml:space="preserve">. </w:t>
      </w:r>
    </w:p>
    <w:p w14:paraId="2E15C27B" w14:textId="3C7CBFB6" w:rsidR="00D56A62" w:rsidRPr="001C1910" w:rsidRDefault="00D56A62" w:rsidP="006F6E79">
      <w:pPr>
        <w:ind w:left="360"/>
      </w:pPr>
      <w:r w:rsidRPr="001C1910">
        <w:rPr>
          <w:b/>
        </w:rPr>
        <w:t>Storm water Runoff</w:t>
      </w:r>
      <w:r w:rsidRPr="001C1910">
        <w:t xml:space="preserve"> - Most towns and villages across the reservation lack storm water collection systems. Pine Ridge and Martin have storm water collection systems, however, the Tribe is unaware of any BMPS being implemented to minimize pollutant loads</w:t>
      </w:r>
      <w:r w:rsidR="0068085B">
        <w:t xml:space="preserve"> (Tetra tech 2005, </w:t>
      </w:r>
      <w:r w:rsidR="00F27A7E" w:rsidRPr="001C1910">
        <w:t>Matrix 2011)</w:t>
      </w:r>
      <w:r w:rsidRPr="001C1910">
        <w:t xml:space="preserve">. </w:t>
      </w:r>
    </w:p>
    <w:p w14:paraId="13D2AB13" w14:textId="1237BB54" w:rsidR="00D56A62" w:rsidRPr="001C1910" w:rsidRDefault="00D56A62" w:rsidP="006F6E79">
      <w:pPr>
        <w:ind w:left="360"/>
      </w:pPr>
      <w:r w:rsidRPr="001C1910">
        <w:rPr>
          <w:b/>
        </w:rPr>
        <w:t>Illegal dumping</w:t>
      </w:r>
      <w:r w:rsidRPr="001C1910">
        <w:t xml:space="preserve"> - Improper disposal of domestic solid waste, household appliances and automobiles continue to contribute pollutants to surface waters</w:t>
      </w:r>
      <w:r w:rsidR="0068085B">
        <w:t xml:space="preserve"> (Tetra tech 2005,</w:t>
      </w:r>
      <w:r w:rsidR="0068085B" w:rsidRPr="001C1910">
        <w:t xml:space="preserve"> </w:t>
      </w:r>
      <w:r w:rsidR="00F27A7E" w:rsidRPr="001C1910">
        <w:t>Matrix 2011)</w:t>
      </w:r>
      <w:r w:rsidRPr="001C1910">
        <w:t xml:space="preserve">.  </w:t>
      </w:r>
    </w:p>
    <w:p w14:paraId="13F9A8D5" w14:textId="740DABFD" w:rsidR="00D56A62" w:rsidRPr="001C1910" w:rsidRDefault="00D56A62" w:rsidP="006F6E79">
      <w:pPr>
        <w:ind w:left="360"/>
      </w:pPr>
      <w:r w:rsidRPr="001C1910">
        <w:rPr>
          <w:b/>
        </w:rPr>
        <w:t>Roads</w:t>
      </w:r>
      <w:r w:rsidRPr="001C1910">
        <w:t xml:space="preserve"> - Many roads across the reservation are constructed of dirt and gravel, contributing significant sediment loads to surface waters</w:t>
      </w:r>
      <w:r w:rsidR="0068085B">
        <w:t xml:space="preserve"> (Tetra tech 2005,</w:t>
      </w:r>
      <w:r w:rsidR="0068085B" w:rsidRPr="001C1910">
        <w:t xml:space="preserve"> </w:t>
      </w:r>
      <w:r w:rsidR="00F27A7E" w:rsidRPr="001C1910">
        <w:t>Matrix 2011)</w:t>
      </w:r>
      <w:r w:rsidRPr="001C1910">
        <w:t xml:space="preserve">.   </w:t>
      </w:r>
    </w:p>
    <w:p w14:paraId="6BCEBE4E" w14:textId="5207E02B" w:rsidR="00D56A62" w:rsidRPr="001C1910" w:rsidRDefault="00D56A62" w:rsidP="006F6E79">
      <w:pPr>
        <w:ind w:left="360"/>
      </w:pPr>
      <w:r w:rsidRPr="001C1910">
        <w:rPr>
          <w:b/>
        </w:rPr>
        <w:t xml:space="preserve">Construction - </w:t>
      </w:r>
      <w:r w:rsidRPr="001C1910">
        <w:t>Silt fences and other BMPS do not appear to be used for smaller construction projects.</w:t>
      </w:r>
      <w:r w:rsidRPr="001C1910">
        <w:rPr>
          <w:b/>
        </w:rPr>
        <w:t xml:space="preserve">  </w:t>
      </w:r>
      <w:r w:rsidRPr="001C1910">
        <w:t>BMPs could be used to minimize sediment loads from construction projects into surface waters</w:t>
      </w:r>
      <w:r w:rsidR="00F27A7E" w:rsidRPr="001C1910">
        <w:t xml:space="preserve"> (Tetra tech 2005</w:t>
      </w:r>
      <w:r w:rsidR="0068085B">
        <w:t xml:space="preserve">, </w:t>
      </w:r>
      <w:r w:rsidR="00F27A7E" w:rsidRPr="001C1910">
        <w:t>Matrix 2011)</w:t>
      </w:r>
      <w:r w:rsidRPr="001C1910">
        <w:t xml:space="preserve">. </w:t>
      </w:r>
    </w:p>
    <w:p w14:paraId="7567A8C0" w14:textId="69C0A428" w:rsidR="00DC1A98" w:rsidRPr="001C1910" w:rsidRDefault="006F6E79" w:rsidP="00DC1A98">
      <w:r w:rsidRPr="001C1910">
        <w:t>OST phase II monitoring activities included a reduction in sampl</w:t>
      </w:r>
      <w:r w:rsidR="000B7679" w:rsidRPr="001C1910">
        <w:t>ing stations</w:t>
      </w:r>
      <w:r w:rsidRPr="001C1910">
        <w:t xml:space="preserve"> </w:t>
      </w:r>
      <w:r w:rsidR="000B7679" w:rsidRPr="001C1910">
        <w:t xml:space="preserve">from 41 stations </w:t>
      </w:r>
      <w:r w:rsidRPr="001C1910">
        <w:t xml:space="preserve">to </w:t>
      </w:r>
      <w:r w:rsidR="000B7679" w:rsidRPr="001C1910">
        <w:t>38</w:t>
      </w:r>
      <w:r w:rsidRPr="001C1910">
        <w:t xml:space="preserve"> s</w:t>
      </w:r>
      <w:r w:rsidR="000B7679" w:rsidRPr="001C1910">
        <w:t>tations</w:t>
      </w:r>
      <w:r w:rsidRPr="001C1910">
        <w:t xml:space="preserve"> and a shift in parameters from metals and toxins to bacteria, nutrients, and inorganics (Matrix 2011).  The physical parameters sampled include: pH, temperature, conductivity, dissolved oxygen, temperature, and turbidity; the conventional pollutants include: biochemical oxygen demand (BOD), total suspended solids (TSS), fecal coliform bacteria, and E-coli; and non-conventional pollutants include: ammonia-nitrogen, nitrate-nitrogen, hardness, and total phosphorus.</w:t>
      </w:r>
      <w:r w:rsidR="00DC1A98" w:rsidRPr="001C1910">
        <w:t xml:space="preserve">  Water quality samples are collected during three months with the highest annual precipitation, April, May and June, and four months with low precipitation, July, August, September, and October for water quality parameters reflecting parameters of concern based on criteria for beneficial uses.  In 2011, in addition to parameters of concern, Soluble Reactive Phosphorus (SRP) and additional anions and cations were collected in order to better understand phosphorus sources and to develop a more complete understanding of the distribution of common inorganic ions in order to evaluate historical metals data (Table 8).</w:t>
      </w:r>
      <w:r w:rsidR="00E01BA4">
        <w:t xml:space="preserve">  The results of the additional sampling are given in sections 4.2 and 4.3 of this report.</w:t>
      </w:r>
    </w:p>
    <w:p w14:paraId="24C1B5AD" w14:textId="17E73209" w:rsidR="004E26DF" w:rsidRPr="001C1910" w:rsidRDefault="00F9002E" w:rsidP="00D77154">
      <w:r w:rsidRPr="001C1910">
        <w:t xml:space="preserve">Matrix Consulting </w:t>
      </w:r>
      <w:r w:rsidR="004E26DF" w:rsidRPr="001C1910">
        <w:t xml:space="preserve">(2011) analyzed physical and chemical data collected between 2005-2009 for the White River/Wounded Knee Creek watershed.  Water quality exceedances for Wounded Knee Creek stations occurring in </w:t>
      </w:r>
      <w:r w:rsidR="00BE3574">
        <w:t>greater</w:t>
      </w:r>
      <w:r w:rsidR="004E26DF" w:rsidRPr="001C1910">
        <w:t xml:space="preserve"> than 10% of cases when less than 10 samples were collected (water bodies designated “Threatened”) include: Fecal c</w:t>
      </w:r>
      <w:r w:rsidR="00150253" w:rsidRPr="001C1910">
        <w:t>oliform, E. coli, and TSS.  Fecal coliform exceed water quality criteria at Wounded Knee Creek Station 1 (WOK1) with a 25% exceedances (1 of 4 samples), Wounded Knee Creek Station 3 (WOK3) with a 33% exceedance (1 of 3 samples), and Wounded Knee Creek Station 4 (WOK4) with a 50% exceedance (2 of 4 samples).</w:t>
      </w:r>
      <w:r w:rsidR="008B48F7" w:rsidRPr="001C1910">
        <w:t xml:space="preserve">  </w:t>
      </w:r>
      <w:r w:rsidR="00150253" w:rsidRPr="001C1910">
        <w:t>Escherichia coli (E. coli) exceed water quality criteria at Wounded Knee Creek 2 (WOK2) with a 25% exceedance (1 of 4 samples), WOK3 with a 60% exceedance (3 of 5 samples), and WOK4 with a 100% exceedance (4 of 4 samples).  Total suspended solids (TSS) exceed water quality criteria at WOK4 with a 25% exceedance (1 of 4 samples)</w:t>
      </w:r>
      <w:r w:rsidR="008B48F7" w:rsidRPr="001C1910">
        <w:t xml:space="preserve">.  </w:t>
      </w:r>
      <w:r w:rsidR="00150253" w:rsidRPr="001C1910">
        <w:t xml:space="preserve">No exceedances were found for Porcupine Creek </w:t>
      </w:r>
      <w:r w:rsidR="008B48F7" w:rsidRPr="001C1910">
        <w:t xml:space="preserve">monitoring </w:t>
      </w:r>
      <w:r w:rsidR="00150253" w:rsidRPr="001C1910">
        <w:t xml:space="preserve">stations during the sampling period.  </w:t>
      </w:r>
    </w:p>
    <w:p w14:paraId="6F082B0D" w14:textId="67E0C2CA" w:rsidR="00C27F8B" w:rsidRPr="001C1910" w:rsidRDefault="00DC1A98" w:rsidP="00D77154">
      <w:r w:rsidRPr="001C1910">
        <w:t xml:space="preserve">Macroinvertebrate were incorporated into a NPS monitoring on the Pine Ridge Reservation in 1999 (Matrix 2011). </w:t>
      </w:r>
      <w:r w:rsidR="008B48F7" w:rsidRPr="001C1910">
        <w:t>Stream health monitoring using benthic macroinvertebrate began in 1993.  Based on sample</w:t>
      </w:r>
      <w:r w:rsidR="00970FA4" w:rsidRPr="001C1910">
        <w:t>s</w:t>
      </w:r>
      <w:r w:rsidR="008B48F7" w:rsidRPr="001C1910">
        <w:t xml:space="preserve"> collected between </w:t>
      </w:r>
      <w:r w:rsidR="00970FA4" w:rsidRPr="001C1910">
        <w:t>1993-1996, s</w:t>
      </w:r>
      <w:r w:rsidR="008B48F7" w:rsidRPr="001C1910">
        <w:t>even metric scoring criteria were chos</w:t>
      </w:r>
      <w:r w:rsidR="00970FA4" w:rsidRPr="001C1910">
        <w:t>en</w:t>
      </w:r>
      <w:r w:rsidR="009C010E" w:rsidRPr="001C1910">
        <w:t>: Taxa Richness, EPT Index, % EPT, Family Biotic Index, % Dominant, Family, % Dipterans and Non-Insects, and % Collector-Gatherer.  To determine the relationship between habitat quality and biological condition, biosurvey and habitat data collected from April to November 1998 for 3</w:t>
      </w:r>
      <w:r w:rsidR="00E01BA4">
        <w:t>8</w:t>
      </w:r>
      <w:r w:rsidR="009C010E" w:rsidRPr="001C1910">
        <w:t xml:space="preserve"> monitoring stations.</w:t>
      </w:r>
      <w:r w:rsidR="00C23DDD" w:rsidRPr="001C1910">
        <w:t xml:space="preserve"> The study identified biological conditions for the White River/Porcupine Creek watershed ranging from severely impaired (WOK1), to moderately impaired (WOK2, WOK3, POR1), to unimpaired (POR2, POR3) and </w:t>
      </w:r>
      <w:r w:rsidR="00E01BA4">
        <w:t xml:space="preserve">overall </w:t>
      </w:r>
      <w:r w:rsidR="00C23DDD" w:rsidRPr="001C1910">
        <w:t>habitat ratings of sub-optimal.</w:t>
      </w:r>
      <w:r w:rsidRPr="001C1910">
        <w:t xml:space="preserve">  The report concluded nutrient enrichment to be the cause of reduced bi</w:t>
      </w:r>
      <w:r w:rsidR="00C27F8B" w:rsidRPr="001C1910">
        <w:t>ological integrity (Matrix 2011)</w:t>
      </w:r>
      <w:r w:rsidR="00557C67">
        <w:t>.</w:t>
      </w:r>
    </w:p>
    <w:p w14:paraId="3C25B101" w14:textId="77777777" w:rsidR="00C27F8B" w:rsidRDefault="00C27F8B" w:rsidP="00C27F8B">
      <w:pPr>
        <w:pStyle w:val="Heading1"/>
      </w:pPr>
      <w:bookmarkStart w:id="21" w:name="_Toc262198161"/>
      <w:r>
        <w:t>3</w:t>
      </w:r>
      <w:r w:rsidRPr="00A94A0C">
        <w:t>.0</w:t>
      </w:r>
      <w:r w:rsidRPr="00A94A0C">
        <w:tab/>
        <w:t>Data Analysis</w:t>
      </w:r>
      <w:bookmarkEnd w:id="21"/>
    </w:p>
    <w:p w14:paraId="68A9C98F" w14:textId="63DA360C" w:rsidR="00D77154" w:rsidRDefault="00D77154" w:rsidP="00D77154">
      <w:r>
        <w:t xml:space="preserve">This section presents the </w:t>
      </w:r>
      <w:r w:rsidR="008E42F4">
        <w:t xml:space="preserve">chemical </w:t>
      </w:r>
      <w:r>
        <w:t>data analysis for streams monitored between 2008-2011.</w:t>
      </w:r>
      <w:r w:rsidR="008E42F4">
        <w:t xml:space="preserve">  Physical data including pH, conductivity, temperature, and </w:t>
      </w:r>
      <w:r w:rsidR="00B03FDC">
        <w:t xml:space="preserve">dissolved oxygen was collected as instantaneous measurements between 2008-2011, however these results will be published </w:t>
      </w:r>
      <w:r w:rsidR="00E01BA4">
        <w:t>as part of</w:t>
      </w:r>
      <w:r w:rsidR="00B03FDC">
        <w:t xml:space="preserve"> individual watershed assessment reports</w:t>
      </w:r>
      <w:r w:rsidR="00E01BA4">
        <w:t xml:space="preserve"> beginning in 2014</w:t>
      </w:r>
      <w:r w:rsidR="00B03FDC">
        <w:t>.</w:t>
      </w:r>
      <w:r>
        <w:t xml:space="preserve">  Water quality is an indicator of the general condition of the watershed and pollutant source types, locations, and behavior</w:t>
      </w:r>
      <w:r w:rsidR="00E01BA4">
        <w:rPr>
          <w:noProof/>
        </w:rPr>
        <w:t xml:space="preserve"> (USEPA</w:t>
      </w:r>
      <w:r>
        <w:rPr>
          <w:noProof/>
        </w:rPr>
        <w:t xml:space="preserve"> 2010)</w:t>
      </w:r>
      <w:r>
        <w:t>.  The process of conducting data analyses to characterize the watershed and its pollutant sources began with broad assessments evaluating the averages, minimums, and maximums of measured parameters at the monitoring sites</w:t>
      </w:r>
      <w:r w:rsidR="00E01BA4">
        <w:t xml:space="preserve"> (Matrix 2011)</w:t>
      </w:r>
      <w:r>
        <w:t>.</w:t>
      </w:r>
      <w:r w:rsidRPr="00EF6665">
        <w:t xml:space="preserve"> </w:t>
      </w:r>
    </w:p>
    <w:p w14:paraId="54A65B8C" w14:textId="0BBE9C64" w:rsidR="00D77154" w:rsidRDefault="00D77154" w:rsidP="00A035F4">
      <w:r w:rsidRPr="001C1910">
        <w:t xml:space="preserve">Water quality data alone does not adequately characterize stream health (Shapiro 2008).  Reports commissioned in early 2000 to address questions from the US Congress on the condition of US waters found that the US lacked the data necessary to report the current status of its ecological resources, trends in these conditions, and causes of environmental degradation </w:t>
      </w:r>
      <w:r w:rsidR="00576AF9">
        <w:t>(</w:t>
      </w:r>
      <w:r w:rsidRPr="001C1910">
        <w:t>Heintz 2002, USEPA 2003, Shapiro 2008</w:t>
      </w:r>
      <w:r w:rsidR="00576AF9">
        <w:t>).  The early 2000 reporting resulted</w:t>
      </w:r>
      <w:r w:rsidRPr="001C1910">
        <w:t xml:space="preserve"> </w:t>
      </w:r>
      <w:r w:rsidR="00576AF9">
        <w:t xml:space="preserve">in the </w:t>
      </w:r>
      <w:r w:rsidRPr="001C1910">
        <w:t xml:space="preserve">development and application of standardized protocols focusing on biological indicators for sampling, processing and interpreting core indicators of biological condition and of key stressors </w:t>
      </w:r>
      <w:r w:rsidR="00576AF9">
        <w:t>(</w:t>
      </w:r>
      <w:r w:rsidRPr="001C1910">
        <w:t>Barbour 1999</w:t>
      </w:r>
      <w:r w:rsidR="00576AF9">
        <w:t>,</w:t>
      </w:r>
      <w:r w:rsidRPr="001C1910">
        <w:t xml:space="preserve"> Shapiro 2008</w:t>
      </w:r>
      <w:r w:rsidR="00576AF9">
        <w:t>)</w:t>
      </w:r>
      <w:r w:rsidRPr="001C1910">
        <w:t xml:space="preserve">.  Stream health is defined as “a </w:t>
      </w:r>
      <w:r w:rsidRPr="001C1910">
        <w:rPr>
          <w:bCs/>
        </w:rPr>
        <w:t xml:space="preserve">desirable and sustainable ecosystem </w:t>
      </w:r>
      <w:r w:rsidRPr="001C1910">
        <w:t xml:space="preserve">structure and function, or ecosystem integrity” </w:t>
      </w:r>
      <w:r w:rsidR="00576AF9">
        <w:t>(</w:t>
      </w:r>
      <w:r w:rsidRPr="001C1910">
        <w:t>Merritt 1986, Karr 1989</w:t>
      </w:r>
      <w:r w:rsidR="00576AF9">
        <w:t>)</w:t>
      </w:r>
      <w:r w:rsidRPr="001C1910">
        <w:t xml:space="preserve">.  Macroinvertebrate taxa are often used as an indicator of overall ecosystem integrity through a multi-metric approach that measure a wide range of gradients from individual health to landscape dynamics </w:t>
      </w:r>
      <w:r w:rsidR="00576AF9">
        <w:t>(</w:t>
      </w:r>
      <w:r w:rsidRPr="001C1910">
        <w:t>Planfkin 1999</w:t>
      </w:r>
      <w:r w:rsidR="00576AF9">
        <w:t>)</w:t>
      </w:r>
      <w:r w:rsidRPr="001C1910">
        <w:t xml:space="preserve">.  Metrics incorporate taxa richness, dominance of taxa that are sensitive or insensitive to pollution, balance of functional feeding groups </w:t>
      </w:r>
      <w:r w:rsidR="00576AF9">
        <w:t>(</w:t>
      </w:r>
      <w:r w:rsidRPr="001C1910">
        <w:t>Rosenberg and Resh 1993, Merritt 1986</w:t>
      </w:r>
      <w:r w:rsidR="00576AF9">
        <w:t>)</w:t>
      </w:r>
      <w:r w:rsidRPr="001C1910">
        <w:t xml:space="preserve">.  </w:t>
      </w:r>
    </w:p>
    <w:p w14:paraId="2B7E171D" w14:textId="069CA13A" w:rsidR="00557C67" w:rsidRPr="004E6F00" w:rsidRDefault="00557C67" w:rsidP="00557C67">
      <w:pPr>
        <w:pStyle w:val="Heading2"/>
      </w:pPr>
      <w:bookmarkStart w:id="22" w:name="_Toc262198162"/>
      <w:r>
        <w:t>3</w:t>
      </w:r>
      <w:r w:rsidRPr="004E6F00">
        <w:t>.</w:t>
      </w:r>
      <w:r>
        <w:t>1</w:t>
      </w:r>
      <w:r w:rsidRPr="004E6F00">
        <w:tab/>
        <w:t>Goals and Objectives</w:t>
      </w:r>
      <w:bookmarkEnd w:id="22"/>
    </w:p>
    <w:p w14:paraId="2BFD75F0" w14:textId="77777777" w:rsidR="00405E44" w:rsidRDefault="00F12F59" w:rsidP="00F12F59">
      <w:r>
        <w:t xml:space="preserve">Samples collected by the </w:t>
      </w:r>
      <w:r w:rsidR="00E81026">
        <w:t>OST Water Pollution Control Program</w:t>
      </w:r>
      <w:r>
        <w:t xml:space="preserve"> were tested through Energy Labs in Rapid City, SD for chemical properties, outli</w:t>
      </w:r>
      <w:r w:rsidR="00032490">
        <w:t xml:space="preserve">ned in Table 8.  </w:t>
      </w:r>
      <w:r w:rsidR="000A3581">
        <w:t>Energy Labs recorded samples with concentrations below the reporting limit as “Non-detect”</w:t>
      </w:r>
      <w:r>
        <w:t>.</w:t>
      </w:r>
    </w:p>
    <w:p w14:paraId="35A2437E" w14:textId="77777777" w:rsidR="00F12F59" w:rsidRPr="00FC052A" w:rsidRDefault="00F12F59" w:rsidP="00F12F59">
      <w:pPr>
        <w:pStyle w:val="Caption"/>
        <w:keepNext/>
        <w:jc w:val="center"/>
        <w:rPr>
          <w:sz w:val="22"/>
        </w:rPr>
      </w:pPr>
      <w:bookmarkStart w:id="23" w:name="_Toc276729602"/>
      <w:bookmarkStart w:id="24" w:name="_Ref277670109"/>
      <w:bookmarkStart w:id="25" w:name="_Toc253843558"/>
      <w:r w:rsidRPr="00FC052A">
        <w:rPr>
          <w:sz w:val="22"/>
        </w:rPr>
        <w:t xml:space="preserve">Table </w:t>
      </w:r>
      <w:r w:rsidR="00314C7F" w:rsidRPr="00FC052A">
        <w:rPr>
          <w:sz w:val="22"/>
        </w:rPr>
        <w:fldChar w:fldCharType="begin"/>
      </w:r>
      <w:r w:rsidRPr="00FC052A">
        <w:rPr>
          <w:sz w:val="22"/>
        </w:rPr>
        <w:instrText xml:space="preserve"> SEQ Table \* ARABIC </w:instrText>
      </w:r>
      <w:r w:rsidR="00314C7F" w:rsidRPr="00FC052A">
        <w:rPr>
          <w:sz w:val="22"/>
        </w:rPr>
        <w:fldChar w:fldCharType="separate"/>
      </w:r>
      <w:r w:rsidR="00994042">
        <w:rPr>
          <w:noProof/>
          <w:sz w:val="22"/>
        </w:rPr>
        <w:t>1</w:t>
      </w:r>
      <w:r w:rsidR="00314C7F" w:rsidRPr="00FC052A">
        <w:rPr>
          <w:sz w:val="22"/>
        </w:rPr>
        <w:fldChar w:fldCharType="end"/>
      </w:r>
      <w:r w:rsidR="00110C8C">
        <w:rPr>
          <w:sz w:val="22"/>
        </w:rPr>
        <w:t xml:space="preserve">.  </w:t>
      </w:r>
      <w:r w:rsidRPr="00FC052A">
        <w:rPr>
          <w:sz w:val="22"/>
        </w:rPr>
        <w:t>Chemical Property Parameters</w:t>
      </w:r>
      <w:bookmarkEnd w:id="23"/>
      <w:bookmarkEnd w:id="24"/>
      <w:bookmarkEnd w:id="25"/>
    </w:p>
    <w:tbl>
      <w:tblPr>
        <w:tblStyle w:val="TableGrid"/>
        <w:tblW w:w="5000" w:type="pct"/>
        <w:tblLook w:val="04A0" w:firstRow="1" w:lastRow="0" w:firstColumn="1" w:lastColumn="0" w:noHBand="0" w:noVBand="1"/>
      </w:tblPr>
      <w:tblGrid>
        <w:gridCol w:w="2177"/>
        <w:gridCol w:w="3601"/>
        <w:gridCol w:w="1800"/>
        <w:gridCol w:w="1998"/>
      </w:tblGrid>
      <w:tr w:rsidR="00F12F59" w:rsidRPr="00194855" w14:paraId="632255A2" w14:textId="77777777" w:rsidTr="0083344B">
        <w:tc>
          <w:tcPr>
            <w:tcW w:w="1137" w:type="pct"/>
          </w:tcPr>
          <w:p w14:paraId="2D04014E" w14:textId="77777777" w:rsidR="00F12F59" w:rsidRPr="00194855" w:rsidRDefault="00F12F59" w:rsidP="00F362E9">
            <w:pPr>
              <w:jc w:val="center"/>
              <w:rPr>
                <w:b/>
                <w:caps/>
              </w:rPr>
            </w:pPr>
            <w:r w:rsidRPr="00194855">
              <w:rPr>
                <w:b/>
                <w:caps/>
              </w:rPr>
              <w:t>Analyses</w:t>
            </w:r>
          </w:p>
        </w:tc>
        <w:tc>
          <w:tcPr>
            <w:tcW w:w="1880" w:type="pct"/>
          </w:tcPr>
          <w:p w14:paraId="0DB2E096" w14:textId="77777777" w:rsidR="00F12F59" w:rsidRPr="00194855" w:rsidRDefault="00F12F59" w:rsidP="00F362E9">
            <w:pPr>
              <w:jc w:val="center"/>
              <w:rPr>
                <w:b/>
                <w:caps/>
              </w:rPr>
            </w:pPr>
            <w:r w:rsidRPr="00194855">
              <w:rPr>
                <w:b/>
                <w:caps/>
              </w:rPr>
              <w:t>Parameter</w:t>
            </w:r>
          </w:p>
        </w:tc>
        <w:tc>
          <w:tcPr>
            <w:tcW w:w="940" w:type="pct"/>
          </w:tcPr>
          <w:p w14:paraId="225E8667" w14:textId="77777777" w:rsidR="00F12F59" w:rsidRPr="00194855" w:rsidRDefault="00F12F59" w:rsidP="00F362E9">
            <w:pPr>
              <w:jc w:val="center"/>
              <w:rPr>
                <w:b/>
                <w:caps/>
              </w:rPr>
            </w:pPr>
            <w:r w:rsidRPr="00194855">
              <w:rPr>
                <w:b/>
                <w:caps/>
              </w:rPr>
              <w:t>Units</w:t>
            </w:r>
          </w:p>
        </w:tc>
        <w:tc>
          <w:tcPr>
            <w:tcW w:w="1043" w:type="pct"/>
          </w:tcPr>
          <w:p w14:paraId="1F56E1D4" w14:textId="77777777" w:rsidR="00F12F59" w:rsidRPr="00194855" w:rsidRDefault="00F12F59" w:rsidP="00F362E9">
            <w:pPr>
              <w:jc w:val="center"/>
              <w:rPr>
                <w:b/>
                <w:caps/>
              </w:rPr>
            </w:pPr>
            <w:r w:rsidRPr="00194855">
              <w:rPr>
                <w:b/>
                <w:caps/>
              </w:rPr>
              <w:t>Reporting Limit</w:t>
            </w:r>
          </w:p>
        </w:tc>
      </w:tr>
      <w:tr w:rsidR="0083344B" w14:paraId="70522183" w14:textId="77777777" w:rsidTr="0083344B">
        <w:tc>
          <w:tcPr>
            <w:tcW w:w="1137" w:type="pct"/>
            <w:vMerge w:val="restart"/>
          </w:tcPr>
          <w:p w14:paraId="373C1CF7" w14:textId="77777777" w:rsidR="0083344B" w:rsidRDefault="0083344B" w:rsidP="00F362E9">
            <w:r>
              <w:t>Microbiological</w:t>
            </w:r>
          </w:p>
        </w:tc>
        <w:tc>
          <w:tcPr>
            <w:tcW w:w="1880" w:type="pct"/>
          </w:tcPr>
          <w:p w14:paraId="183005E7" w14:textId="77777777" w:rsidR="0083344B" w:rsidRDefault="0083344B" w:rsidP="00F362E9">
            <w:r>
              <w:t xml:space="preserve">Bacteria, Fecal Coliform </w:t>
            </w:r>
          </w:p>
        </w:tc>
        <w:tc>
          <w:tcPr>
            <w:tcW w:w="940" w:type="pct"/>
          </w:tcPr>
          <w:p w14:paraId="055F1E0D" w14:textId="77777777" w:rsidR="0083344B" w:rsidRDefault="0083344B" w:rsidP="00F362E9">
            <w:pPr>
              <w:jc w:val="center"/>
            </w:pPr>
            <w:r>
              <w:t>CFU 100 ml</w:t>
            </w:r>
          </w:p>
        </w:tc>
        <w:tc>
          <w:tcPr>
            <w:tcW w:w="1043" w:type="pct"/>
          </w:tcPr>
          <w:p w14:paraId="2D1095DE" w14:textId="77777777" w:rsidR="0083344B" w:rsidRDefault="00F364B7" w:rsidP="00F362E9">
            <w:pPr>
              <w:jc w:val="center"/>
            </w:pPr>
            <w:r>
              <w:t>1</w:t>
            </w:r>
          </w:p>
        </w:tc>
      </w:tr>
      <w:tr w:rsidR="0083344B" w14:paraId="0AE69D8F" w14:textId="77777777" w:rsidTr="0083344B">
        <w:tc>
          <w:tcPr>
            <w:tcW w:w="1137" w:type="pct"/>
            <w:vMerge/>
          </w:tcPr>
          <w:p w14:paraId="19DCA3D1" w14:textId="77777777" w:rsidR="0083344B" w:rsidRDefault="0083344B" w:rsidP="00F362E9"/>
        </w:tc>
        <w:tc>
          <w:tcPr>
            <w:tcW w:w="1880" w:type="pct"/>
          </w:tcPr>
          <w:p w14:paraId="40853AE7" w14:textId="77777777" w:rsidR="0083344B" w:rsidRPr="006C1345" w:rsidRDefault="0083344B" w:rsidP="00F362E9">
            <w:pPr>
              <w:rPr>
                <w:strike/>
              </w:rPr>
            </w:pPr>
            <w:r>
              <w:t xml:space="preserve">Bacteria, E-Coli Coliform </w:t>
            </w:r>
          </w:p>
        </w:tc>
        <w:tc>
          <w:tcPr>
            <w:tcW w:w="940" w:type="pct"/>
          </w:tcPr>
          <w:p w14:paraId="52318FAD" w14:textId="77777777" w:rsidR="0083344B" w:rsidRPr="006C1345" w:rsidRDefault="0083344B" w:rsidP="00F362E9">
            <w:pPr>
              <w:jc w:val="center"/>
              <w:rPr>
                <w:strike/>
              </w:rPr>
            </w:pPr>
            <w:r>
              <w:t>mpn/100 ml</w:t>
            </w:r>
          </w:p>
        </w:tc>
        <w:tc>
          <w:tcPr>
            <w:tcW w:w="1043" w:type="pct"/>
          </w:tcPr>
          <w:p w14:paraId="5261BEEE" w14:textId="77777777" w:rsidR="0083344B" w:rsidRPr="006C1345" w:rsidRDefault="0083344B" w:rsidP="00F362E9">
            <w:pPr>
              <w:jc w:val="center"/>
              <w:rPr>
                <w:strike/>
              </w:rPr>
            </w:pPr>
            <w:r>
              <w:t>1</w:t>
            </w:r>
          </w:p>
        </w:tc>
      </w:tr>
      <w:tr w:rsidR="0083344B" w14:paraId="7E5C951D" w14:textId="77777777" w:rsidTr="0083344B">
        <w:tc>
          <w:tcPr>
            <w:tcW w:w="1137" w:type="pct"/>
            <w:vMerge w:val="restart"/>
          </w:tcPr>
          <w:p w14:paraId="4C373C68" w14:textId="77777777" w:rsidR="0083344B" w:rsidRDefault="0083344B" w:rsidP="00F362E9">
            <w:r>
              <w:t>Physical</w:t>
            </w:r>
          </w:p>
        </w:tc>
        <w:tc>
          <w:tcPr>
            <w:tcW w:w="1880" w:type="pct"/>
          </w:tcPr>
          <w:p w14:paraId="7E154A3A" w14:textId="77777777" w:rsidR="0083344B" w:rsidRDefault="0083344B" w:rsidP="00F362E9">
            <w:r>
              <w:t xml:space="preserve">Biochemical Oxygen Demand (BOD) </w:t>
            </w:r>
          </w:p>
        </w:tc>
        <w:tc>
          <w:tcPr>
            <w:tcW w:w="940" w:type="pct"/>
          </w:tcPr>
          <w:p w14:paraId="11CD9B38" w14:textId="77777777" w:rsidR="0083344B" w:rsidRDefault="0083344B" w:rsidP="00F362E9">
            <w:pPr>
              <w:jc w:val="center"/>
            </w:pPr>
            <w:r>
              <w:t>mg/L</w:t>
            </w:r>
          </w:p>
        </w:tc>
        <w:tc>
          <w:tcPr>
            <w:tcW w:w="1043" w:type="pct"/>
          </w:tcPr>
          <w:p w14:paraId="17C86878" w14:textId="77777777" w:rsidR="0083344B" w:rsidRDefault="00F364B7" w:rsidP="00F362E9">
            <w:pPr>
              <w:jc w:val="center"/>
            </w:pPr>
            <w:r>
              <w:t>2</w:t>
            </w:r>
          </w:p>
        </w:tc>
      </w:tr>
      <w:tr w:rsidR="0083344B" w14:paraId="2C1E865B" w14:textId="77777777" w:rsidTr="0083344B">
        <w:tc>
          <w:tcPr>
            <w:tcW w:w="1137" w:type="pct"/>
            <w:vMerge/>
          </w:tcPr>
          <w:p w14:paraId="40D16B5A" w14:textId="77777777" w:rsidR="0083344B" w:rsidRDefault="0083344B" w:rsidP="00F362E9"/>
        </w:tc>
        <w:tc>
          <w:tcPr>
            <w:tcW w:w="1880" w:type="pct"/>
          </w:tcPr>
          <w:p w14:paraId="3D10323D" w14:textId="77777777" w:rsidR="0083344B" w:rsidRDefault="0083344B" w:rsidP="00F362E9">
            <w:r>
              <w:t xml:space="preserve">Total Suspended Solids (TSS) </w:t>
            </w:r>
          </w:p>
        </w:tc>
        <w:tc>
          <w:tcPr>
            <w:tcW w:w="940" w:type="pct"/>
          </w:tcPr>
          <w:p w14:paraId="31642022" w14:textId="77777777" w:rsidR="0083344B" w:rsidRDefault="0083344B" w:rsidP="00F362E9">
            <w:pPr>
              <w:jc w:val="center"/>
            </w:pPr>
            <w:r>
              <w:t>mg/L</w:t>
            </w:r>
          </w:p>
        </w:tc>
        <w:tc>
          <w:tcPr>
            <w:tcW w:w="1043" w:type="pct"/>
          </w:tcPr>
          <w:p w14:paraId="69318740" w14:textId="77777777" w:rsidR="0083344B" w:rsidRDefault="00F364B7" w:rsidP="00F362E9">
            <w:pPr>
              <w:jc w:val="center"/>
            </w:pPr>
            <w:r>
              <w:t>10</w:t>
            </w:r>
          </w:p>
        </w:tc>
      </w:tr>
      <w:tr w:rsidR="0083344B" w14:paraId="0611887C" w14:textId="77777777" w:rsidTr="0083344B">
        <w:tc>
          <w:tcPr>
            <w:tcW w:w="1137" w:type="pct"/>
            <w:vMerge w:val="restart"/>
          </w:tcPr>
          <w:p w14:paraId="2A151E50" w14:textId="77777777" w:rsidR="0083344B" w:rsidRDefault="0083344B" w:rsidP="00F362E9">
            <w:r>
              <w:t>Cations</w:t>
            </w:r>
          </w:p>
        </w:tc>
        <w:tc>
          <w:tcPr>
            <w:tcW w:w="1880" w:type="pct"/>
          </w:tcPr>
          <w:p w14:paraId="0738A0F5" w14:textId="77777777" w:rsidR="0083344B" w:rsidRDefault="0083344B" w:rsidP="00F362E9">
            <w:r>
              <w:t xml:space="preserve">Hardness as CaCO3 </w:t>
            </w:r>
          </w:p>
        </w:tc>
        <w:tc>
          <w:tcPr>
            <w:tcW w:w="940" w:type="pct"/>
          </w:tcPr>
          <w:p w14:paraId="22838BD5" w14:textId="77777777" w:rsidR="0083344B" w:rsidRDefault="0083344B" w:rsidP="00F362E9">
            <w:pPr>
              <w:jc w:val="center"/>
            </w:pPr>
            <w:r>
              <w:t>mg/L</w:t>
            </w:r>
          </w:p>
        </w:tc>
        <w:tc>
          <w:tcPr>
            <w:tcW w:w="1043" w:type="pct"/>
          </w:tcPr>
          <w:p w14:paraId="2B982007" w14:textId="77777777" w:rsidR="0083344B" w:rsidRDefault="00F364B7" w:rsidP="00F362E9">
            <w:pPr>
              <w:jc w:val="center"/>
            </w:pPr>
            <w:r>
              <w:t>1</w:t>
            </w:r>
          </w:p>
        </w:tc>
      </w:tr>
      <w:tr w:rsidR="0083344B" w14:paraId="7E10A71C" w14:textId="77777777" w:rsidTr="0083344B">
        <w:tc>
          <w:tcPr>
            <w:tcW w:w="1137" w:type="pct"/>
            <w:vMerge/>
          </w:tcPr>
          <w:p w14:paraId="69ADABA6" w14:textId="77777777" w:rsidR="0083344B" w:rsidRDefault="0083344B" w:rsidP="00F362E9"/>
        </w:tc>
        <w:tc>
          <w:tcPr>
            <w:tcW w:w="1880" w:type="pct"/>
          </w:tcPr>
          <w:p w14:paraId="469EFEC2" w14:textId="77777777" w:rsidR="0083344B" w:rsidRPr="00C653EB" w:rsidRDefault="0083344B" w:rsidP="00F362E9">
            <w:r w:rsidRPr="00C653EB">
              <w:t xml:space="preserve">Calcium </w:t>
            </w:r>
          </w:p>
        </w:tc>
        <w:tc>
          <w:tcPr>
            <w:tcW w:w="940" w:type="pct"/>
          </w:tcPr>
          <w:p w14:paraId="5CA03131" w14:textId="77777777" w:rsidR="0083344B" w:rsidRPr="00C653EB" w:rsidRDefault="0083344B" w:rsidP="00F362E9">
            <w:pPr>
              <w:jc w:val="center"/>
            </w:pPr>
            <w:r w:rsidRPr="00C653EB">
              <w:t>mg/L</w:t>
            </w:r>
          </w:p>
        </w:tc>
        <w:tc>
          <w:tcPr>
            <w:tcW w:w="1043" w:type="pct"/>
          </w:tcPr>
          <w:p w14:paraId="088C010B" w14:textId="77777777" w:rsidR="0083344B" w:rsidRPr="00C653EB" w:rsidRDefault="00F364B7" w:rsidP="00F362E9">
            <w:pPr>
              <w:jc w:val="center"/>
            </w:pPr>
            <w:r w:rsidRPr="00C653EB">
              <w:t>1</w:t>
            </w:r>
          </w:p>
        </w:tc>
      </w:tr>
      <w:tr w:rsidR="0083344B" w14:paraId="217C7B69" w14:textId="77777777" w:rsidTr="0083344B">
        <w:tc>
          <w:tcPr>
            <w:tcW w:w="1137" w:type="pct"/>
            <w:vMerge/>
          </w:tcPr>
          <w:p w14:paraId="5FE7CC24" w14:textId="77777777" w:rsidR="0083344B" w:rsidRDefault="0083344B" w:rsidP="00F362E9"/>
        </w:tc>
        <w:tc>
          <w:tcPr>
            <w:tcW w:w="1880" w:type="pct"/>
          </w:tcPr>
          <w:p w14:paraId="5A8F5B5E" w14:textId="77777777" w:rsidR="0083344B" w:rsidRPr="00C653EB" w:rsidRDefault="0083344B" w:rsidP="00E77BD2">
            <w:r w:rsidRPr="00C653EB">
              <w:t xml:space="preserve">Magnesium </w:t>
            </w:r>
          </w:p>
        </w:tc>
        <w:tc>
          <w:tcPr>
            <w:tcW w:w="940" w:type="pct"/>
          </w:tcPr>
          <w:p w14:paraId="48B0FA44" w14:textId="77777777" w:rsidR="0083344B" w:rsidRPr="00C653EB" w:rsidRDefault="0083344B" w:rsidP="00F362E9">
            <w:pPr>
              <w:jc w:val="center"/>
            </w:pPr>
            <w:r w:rsidRPr="00C653EB">
              <w:t>mg/L</w:t>
            </w:r>
          </w:p>
        </w:tc>
        <w:tc>
          <w:tcPr>
            <w:tcW w:w="1043" w:type="pct"/>
          </w:tcPr>
          <w:p w14:paraId="487DE9BB" w14:textId="77777777" w:rsidR="0083344B" w:rsidRPr="00C653EB" w:rsidRDefault="00F364B7" w:rsidP="00F362E9">
            <w:pPr>
              <w:jc w:val="center"/>
            </w:pPr>
            <w:r w:rsidRPr="00C653EB">
              <w:t>1</w:t>
            </w:r>
          </w:p>
        </w:tc>
      </w:tr>
      <w:tr w:rsidR="0083344B" w14:paraId="79C99D00" w14:textId="77777777" w:rsidTr="0083344B">
        <w:tc>
          <w:tcPr>
            <w:tcW w:w="1137" w:type="pct"/>
            <w:vMerge/>
          </w:tcPr>
          <w:p w14:paraId="3F9721C5" w14:textId="77777777" w:rsidR="0083344B" w:rsidRDefault="0083344B" w:rsidP="00F362E9"/>
        </w:tc>
        <w:tc>
          <w:tcPr>
            <w:tcW w:w="1880" w:type="pct"/>
          </w:tcPr>
          <w:p w14:paraId="23F74601" w14:textId="77777777" w:rsidR="0083344B" w:rsidRPr="00C653EB" w:rsidRDefault="0083344B" w:rsidP="00F362E9">
            <w:r w:rsidRPr="00C653EB">
              <w:t>Sodium</w:t>
            </w:r>
          </w:p>
        </w:tc>
        <w:tc>
          <w:tcPr>
            <w:tcW w:w="940" w:type="pct"/>
          </w:tcPr>
          <w:p w14:paraId="60455A1F" w14:textId="77777777" w:rsidR="0083344B" w:rsidRPr="00C653EB" w:rsidRDefault="0083344B" w:rsidP="00F362E9">
            <w:pPr>
              <w:jc w:val="center"/>
            </w:pPr>
            <w:r w:rsidRPr="00C653EB">
              <w:t>mg/L</w:t>
            </w:r>
          </w:p>
        </w:tc>
        <w:tc>
          <w:tcPr>
            <w:tcW w:w="1043" w:type="pct"/>
          </w:tcPr>
          <w:p w14:paraId="5F9F3538" w14:textId="77777777" w:rsidR="0083344B" w:rsidRPr="00C653EB" w:rsidRDefault="00F364B7" w:rsidP="00F362E9">
            <w:pPr>
              <w:jc w:val="center"/>
            </w:pPr>
            <w:r w:rsidRPr="00C653EB">
              <w:t>1</w:t>
            </w:r>
          </w:p>
        </w:tc>
      </w:tr>
      <w:tr w:rsidR="0083344B" w14:paraId="0640FC06" w14:textId="77777777" w:rsidTr="0083344B">
        <w:tc>
          <w:tcPr>
            <w:tcW w:w="1137" w:type="pct"/>
            <w:vMerge/>
          </w:tcPr>
          <w:p w14:paraId="46990C46" w14:textId="77777777" w:rsidR="0083344B" w:rsidRDefault="0083344B" w:rsidP="00F362E9"/>
        </w:tc>
        <w:tc>
          <w:tcPr>
            <w:tcW w:w="1880" w:type="pct"/>
          </w:tcPr>
          <w:p w14:paraId="7878BC42" w14:textId="77777777" w:rsidR="0083344B" w:rsidRPr="00C653EB" w:rsidRDefault="0083344B" w:rsidP="00F362E9">
            <w:r w:rsidRPr="00C653EB">
              <w:t>Potassium</w:t>
            </w:r>
          </w:p>
        </w:tc>
        <w:tc>
          <w:tcPr>
            <w:tcW w:w="940" w:type="pct"/>
          </w:tcPr>
          <w:p w14:paraId="4ADB2038" w14:textId="77777777" w:rsidR="0083344B" w:rsidRPr="00C653EB" w:rsidRDefault="0083344B" w:rsidP="00F362E9">
            <w:pPr>
              <w:jc w:val="center"/>
            </w:pPr>
            <w:r w:rsidRPr="00C653EB">
              <w:t>mg/L</w:t>
            </w:r>
          </w:p>
        </w:tc>
        <w:tc>
          <w:tcPr>
            <w:tcW w:w="1043" w:type="pct"/>
          </w:tcPr>
          <w:p w14:paraId="536FE214" w14:textId="77777777" w:rsidR="0083344B" w:rsidRPr="00C653EB" w:rsidRDefault="00F364B7" w:rsidP="00F362E9">
            <w:pPr>
              <w:jc w:val="center"/>
            </w:pPr>
            <w:r w:rsidRPr="00C653EB">
              <w:t>1</w:t>
            </w:r>
          </w:p>
        </w:tc>
      </w:tr>
      <w:tr w:rsidR="0083344B" w14:paraId="18E7F2DF" w14:textId="77777777" w:rsidTr="0083344B">
        <w:tc>
          <w:tcPr>
            <w:tcW w:w="1137" w:type="pct"/>
            <w:vMerge w:val="restart"/>
          </w:tcPr>
          <w:p w14:paraId="06113518" w14:textId="77777777" w:rsidR="0083344B" w:rsidRDefault="0083344B" w:rsidP="00F362E9">
            <w:r>
              <w:t>Anions</w:t>
            </w:r>
          </w:p>
        </w:tc>
        <w:tc>
          <w:tcPr>
            <w:tcW w:w="1880" w:type="pct"/>
          </w:tcPr>
          <w:p w14:paraId="5D2E950F" w14:textId="77777777" w:rsidR="0083344B" w:rsidRPr="00C653EB" w:rsidRDefault="0083344B" w:rsidP="00F362E9">
            <w:r w:rsidRPr="00C653EB">
              <w:t>Chloride</w:t>
            </w:r>
          </w:p>
        </w:tc>
        <w:tc>
          <w:tcPr>
            <w:tcW w:w="940" w:type="pct"/>
          </w:tcPr>
          <w:p w14:paraId="5F195B41" w14:textId="77777777" w:rsidR="0083344B" w:rsidRPr="00C653EB" w:rsidRDefault="0083344B" w:rsidP="00F362E9">
            <w:pPr>
              <w:jc w:val="center"/>
            </w:pPr>
            <w:r w:rsidRPr="00C653EB">
              <w:t>mg/L</w:t>
            </w:r>
          </w:p>
        </w:tc>
        <w:tc>
          <w:tcPr>
            <w:tcW w:w="1043" w:type="pct"/>
          </w:tcPr>
          <w:p w14:paraId="6ACEC1A6" w14:textId="77777777" w:rsidR="0083344B" w:rsidRPr="00C653EB" w:rsidRDefault="00F364B7" w:rsidP="00F362E9">
            <w:pPr>
              <w:jc w:val="center"/>
            </w:pPr>
            <w:r w:rsidRPr="00C653EB">
              <w:t>1</w:t>
            </w:r>
          </w:p>
        </w:tc>
      </w:tr>
      <w:tr w:rsidR="0083344B" w14:paraId="7890D902" w14:textId="77777777" w:rsidTr="0083344B">
        <w:tc>
          <w:tcPr>
            <w:tcW w:w="1137" w:type="pct"/>
            <w:vMerge/>
          </w:tcPr>
          <w:p w14:paraId="155D0857" w14:textId="77777777" w:rsidR="0083344B" w:rsidRDefault="0083344B" w:rsidP="00F362E9"/>
        </w:tc>
        <w:tc>
          <w:tcPr>
            <w:tcW w:w="1880" w:type="pct"/>
          </w:tcPr>
          <w:p w14:paraId="2D15B558" w14:textId="77777777" w:rsidR="0083344B" w:rsidRPr="00C653EB" w:rsidRDefault="0083344B" w:rsidP="00F362E9">
            <w:r w:rsidRPr="00C653EB">
              <w:t>Sulfate</w:t>
            </w:r>
          </w:p>
        </w:tc>
        <w:tc>
          <w:tcPr>
            <w:tcW w:w="940" w:type="pct"/>
          </w:tcPr>
          <w:p w14:paraId="34DAAC3D" w14:textId="77777777" w:rsidR="0083344B" w:rsidRPr="00C653EB" w:rsidRDefault="0083344B" w:rsidP="00F362E9">
            <w:pPr>
              <w:jc w:val="center"/>
            </w:pPr>
            <w:r w:rsidRPr="00C653EB">
              <w:t>mg/L</w:t>
            </w:r>
          </w:p>
        </w:tc>
        <w:tc>
          <w:tcPr>
            <w:tcW w:w="1043" w:type="pct"/>
          </w:tcPr>
          <w:p w14:paraId="440E6DA3" w14:textId="77777777" w:rsidR="0083344B" w:rsidRPr="00C653EB" w:rsidRDefault="00F364B7" w:rsidP="00F364B7">
            <w:pPr>
              <w:jc w:val="center"/>
            </w:pPr>
            <w:r w:rsidRPr="00C653EB">
              <w:t>1</w:t>
            </w:r>
          </w:p>
        </w:tc>
      </w:tr>
      <w:tr w:rsidR="0083344B" w14:paraId="21FD18D6" w14:textId="77777777" w:rsidTr="0083344B">
        <w:tc>
          <w:tcPr>
            <w:tcW w:w="1137" w:type="pct"/>
            <w:vMerge w:val="restart"/>
          </w:tcPr>
          <w:p w14:paraId="67E216EA" w14:textId="77777777" w:rsidR="0083344B" w:rsidRDefault="0083344B" w:rsidP="00F362E9">
            <w:r>
              <w:t>Nutrients</w:t>
            </w:r>
          </w:p>
        </w:tc>
        <w:tc>
          <w:tcPr>
            <w:tcW w:w="1880" w:type="pct"/>
          </w:tcPr>
          <w:p w14:paraId="6795EC24" w14:textId="77777777" w:rsidR="0083344B" w:rsidRPr="00C653EB" w:rsidRDefault="0083344B" w:rsidP="00F362E9">
            <w:r w:rsidRPr="00C653EB">
              <w:t xml:space="preserve">Phosphorus, Total as P </w:t>
            </w:r>
          </w:p>
        </w:tc>
        <w:tc>
          <w:tcPr>
            <w:tcW w:w="940" w:type="pct"/>
          </w:tcPr>
          <w:p w14:paraId="7D9118CF" w14:textId="77777777" w:rsidR="0083344B" w:rsidRPr="00C653EB" w:rsidRDefault="008D6928" w:rsidP="00F362E9">
            <w:pPr>
              <w:jc w:val="center"/>
            </w:pPr>
            <w:r w:rsidRPr="00C653EB">
              <w:t>m</w:t>
            </w:r>
            <w:r w:rsidR="0083344B" w:rsidRPr="00C653EB">
              <w:t>g/L</w:t>
            </w:r>
          </w:p>
        </w:tc>
        <w:tc>
          <w:tcPr>
            <w:tcW w:w="1043" w:type="pct"/>
          </w:tcPr>
          <w:p w14:paraId="4271C771" w14:textId="77777777" w:rsidR="0083344B" w:rsidRPr="00C653EB" w:rsidRDefault="00F364B7" w:rsidP="00F364B7">
            <w:pPr>
              <w:jc w:val="center"/>
            </w:pPr>
            <w:r w:rsidRPr="00C653EB">
              <w:t>0.01</w:t>
            </w:r>
          </w:p>
        </w:tc>
      </w:tr>
      <w:tr w:rsidR="0083344B" w14:paraId="42980EE8" w14:textId="77777777" w:rsidTr="0083344B">
        <w:tc>
          <w:tcPr>
            <w:tcW w:w="1137" w:type="pct"/>
            <w:vMerge/>
          </w:tcPr>
          <w:p w14:paraId="05AE9AF8" w14:textId="77777777" w:rsidR="0083344B" w:rsidRDefault="0083344B" w:rsidP="00F362E9"/>
        </w:tc>
        <w:tc>
          <w:tcPr>
            <w:tcW w:w="1880" w:type="pct"/>
          </w:tcPr>
          <w:p w14:paraId="167BCBAD" w14:textId="77777777" w:rsidR="0083344B" w:rsidRPr="00C653EB" w:rsidRDefault="0083344B" w:rsidP="00DC1A98">
            <w:r w:rsidRPr="00C653EB">
              <w:t xml:space="preserve">Phosphorus, SRP </w:t>
            </w:r>
          </w:p>
        </w:tc>
        <w:tc>
          <w:tcPr>
            <w:tcW w:w="940" w:type="pct"/>
          </w:tcPr>
          <w:p w14:paraId="26416C70" w14:textId="77777777" w:rsidR="0083344B" w:rsidRPr="00C653EB" w:rsidRDefault="008D6928" w:rsidP="00F362E9">
            <w:pPr>
              <w:jc w:val="center"/>
            </w:pPr>
            <w:r w:rsidRPr="00C653EB">
              <w:t>m</w:t>
            </w:r>
            <w:r w:rsidR="0083344B" w:rsidRPr="00C653EB">
              <w:t>g/L</w:t>
            </w:r>
          </w:p>
        </w:tc>
        <w:tc>
          <w:tcPr>
            <w:tcW w:w="1043" w:type="pct"/>
          </w:tcPr>
          <w:p w14:paraId="36E9CE31" w14:textId="77777777" w:rsidR="0083344B" w:rsidRPr="00C653EB" w:rsidRDefault="00F364B7" w:rsidP="00F364B7">
            <w:pPr>
              <w:jc w:val="center"/>
            </w:pPr>
            <w:r w:rsidRPr="00C653EB">
              <w:t>0.01</w:t>
            </w:r>
          </w:p>
        </w:tc>
      </w:tr>
      <w:tr w:rsidR="0083344B" w14:paraId="6DEED1C1" w14:textId="77777777" w:rsidTr="0083344B">
        <w:tc>
          <w:tcPr>
            <w:tcW w:w="1137" w:type="pct"/>
            <w:vMerge/>
          </w:tcPr>
          <w:p w14:paraId="5E80C3B4" w14:textId="77777777" w:rsidR="0083344B" w:rsidRDefault="0083344B" w:rsidP="00F362E9"/>
        </w:tc>
        <w:tc>
          <w:tcPr>
            <w:tcW w:w="1880" w:type="pct"/>
          </w:tcPr>
          <w:p w14:paraId="0CE0C00A" w14:textId="77777777" w:rsidR="0083344B" w:rsidRDefault="0083344B" w:rsidP="00E121E1">
            <w:r>
              <w:t>Nitrogen, Ammonia as N</w:t>
            </w:r>
          </w:p>
        </w:tc>
        <w:tc>
          <w:tcPr>
            <w:tcW w:w="940" w:type="pct"/>
          </w:tcPr>
          <w:p w14:paraId="2533E579" w14:textId="77777777" w:rsidR="0083344B" w:rsidRDefault="0083344B" w:rsidP="00F362E9">
            <w:pPr>
              <w:jc w:val="center"/>
            </w:pPr>
            <w:r>
              <w:t>mg/L</w:t>
            </w:r>
          </w:p>
        </w:tc>
        <w:tc>
          <w:tcPr>
            <w:tcW w:w="1043" w:type="pct"/>
          </w:tcPr>
          <w:p w14:paraId="52F72261" w14:textId="77777777" w:rsidR="0083344B" w:rsidRDefault="00F364B7" w:rsidP="00F364B7">
            <w:pPr>
              <w:jc w:val="center"/>
            </w:pPr>
            <w:r>
              <w:t>0.05</w:t>
            </w:r>
          </w:p>
        </w:tc>
      </w:tr>
      <w:tr w:rsidR="0083344B" w14:paraId="10F2DCFF" w14:textId="77777777" w:rsidTr="0083344B">
        <w:tc>
          <w:tcPr>
            <w:tcW w:w="1137" w:type="pct"/>
            <w:vMerge/>
          </w:tcPr>
          <w:p w14:paraId="7DF1D63D" w14:textId="77777777" w:rsidR="0083344B" w:rsidRDefault="0083344B" w:rsidP="00F362E9"/>
        </w:tc>
        <w:tc>
          <w:tcPr>
            <w:tcW w:w="1880" w:type="pct"/>
          </w:tcPr>
          <w:p w14:paraId="41B4EF8D" w14:textId="77777777" w:rsidR="0083344B" w:rsidRDefault="0083344B" w:rsidP="00F362E9">
            <w:r>
              <w:t>Nitrogen, Nitrate as N</w:t>
            </w:r>
          </w:p>
        </w:tc>
        <w:tc>
          <w:tcPr>
            <w:tcW w:w="940" w:type="pct"/>
          </w:tcPr>
          <w:p w14:paraId="5556C4C5" w14:textId="77777777" w:rsidR="0083344B" w:rsidRDefault="0083344B" w:rsidP="00F362E9">
            <w:pPr>
              <w:jc w:val="center"/>
            </w:pPr>
            <w:r>
              <w:t>mg/L</w:t>
            </w:r>
          </w:p>
        </w:tc>
        <w:tc>
          <w:tcPr>
            <w:tcW w:w="1043" w:type="pct"/>
          </w:tcPr>
          <w:p w14:paraId="7CC79D84" w14:textId="77777777" w:rsidR="0083344B" w:rsidRDefault="0083344B" w:rsidP="00F364B7">
            <w:pPr>
              <w:jc w:val="center"/>
            </w:pPr>
            <w:r>
              <w:t>0.</w:t>
            </w:r>
            <w:r w:rsidR="00924FF1">
              <w:t>0</w:t>
            </w:r>
            <w:r w:rsidR="00F364B7">
              <w:t>5</w:t>
            </w:r>
          </w:p>
        </w:tc>
      </w:tr>
    </w:tbl>
    <w:p w14:paraId="5014E8D8" w14:textId="77777777" w:rsidR="00405E44" w:rsidRPr="00F12F59" w:rsidRDefault="00405E44" w:rsidP="00F12F59"/>
    <w:p w14:paraId="33E871D6" w14:textId="77777777" w:rsidR="00E02FE9" w:rsidRDefault="00E02FE9">
      <w:pPr>
        <w:rPr>
          <w:rFonts w:asciiTheme="majorHAnsi" w:eastAsiaTheme="majorEastAsia" w:hAnsiTheme="majorHAnsi" w:cstheme="majorBidi"/>
          <w:b/>
          <w:bCs/>
          <w:color w:val="4F81BD" w:themeColor="accent1"/>
          <w:sz w:val="26"/>
          <w:szCs w:val="26"/>
        </w:rPr>
      </w:pPr>
      <w:r>
        <w:br w:type="page"/>
      </w:r>
    </w:p>
    <w:p w14:paraId="50CD6FB4" w14:textId="7763FA00" w:rsidR="00E02FE9" w:rsidRPr="00E02FE9" w:rsidRDefault="00E02FE9" w:rsidP="00E02FE9">
      <w:pPr>
        <w:pStyle w:val="Heading2"/>
      </w:pPr>
      <w:bookmarkStart w:id="26" w:name="_Toc262198163"/>
      <w:r>
        <w:t>3</w:t>
      </w:r>
      <w:r w:rsidRPr="004E6F00">
        <w:t>.2</w:t>
      </w:r>
      <w:r w:rsidRPr="004E6F00">
        <w:tab/>
      </w:r>
      <w:r>
        <w:t>Water Quality Data</w:t>
      </w:r>
      <w:bookmarkEnd w:id="26"/>
    </w:p>
    <w:p w14:paraId="19AA7B50" w14:textId="179B1988" w:rsidR="00F5106C" w:rsidRDefault="00F5106C" w:rsidP="00F5106C">
      <w:pPr>
        <w:keepNext/>
      </w:pPr>
    </w:p>
    <w:p w14:paraId="3C4964DC" w14:textId="77777777" w:rsidR="00C16741" w:rsidRPr="00C16741" w:rsidRDefault="00F5106C" w:rsidP="00F5106C">
      <w:pPr>
        <w:pStyle w:val="Caption"/>
      </w:pPr>
      <w:bookmarkStart w:id="27" w:name="_Toc253843592"/>
      <w:r>
        <w:t xml:space="preserve">Figure </w:t>
      </w:r>
      <w:r w:rsidR="001C2062">
        <w:fldChar w:fldCharType="begin"/>
      </w:r>
      <w:r w:rsidR="001C2062">
        <w:instrText xml:space="preserve"> SEQ Figure \* ARABIC </w:instrText>
      </w:r>
      <w:r w:rsidR="001C2062">
        <w:fldChar w:fldCharType="separate"/>
      </w:r>
      <w:r w:rsidR="005B32E6">
        <w:rPr>
          <w:noProof/>
        </w:rPr>
        <w:t>3</w:t>
      </w:r>
      <w:r w:rsidR="001C2062">
        <w:rPr>
          <w:noProof/>
        </w:rPr>
        <w:fldChar w:fldCharType="end"/>
      </w:r>
      <w:r>
        <w:t>: Fecal Coliform Samples for 2008-2011</w:t>
      </w:r>
      <w:bookmarkEnd w:id="27"/>
    </w:p>
    <w:p w14:paraId="66AF199F" w14:textId="339288E9" w:rsidR="00F5106C" w:rsidRDefault="00F5106C" w:rsidP="00F5106C">
      <w:pPr>
        <w:keepNext/>
      </w:pPr>
    </w:p>
    <w:p w14:paraId="6676D076" w14:textId="77777777" w:rsidR="00B3085A" w:rsidRDefault="00F5106C" w:rsidP="00F5106C">
      <w:pPr>
        <w:pStyle w:val="Caption"/>
      </w:pPr>
      <w:bookmarkStart w:id="28" w:name="_Toc253843593"/>
      <w:r>
        <w:t xml:space="preserve">Figure </w:t>
      </w:r>
      <w:r w:rsidR="001C2062">
        <w:fldChar w:fldCharType="begin"/>
      </w:r>
      <w:r w:rsidR="001C2062">
        <w:instrText xml:space="preserve"> SEQ Figure \* ARABIC </w:instrText>
      </w:r>
      <w:r w:rsidR="001C2062">
        <w:fldChar w:fldCharType="separate"/>
      </w:r>
      <w:r w:rsidR="005B32E6">
        <w:rPr>
          <w:noProof/>
        </w:rPr>
        <w:t>4</w:t>
      </w:r>
      <w:r w:rsidR="001C2062">
        <w:rPr>
          <w:noProof/>
        </w:rPr>
        <w:fldChar w:fldCharType="end"/>
      </w:r>
      <w:r>
        <w:t>: E-coli Samples for 2008-2011</w:t>
      </w:r>
      <w:bookmarkEnd w:id="28"/>
    </w:p>
    <w:p w14:paraId="772827B0" w14:textId="4D4D8FCD" w:rsidR="00F5106C" w:rsidRDefault="00F5106C" w:rsidP="00F5106C">
      <w:pPr>
        <w:keepNext/>
      </w:pPr>
    </w:p>
    <w:p w14:paraId="5A878F8F" w14:textId="77777777" w:rsidR="00B3085A" w:rsidRDefault="00F5106C" w:rsidP="00F5106C">
      <w:pPr>
        <w:pStyle w:val="Caption"/>
      </w:pPr>
      <w:bookmarkStart w:id="29" w:name="_Toc253843594"/>
      <w:r>
        <w:t xml:space="preserve">Figure </w:t>
      </w:r>
      <w:r w:rsidR="001C2062">
        <w:fldChar w:fldCharType="begin"/>
      </w:r>
      <w:r w:rsidR="001C2062">
        <w:instrText xml:space="preserve"> SEQ Figure \* ARABIC </w:instrText>
      </w:r>
      <w:r w:rsidR="001C2062">
        <w:fldChar w:fldCharType="separate"/>
      </w:r>
      <w:r w:rsidR="005B32E6">
        <w:rPr>
          <w:noProof/>
        </w:rPr>
        <w:t>5</w:t>
      </w:r>
      <w:r w:rsidR="001C2062">
        <w:rPr>
          <w:noProof/>
        </w:rPr>
        <w:fldChar w:fldCharType="end"/>
      </w:r>
      <w:r>
        <w:t>: Biochemical Oxygen Demand Samples for 2008-2011</w:t>
      </w:r>
      <w:bookmarkEnd w:id="29"/>
    </w:p>
    <w:p w14:paraId="1D9B4E46" w14:textId="6E9E631F" w:rsidR="00F5106C" w:rsidRDefault="00F46035" w:rsidP="00F5106C">
      <w:pPr>
        <w:keepNext/>
      </w:pPr>
      <w:r w:rsidRPr="00F46035">
        <w:rPr>
          <w:noProof/>
        </w:rPr>
        <w:t xml:space="preserve"> </w:t>
      </w:r>
    </w:p>
    <w:p w14:paraId="6A16876D" w14:textId="77777777" w:rsidR="00B3085A" w:rsidRDefault="00F5106C" w:rsidP="00F5106C">
      <w:pPr>
        <w:pStyle w:val="Caption"/>
      </w:pPr>
      <w:bookmarkStart w:id="30" w:name="_Toc253843595"/>
      <w:r>
        <w:t xml:space="preserve">Figure </w:t>
      </w:r>
      <w:r w:rsidR="001C2062">
        <w:fldChar w:fldCharType="begin"/>
      </w:r>
      <w:r w:rsidR="001C2062">
        <w:instrText xml:space="preserve"> SEQ Figure \* ARABIC </w:instrText>
      </w:r>
      <w:r w:rsidR="001C2062">
        <w:fldChar w:fldCharType="separate"/>
      </w:r>
      <w:r w:rsidR="005B32E6">
        <w:rPr>
          <w:noProof/>
        </w:rPr>
        <w:t>6</w:t>
      </w:r>
      <w:r w:rsidR="001C2062">
        <w:rPr>
          <w:noProof/>
        </w:rPr>
        <w:fldChar w:fldCharType="end"/>
      </w:r>
      <w:r>
        <w:t>: Total Suspended Samples for 2008-2011</w:t>
      </w:r>
      <w:bookmarkEnd w:id="30"/>
    </w:p>
    <w:p w14:paraId="2A514F8D" w14:textId="3420EFDB" w:rsidR="00A41DAC" w:rsidRPr="00A41DAC" w:rsidRDefault="00A41DAC" w:rsidP="00E02FE9">
      <w:pPr>
        <w:keepNext/>
      </w:pPr>
    </w:p>
    <w:p w14:paraId="0C65ADC4" w14:textId="77777777" w:rsidR="00F5106C" w:rsidRPr="00F5106C" w:rsidRDefault="00F1062E" w:rsidP="00F1062E">
      <w:pPr>
        <w:pStyle w:val="Caption"/>
      </w:pPr>
      <w:bookmarkStart w:id="31" w:name="_Toc253843596"/>
      <w:r>
        <w:t xml:space="preserve">Figure </w:t>
      </w:r>
      <w:r w:rsidR="001C2062">
        <w:fldChar w:fldCharType="begin"/>
      </w:r>
      <w:r w:rsidR="001C2062">
        <w:instrText xml:space="preserve"> SEQ Figure \* ARABIC </w:instrText>
      </w:r>
      <w:r w:rsidR="001C2062">
        <w:fldChar w:fldCharType="separate"/>
      </w:r>
      <w:r w:rsidR="005B32E6">
        <w:rPr>
          <w:noProof/>
        </w:rPr>
        <w:t>7</w:t>
      </w:r>
      <w:r w:rsidR="001C2062">
        <w:rPr>
          <w:noProof/>
        </w:rPr>
        <w:fldChar w:fldCharType="end"/>
      </w:r>
      <w:r>
        <w:t>: Nitrogen as Ammonia Samples for 2008-2011</w:t>
      </w:r>
      <w:bookmarkEnd w:id="31"/>
    </w:p>
    <w:p w14:paraId="33C7EE01" w14:textId="75F787C8" w:rsidR="00F1062E" w:rsidRDefault="009D717F" w:rsidP="00F1062E">
      <w:pPr>
        <w:keepNext/>
      </w:pPr>
      <w:r w:rsidRPr="009D717F">
        <w:rPr>
          <w:noProof/>
        </w:rPr>
        <w:t xml:space="preserve"> </w:t>
      </w:r>
    </w:p>
    <w:p w14:paraId="18025FE0" w14:textId="77777777" w:rsidR="00853B5F" w:rsidRDefault="00F1062E" w:rsidP="00F1062E">
      <w:pPr>
        <w:pStyle w:val="Caption"/>
        <w:rPr>
          <w:noProof/>
        </w:rPr>
      </w:pPr>
      <w:bookmarkStart w:id="32" w:name="_Toc253843597"/>
      <w:r>
        <w:t xml:space="preserve">Figure </w:t>
      </w:r>
      <w:r w:rsidR="001C2062">
        <w:fldChar w:fldCharType="begin"/>
      </w:r>
      <w:r w:rsidR="001C2062">
        <w:instrText xml:space="preserve"> SEQ Figure \* ARABIC </w:instrText>
      </w:r>
      <w:r w:rsidR="001C2062">
        <w:fldChar w:fldCharType="separate"/>
      </w:r>
      <w:r w:rsidR="005B32E6">
        <w:rPr>
          <w:noProof/>
        </w:rPr>
        <w:t>8</w:t>
      </w:r>
      <w:r w:rsidR="001C2062">
        <w:rPr>
          <w:noProof/>
        </w:rPr>
        <w:fldChar w:fldCharType="end"/>
      </w:r>
      <w:r>
        <w:t>: Nitrogen as Nitrate for 2008-2011 samples</w:t>
      </w:r>
      <w:bookmarkEnd w:id="32"/>
    </w:p>
    <w:p w14:paraId="2E24E11A" w14:textId="3E91AF1C" w:rsidR="00F1062E" w:rsidRDefault="00F1062E" w:rsidP="0068085B">
      <w:pPr>
        <w:keepNext/>
      </w:pPr>
    </w:p>
    <w:p w14:paraId="57DC7C49" w14:textId="77777777" w:rsidR="00853B5F" w:rsidRDefault="00F1062E" w:rsidP="00F1062E">
      <w:pPr>
        <w:pStyle w:val="Caption"/>
      </w:pPr>
      <w:bookmarkStart w:id="33" w:name="_Toc253843598"/>
      <w:r>
        <w:t xml:space="preserve">Figure </w:t>
      </w:r>
      <w:r w:rsidR="001C2062">
        <w:fldChar w:fldCharType="begin"/>
      </w:r>
      <w:r w:rsidR="001C2062">
        <w:instrText xml:space="preserve"> SEQ Figure \* ARABIC </w:instrText>
      </w:r>
      <w:r w:rsidR="001C2062">
        <w:fldChar w:fldCharType="separate"/>
      </w:r>
      <w:r w:rsidR="005B32E6">
        <w:rPr>
          <w:noProof/>
        </w:rPr>
        <w:t>9</w:t>
      </w:r>
      <w:r w:rsidR="001C2062">
        <w:rPr>
          <w:noProof/>
        </w:rPr>
        <w:fldChar w:fldCharType="end"/>
      </w:r>
      <w:r>
        <w:t>: Total Phosphorus for 2008-2011 Samples</w:t>
      </w:r>
      <w:bookmarkEnd w:id="33"/>
    </w:p>
    <w:p w14:paraId="4098CE31" w14:textId="5EF38066" w:rsidR="00F1062E" w:rsidRDefault="00853B5F" w:rsidP="00F1062E">
      <w:pPr>
        <w:keepNext/>
        <w:tabs>
          <w:tab w:val="left" w:pos="2600"/>
        </w:tabs>
      </w:pPr>
      <w:r>
        <w:tab/>
      </w:r>
    </w:p>
    <w:p w14:paraId="412B0731" w14:textId="5309BD96" w:rsidR="00E121E1" w:rsidRDefault="00F1062E" w:rsidP="00F1062E">
      <w:pPr>
        <w:pStyle w:val="Caption"/>
      </w:pPr>
      <w:bookmarkStart w:id="34" w:name="_Toc253843599"/>
      <w:r>
        <w:t xml:space="preserve">Figure </w:t>
      </w:r>
      <w:r w:rsidR="001C2062">
        <w:fldChar w:fldCharType="begin"/>
      </w:r>
      <w:r w:rsidR="001C2062">
        <w:instrText xml:space="preserve"> SEQ Figure \* ARABIC </w:instrText>
      </w:r>
      <w:r w:rsidR="001C2062">
        <w:fldChar w:fldCharType="separate"/>
      </w:r>
      <w:r w:rsidR="005B32E6">
        <w:rPr>
          <w:noProof/>
        </w:rPr>
        <w:t>10</w:t>
      </w:r>
      <w:r w:rsidR="001C2062">
        <w:rPr>
          <w:noProof/>
        </w:rPr>
        <w:fldChar w:fldCharType="end"/>
      </w:r>
      <w:r>
        <w:t xml:space="preserve">:  </w:t>
      </w:r>
      <w:r w:rsidR="0068085B">
        <w:t>Soluble</w:t>
      </w:r>
      <w:r>
        <w:t xml:space="preserve"> Reactive Phosphorus for 2008-2011 Samples</w:t>
      </w:r>
      <w:bookmarkEnd w:id="34"/>
    </w:p>
    <w:p w14:paraId="2ABFB107" w14:textId="77777777" w:rsidR="00F1062E" w:rsidRDefault="00F1062E" w:rsidP="004A6859">
      <w:pPr>
        <w:pStyle w:val="Caption"/>
        <w:keepNext/>
        <w:jc w:val="center"/>
        <w:rPr>
          <w:sz w:val="22"/>
        </w:rPr>
      </w:pPr>
    </w:p>
    <w:p w14:paraId="0EADB909" w14:textId="77777777" w:rsidR="0011658F" w:rsidRPr="0011658F" w:rsidRDefault="0011658F" w:rsidP="0011658F">
      <w:pPr>
        <w:pStyle w:val="Caption"/>
        <w:keepNext/>
        <w:jc w:val="center"/>
        <w:rPr>
          <w:sz w:val="22"/>
        </w:rPr>
      </w:pPr>
      <w:bookmarkStart w:id="35" w:name="_Toc253843562"/>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5</w:t>
      </w:r>
      <w:r w:rsidRPr="00FC052A">
        <w:rPr>
          <w:sz w:val="22"/>
        </w:rPr>
        <w:fldChar w:fldCharType="end"/>
      </w:r>
      <w:r>
        <w:rPr>
          <w:sz w:val="22"/>
        </w:rPr>
        <w:t>.  White River / Bear-in-the-Lodge Stations</w:t>
      </w:r>
      <w:bookmarkEnd w:id="35"/>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11658F" w:rsidRPr="007F1E5F" w14:paraId="32B6856B" w14:textId="77777777" w:rsidTr="0011658F">
        <w:trPr>
          <w:tblHeader/>
        </w:trPr>
        <w:tc>
          <w:tcPr>
            <w:tcW w:w="835" w:type="pct"/>
            <w:vAlign w:val="center"/>
          </w:tcPr>
          <w:p w14:paraId="39A05201" w14:textId="77777777" w:rsidR="0011658F" w:rsidRPr="007F1E5F" w:rsidRDefault="00910C52" w:rsidP="0011658F">
            <w:pPr>
              <w:pStyle w:val="NoSpacing"/>
              <w:jc w:val="center"/>
              <w:rPr>
                <w:b/>
                <w:sz w:val="20"/>
                <w:szCs w:val="20"/>
              </w:rPr>
            </w:pPr>
            <w:r w:rsidRPr="007F1E5F">
              <w:rPr>
                <w:b/>
                <w:sz w:val="20"/>
                <w:szCs w:val="20"/>
              </w:rPr>
              <w:t>Name</w:t>
            </w:r>
          </w:p>
        </w:tc>
        <w:tc>
          <w:tcPr>
            <w:tcW w:w="522" w:type="pct"/>
            <w:vAlign w:val="center"/>
          </w:tcPr>
          <w:p w14:paraId="5676D1FE" w14:textId="77777777" w:rsidR="0011658F" w:rsidRPr="007F1E5F" w:rsidRDefault="0011658F" w:rsidP="0011658F">
            <w:pPr>
              <w:pStyle w:val="NoSpacing"/>
              <w:jc w:val="center"/>
              <w:rPr>
                <w:b/>
                <w:sz w:val="20"/>
                <w:szCs w:val="20"/>
              </w:rPr>
            </w:pPr>
            <w:r w:rsidRPr="007F1E5F">
              <w:rPr>
                <w:b/>
                <w:sz w:val="20"/>
                <w:szCs w:val="20"/>
              </w:rPr>
              <w:t>Site #</w:t>
            </w:r>
          </w:p>
        </w:tc>
        <w:tc>
          <w:tcPr>
            <w:tcW w:w="1381" w:type="pct"/>
            <w:vAlign w:val="center"/>
          </w:tcPr>
          <w:p w14:paraId="2762F11D" w14:textId="77777777" w:rsidR="0011658F" w:rsidRPr="007F1E5F" w:rsidRDefault="0011658F" w:rsidP="0011658F">
            <w:pPr>
              <w:pStyle w:val="NoSpacing"/>
              <w:jc w:val="center"/>
              <w:rPr>
                <w:b/>
                <w:sz w:val="20"/>
                <w:szCs w:val="20"/>
              </w:rPr>
            </w:pPr>
            <w:r w:rsidRPr="007F1E5F">
              <w:rPr>
                <w:b/>
                <w:sz w:val="20"/>
                <w:szCs w:val="20"/>
              </w:rPr>
              <w:t>Parameter</w:t>
            </w:r>
          </w:p>
        </w:tc>
        <w:tc>
          <w:tcPr>
            <w:tcW w:w="717" w:type="pct"/>
            <w:vAlign w:val="center"/>
          </w:tcPr>
          <w:p w14:paraId="19C8B855" w14:textId="77777777" w:rsidR="0011658F" w:rsidRPr="007F1E5F" w:rsidRDefault="0011658F" w:rsidP="0011658F">
            <w:pPr>
              <w:pStyle w:val="NoSpacing"/>
              <w:jc w:val="center"/>
              <w:rPr>
                <w:b/>
                <w:sz w:val="20"/>
                <w:szCs w:val="20"/>
              </w:rPr>
            </w:pPr>
            <w:r w:rsidRPr="007F1E5F">
              <w:rPr>
                <w:b/>
                <w:sz w:val="20"/>
                <w:szCs w:val="20"/>
              </w:rPr>
              <w:t>Criteria exceeded</w:t>
            </w:r>
          </w:p>
        </w:tc>
        <w:tc>
          <w:tcPr>
            <w:tcW w:w="810" w:type="pct"/>
            <w:vAlign w:val="center"/>
          </w:tcPr>
          <w:p w14:paraId="445463B4" w14:textId="77777777" w:rsidR="0011658F" w:rsidRPr="007F1E5F" w:rsidRDefault="0011658F" w:rsidP="0011658F">
            <w:pPr>
              <w:pStyle w:val="NoSpacing"/>
              <w:jc w:val="center"/>
              <w:rPr>
                <w:b/>
                <w:sz w:val="20"/>
                <w:szCs w:val="20"/>
              </w:rPr>
            </w:pPr>
            <w:r w:rsidRPr="007F1E5F">
              <w:rPr>
                <w:b/>
                <w:sz w:val="20"/>
                <w:szCs w:val="20"/>
              </w:rPr>
              <w:t># of Samples</w:t>
            </w:r>
          </w:p>
        </w:tc>
        <w:tc>
          <w:tcPr>
            <w:tcW w:w="735" w:type="pct"/>
            <w:vAlign w:val="center"/>
          </w:tcPr>
          <w:p w14:paraId="7481CD86" w14:textId="77777777" w:rsidR="0011658F" w:rsidRPr="007F1E5F" w:rsidRDefault="0011658F" w:rsidP="0011658F">
            <w:pPr>
              <w:pStyle w:val="NoSpacing"/>
              <w:jc w:val="center"/>
              <w:rPr>
                <w:b/>
                <w:sz w:val="20"/>
                <w:szCs w:val="20"/>
              </w:rPr>
            </w:pPr>
            <w:r w:rsidRPr="007F1E5F">
              <w:rPr>
                <w:b/>
                <w:sz w:val="20"/>
                <w:szCs w:val="20"/>
              </w:rPr>
              <w:t>Percent exceedance</w:t>
            </w:r>
          </w:p>
        </w:tc>
      </w:tr>
      <w:tr w:rsidR="003303F6" w:rsidRPr="007F1E5F" w14:paraId="4F87044A" w14:textId="77777777" w:rsidTr="0011658F">
        <w:tc>
          <w:tcPr>
            <w:tcW w:w="835" w:type="pct"/>
            <w:vMerge w:val="restart"/>
          </w:tcPr>
          <w:p w14:paraId="1F29178A" w14:textId="77777777" w:rsidR="003303F6" w:rsidRPr="007F1E5F" w:rsidRDefault="003303F6" w:rsidP="003303F6">
            <w:pPr>
              <w:pStyle w:val="NoSpacing"/>
              <w:rPr>
                <w:sz w:val="20"/>
                <w:szCs w:val="20"/>
              </w:rPr>
            </w:pPr>
            <w:r w:rsidRPr="007F1E5F">
              <w:rPr>
                <w:sz w:val="20"/>
                <w:szCs w:val="20"/>
              </w:rPr>
              <w:t>Bear in the Lodge Creek</w:t>
            </w:r>
          </w:p>
        </w:tc>
        <w:tc>
          <w:tcPr>
            <w:tcW w:w="522" w:type="pct"/>
            <w:vMerge w:val="restart"/>
            <w:vAlign w:val="center"/>
          </w:tcPr>
          <w:p w14:paraId="0678CF6B" w14:textId="77777777" w:rsidR="003303F6" w:rsidRDefault="003303F6" w:rsidP="005D14E8">
            <w:pPr>
              <w:pStyle w:val="NoSpacing"/>
              <w:jc w:val="center"/>
              <w:rPr>
                <w:ins w:id="36" w:author="Charles Jason Tinant" w:date="2015-01-26T12:33:00Z"/>
                <w:sz w:val="20"/>
                <w:szCs w:val="20"/>
              </w:rPr>
            </w:pPr>
            <w:r w:rsidRPr="007F1E5F">
              <w:rPr>
                <w:sz w:val="20"/>
                <w:szCs w:val="20"/>
              </w:rPr>
              <w:t>BEA1</w:t>
            </w:r>
          </w:p>
          <w:p w14:paraId="63B9FDE2" w14:textId="520B2EA4" w:rsidR="003303F6" w:rsidRPr="007F1E5F" w:rsidRDefault="003303F6" w:rsidP="005D14E8">
            <w:pPr>
              <w:pStyle w:val="NoSpacing"/>
              <w:jc w:val="center"/>
              <w:rPr>
                <w:sz w:val="20"/>
                <w:szCs w:val="20"/>
              </w:rPr>
            </w:pPr>
            <w:r w:rsidRPr="007F1E5F">
              <w:rPr>
                <w:sz w:val="20"/>
                <w:szCs w:val="20"/>
              </w:rPr>
              <w:t>(</w:t>
            </w:r>
            <w:r w:rsidR="00251AFC">
              <w:rPr>
                <w:sz w:val="20"/>
                <w:szCs w:val="20"/>
              </w:rPr>
              <w:t>2012 -</w:t>
            </w:r>
            <w:r w:rsidR="00251AFC" w:rsidRPr="007F1E5F">
              <w:rPr>
                <w:sz w:val="20"/>
                <w:szCs w:val="20"/>
              </w:rPr>
              <w:t>2</w:t>
            </w:r>
            <w:r w:rsidR="00251AFC">
              <w:rPr>
                <w:sz w:val="20"/>
                <w:szCs w:val="20"/>
              </w:rPr>
              <w:t>013</w:t>
            </w:r>
            <w:r w:rsidRPr="007F1E5F">
              <w:rPr>
                <w:sz w:val="20"/>
                <w:szCs w:val="20"/>
              </w:rPr>
              <w:t>)</w:t>
            </w:r>
          </w:p>
        </w:tc>
        <w:tc>
          <w:tcPr>
            <w:tcW w:w="1381" w:type="pct"/>
          </w:tcPr>
          <w:p w14:paraId="714DA1E9"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4A496D8B"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91E4E7D" w14:textId="1280097D" w:rsidR="003303F6" w:rsidRDefault="00251AFC" w:rsidP="00994042">
            <w:pPr>
              <w:pStyle w:val="NoSpacing"/>
              <w:jc w:val="center"/>
              <w:rPr>
                <w:sz w:val="20"/>
                <w:szCs w:val="20"/>
              </w:rPr>
            </w:pPr>
            <w:r>
              <w:rPr>
                <w:sz w:val="20"/>
                <w:szCs w:val="20"/>
              </w:rPr>
              <w:t>3 of 6</w:t>
            </w:r>
          </w:p>
          <w:p w14:paraId="7DFC37BF" w14:textId="6EBB0CB4" w:rsidR="00251AFC" w:rsidRPr="007F1E5F" w:rsidRDefault="00F81974" w:rsidP="00F81974">
            <w:pPr>
              <w:pStyle w:val="NoSpacing"/>
              <w:jc w:val="center"/>
              <w:rPr>
                <w:sz w:val="20"/>
                <w:szCs w:val="20"/>
              </w:rPr>
            </w:pPr>
            <w:r>
              <w:rPr>
                <w:sz w:val="20"/>
                <w:szCs w:val="20"/>
              </w:rPr>
              <w:t>No Data</w:t>
            </w:r>
          </w:p>
        </w:tc>
        <w:tc>
          <w:tcPr>
            <w:tcW w:w="735" w:type="pct"/>
            <w:vAlign w:val="center"/>
          </w:tcPr>
          <w:p w14:paraId="4FF39AD0" w14:textId="54F8BC6D" w:rsidR="003303F6" w:rsidRPr="007F1E5F" w:rsidRDefault="000E7B41" w:rsidP="003303F6">
            <w:pPr>
              <w:pStyle w:val="NoSpacing"/>
              <w:jc w:val="center"/>
              <w:rPr>
                <w:sz w:val="20"/>
                <w:szCs w:val="20"/>
              </w:rPr>
            </w:pPr>
            <w:r w:rsidRPr="007F1E5F">
              <w:rPr>
                <w:sz w:val="20"/>
                <w:szCs w:val="20"/>
              </w:rPr>
              <w:t>5</w:t>
            </w:r>
            <w:r w:rsidR="00251AFC">
              <w:rPr>
                <w:sz w:val="20"/>
                <w:szCs w:val="20"/>
              </w:rPr>
              <w:t>0</w:t>
            </w:r>
            <w:r w:rsidR="003303F6" w:rsidRPr="007F1E5F">
              <w:rPr>
                <w:sz w:val="20"/>
                <w:szCs w:val="20"/>
              </w:rPr>
              <w:t>%</w:t>
            </w:r>
          </w:p>
        </w:tc>
      </w:tr>
      <w:tr w:rsidR="003303F6" w:rsidRPr="007F1E5F" w14:paraId="276370A1" w14:textId="77777777" w:rsidTr="0011658F">
        <w:tc>
          <w:tcPr>
            <w:tcW w:w="835" w:type="pct"/>
            <w:vMerge/>
          </w:tcPr>
          <w:p w14:paraId="09BC65D9" w14:textId="5AB5D658" w:rsidR="003303F6" w:rsidRPr="007F1E5F" w:rsidRDefault="003303F6" w:rsidP="003303F6">
            <w:pPr>
              <w:pStyle w:val="NoSpacing"/>
              <w:rPr>
                <w:sz w:val="20"/>
                <w:szCs w:val="20"/>
              </w:rPr>
            </w:pPr>
          </w:p>
        </w:tc>
        <w:tc>
          <w:tcPr>
            <w:tcW w:w="522" w:type="pct"/>
            <w:vMerge/>
            <w:vAlign w:val="center"/>
          </w:tcPr>
          <w:p w14:paraId="1B9BFCF1" w14:textId="77777777" w:rsidR="003303F6" w:rsidRPr="007F1E5F" w:rsidRDefault="003303F6" w:rsidP="003303F6">
            <w:pPr>
              <w:pStyle w:val="NoSpacing"/>
              <w:rPr>
                <w:sz w:val="20"/>
                <w:szCs w:val="20"/>
              </w:rPr>
            </w:pPr>
          </w:p>
        </w:tc>
        <w:tc>
          <w:tcPr>
            <w:tcW w:w="1381" w:type="pct"/>
          </w:tcPr>
          <w:p w14:paraId="4A436B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77F6E42"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18E35871" w14:textId="6AA088A3" w:rsidR="00F81974" w:rsidRDefault="00251AFC" w:rsidP="00994042">
            <w:pPr>
              <w:pStyle w:val="NoSpacing"/>
              <w:jc w:val="center"/>
              <w:rPr>
                <w:sz w:val="20"/>
                <w:szCs w:val="20"/>
              </w:rPr>
            </w:pPr>
            <w:r>
              <w:rPr>
                <w:sz w:val="20"/>
                <w:szCs w:val="20"/>
              </w:rPr>
              <w:t>6</w:t>
            </w:r>
            <w:r w:rsidRPr="007F1E5F">
              <w:rPr>
                <w:sz w:val="20"/>
                <w:szCs w:val="20"/>
              </w:rPr>
              <w:t xml:space="preserve"> </w:t>
            </w:r>
            <w:r w:rsidR="003303F6" w:rsidRPr="007F1E5F">
              <w:rPr>
                <w:sz w:val="20"/>
                <w:szCs w:val="20"/>
              </w:rPr>
              <w:t xml:space="preserve">of </w:t>
            </w:r>
            <w:r>
              <w:rPr>
                <w:sz w:val="20"/>
                <w:szCs w:val="20"/>
              </w:rPr>
              <w:t>9</w:t>
            </w:r>
          </w:p>
          <w:p w14:paraId="0EB59745" w14:textId="5088FD7E" w:rsidR="003303F6" w:rsidRPr="007F1E5F" w:rsidRDefault="00F81974" w:rsidP="00994042">
            <w:pPr>
              <w:pStyle w:val="NoSpacing"/>
              <w:jc w:val="center"/>
              <w:rPr>
                <w:sz w:val="20"/>
                <w:szCs w:val="20"/>
              </w:rPr>
            </w:pPr>
            <w:r>
              <w:rPr>
                <w:sz w:val="20"/>
                <w:szCs w:val="20"/>
              </w:rPr>
              <w:t>2 of 3</w:t>
            </w:r>
          </w:p>
        </w:tc>
        <w:tc>
          <w:tcPr>
            <w:tcW w:w="735" w:type="pct"/>
            <w:vAlign w:val="center"/>
          </w:tcPr>
          <w:p w14:paraId="055EF92B" w14:textId="393F6817" w:rsidR="003303F6" w:rsidRDefault="00251AFC" w:rsidP="003303F6">
            <w:pPr>
              <w:pStyle w:val="NoSpacing"/>
              <w:jc w:val="center"/>
              <w:rPr>
                <w:sz w:val="20"/>
                <w:szCs w:val="20"/>
              </w:rPr>
            </w:pPr>
            <w:r>
              <w:rPr>
                <w:sz w:val="20"/>
                <w:szCs w:val="20"/>
              </w:rPr>
              <w:t>66</w:t>
            </w:r>
            <w:r w:rsidR="003303F6" w:rsidRPr="007F1E5F">
              <w:rPr>
                <w:sz w:val="20"/>
                <w:szCs w:val="20"/>
              </w:rPr>
              <w:t>%</w:t>
            </w:r>
          </w:p>
          <w:p w14:paraId="6778FBDE" w14:textId="7504ACDD" w:rsidR="00F81974" w:rsidRPr="007F1E5F" w:rsidRDefault="00F81974" w:rsidP="00F81974">
            <w:pPr>
              <w:pStyle w:val="NoSpacing"/>
              <w:jc w:val="center"/>
              <w:rPr>
                <w:sz w:val="20"/>
                <w:szCs w:val="20"/>
              </w:rPr>
            </w:pPr>
            <w:r>
              <w:rPr>
                <w:sz w:val="20"/>
                <w:szCs w:val="20"/>
              </w:rPr>
              <w:t>66%</w:t>
            </w:r>
          </w:p>
        </w:tc>
      </w:tr>
      <w:tr w:rsidR="003303F6" w:rsidRPr="007F1E5F" w14:paraId="0136E899" w14:textId="77777777" w:rsidTr="0011658F">
        <w:tc>
          <w:tcPr>
            <w:tcW w:w="835" w:type="pct"/>
            <w:vMerge/>
          </w:tcPr>
          <w:p w14:paraId="2CE4A96E" w14:textId="77777777" w:rsidR="003303F6" w:rsidRPr="007F1E5F" w:rsidRDefault="003303F6" w:rsidP="003303F6">
            <w:pPr>
              <w:pStyle w:val="NoSpacing"/>
              <w:rPr>
                <w:sz w:val="20"/>
                <w:szCs w:val="20"/>
              </w:rPr>
            </w:pPr>
          </w:p>
        </w:tc>
        <w:tc>
          <w:tcPr>
            <w:tcW w:w="522" w:type="pct"/>
            <w:vMerge/>
            <w:vAlign w:val="center"/>
          </w:tcPr>
          <w:p w14:paraId="5B44ABBD" w14:textId="77777777" w:rsidR="003303F6" w:rsidRPr="007F1E5F" w:rsidRDefault="003303F6" w:rsidP="003303F6">
            <w:pPr>
              <w:pStyle w:val="NoSpacing"/>
              <w:rPr>
                <w:sz w:val="20"/>
                <w:szCs w:val="20"/>
              </w:rPr>
            </w:pPr>
          </w:p>
        </w:tc>
        <w:tc>
          <w:tcPr>
            <w:tcW w:w="1381" w:type="pct"/>
          </w:tcPr>
          <w:p w14:paraId="747D5623"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75E6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4E14BF9C" w14:textId="77777777" w:rsidR="00F81974" w:rsidRDefault="003303F6" w:rsidP="00F81974">
            <w:pPr>
              <w:pStyle w:val="NoSpacing"/>
              <w:jc w:val="center"/>
              <w:rPr>
                <w:sz w:val="20"/>
                <w:szCs w:val="20"/>
              </w:rPr>
            </w:pPr>
            <w:r w:rsidRPr="007F1E5F">
              <w:rPr>
                <w:sz w:val="20"/>
                <w:szCs w:val="20"/>
              </w:rPr>
              <w:t xml:space="preserve">Zero of </w:t>
            </w:r>
            <w:r w:rsidR="00F81974">
              <w:rPr>
                <w:sz w:val="20"/>
                <w:szCs w:val="20"/>
              </w:rPr>
              <w:t>6</w:t>
            </w:r>
            <w:r w:rsidR="00F81974" w:rsidRPr="007F1E5F">
              <w:rPr>
                <w:sz w:val="20"/>
                <w:szCs w:val="20"/>
              </w:rPr>
              <w:t xml:space="preserve"> </w:t>
            </w:r>
          </w:p>
          <w:p w14:paraId="13A6EBF4" w14:textId="6D1627B8" w:rsidR="00F81974" w:rsidRDefault="00F81974" w:rsidP="00F81974">
            <w:pPr>
              <w:pStyle w:val="NoSpacing"/>
              <w:jc w:val="center"/>
              <w:rPr>
                <w:sz w:val="20"/>
                <w:szCs w:val="20"/>
              </w:rPr>
            </w:pPr>
            <w:r w:rsidRPr="007F1E5F">
              <w:rPr>
                <w:sz w:val="20"/>
                <w:szCs w:val="20"/>
              </w:rPr>
              <w:t xml:space="preserve">Zero of </w:t>
            </w:r>
            <w:r w:rsidR="00D2252D">
              <w:rPr>
                <w:sz w:val="20"/>
                <w:szCs w:val="20"/>
              </w:rPr>
              <w:t>5</w:t>
            </w:r>
          </w:p>
          <w:p w14:paraId="4C8110D9" w14:textId="4F68861B" w:rsidR="00F81974" w:rsidRPr="007F1E5F" w:rsidRDefault="00F81974" w:rsidP="00F81974">
            <w:pPr>
              <w:pStyle w:val="NoSpacing"/>
              <w:rPr>
                <w:sz w:val="20"/>
                <w:szCs w:val="20"/>
              </w:rPr>
            </w:pPr>
          </w:p>
        </w:tc>
        <w:tc>
          <w:tcPr>
            <w:tcW w:w="735" w:type="pct"/>
            <w:vAlign w:val="center"/>
          </w:tcPr>
          <w:p w14:paraId="0E7031E5"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072AD2F2" w14:textId="77777777" w:rsidTr="0011658F">
        <w:tc>
          <w:tcPr>
            <w:tcW w:w="835" w:type="pct"/>
            <w:vMerge/>
          </w:tcPr>
          <w:p w14:paraId="3285F738" w14:textId="77777777" w:rsidR="003303F6" w:rsidRPr="007F1E5F" w:rsidRDefault="003303F6" w:rsidP="003303F6">
            <w:pPr>
              <w:pStyle w:val="NoSpacing"/>
              <w:rPr>
                <w:sz w:val="20"/>
                <w:szCs w:val="20"/>
              </w:rPr>
            </w:pPr>
          </w:p>
        </w:tc>
        <w:tc>
          <w:tcPr>
            <w:tcW w:w="522" w:type="pct"/>
            <w:vMerge/>
            <w:vAlign w:val="center"/>
          </w:tcPr>
          <w:p w14:paraId="5869FDAE" w14:textId="77777777" w:rsidR="003303F6" w:rsidRPr="007F1E5F" w:rsidRDefault="003303F6" w:rsidP="003303F6">
            <w:pPr>
              <w:pStyle w:val="NoSpacing"/>
              <w:rPr>
                <w:sz w:val="20"/>
                <w:szCs w:val="20"/>
              </w:rPr>
            </w:pPr>
          </w:p>
        </w:tc>
        <w:tc>
          <w:tcPr>
            <w:tcW w:w="1381" w:type="pct"/>
          </w:tcPr>
          <w:p w14:paraId="7535D57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2D4BF354"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270DC1DF" w14:textId="77777777" w:rsidR="00F81974" w:rsidRDefault="00F81974" w:rsidP="00F81974">
            <w:pPr>
              <w:pStyle w:val="NoSpacing"/>
              <w:jc w:val="center"/>
              <w:rPr>
                <w:sz w:val="20"/>
                <w:szCs w:val="20"/>
              </w:rPr>
            </w:pPr>
            <w:r w:rsidRPr="007F1E5F">
              <w:rPr>
                <w:sz w:val="20"/>
                <w:szCs w:val="20"/>
              </w:rPr>
              <w:t xml:space="preserve">Zero of </w:t>
            </w:r>
            <w:r>
              <w:rPr>
                <w:sz w:val="20"/>
                <w:szCs w:val="20"/>
              </w:rPr>
              <w:t>6</w:t>
            </w:r>
          </w:p>
          <w:p w14:paraId="55C2ABF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284C0364"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7700C59B" w14:textId="77777777" w:rsidTr="0011658F">
        <w:tc>
          <w:tcPr>
            <w:tcW w:w="835" w:type="pct"/>
            <w:vMerge/>
          </w:tcPr>
          <w:p w14:paraId="10EB498F" w14:textId="77777777" w:rsidR="003303F6" w:rsidRPr="007F1E5F" w:rsidRDefault="003303F6" w:rsidP="003303F6">
            <w:pPr>
              <w:pStyle w:val="NoSpacing"/>
              <w:rPr>
                <w:sz w:val="20"/>
                <w:szCs w:val="20"/>
              </w:rPr>
            </w:pPr>
          </w:p>
        </w:tc>
        <w:tc>
          <w:tcPr>
            <w:tcW w:w="522" w:type="pct"/>
            <w:vMerge/>
            <w:vAlign w:val="center"/>
          </w:tcPr>
          <w:p w14:paraId="2D71BCE8" w14:textId="77777777" w:rsidR="003303F6" w:rsidRPr="007F1E5F" w:rsidRDefault="003303F6" w:rsidP="003303F6">
            <w:pPr>
              <w:pStyle w:val="NoSpacing"/>
              <w:rPr>
                <w:sz w:val="20"/>
                <w:szCs w:val="20"/>
              </w:rPr>
            </w:pPr>
          </w:p>
        </w:tc>
        <w:tc>
          <w:tcPr>
            <w:tcW w:w="1381" w:type="pct"/>
          </w:tcPr>
          <w:p w14:paraId="7F68CE78"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2C5C8A7" w14:textId="77777777" w:rsidR="003303F6" w:rsidRPr="007F1E5F" w:rsidRDefault="003303F6" w:rsidP="003303F6">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5F1809D2" w14:textId="383D993A" w:rsidR="00D2252D" w:rsidRDefault="00D2252D" w:rsidP="003303F6">
            <w:pPr>
              <w:pStyle w:val="NoSpacing"/>
              <w:jc w:val="center"/>
              <w:rPr>
                <w:sz w:val="20"/>
                <w:szCs w:val="20"/>
              </w:rPr>
            </w:pPr>
            <w:r>
              <w:rPr>
                <w:sz w:val="20"/>
                <w:szCs w:val="20"/>
              </w:rPr>
              <w:t>No Data</w:t>
            </w:r>
          </w:p>
          <w:p w14:paraId="28AFA0A3"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4B24B54"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9BB59C9" w14:textId="77777777" w:rsidTr="0011658F">
        <w:tc>
          <w:tcPr>
            <w:tcW w:w="835" w:type="pct"/>
            <w:vMerge/>
          </w:tcPr>
          <w:p w14:paraId="73A9C151" w14:textId="77777777" w:rsidR="003303F6" w:rsidRPr="007F1E5F" w:rsidRDefault="003303F6" w:rsidP="003303F6">
            <w:pPr>
              <w:pStyle w:val="NoSpacing"/>
              <w:rPr>
                <w:sz w:val="20"/>
                <w:szCs w:val="20"/>
              </w:rPr>
            </w:pPr>
          </w:p>
        </w:tc>
        <w:tc>
          <w:tcPr>
            <w:tcW w:w="522" w:type="pct"/>
            <w:vMerge/>
            <w:vAlign w:val="center"/>
          </w:tcPr>
          <w:p w14:paraId="526A43ED" w14:textId="77777777" w:rsidR="003303F6" w:rsidRPr="007F1E5F" w:rsidRDefault="003303F6" w:rsidP="003303F6">
            <w:pPr>
              <w:pStyle w:val="NoSpacing"/>
              <w:rPr>
                <w:sz w:val="20"/>
                <w:szCs w:val="20"/>
              </w:rPr>
            </w:pPr>
          </w:p>
        </w:tc>
        <w:tc>
          <w:tcPr>
            <w:tcW w:w="1381" w:type="pct"/>
          </w:tcPr>
          <w:p w14:paraId="51BCAC8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E343B58" w14:textId="77777777" w:rsidR="003303F6" w:rsidRPr="007F1E5F" w:rsidRDefault="003303F6" w:rsidP="003303F6">
            <w:pPr>
              <w:pStyle w:val="NoSpacing"/>
              <w:rPr>
                <w:sz w:val="20"/>
                <w:szCs w:val="20"/>
              </w:rPr>
            </w:pPr>
          </w:p>
        </w:tc>
        <w:tc>
          <w:tcPr>
            <w:tcW w:w="717" w:type="pct"/>
            <w:vAlign w:val="center"/>
          </w:tcPr>
          <w:p w14:paraId="44D5798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4CA52D94" w14:textId="77777777" w:rsidR="003303F6" w:rsidRPr="007F1E5F" w:rsidRDefault="003303F6" w:rsidP="000E7B41">
            <w:pPr>
              <w:pStyle w:val="NoSpacing"/>
              <w:jc w:val="center"/>
              <w:rPr>
                <w:sz w:val="20"/>
                <w:szCs w:val="20"/>
              </w:rPr>
            </w:pPr>
            <w:r w:rsidRPr="007F1E5F">
              <w:rPr>
                <w:rFonts w:cstheme="minorHAnsi"/>
                <w:sz w:val="20"/>
                <w:szCs w:val="20"/>
              </w:rPr>
              <w:t>&gt;0.56 mg/L</w:t>
            </w:r>
            <w:r w:rsidR="000E7B41" w:rsidRPr="007F1E5F">
              <w:rPr>
                <w:rFonts w:cstheme="minorHAnsi"/>
                <w:sz w:val="20"/>
                <w:szCs w:val="20"/>
              </w:rPr>
              <w:t xml:space="preserve"> </w:t>
            </w:r>
            <w:r w:rsidR="000E7B41" w:rsidRPr="007F1E5F">
              <w:rPr>
                <w:rFonts w:cstheme="minorHAnsi"/>
                <w:sz w:val="20"/>
                <w:szCs w:val="20"/>
                <w:vertAlign w:val="subscript"/>
              </w:rPr>
              <w:t>b</w:t>
            </w:r>
          </w:p>
        </w:tc>
        <w:tc>
          <w:tcPr>
            <w:tcW w:w="810" w:type="pct"/>
            <w:vAlign w:val="center"/>
          </w:tcPr>
          <w:p w14:paraId="77D25D4E" w14:textId="77777777" w:rsidR="003303F6" w:rsidRPr="007F1E5F" w:rsidRDefault="003303F6" w:rsidP="003303F6">
            <w:pPr>
              <w:pStyle w:val="NoSpacing"/>
              <w:jc w:val="center"/>
              <w:rPr>
                <w:sz w:val="20"/>
                <w:szCs w:val="20"/>
              </w:rPr>
            </w:pPr>
            <w:r w:rsidRPr="007F1E5F">
              <w:rPr>
                <w:sz w:val="20"/>
                <w:szCs w:val="20"/>
              </w:rPr>
              <w:t>Zero of 5</w:t>
            </w:r>
          </w:p>
          <w:p w14:paraId="5C5271AB" w14:textId="77777777" w:rsidR="003303F6" w:rsidRPr="007F1E5F" w:rsidRDefault="003303F6" w:rsidP="000E7B41">
            <w:pPr>
              <w:pStyle w:val="NoSpacing"/>
              <w:jc w:val="center"/>
              <w:rPr>
                <w:sz w:val="20"/>
                <w:szCs w:val="20"/>
              </w:rPr>
            </w:pPr>
            <w:r w:rsidRPr="007F1E5F">
              <w:rPr>
                <w:sz w:val="20"/>
                <w:szCs w:val="20"/>
              </w:rPr>
              <w:t>Zero of 5</w:t>
            </w:r>
            <w:r w:rsidR="000E7B41" w:rsidRPr="007F1E5F">
              <w:rPr>
                <w:sz w:val="20"/>
                <w:szCs w:val="20"/>
              </w:rPr>
              <w:t xml:space="preserve"> </w:t>
            </w:r>
          </w:p>
        </w:tc>
        <w:tc>
          <w:tcPr>
            <w:tcW w:w="735" w:type="pct"/>
            <w:vAlign w:val="center"/>
          </w:tcPr>
          <w:p w14:paraId="61DFA288" w14:textId="77777777" w:rsidR="003303F6" w:rsidRPr="007F1E5F" w:rsidRDefault="003303F6" w:rsidP="003303F6">
            <w:pPr>
              <w:pStyle w:val="NoSpacing"/>
              <w:jc w:val="center"/>
              <w:rPr>
                <w:sz w:val="20"/>
                <w:szCs w:val="20"/>
              </w:rPr>
            </w:pPr>
            <w:r w:rsidRPr="007F1E5F">
              <w:rPr>
                <w:sz w:val="20"/>
                <w:szCs w:val="20"/>
              </w:rPr>
              <w:t>0%</w:t>
            </w:r>
          </w:p>
          <w:p w14:paraId="5B6B2D72"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0290FBF0" w14:textId="77777777" w:rsidTr="00910C52">
        <w:tc>
          <w:tcPr>
            <w:tcW w:w="835" w:type="pct"/>
            <w:vMerge/>
          </w:tcPr>
          <w:p w14:paraId="63705905" w14:textId="77777777" w:rsidR="003303F6" w:rsidRPr="007F1E5F" w:rsidRDefault="003303F6" w:rsidP="003303F6">
            <w:pPr>
              <w:pStyle w:val="NoSpacing"/>
              <w:rPr>
                <w:sz w:val="20"/>
                <w:szCs w:val="20"/>
              </w:rPr>
            </w:pPr>
          </w:p>
        </w:tc>
        <w:tc>
          <w:tcPr>
            <w:tcW w:w="522" w:type="pct"/>
            <w:vMerge/>
            <w:vAlign w:val="center"/>
          </w:tcPr>
          <w:p w14:paraId="68140F52" w14:textId="77777777" w:rsidR="003303F6" w:rsidRPr="007F1E5F" w:rsidRDefault="003303F6" w:rsidP="003303F6">
            <w:pPr>
              <w:pStyle w:val="NoSpacing"/>
              <w:rPr>
                <w:sz w:val="20"/>
                <w:szCs w:val="20"/>
              </w:rPr>
            </w:pPr>
          </w:p>
        </w:tc>
        <w:tc>
          <w:tcPr>
            <w:tcW w:w="1381" w:type="pct"/>
            <w:shd w:val="clear" w:color="auto" w:fill="auto"/>
          </w:tcPr>
          <w:p w14:paraId="649CBC51"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6BF14F1B" w14:textId="77777777" w:rsidR="000E7B41" w:rsidRPr="007F1E5F" w:rsidRDefault="003303F6" w:rsidP="003303F6">
            <w:pPr>
              <w:pStyle w:val="NoSpacing"/>
              <w:jc w:val="center"/>
              <w:rPr>
                <w:rFonts w:cstheme="minorHAnsi"/>
                <w:sz w:val="20"/>
                <w:szCs w:val="20"/>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2374BD4A" w14:textId="0F6F5FE6" w:rsidR="003303F6" w:rsidRPr="007F1E5F" w:rsidRDefault="000E7B41" w:rsidP="00FD1A69">
            <w:pPr>
              <w:pStyle w:val="NoSpacing"/>
              <w:jc w:val="center"/>
              <w:rPr>
                <w:sz w:val="20"/>
                <w:szCs w:val="20"/>
              </w:rPr>
            </w:pPr>
            <w:r w:rsidRPr="007F1E5F">
              <w:rPr>
                <w:rFonts w:cstheme="minorHAnsi"/>
                <w:sz w:val="20"/>
                <w:szCs w:val="20"/>
              </w:rPr>
              <w:t>&gt; 0.0</w:t>
            </w:r>
            <w:r w:rsidR="00FD1A69">
              <w:rPr>
                <w:rFonts w:cstheme="minorHAnsi"/>
                <w:sz w:val="20"/>
                <w:szCs w:val="20"/>
              </w:rPr>
              <w:t>9</w:t>
            </w:r>
            <w:r w:rsidRPr="007F1E5F">
              <w:rPr>
                <w:rFonts w:cstheme="minorHAnsi"/>
                <w:sz w:val="20"/>
                <w:szCs w:val="20"/>
              </w:rPr>
              <w:t xml:space="preserve"> mg/L </w:t>
            </w:r>
            <w:r w:rsidRPr="007F1E5F">
              <w:rPr>
                <w:rFonts w:cstheme="minorHAnsi"/>
                <w:sz w:val="20"/>
                <w:szCs w:val="20"/>
                <w:vertAlign w:val="subscript"/>
              </w:rPr>
              <w:t>d</w:t>
            </w:r>
          </w:p>
        </w:tc>
        <w:tc>
          <w:tcPr>
            <w:tcW w:w="810" w:type="pct"/>
            <w:shd w:val="clear" w:color="auto" w:fill="auto"/>
            <w:vAlign w:val="center"/>
          </w:tcPr>
          <w:p w14:paraId="3355EAEF" w14:textId="5E7CFEC8" w:rsidR="00D2252D" w:rsidRDefault="00E04091" w:rsidP="00D2252D">
            <w:pPr>
              <w:pStyle w:val="NoSpacing"/>
              <w:jc w:val="center"/>
              <w:rPr>
                <w:sz w:val="20"/>
                <w:szCs w:val="20"/>
              </w:rPr>
            </w:pPr>
            <w:r>
              <w:rPr>
                <w:sz w:val="20"/>
                <w:szCs w:val="20"/>
              </w:rPr>
              <w:t>5</w:t>
            </w:r>
            <w:r w:rsidR="003303F6" w:rsidRPr="007F1E5F">
              <w:rPr>
                <w:sz w:val="20"/>
                <w:szCs w:val="20"/>
              </w:rPr>
              <w:t xml:space="preserve"> of </w:t>
            </w:r>
            <w:r>
              <w:rPr>
                <w:sz w:val="20"/>
                <w:szCs w:val="20"/>
              </w:rPr>
              <w:t>6</w:t>
            </w:r>
          </w:p>
          <w:p w14:paraId="16970485" w14:textId="31AA0B6A" w:rsidR="00D2252D" w:rsidRDefault="00D2252D" w:rsidP="00D2252D">
            <w:pPr>
              <w:pStyle w:val="NoSpacing"/>
              <w:jc w:val="center"/>
              <w:rPr>
                <w:sz w:val="20"/>
                <w:szCs w:val="20"/>
              </w:rPr>
            </w:pPr>
            <w:r>
              <w:rPr>
                <w:sz w:val="20"/>
                <w:szCs w:val="20"/>
              </w:rPr>
              <w:t>5</w:t>
            </w:r>
            <w:r w:rsidRPr="007F1E5F">
              <w:rPr>
                <w:sz w:val="20"/>
                <w:szCs w:val="20"/>
              </w:rPr>
              <w:t xml:space="preserve"> of </w:t>
            </w:r>
            <w:r>
              <w:rPr>
                <w:sz w:val="20"/>
                <w:szCs w:val="20"/>
              </w:rPr>
              <w:t>5</w:t>
            </w:r>
          </w:p>
          <w:p w14:paraId="5308E3D5" w14:textId="77777777" w:rsidR="000E7B41" w:rsidRDefault="00E04091" w:rsidP="00E04091">
            <w:pPr>
              <w:pStyle w:val="NoSpacing"/>
              <w:jc w:val="center"/>
              <w:rPr>
                <w:sz w:val="20"/>
                <w:szCs w:val="20"/>
              </w:rPr>
            </w:pPr>
            <w:r>
              <w:rPr>
                <w:sz w:val="20"/>
                <w:szCs w:val="20"/>
              </w:rPr>
              <w:t>2 of 6</w:t>
            </w:r>
          </w:p>
          <w:p w14:paraId="076D39BF" w14:textId="171936FA" w:rsidR="00E04091" w:rsidRPr="007F1E5F" w:rsidRDefault="00E04091" w:rsidP="00E04091">
            <w:pPr>
              <w:pStyle w:val="NoSpacing"/>
              <w:jc w:val="center"/>
              <w:rPr>
                <w:sz w:val="20"/>
                <w:szCs w:val="20"/>
              </w:rPr>
            </w:pPr>
            <w:r>
              <w:rPr>
                <w:sz w:val="20"/>
                <w:szCs w:val="20"/>
              </w:rPr>
              <w:t>4 of 5</w:t>
            </w:r>
          </w:p>
        </w:tc>
        <w:tc>
          <w:tcPr>
            <w:tcW w:w="735" w:type="pct"/>
            <w:shd w:val="clear" w:color="auto" w:fill="auto"/>
            <w:vAlign w:val="center"/>
          </w:tcPr>
          <w:p w14:paraId="044D1A00" w14:textId="3125B67E" w:rsidR="003303F6" w:rsidRPr="007F1E5F" w:rsidRDefault="00D2252D" w:rsidP="003303F6">
            <w:pPr>
              <w:pStyle w:val="NoSpacing"/>
              <w:jc w:val="center"/>
              <w:rPr>
                <w:rFonts w:cstheme="minorHAnsi"/>
                <w:sz w:val="20"/>
                <w:szCs w:val="20"/>
              </w:rPr>
            </w:pPr>
            <w:r>
              <w:rPr>
                <w:rFonts w:cstheme="minorHAnsi"/>
                <w:sz w:val="20"/>
                <w:szCs w:val="20"/>
              </w:rPr>
              <w:t>80</w:t>
            </w:r>
            <w:r w:rsidR="003303F6" w:rsidRPr="007F1E5F">
              <w:rPr>
                <w:rFonts w:cstheme="minorHAnsi"/>
                <w:sz w:val="20"/>
                <w:szCs w:val="20"/>
              </w:rPr>
              <w:t>%</w:t>
            </w:r>
          </w:p>
          <w:p w14:paraId="3D5ECB12" w14:textId="77777777" w:rsidR="000E7B41" w:rsidRDefault="00D2252D" w:rsidP="003303F6">
            <w:pPr>
              <w:pStyle w:val="NoSpacing"/>
              <w:jc w:val="center"/>
              <w:rPr>
                <w:rFonts w:cstheme="minorHAnsi"/>
                <w:sz w:val="20"/>
                <w:szCs w:val="20"/>
              </w:rPr>
            </w:pPr>
            <w:r>
              <w:rPr>
                <w:rFonts w:cstheme="minorHAnsi"/>
                <w:sz w:val="20"/>
                <w:szCs w:val="20"/>
              </w:rPr>
              <w:t>10</w:t>
            </w:r>
            <w:r w:rsidR="000E7B41" w:rsidRPr="007F1E5F">
              <w:rPr>
                <w:rFonts w:cstheme="minorHAnsi"/>
                <w:sz w:val="20"/>
                <w:szCs w:val="20"/>
              </w:rPr>
              <w:t>0%</w:t>
            </w:r>
          </w:p>
          <w:p w14:paraId="5C013A80" w14:textId="77777777" w:rsidR="00E04091" w:rsidRDefault="00E04091" w:rsidP="003303F6">
            <w:pPr>
              <w:pStyle w:val="NoSpacing"/>
              <w:jc w:val="center"/>
              <w:rPr>
                <w:rFonts w:cstheme="minorHAnsi"/>
                <w:sz w:val="20"/>
                <w:szCs w:val="20"/>
              </w:rPr>
            </w:pPr>
            <w:r>
              <w:rPr>
                <w:rFonts w:cstheme="minorHAnsi"/>
                <w:sz w:val="20"/>
                <w:szCs w:val="20"/>
              </w:rPr>
              <w:t>33%</w:t>
            </w:r>
          </w:p>
          <w:p w14:paraId="1CEB1BAA" w14:textId="362E1CBD" w:rsidR="00E04091" w:rsidRPr="007F1E5F" w:rsidRDefault="00E04091" w:rsidP="003303F6">
            <w:pPr>
              <w:pStyle w:val="NoSpacing"/>
              <w:jc w:val="center"/>
              <w:rPr>
                <w:rFonts w:cstheme="minorHAnsi"/>
                <w:sz w:val="20"/>
                <w:szCs w:val="20"/>
              </w:rPr>
            </w:pPr>
            <w:r>
              <w:rPr>
                <w:rFonts w:cstheme="minorHAnsi"/>
                <w:sz w:val="20"/>
                <w:szCs w:val="20"/>
              </w:rPr>
              <w:t>80%</w:t>
            </w:r>
          </w:p>
        </w:tc>
      </w:tr>
      <w:tr w:rsidR="003303F6" w:rsidRPr="007F1E5F" w14:paraId="4E4EF4EB" w14:textId="77777777" w:rsidTr="00910C52">
        <w:tc>
          <w:tcPr>
            <w:tcW w:w="835" w:type="pct"/>
            <w:vMerge/>
          </w:tcPr>
          <w:p w14:paraId="0F1DDBFD" w14:textId="77777777" w:rsidR="003303F6" w:rsidRPr="007F1E5F" w:rsidRDefault="003303F6" w:rsidP="003303F6">
            <w:pPr>
              <w:pStyle w:val="NoSpacing"/>
              <w:rPr>
                <w:sz w:val="20"/>
                <w:szCs w:val="20"/>
              </w:rPr>
            </w:pPr>
          </w:p>
        </w:tc>
        <w:tc>
          <w:tcPr>
            <w:tcW w:w="522" w:type="pct"/>
            <w:vMerge/>
            <w:vAlign w:val="center"/>
          </w:tcPr>
          <w:p w14:paraId="078D3C6D" w14:textId="77777777" w:rsidR="003303F6" w:rsidRPr="007F1E5F" w:rsidRDefault="003303F6" w:rsidP="003303F6">
            <w:pPr>
              <w:pStyle w:val="NoSpacing"/>
              <w:rPr>
                <w:sz w:val="20"/>
                <w:szCs w:val="20"/>
              </w:rPr>
            </w:pPr>
          </w:p>
        </w:tc>
        <w:tc>
          <w:tcPr>
            <w:tcW w:w="1381" w:type="pct"/>
            <w:shd w:val="clear" w:color="auto" w:fill="auto"/>
          </w:tcPr>
          <w:p w14:paraId="5053DEF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3C9D7A81" w14:textId="77777777" w:rsidR="003303F6" w:rsidRPr="007F1E5F" w:rsidRDefault="003303F6" w:rsidP="000E7B41">
            <w:pPr>
              <w:pStyle w:val="NoSpacing"/>
              <w:jc w:val="center"/>
              <w:rPr>
                <w:rFonts w:cstheme="minorHAnsi"/>
                <w:sz w:val="20"/>
                <w:szCs w:val="20"/>
              </w:rPr>
            </w:pPr>
            <w:r w:rsidRPr="007F1E5F">
              <w:rPr>
                <w:rFonts w:cstheme="minorHAnsi"/>
                <w:sz w:val="20"/>
                <w:szCs w:val="20"/>
              </w:rPr>
              <w:t>&gt;0.037 mg/L</w:t>
            </w:r>
            <w:r w:rsidR="000E7B41" w:rsidRPr="007F1E5F">
              <w:rPr>
                <w:rFonts w:cstheme="minorHAnsi"/>
                <w:sz w:val="20"/>
                <w:szCs w:val="20"/>
              </w:rPr>
              <w:t xml:space="preserve"> </w:t>
            </w:r>
            <w:r w:rsidR="000E7B41" w:rsidRPr="007F1E5F">
              <w:rPr>
                <w:rFonts w:cstheme="minorHAnsi"/>
                <w:sz w:val="20"/>
                <w:szCs w:val="20"/>
                <w:vertAlign w:val="subscript"/>
              </w:rPr>
              <w:t>e</w:t>
            </w:r>
          </w:p>
        </w:tc>
        <w:tc>
          <w:tcPr>
            <w:tcW w:w="810" w:type="pct"/>
            <w:shd w:val="clear" w:color="auto" w:fill="auto"/>
            <w:vAlign w:val="center"/>
          </w:tcPr>
          <w:p w14:paraId="1912E13F" w14:textId="77777777" w:rsidR="00D2252D" w:rsidRDefault="003303F6" w:rsidP="00D2252D">
            <w:pPr>
              <w:pStyle w:val="NoSpacing"/>
              <w:jc w:val="center"/>
              <w:rPr>
                <w:sz w:val="20"/>
                <w:szCs w:val="20"/>
              </w:rPr>
            </w:pPr>
            <w:r w:rsidRPr="007F1E5F">
              <w:rPr>
                <w:sz w:val="20"/>
                <w:szCs w:val="20"/>
              </w:rPr>
              <w:t>No Data</w:t>
            </w:r>
            <w:r w:rsidR="00D2252D">
              <w:rPr>
                <w:sz w:val="20"/>
                <w:szCs w:val="20"/>
              </w:rPr>
              <w:t xml:space="preserve"> </w:t>
            </w:r>
          </w:p>
          <w:p w14:paraId="4AB9D08F" w14:textId="0457E244" w:rsidR="00D2252D" w:rsidRDefault="00D2252D" w:rsidP="00D2252D">
            <w:pPr>
              <w:pStyle w:val="NoSpacing"/>
              <w:jc w:val="center"/>
              <w:rPr>
                <w:sz w:val="20"/>
                <w:szCs w:val="20"/>
              </w:rPr>
            </w:pPr>
            <w:r>
              <w:rPr>
                <w:sz w:val="20"/>
                <w:szCs w:val="20"/>
              </w:rPr>
              <w:t>No Data</w:t>
            </w:r>
          </w:p>
          <w:p w14:paraId="0071795D" w14:textId="77777777" w:rsidR="003303F6" w:rsidRPr="007F1E5F" w:rsidRDefault="003303F6" w:rsidP="00D2252D">
            <w:pPr>
              <w:pStyle w:val="NoSpacing"/>
              <w:rPr>
                <w:sz w:val="20"/>
                <w:szCs w:val="20"/>
              </w:rPr>
            </w:pPr>
          </w:p>
        </w:tc>
        <w:tc>
          <w:tcPr>
            <w:tcW w:w="735" w:type="pct"/>
            <w:shd w:val="clear" w:color="auto" w:fill="auto"/>
            <w:vAlign w:val="center"/>
          </w:tcPr>
          <w:p w14:paraId="1C4997BD"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890850C" w14:textId="77777777" w:rsidTr="0011658F">
        <w:tc>
          <w:tcPr>
            <w:tcW w:w="835" w:type="pct"/>
            <w:vMerge/>
          </w:tcPr>
          <w:p w14:paraId="4616B6BF" w14:textId="77777777" w:rsidR="003303F6" w:rsidRPr="007F1E5F" w:rsidRDefault="003303F6" w:rsidP="003303F6">
            <w:pPr>
              <w:pStyle w:val="NoSpacing"/>
              <w:rPr>
                <w:sz w:val="20"/>
                <w:szCs w:val="20"/>
              </w:rPr>
            </w:pPr>
          </w:p>
        </w:tc>
        <w:tc>
          <w:tcPr>
            <w:tcW w:w="522" w:type="pct"/>
            <w:vMerge w:val="restart"/>
            <w:vAlign w:val="center"/>
          </w:tcPr>
          <w:p w14:paraId="706D9799" w14:textId="77777777" w:rsidR="003303F6" w:rsidRPr="007F1E5F" w:rsidRDefault="003303F6" w:rsidP="005D14E8">
            <w:pPr>
              <w:pStyle w:val="NoSpacing"/>
              <w:jc w:val="center"/>
              <w:rPr>
                <w:sz w:val="20"/>
                <w:szCs w:val="20"/>
              </w:rPr>
            </w:pPr>
            <w:r w:rsidRPr="007F1E5F">
              <w:rPr>
                <w:sz w:val="20"/>
                <w:szCs w:val="20"/>
              </w:rPr>
              <w:t>BEA2</w:t>
            </w:r>
          </w:p>
          <w:p w14:paraId="375DBD19" w14:textId="7309F8A9" w:rsidR="003303F6" w:rsidRPr="007F1E5F" w:rsidRDefault="00D2252D" w:rsidP="005D14E8">
            <w:pPr>
              <w:pStyle w:val="NoSpacing"/>
              <w:jc w:val="center"/>
              <w:rPr>
                <w:sz w:val="20"/>
                <w:szCs w:val="20"/>
              </w:rPr>
            </w:pPr>
            <w:r w:rsidRPr="007F1E5F">
              <w:rPr>
                <w:sz w:val="20"/>
                <w:szCs w:val="20"/>
              </w:rPr>
              <w:t>(</w:t>
            </w:r>
            <w:r>
              <w:rPr>
                <w:sz w:val="20"/>
                <w:szCs w:val="20"/>
              </w:rPr>
              <w:t>2012 -</w:t>
            </w:r>
            <w:r w:rsidRPr="007F1E5F">
              <w:rPr>
                <w:sz w:val="20"/>
                <w:szCs w:val="20"/>
              </w:rPr>
              <w:t>2</w:t>
            </w:r>
            <w:r>
              <w:rPr>
                <w:sz w:val="20"/>
                <w:szCs w:val="20"/>
              </w:rPr>
              <w:t>013</w:t>
            </w:r>
            <w:r w:rsidRPr="007F1E5F">
              <w:rPr>
                <w:sz w:val="20"/>
                <w:szCs w:val="20"/>
              </w:rPr>
              <w:t>)</w:t>
            </w:r>
          </w:p>
        </w:tc>
        <w:tc>
          <w:tcPr>
            <w:tcW w:w="1381" w:type="pct"/>
          </w:tcPr>
          <w:p w14:paraId="222C2CF1"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13C4F09F"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75CD9C2E" w14:textId="77777777" w:rsidR="00D2252D" w:rsidRDefault="00D2252D" w:rsidP="00D2252D">
            <w:pPr>
              <w:pStyle w:val="NoSpacing"/>
              <w:jc w:val="center"/>
              <w:rPr>
                <w:sz w:val="20"/>
                <w:szCs w:val="20"/>
              </w:rPr>
            </w:pPr>
            <w:r>
              <w:rPr>
                <w:sz w:val="20"/>
                <w:szCs w:val="20"/>
              </w:rPr>
              <w:t>3</w:t>
            </w:r>
            <w:r w:rsidR="003303F6" w:rsidRPr="007F1E5F">
              <w:rPr>
                <w:sz w:val="20"/>
                <w:szCs w:val="20"/>
              </w:rPr>
              <w:t xml:space="preserve"> of </w:t>
            </w:r>
            <w:r>
              <w:rPr>
                <w:sz w:val="20"/>
                <w:szCs w:val="20"/>
              </w:rPr>
              <w:t xml:space="preserve">6 </w:t>
            </w:r>
          </w:p>
          <w:p w14:paraId="054FB9CA" w14:textId="6BED781C" w:rsidR="003303F6" w:rsidRPr="007F1E5F" w:rsidRDefault="00D2252D" w:rsidP="00D2252D">
            <w:pPr>
              <w:pStyle w:val="NoSpacing"/>
              <w:jc w:val="center"/>
              <w:rPr>
                <w:sz w:val="20"/>
                <w:szCs w:val="20"/>
              </w:rPr>
            </w:pPr>
            <w:r>
              <w:rPr>
                <w:sz w:val="20"/>
                <w:szCs w:val="20"/>
              </w:rPr>
              <w:t>No Data</w:t>
            </w:r>
          </w:p>
        </w:tc>
        <w:tc>
          <w:tcPr>
            <w:tcW w:w="735" w:type="pct"/>
            <w:vAlign w:val="center"/>
          </w:tcPr>
          <w:p w14:paraId="5E972C6F" w14:textId="12E32CDE" w:rsidR="003303F6" w:rsidRPr="007F1E5F" w:rsidRDefault="00D2252D"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tc>
      </w:tr>
      <w:tr w:rsidR="003303F6" w:rsidRPr="007F1E5F" w14:paraId="2EAD9784" w14:textId="77777777" w:rsidTr="0011658F">
        <w:tc>
          <w:tcPr>
            <w:tcW w:w="835" w:type="pct"/>
            <w:vMerge/>
          </w:tcPr>
          <w:p w14:paraId="0B4D1EB0" w14:textId="77777777" w:rsidR="003303F6" w:rsidRPr="007F1E5F" w:rsidRDefault="003303F6" w:rsidP="003303F6">
            <w:pPr>
              <w:pStyle w:val="NoSpacing"/>
              <w:rPr>
                <w:sz w:val="20"/>
                <w:szCs w:val="20"/>
              </w:rPr>
            </w:pPr>
          </w:p>
        </w:tc>
        <w:tc>
          <w:tcPr>
            <w:tcW w:w="522" w:type="pct"/>
            <w:vMerge/>
            <w:vAlign w:val="center"/>
          </w:tcPr>
          <w:p w14:paraId="289F0D0C" w14:textId="77777777" w:rsidR="003303F6" w:rsidRPr="007F1E5F" w:rsidRDefault="003303F6" w:rsidP="003303F6">
            <w:pPr>
              <w:pStyle w:val="NoSpacing"/>
              <w:rPr>
                <w:sz w:val="20"/>
                <w:szCs w:val="20"/>
              </w:rPr>
            </w:pPr>
          </w:p>
        </w:tc>
        <w:tc>
          <w:tcPr>
            <w:tcW w:w="1381" w:type="pct"/>
          </w:tcPr>
          <w:p w14:paraId="78C4474B"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CF00275"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67F5A8CF" w14:textId="77777777" w:rsidR="00D2252D" w:rsidRDefault="00D2252D" w:rsidP="00D2252D">
            <w:pPr>
              <w:pStyle w:val="NoSpacing"/>
              <w:jc w:val="center"/>
              <w:rPr>
                <w:sz w:val="20"/>
                <w:szCs w:val="20"/>
              </w:rPr>
            </w:pPr>
            <w:r>
              <w:rPr>
                <w:sz w:val="20"/>
                <w:szCs w:val="20"/>
              </w:rPr>
              <w:t>4</w:t>
            </w:r>
            <w:r w:rsidR="003303F6" w:rsidRPr="007F1E5F">
              <w:rPr>
                <w:sz w:val="20"/>
                <w:szCs w:val="20"/>
              </w:rPr>
              <w:t xml:space="preserve"> of </w:t>
            </w:r>
            <w:r>
              <w:rPr>
                <w:sz w:val="20"/>
                <w:szCs w:val="20"/>
              </w:rPr>
              <w:t xml:space="preserve">6 </w:t>
            </w:r>
          </w:p>
          <w:p w14:paraId="3E9AFFDF" w14:textId="5659F8F2" w:rsidR="003303F6" w:rsidRPr="007F1E5F" w:rsidRDefault="00D2252D" w:rsidP="00D2252D">
            <w:pPr>
              <w:pStyle w:val="NoSpacing"/>
              <w:jc w:val="center"/>
              <w:rPr>
                <w:sz w:val="20"/>
                <w:szCs w:val="20"/>
              </w:rPr>
            </w:pPr>
            <w:r>
              <w:rPr>
                <w:sz w:val="20"/>
                <w:szCs w:val="20"/>
              </w:rPr>
              <w:t>6 of 6</w:t>
            </w:r>
          </w:p>
        </w:tc>
        <w:tc>
          <w:tcPr>
            <w:tcW w:w="735" w:type="pct"/>
            <w:vAlign w:val="center"/>
          </w:tcPr>
          <w:p w14:paraId="54B03D65" w14:textId="77777777" w:rsidR="003303F6" w:rsidRDefault="003303F6" w:rsidP="003303F6">
            <w:pPr>
              <w:pStyle w:val="NoSpacing"/>
              <w:jc w:val="center"/>
              <w:rPr>
                <w:sz w:val="20"/>
                <w:szCs w:val="20"/>
              </w:rPr>
            </w:pPr>
            <w:r w:rsidRPr="007F1E5F">
              <w:rPr>
                <w:sz w:val="20"/>
                <w:szCs w:val="20"/>
              </w:rPr>
              <w:t>100%</w:t>
            </w:r>
          </w:p>
          <w:p w14:paraId="5B56DEC8" w14:textId="08303199" w:rsidR="00D2252D" w:rsidRPr="007F1E5F" w:rsidRDefault="00D2252D" w:rsidP="003303F6">
            <w:pPr>
              <w:pStyle w:val="NoSpacing"/>
              <w:jc w:val="center"/>
              <w:rPr>
                <w:sz w:val="20"/>
                <w:szCs w:val="20"/>
              </w:rPr>
            </w:pPr>
            <w:r>
              <w:rPr>
                <w:sz w:val="20"/>
                <w:szCs w:val="20"/>
              </w:rPr>
              <w:t>100%</w:t>
            </w:r>
          </w:p>
        </w:tc>
      </w:tr>
      <w:tr w:rsidR="003303F6" w:rsidRPr="007F1E5F" w14:paraId="3033E6FD" w14:textId="77777777" w:rsidTr="0011658F">
        <w:tc>
          <w:tcPr>
            <w:tcW w:w="835" w:type="pct"/>
            <w:vMerge/>
          </w:tcPr>
          <w:p w14:paraId="549A7C44" w14:textId="77777777" w:rsidR="003303F6" w:rsidRPr="007F1E5F" w:rsidRDefault="003303F6" w:rsidP="003303F6">
            <w:pPr>
              <w:pStyle w:val="NoSpacing"/>
              <w:rPr>
                <w:sz w:val="20"/>
                <w:szCs w:val="20"/>
              </w:rPr>
            </w:pPr>
          </w:p>
        </w:tc>
        <w:tc>
          <w:tcPr>
            <w:tcW w:w="522" w:type="pct"/>
            <w:vMerge/>
            <w:vAlign w:val="center"/>
          </w:tcPr>
          <w:p w14:paraId="459E2A53" w14:textId="77777777" w:rsidR="003303F6" w:rsidRPr="007F1E5F" w:rsidRDefault="003303F6" w:rsidP="003303F6">
            <w:pPr>
              <w:pStyle w:val="NoSpacing"/>
              <w:rPr>
                <w:sz w:val="20"/>
                <w:szCs w:val="20"/>
              </w:rPr>
            </w:pPr>
          </w:p>
        </w:tc>
        <w:tc>
          <w:tcPr>
            <w:tcW w:w="1381" w:type="pct"/>
          </w:tcPr>
          <w:p w14:paraId="5FCA820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6EB1225"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5218050D" w14:textId="77777777" w:rsidR="00D2252D" w:rsidRDefault="003303F6" w:rsidP="003303F6">
            <w:pPr>
              <w:pStyle w:val="NoSpacing"/>
              <w:jc w:val="center"/>
              <w:rPr>
                <w:sz w:val="20"/>
                <w:szCs w:val="20"/>
              </w:rPr>
            </w:pPr>
            <w:r w:rsidRPr="007F1E5F">
              <w:rPr>
                <w:sz w:val="20"/>
                <w:szCs w:val="20"/>
              </w:rPr>
              <w:t>Zero of 5</w:t>
            </w:r>
            <w:r w:rsidR="00D2252D">
              <w:rPr>
                <w:sz w:val="20"/>
                <w:szCs w:val="20"/>
              </w:rPr>
              <w:t xml:space="preserve"> </w:t>
            </w:r>
          </w:p>
          <w:p w14:paraId="3323F9D9" w14:textId="7E86A7E6" w:rsidR="003303F6" w:rsidRPr="007F1E5F" w:rsidRDefault="00D2252D" w:rsidP="003303F6">
            <w:pPr>
              <w:pStyle w:val="NoSpacing"/>
              <w:jc w:val="center"/>
              <w:rPr>
                <w:sz w:val="20"/>
                <w:szCs w:val="20"/>
              </w:rPr>
            </w:pPr>
            <w:r>
              <w:rPr>
                <w:sz w:val="20"/>
                <w:szCs w:val="20"/>
              </w:rPr>
              <w:t>Zero of 3</w:t>
            </w:r>
          </w:p>
        </w:tc>
        <w:tc>
          <w:tcPr>
            <w:tcW w:w="735" w:type="pct"/>
            <w:vAlign w:val="center"/>
          </w:tcPr>
          <w:p w14:paraId="0EE41D24" w14:textId="77777777" w:rsidR="003303F6" w:rsidRDefault="003303F6" w:rsidP="003303F6">
            <w:pPr>
              <w:pStyle w:val="NoSpacing"/>
              <w:jc w:val="center"/>
              <w:rPr>
                <w:sz w:val="20"/>
                <w:szCs w:val="20"/>
              </w:rPr>
            </w:pPr>
            <w:r w:rsidRPr="007F1E5F">
              <w:rPr>
                <w:sz w:val="20"/>
                <w:szCs w:val="20"/>
              </w:rPr>
              <w:t>0%</w:t>
            </w:r>
          </w:p>
          <w:p w14:paraId="0634BC99" w14:textId="603EA7D9" w:rsidR="00D2252D" w:rsidRPr="007F1E5F" w:rsidRDefault="00D2252D" w:rsidP="003303F6">
            <w:pPr>
              <w:pStyle w:val="NoSpacing"/>
              <w:jc w:val="center"/>
              <w:rPr>
                <w:sz w:val="20"/>
                <w:szCs w:val="20"/>
              </w:rPr>
            </w:pPr>
            <w:r>
              <w:rPr>
                <w:sz w:val="20"/>
                <w:szCs w:val="20"/>
              </w:rPr>
              <w:t>0%</w:t>
            </w:r>
          </w:p>
        </w:tc>
      </w:tr>
      <w:tr w:rsidR="003303F6" w:rsidRPr="007F1E5F" w14:paraId="02E489DE" w14:textId="77777777" w:rsidTr="0011658F">
        <w:tc>
          <w:tcPr>
            <w:tcW w:w="835" w:type="pct"/>
            <w:vMerge/>
          </w:tcPr>
          <w:p w14:paraId="52315498" w14:textId="77777777" w:rsidR="003303F6" w:rsidRPr="007F1E5F" w:rsidRDefault="003303F6" w:rsidP="003303F6">
            <w:pPr>
              <w:pStyle w:val="NoSpacing"/>
              <w:rPr>
                <w:sz w:val="20"/>
                <w:szCs w:val="20"/>
              </w:rPr>
            </w:pPr>
          </w:p>
        </w:tc>
        <w:tc>
          <w:tcPr>
            <w:tcW w:w="522" w:type="pct"/>
            <w:vMerge/>
            <w:vAlign w:val="center"/>
          </w:tcPr>
          <w:p w14:paraId="49873F82" w14:textId="77777777" w:rsidR="003303F6" w:rsidRPr="007F1E5F" w:rsidRDefault="003303F6" w:rsidP="003303F6">
            <w:pPr>
              <w:pStyle w:val="NoSpacing"/>
              <w:rPr>
                <w:sz w:val="20"/>
                <w:szCs w:val="20"/>
              </w:rPr>
            </w:pPr>
          </w:p>
        </w:tc>
        <w:tc>
          <w:tcPr>
            <w:tcW w:w="1381" w:type="pct"/>
          </w:tcPr>
          <w:p w14:paraId="649C347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5795BC0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140DC19C" w14:textId="74C5471C" w:rsidR="003303F6" w:rsidRDefault="00AC1D15" w:rsidP="00D2252D">
            <w:pPr>
              <w:pStyle w:val="NoSpacing"/>
              <w:jc w:val="center"/>
              <w:rPr>
                <w:sz w:val="20"/>
                <w:szCs w:val="20"/>
              </w:rPr>
            </w:pPr>
            <w:r>
              <w:rPr>
                <w:sz w:val="20"/>
                <w:szCs w:val="20"/>
              </w:rPr>
              <w:t>1</w:t>
            </w:r>
            <w:r w:rsidR="003303F6" w:rsidRPr="007F1E5F">
              <w:rPr>
                <w:sz w:val="20"/>
                <w:szCs w:val="20"/>
              </w:rPr>
              <w:t xml:space="preserve"> of </w:t>
            </w:r>
            <w:r w:rsidR="00D2252D">
              <w:rPr>
                <w:sz w:val="20"/>
                <w:szCs w:val="20"/>
              </w:rPr>
              <w:t>6</w:t>
            </w:r>
          </w:p>
          <w:p w14:paraId="265C4479" w14:textId="77FB4B81" w:rsidR="00D2252D" w:rsidRPr="007F1E5F" w:rsidRDefault="00D2252D" w:rsidP="00D2252D">
            <w:pPr>
              <w:pStyle w:val="NoSpacing"/>
              <w:jc w:val="center"/>
              <w:rPr>
                <w:sz w:val="20"/>
                <w:szCs w:val="20"/>
              </w:rPr>
            </w:pPr>
            <w:r>
              <w:rPr>
                <w:sz w:val="20"/>
                <w:szCs w:val="20"/>
              </w:rPr>
              <w:t>Zero of 5</w:t>
            </w:r>
          </w:p>
        </w:tc>
        <w:tc>
          <w:tcPr>
            <w:tcW w:w="735" w:type="pct"/>
            <w:vAlign w:val="center"/>
          </w:tcPr>
          <w:p w14:paraId="4F45E625" w14:textId="479B05B6" w:rsidR="00AC1D15" w:rsidRDefault="00AC1D15" w:rsidP="003303F6">
            <w:pPr>
              <w:pStyle w:val="NoSpacing"/>
              <w:jc w:val="center"/>
              <w:rPr>
                <w:sz w:val="20"/>
                <w:szCs w:val="20"/>
              </w:rPr>
            </w:pPr>
            <w:r>
              <w:rPr>
                <w:sz w:val="20"/>
                <w:szCs w:val="20"/>
              </w:rPr>
              <w:t>16%</w:t>
            </w:r>
          </w:p>
          <w:p w14:paraId="3CBB9233" w14:textId="7E8C8E4B" w:rsidR="003303F6" w:rsidRPr="007F1E5F" w:rsidRDefault="003303F6" w:rsidP="003303F6">
            <w:pPr>
              <w:pStyle w:val="NoSpacing"/>
              <w:jc w:val="center"/>
              <w:rPr>
                <w:sz w:val="20"/>
                <w:szCs w:val="20"/>
              </w:rPr>
            </w:pPr>
            <w:r w:rsidRPr="007F1E5F">
              <w:rPr>
                <w:sz w:val="20"/>
                <w:szCs w:val="20"/>
              </w:rPr>
              <w:t>0%</w:t>
            </w:r>
          </w:p>
        </w:tc>
      </w:tr>
      <w:tr w:rsidR="003303F6" w:rsidRPr="007F1E5F" w14:paraId="066D12A6" w14:textId="77777777" w:rsidTr="0011658F">
        <w:tc>
          <w:tcPr>
            <w:tcW w:w="835" w:type="pct"/>
            <w:vMerge/>
          </w:tcPr>
          <w:p w14:paraId="1489CD3D" w14:textId="77777777" w:rsidR="003303F6" w:rsidRPr="007F1E5F" w:rsidRDefault="003303F6" w:rsidP="003303F6">
            <w:pPr>
              <w:pStyle w:val="NoSpacing"/>
              <w:rPr>
                <w:sz w:val="20"/>
                <w:szCs w:val="20"/>
              </w:rPr>
            </w:pPr>
          </w:p>
        </w:tc>
        <w:tc>
          <w:tcPr>
            <w:tcW w:w="522" w:type="pct"/>
            <w:vMerge/>
            <w:vAlign w:val="center"/>
          </w:tcPr>
          <w:p w14:paraId="05934A7F" w14:textId="77777777" w:rsidR="003303F6" w:rsidRPr="007F1E5F" w:rsidRDefault="003303F6" w:rsidP="003303F6">
            <w:pPr>
              <w:pStyle w:val="NoSpacing"/>
              <w:rPr>
                <w:sz w:val="20"/>
                <w:szCs w:val="20"/>
              </w:rPr>
            </w:pPr>
          </w:p>
        </w:tc>
        <w:tc>
          <w:tcPr>
            <w:tcW w:w="1381" w:type="pct"/>
          </w:tcPr>
          <w:p w14:paraId="7E9DB07E"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0288C11F" w14:textId="77777777" w:rsidR="003303F6" w:rsidRPr="007F1E5F" w:rsidRDefault="003303F6" w:rsidP="000E7B41">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5737FC0C" w14:textId="19CD2A55" w:rsidR="003A1E0C" w:rsidRDefault="003A1E0C" w:rsidP="003303F6">
            <w:pPr>
              <w:pStyle w:val="NoSpacing"/>
              <w:jc w:val="center"/>
              <w:rPr>
                <w:sz w:val="20"/>
                <w:szCs w:val="20"/>
              </w:rPr>
            </w:pPr>
            <w:r>
              <w:rPr>
                <w:sz w:val="20"/>
                <w:szCs w:val="20"/>
              </w:rPr>
              <w:t>No Data</w:t>
            </w:r>
          </w:p>
          <w:p w14:paraId="536572BD"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5EFAA81"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1D48BDF6" w14:textId="77777777" w:rsidTr="0011658F">
        <w:tc>
          <w:tcPr>
            <w:tcW w:w="835" w:type="pct"/>
            <w:vMerge/>
          </w:tcPr>
          <w:p w14:paraId="2171207B" w14:textId="77777777" w:rsidR="003303F6" w:rsidRPr="007F1E5F" w:rsidRDefault="003303F6" w:rsidP="003303F6">
            <w:pPr>
              <w:pStyle w:val="NoSpacing"/>
              <w:rPr>
                <w:sz w:val="20"/>
                <w:szCs w:val="20"/>
              </w:rPr>
            </w:pPr>
          </w:p>
        </w:tc>
        <w:tc>
          <w:tcPr>
            <w:tcW w:w="522" w:type="pct"/>
            <w:vMerge/>
            <w:vAlign w:val="center"/>
          </w:tcPr>
          <w:p w14:paraId="0BF7CEAD" w14:textId="77777777" w:rsidR="003303F6" w:rsidRPr="007F1E5F" w:rsidRDefault="003303F6" w:rsidP="003303F6">
            <w:pPr>
              <w:pStyle w:val="NoSpacing"/>
              <w:rPr>
                <w:sz w:val="20"/>
                <w:szCs w:val="20"/>
              </w:rPr>
            </w:pPr>
          </w:p>
        </w:tc>
        <w:tc>
          <w:tcPr>
            <w:tcW w:w="1381" w:type="pct"/>
          </w:tcPr>
          <w:p w14:paraId="3CC07AF8"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F3A57CE" w14:textId="77777777" w:rsidR="003303F6" w:rsidRPr="007F1E5F" w:rsidRDefault="003303F6" w:rsidP="003303F6">
            <w:pPr>
              <w:pStyle w:val="NoSpacing"/>
              <w:rPr>
                <w:sz w:val="20"/>
                <w:szCs w:val="20"/>
              </w:rPr>
            </w:pPr>
          </w:p>
        </w:tc>
        <w:tc>
          <w:tcPr>
            <w:tcW w:w="717" w:type="pct"/>
            <w:vAlign w:val="center"/>
          </w:tcPr>
          <w:p w14:paraId="3C47604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944CFCC" w14:textId="77777777" w:rsidR="003303F6" w:rsidRPr="007F1E5F" w:rsidRDefault="003303F6" w:rsidP="000E7B41">
            <w:pPr>
              <w:pStyle w:val="NoSpacing"/>
              <w:jc w:val="center"/>
              <w:rPr>
                <w:sz w:val="20"/>
                <w:szCs w:val="20"/>
              </w:rPr>
            </w:pPr>
            <w:r w:rsidRPr="007F1E5F">
              <w:rPr>
                <w:rFonts w:cstheme="minorHAnsi"/>
                <w:sz w:val="20"/>
                <w:szCs w:val="20"/>
              </w:rPr>
              <w:t>&gt;0.56 mg/L</w:t>
            </w:r>
            <w:r w:rsidR="000E7B41" w:rsidRPr="007F1E5F">
              <w:rPr>
                <w:rFonts w:cstheme="minorHAnsi"/>
                <w:sz w:val="20"/>
                <w:szCs w:val="20"/>
              </w:rPr>
              <w:t xml:space="preserve"> </w:t>
            </w:r>
            <w:r w:rsidR="000E7B41" w:rsidRPr="007F1E5F">
              <w:rPr>
                <w:rFonts w:cstheme="minorHAnsi"/>
                <w:sz w:val="20"/>
                <w:szCs w:val="20"/>
                <w:vertAlign w:val="subscript"/>
              </w:rPr>
              <w:t>b</w:t>
            </w:r>
          </w:p>
        </w:tc>
        <w:tc>
          <w:tcPr>
            <w:tcW w:w="810" w:type="pct"/>
            <w:vAlign w:val="center"/>
          </w:tcPr>
          <w:p w14:paraId="7FE47655" w14:textId="2FF47997" w:rsidR="003303F6" w:rsidRPr="007F1E5F" w:rsidRDefault="003303F6" w:rsidP="003303F6">
            <w:pPr>
              <w:pStyle w:val="NoSpacing"/>
              <w:jc w:val="center"/>
              <w:rPr>
                <w:sz w:val="20"/>
                <w:szCs w:val="20"/>
              </w:rPr>
            </w:pPr>
            <w:r w:rsidRPr="007F1E5F">
              <w:rPr>
                <w:sz w:val="20"/>
                <w:szCs w:val="20"/>
              </w:rPr>
              <w:t xml:space="preserve">Zero of </w:t>
            </w:r>
            <w:r w:rsidR="003A1E0C">
              <w:rPr>
                <w:sz w:val="20"/>
                <w:szCs w:val="20"/>
              </w:rPr>
              <w:t>6</w:t>
            </w:r>
          </w:p>
          <w:p w14:paraId="7A9CA80A" w14:textId="4E2C2F66" w:rsidR="003303F6" w:rsidRPr="007F1E5F" w:rsidRDefault="003303F6" w:rsidP="003A1E0C">
            <w:pPr>
              <w:pStyle w:val="NoSpacing"/>
              <w:jc w:val="center"/>
              <w:rPr>
                <w:sz w:val="20"/>
                <w:szCs w:val="20"/>
              </w:rPr>
            </w:pPr>
            <w:r w:rsidRPr="007F1E5F">
              <w:rPr>
                <w:sz w:val="20"/>
                <w:szCs w:val="20"/>
              </w:rPr>
              <w:t xml:space="preserve">Zero of </w:t>
            </w:r>
            <w:r w:rsidR="003A1E0C">
              <w:rPr>
                <w:sz w:val="20"/>
                <w:szCs w:val="20"/>
              </w:rPr>
              <w:t>3</w:t>
            </w:r>
            <w:r w:rsidR="000E7B41" w:rsidRPr="007F1E5F">
              <w:rPr>
                <w:sz w:val="20"/>
                <w:szCs w:val="20"/>
              </w:rPr>
              <w:t xml:space="preserve"> </w:t>
            </w:r>
          </w:p>
        </w:tc>
        <w:tc>
          <w:tcPr>
            <w:tcW w:w="735" w:type="pct"/>
            <w:vAlign w:val="center"/>
          </w:tcPr>
          <w:p w14:paraId="66E78FED" w14:textId="77777777" w:rsidR="003303F6" w:rsidRPr="007F1E5F" w:rsidRDefault="003303F6" w:rsidP="003303F6">
            <w:pPr>
              <w:pStyle w:val="NoSpacing"/>
              <w:jc w:val="center"/>
              <w:rPr>
                <w:sz w:val="20"/>
                <w:szCs w:val="20"/>
              </w:rPr>
            </w:pPr>
            <w:r w:rsidRPr="007F1E5F">
              <w:rPr>
                <w:sz w:val="20"/>
                <w:szCs w:val="20"/>
              </w:rPr>
              <w:t>0%</w:t>
            </w:r>
          </w:p>
          <w:p w14:paraId="5C896085" w14:textId="77777777" w:rsidR="003303F6" w:rsidRPr="007F1E5F" w:rsidRDefault="003303F6" w:rsidP="000E7B41">
            <w:pPr>
              <w:pStyle w:val="NoSpacing"/>
              <w:jc w:val="center"/>
              <w:rPr>
                <w:sz w:val="20"/>
                <w:szCs w:val="20"/>
              </w:rPr>
            </w:pPr>
            <w:r w:rsidRPr="007F1E5F">
              <w:rPr>
                <w:sz w:val="20"/>
                <w:szCs w:val="20"/>
              </w:rPr>
              <w:t>0%</w:t>
            </w:r>
            <w:r w:rsidR="000E7B41" w:rsidRPr="007F1E5F">
              <w:rPr>
                <w:sz w:val="20"/>
                <w:szCs w:val="20"/>
              </w:rPr>
              <w:t xml:space="preserve"> </w:t>
            </w:r>
          </w:p>
        </w:tc>
      </w:tr>
      <w:tr w:rsidR="003303F6" w:rsidRPr="007F1E5F" w14:paraId="563227C5" w14:textId="77777777" w:rsidTr="0011658F">
        <w:tc>
          <w:tcPr>
            <w:tcW w:w="835" w:type="pct"/>
            <w:vMerge/>
          </w:tcPr>
          <w:p w14:paraId="0AAC5293" w14:textId="77777777" w:rsidR="003303F6" w:rsidRPr="007F1E5F" w:rsidRDefault="003303F6" w:rsidP="003303F6">
            <w:pPr>
              <w:pStyle w:val="NoSpacing"/>
              <w:rPr>
                <w:sz w:val="20"/>
                <w:szCs w:val="20"/>
              </w:rPr>
            </w:pPr>
          </w:p>
        </w:tc>
        <w:tc>
          <w:tcPr>
            <w:tcW w:w="522" w:type="pct"/>
            <w:vMerge/>
            <w:vAlign w:val="center"/>
          </w:tcPr>
          <w:p w14:paraId="0FE87A77" w14:textId="77777777" w:rsidR="003303F6" w:rsidRPr="007F1E5F" w:rsidRDefault="003303F6" w:rsidP="003303F6">
            <w:pPr>
              <w:pStyle w:val="NoSpacing"/>
              <w:rPr>
                <w:sz w:val="20"/>
                <w:szCs w:val="20"/>
              </w:rPr>
            </w:pPr>
          </w:p>
        </w:tc>
        <w:tc>
          <w:tcPr>
            <w:tcW w:w="1381" w:type="pct"/>
          </w:tcPr>
          <w:p w14:paraId="64AEEF62"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26227FBC" w14:textId="77777777" w:rsidR="003303F6" w:rsidRPr="007F1E5F" w:rsidRDefault="003303F6" w:rsidP="000E7B41">
            <w:pPr>
              <w:pStyle w:val="NoSpacing"/>
              <w:jc w:val="center"/>
              <w:rPr>
                <w:rFonts w:cstheme="minorHAnsi"/>
                <w:sz w:val="20"/>
                <w:szCs w:val="20"/>
                <w:vertAlign w:val="subscript"/>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148B0FD0" w14:textId="77777777" w:rsidR="000E7B41" w:rsidRPr="007F1E5F" w:rsidRDefault="000E7B41" w:rsidP="000E7B41">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5EA611A" w14:textId="67ABC92F" w:rsidR="003303F6" w:rsidRPr="007F1E5F" w:rsidRDefault="003A1E0C" w:rsidP="003303F6">
            <w:pPr>
              <w:pStyle w:val="NoSpacing"/>
              <w:jc w:val="center"/>
              <w:rPr>
                <w:sz w:val="20"/>
                <w:szCs w:val="20"/>
              </w:rPr>
            </w:pPr>
            <w:r>
              <w:rPr>
                <w:sz w:val="20"/>
                <w:szCs w:val="20"/>
              </w:rPr>
              <w:t>6</w:t>
            </w:r>
            <w:r w:rsidR="003303F6" w:rsidRPr="007F1E5F">
              <w:rPr>
                <w:sz w:val="20"/>
                <w:szCs w:val="20"/>
              </w:rPr>
              <w:t xml:space="preserve"> of </w:t>
            </w:r>
            <w:r>
              <w:rPr>
                <w:sz w:val="20"/>
                <w:szCs w:val="20"/>
              </w:rPr>
              <w:t>6</w:t>
            </w:r>
          </w:p>
          <w:p w14:paraId="2F2767B8" w14:textId="77777777" w:rsidR="000162B3" w:rsidRDefault="003A1E0C" w:rsidP="003A1E0C">
            <w:pPr>
              <w:pStyle w:val="NoSpacing"/>
              <w:jc w:val="center"/>
              <w:rPr>
                <w:sz w:val="20"/>
                <w:szCs w:val="20"/>
              </w:rPr>
            </w:pPr>
            <w:r>
              <w:rPr>
                <w:sz w:val="20"/>
                <w:szCs w:val="20"/>
              </w:rPr>
              <w:t>5</w:t>
            </w:r>
            <w:r w:rsidR="000162B3" w:rsidRPr="007F1E5F">
              <w:rPr>
                <w:sz w:val="20"/>
                <w:szCs w:val="20"/>
              </w:rPr>
              <w:t xml:space="preserve"> of </w:t>
            </w:r>
            <w:r>
              <w:rPr>
                <w:sz w:val="20"/>
                <w:szCs w:val="20"/>
              </w:rPr>
              <w:t>5</w:t>
            </w:r>
          </w:p>
          <w:p w14:paraId="15C2CA59" w14:textId="77777777" w:rsidR="00E04091" w:rsidRDefault="00E04091" w:rsidP="003A1E0C">
            <w:pPr>
              <w:pStyle w:val="NoSpacing"/>
              <w:jc w:val="center"/>
              <w:rPr>
                <w:sz w:val="20"/>
                <w:szCs w:val="20"/>
              </w:rPr>
            </w:pPr>
            <w:r>
              <w:rPr>
                <w:sz w:val="20"/>
                <w:szCs w:val="20"/>
              </w:rPr>
              <w:t>5 of 6</w:t>
            </w:r>
          </w:p>
          <w:p w14:paraId="7B9BE14F" w14:textId="6EA777BC" w:rsidR="00E04091" w:rsidRPr="007F1E5F" w:rsidRDefault="00E04091" w:rsidP="003A1E0C">
            <w:pPr>
              <w:pStyle w:val="NoSpacing"/>
              <w:jc w:val="center"/>
              <w:rPr>
                <w:sz w:val="20"/>
                <w:szCs w:val="20"/>
              </w:rPr>
            </w:pPr>
            <w:r>
              <w:rPr>
                <w:sz w:val="20"/>
                <w:szCs w:val="20"/>
              </w:rPr>
              <w:t>5 of 5</w:t>
            </w:r>
          </w:p>
        </w:tc>
        <w:tc>
          <w:tcPr>
            <w:tcW w:w="735" w:type="pct"/>
            <w:vAlign w:val="center"/>
          </w:tcPr>
          <w:p w14:paraId="261F7CC0" w14:textId="77777777" w:rsidR="003303F6" w:rsidRPr="007F1E5F" w:rsidRDefault="003303F6" w:rsidP="003303F6">
            <w:pPr>
              <w:pStyle w:val="NoSpacing"/>
              <w:jc w:val="center"/>
              <w:rPr>
                <w:sz w:val="20"/>
                <w:szCs w:val="20"/>
              </w:rPr>
            </w:pPr>
            <w:r w:rsidRPr="007F1E5F">
              <w:rPr>
                <w:sz w:val="20"/>
                <w:szCs w:val="20"/>
              </w:rPr>
              <w:t>100%</w:t>
            </w:r>
          </w:p>
          <w:p w14:paraId="29A96601" w14:textId="77777777" w:rsidR="000162B3" w:rsidRDefault="003A1E0C" w:rsidP="003303F6">
            <w:pPr>
              <w:pStyle w:val="NoSpacing"/>
              <w:jc w:val="center"/>
              <w:rPr>
                <w:sz w:val="20"/>
                <w:szCs w:val="20"/>
              </w:rPr>
            </w:pPr>
            <w:r>
              <w:rPr>
                <w:sz w:val="20"/>
                <w:szCs w:val="20"/>
              </w:rPr>
              <w:t>10</w:t>
            </w:r>
            <w:r w:rsidR="000162B3" w:rsidRPr="007F1E5F">
              <w:rPr>
                <w:sz w:val="20"/>
                <w:szCs w:val="20"/>
              </w:rPr>
              <w:t>0%</w:t>
            </w:r>
          </w:p>
          <w:p w14:paraId="62BAEDD5" w14:textId="77777777" w:rsidR="00E04091" w:rsidRDefault="00E04091" w:rsidP="003303F6">
            <w:pPr>
              <w:pStyle w:val="NoSpacing"/>
              <w:jc w:val="center"/>
              <w:rPr>
                <w:sz w:val="20"/>
                <w:szCs w:val="20"/>
              </w:rPr>
            </w:pPr>
            <w:r>
              <w:rPr>
                <w:sz w:val="20"/>
                <w:szCs w:val="20"/>
              </w:rPr>
              <w:t>83%</w:t>
            </w:r>
          </w:p>
          <w:p w14:paraId="21019EB4" w14:textId="7A2866EF" w:rsidR="00E04091" w:rsidRPr="007F1E5F" w:rsidRDefault="00E04091" w:rsidP="003303F6">
            <w:pPr>
              <w:pStyle w:val="NoSpacing"/>
              <w:jc w:val="center"/>
              <w:rPr>
                <w:sz w:val="20"/>
                <w:szCs w:val="20"/>
              </w:rPr>
            </w:pPr>
            <w:r>
              <w:rPr>
                <w:sz w:val="20"/>
                <w:szCs w:val="20"/>
              </w:rPr>
              <w:t>100%</w:t>
            </w:r>
          </w:p>
        </w:tc>
      </w:tr>
      <w:tr w:rsidR="003303F6" w:rsidRPr="007F1E5F" w14:paraId="2AF69109" w14:textId="77777777" w:rsidTr="00910C52">
        <w:tc>
          <w:tcPr>
            <w:tcW w:w="835" w:type="pct"/>
            <w:vMerge/>
          </w:tcPr>
          <w:p w14:paraId="5D2C9C3D" w14:textId="3842EA6F" w:rsidR="003303F6" w:rsidRPr="007F1E5F" w:rsidRDefault="003303F6" w:rsidP="003303F6">
            <w:pPr>
              <w:pStyle w:val="NoSpacing"/>
              <w:rPr>
                <w:sz w:val="20"/>
                <w:szCs w:val="20"/>
              </w:rPr>
            </w:pPr>
          </w:p>
        </w:tc>
        <w:tc>
          <w:tcPr>
            <w:tcW w:w="522" w:type="pct"/>
            <w:vMerge/>
            <w:vAlign w:val="center"/>
          </w:tcPr>
          <w:p w14:paraId="1372AAAD" w14:textId="77777777" w:rsidR="003303F6" w:rsidRPr="007F1E5F" w:rsidRDefault="003303F6" w:rsidP="003303F6">
            <w:pPr>
              <w:pStyle w:val="NoSpacing"/>
              <w:rPr>
                <w:sz w:val="20"/>
                <w:szCs w:val="20"/>
              </w:rPr>
            </w:pPr>
          </w:p>
        </w:tc>
        <w:tc>
          <w:tcPr>
            <w:tcW w:w="1381" w:type="pct"/>
            <w:shd w:val="clear" w:color="auto" w:fill="auto"/>
          </w:tcPr>
          <w:p w14:paraId="310A728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8D7BFE3"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07E95F6E"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FEAB19"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45BD6603" w14:textId="77777777" w:rsidTr="0011658F">
        <w:tc>
          <w:tcPr>
            <w:tcW w:w="835" w:type="pct"/>
            <w:vMerge/>
          </w:tcPr>
          <w:p w14:paraId="5026CD87" w14:textId="77777777" w:rsidR="003303F6" w:rsidRPr="007F1E5F" w:rsidRDefault="003303F6" w:rsidP="003303F6">
            <w:pPr>
              <w:pStyle w:val="NoSpacing"/>
              <w:rPr>
                <w:sz w:val="20"/>
                <w:szCs w:val="20"/>
              </w:rPr>
            </w:pPr>
          </w:p>
        </w:tc>
        <w:tc>
          <w:tcPr>
            <w:tcW w:w="522" w:type="pct"/>
            <w:vMerge w:val="restart"/>
            <w:vAlign w:val="center"/>
          </w:tcPr>
          <w:p w14:paraId="7BA783EA" w14:textId="77777777" w:rsidR="003303F6" w:rsidRPr="007F1E5F" w:rsidRDefault="003303F6" w:rsidP="005D14E8">
            <w:pPr>
              <w:pStyle w:val="NoSpacing"/>
              <w:jc w:val="center"/>
              <w:rPr>
                <w:sz w:val="20"/>
                <w:szCs w:val="20"/>
              </w:rPr>
            </w:pPr>
            <w:r w:rsidRPr="007F1E5F">
              <w:rPr>
                <w:sz w:val="20"/>
                <w:szCs w:val="20"/>
              </w:rPr>
              <w:t>BEA3</w:t>
            </w:r>
          </w:p>
          <w:p w14:paraId="647C99F9" w14:textId="21B75646"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1B2BC9F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79EEC5EA"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29620837" w14:textId="77777777" w:rsidR="00F37D93" w:rsidRDefault="00994042" w:rsidP="00F37D93">
            <w:pPr>
              <w:pStyle w:val="NoSpacing"/>
              <w:jc w:val="center"/>
              <w:rPr>
                <w:sz w:val="20"/>
                <w:szCs w:val="20"/>
              </w:rPr>
            </w:pPr>
            <w:r w:rsidRPr="007F1E5F">
              <w:rPr>
                <w:sz w:val="20"/>
                <w:szCs w:val="20"/>
              </w:rPr>
              <w:t xml:space="preserve">3 of </w:t>
            </w:r>
            <w:r w:rsidR="00F37D93">
              <w:rPr>
                <w:sz w:val="20"/>
                <w:szCs w:val="20"/>
              </w:rPr>
              <w:t>6</w:t>
            </w:r>
            <w:r w:rsidR="00F37D93" w:rsidRPr="007F1E5F">
              <w:rPr>
                <w:sz w:val="20"/>
                <w:szCs w:val="20"/>
              </w:rPr>
              <w:t xml:space="preserve"> </w:t>
            </w:r>
          </w:p>
          <w:p w14:paraId="582B9805" w14:textId="30E1DFC0" w:rsidR="003303F6" w:rsidRPr="007F1E5F" w:rsidRDefault="00F37D93" w:rsidP="00F37D93">
            <w:pPr>
              <w:pStyle w:val="NoSpacing"/>
              <w:jc w:val="center"/>
              <w:rPr>
                <w:sz w:val="20"/>
                <w:szCs w:val="20"/>
              </w:rPr>
            </w:pPr>
            <w:r w:rsidRPr="007F1E5F">
              <w:rPr>
                <w:sz w:val="20"/>
                <w:szCs w:val="20"/>
              </w:rPr>
              <w:t>No Data</w:t>
            </w:r>
          </w:p>
        </w:tc>
        <w:tc>
          <w:tcPr>
            <w:tcW w:w="735" w:type="pct"/>
            <w:vAlign w:val="center"/>
          </w:tcPr>
          <w:p w14:paraId="1B73D4F4" w14:textId="2B19698E" w:rsidR="003303F6" w:rsidRPr="007F1E5F" w:rsidRDefault="00994042" w:rsidP="003303F6">
            <w:pPr>
              <w:pStyle w:val="NoSpacing"/>
              <w:jc w:val="center"/>
              <w:rPr>
                <w:sz w:val="20"/>
                <w:szCs w:val="20"/>
              </w:rPr>
            </w:pPr>
            <w:r w:rsidRPr="007F1E5F">
              <w:rPr>
                <w:sz w:val="20"/>
                <w:szCs w:val="20"/>
              </w:rPr>
              <w:t>5</w:t>
            </w:r>
            <w:r w:rsidR="00F37D93">
              <w:rPr>
                <w:sz w:val="20"/>
                <w:szCs w:val="20"/>
              </w:rPr>
              <w:t>0</w:t>
            </w:r>
            <w:r w:rsidR="003303F6" w:rsidRPr="007F1E5F">
              <w:rPr>
                <w:sz w:val="20"/>
                <w:szCs w:val="20"/>
              </w:rPr>
              <w:t>%</w:t>
            </w:r>
          </w:p>
        </w:tc>
      </w:tr>
      <w:tr w:rsidR="003303F6" w:rsidRPr="007F1E5F" w14:paraId="5629BE0E" w14:textId="77777777" w:rsidTr="0011658F">
        <w:tc>
          <w:tcPr>
            <w:tcW w:w="835" w:type="pct"/>
            <w:vMerge/>
          </w:tcPr>
          <w:p w14:paraId="0DFF64F9" w14:textId="77777777" w:rsidR="003303F6" w:rsidRPr="007F1E5F" w:rsidRDefault="003303F6" w:rsidP="003303F6">
            <w:pPr>
              <w:pStyle w:val="NoSpacing"/>
              <w:rPr>
                <w:sz w:val="20"/>
                <w:szCs w:val="20"/>
              </w:rPr>
            </w:pPr>
          </w:p>
        </w:tc>
        <w:tc>
          <w:tcPr>
            <w:tcW w:w="522" w:type="pct"/>
            <w:vMerge/>
            <w:vAlign w:val="center"/>
          </w:tcPr>
          <w:p w14:paraId="19D15CCE" w14:textId="77777777" w:rsidR="003303F6" w:rsidRPr="007F1E5F" w:rsidRDefault="003303F6" w:rsidP="003303F6">
            <w:pPr>
              <w:pStyle w:val="NoSpacing"/>
              <w:rPr>
                <w:sz w:val="20"/>
                <w:szCs w:val="20"/>
              </w:rPr>
            </w:pPr>
          </w:p>
        </w:tc>
        <w:tc>
          <w:tcPr>
            <w:tcW w:w="1381" w:type="pct"/>
          </w:tcPr>
          <w:p w14:paraId="0FE2151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6F4FED6B"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3E382676" w14:textId="77777777" w:rsidR="003303F6" w:rsidRDefault="00994042" w:rsidP="00F37D93">
            <w:pPr>
              <w:pStyle w:val="NoSpacing"/>
              <w:jc w:val="center"/>
              <w:rPr>
                <w:sz w:val="20"/>
                <w:szCs w:val="20"/>
              </w:rPr>
            </w:pPr>
            <w:r w:rsidRPr="007F1E5F">
              <w:rPr>
                <w:sz w:val="20"/>
                <w:szCs w:val="20"/>
              </w:rPr>
              <w:t>4</w:t>
            </w:r>
            <w:r w:rsidR="003303F6" w:rsidRPr="007F1E5F">
              <w:rPr>
                <w:sz w:val="20"/>
                <w:szCs w:val="20"/>
              </w:rPr>
              <w:t xml:space="preserve"> of </w:t>
            </w:r>
            <w:r w:rsidR="00F37D93">
              <w:rPr>
                <w:sz w:val="20"/>
                <w:szCs w:val="20"/>
              </w:rPr>
              <w:t>6</w:t>
            </w:r>
          </w:p>
          <w:p w14:paraId="68540872" w14:textId="0B2861CD" w:rsidR="00F37D93" w:rsidRPr="007F1E5F" w:rsidRDefault="00F37D93" w:rsidP="00F37D93">
            <w:pPr>
              <w:pStyle w:val="NoSpacing"/>
              <w:jc w:val="center"/>
              <w:rPr>
                <w:sz w:val="20"/>
                <w:szCs w:val="20"/>
              </w:rPr>
            </w:pPr>
            <w:r>
              <w:rPr>
                <w:sz w:val="20"/>
                <w:szCs w:val="20"/>
              </w:rPr>
              <w:t>3 of 3</w:t>
            </w:r>
          </w:p>
        </w:tc>
        <w:tc>
          <w:tcPr>
            <w:tcW w:w="735" w:type="pct"/>
            <w:vAlign w:val="center"/>
          </w:tcPr>
          <w:p w14:paraId="273C9C4A" w14:textId="77777777" w:rsidR="00F37D93" w:rsidRDefault="00F37D93" w:rsidP="003303F6">
            <w:pPr>
              <w:pStyle w:val="NoSpacing"/>
              <w:jc w:val="center"/>
              <w:rPr>
                <w:sz w:val="20"/>
                <w:szCs w:val="20"/>
              </w:rPr>
            </w:pPr>
            <w:r>
              <w:rPr>
                <w:sz w:val="20"/>
                <w:szCs w:val="20"/>
              </w:rPr>
              <w:t>66%</w:t>
            </w:r>
          </w:p>
          <w:p w14:paraId="7AD4F0E0" w14:textId="77777777" w:rsidR="003303F6" w:rsidRPr="007F1E5F" w:rsidRDefault="003303F6" w:rsidP="003303F6">
            <w:pPr>
              <w:pStyle w:val="NoSpacing"/>
              <w:jc w:val="center"/>
              <w:rPr>
                <w:sz w:val="20"/>
                <w:szCs w:val="20"/>
              </w:rPr>
            </w:pPr>
            <w:r w:rsidRPr="007F1E5F">
              <w:rPr>
                <w:sz w:val="20"/>
                <w:szCs w:val="20"/>
              </w:rPr>
              <w:t>100%</w:t>
            </w:r>
          </w:p>
        </w:tc>
      </w:tr>
      <w:tr w:rsidR="003303F6" w:rsidRPr="007F1E5F" w14:paraId="0438FB2A" w14:textId="77777777" w:rsidTr="0011658F">
        <w:tc>
          <w:tcPr>
            <w:tcW w:w="835" w:type="pct"/>
            <w:vMerge/>
          </w:tcPr>
          <w:p w14:paraId="1A6D0285" w14:textId="5B4479CE" w:rsidR="003303F6" w:rsidRPr="007F1E5F" w:rsidRDefault="003303F6" w:rsidP="003303F6">
            <w:pPr>
              <w:pStyle w:val="NoSpacing"/>
              <w:rPr>
                <w:sz w:val="20"/>
                <w:szCs w:val="20"/>
              </w:rPr>
            </w:pPr>
          </w:p>
        </w:tc>
        <w:tc>
          <w:tcPr>
            <w:tcW w:w="522" w:type="pct"/>
            <w:vMerge/>
            <w:vAlign w:val="center"/>
          </w:tcPr>
          <w:p w14:paraId="63065D37" w14:textId="77777777" w:rsidR="003303F6" w:rsidRPr="007F1E5F" w:rsidRDefault="003303F6" w:rsidP="003303F6">
            <w:pPr>
              <w:pStyle w:val="NoSpacing"/>
              <w:rPr>
                <w:sz w:val="20"/>
                <w:szCs w:val="20"/>
              </w:rPr>
            </w:pPr>
          </w:p>
        </w:tc>
        <w:tc>
          <w:tcPr>
            <w:tcW w:w="1381" w:type="pct"/>
          </w:tcPr>
          <w:p w14:paraId="0632E9F7"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6A465A2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67D840BA" w14:textId="77777777" w:rsidR="00F37D93" w:rsidRDefault="003303F6" w:rsidP="003303F6">
            <w:pPr>
              <w:pStyle w:val="NoSpacing"/>
              <w:jc w:val="center"/>
              <w:rPr>
                <w:sz w:val="20"/>
                <w:szCs w:val="20"/>
              </w:rPr>
            </w:pPr>
            <w:r w:rsidRPr="007F1E5F">
              <w:rPr>
                <w:sz w:val="20"/>
                <w:szCs w:val="20"/>
              </w:rPr>
              <w:t>Zero of 5</w:t>
            </w:r>
            <w:r w:rsidR="00F37D93" w:rsidRPr="007F1E5F">
              <w:rPr>
                <w:sz w:val="20"/>
                <w:szCs w:val="20"/>
              </w:rPr>
              <w:t xml:space="preserve"> </w:t>
            </w:r>
          </w:p>
          <w:p w14:paraId="27FE926B" w14:textId="6E380D0A" w:rsidR="003303F6" w:rsidRPr="007F1E5F" w:rsidRDefault="00F37D93" w:rsidP="003303F6">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6C43E870"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82AA86F" w14:textId="77777777" w:rsidTr="0011658F">
        <w:tc>
          <w:tcPr>
            <w:tcW w:w="835" w:type="pct"/>
            <w:vMerge/>
          </w:tcPr>
          <w:p w14:paraId="19083215" w14:textId="77777777" w:rsidR="003303F6" w:rsidRPr="007F1E5F" w:rsidRDefault="003303F6" w:rsidP="003303F6">
            <w:pPr>
              <w:pStyle w:val="NoSpacing"/>
              <w:rPr>
                <w:sz w:val="20"/>
                <w:szCs w:val="20"/>
              </w:rPr>
            </w:pPr>
          </w:p>
        </w:tc>
        <w:tc>
          <w:tcPr>
            <w:tcW w:w="522" w:type="pct"/>
            <w:vMerge/>
            <w:vAlign w:val="center"/>
          </w:tcPr>
          <w:p w14:paraId="6A760F77" w14:textId="77777777" w:rsidR="003303F6" w:rsidRPr="007F1E5F" w:rsidRDefault="003303F6" w:rsidP="003303F6">
            <w:pPr>
              <w:pStyle w:val="NoSpacing"/>
              <w:rPr>
                <w:sz w:val="20"/>
                <w:szCs w:val="20"/>
              </w:rPr>
            </w:pPr>
          </w:p>
        </w:tc>
        <w:tc>
          <w:tcPr>
            <w:tcW w:w="1381" w:type="pct"/>
          </w:tcPr>
          <w:p w14:paraId="4E3C3F24"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784F2C08"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325E4BC6" w14:textId="77777777" w:rsidR="00F37D93" w:rsidRDefault="00F37D93" w:rsidP="00F37D93">
            <w:pPr>
              <w:pStyle w:val="NoSpacing"/>
              <w:jc w:val="center"/>
              <w:rPr>
                <w:sz w:val="20"/>
                <w:szCs w:val="20"/>
              </w:rPr>
            </w:pPr>
            <w:r>
              <w:rPr>
                <w:sz w:val="20"/>
                <w:szCs w:val="20"/>
              </w:rPr>
              <w:t>1</w:t>
            </w:r>
            <w:r w:rsidR="003303F6" w:rsidRPr="007F1E5F">
              <w:rPr>
                <w:sz w:val="20"/>
                <w:szCs w:val="20"/>
              </w:rPr>
              <w:t xml:space="preserve"> of </w:t>
            </w:r>
            <w:r>
              <w:rPr>
                <w:sz w:val="20"/>
                <w:szCs w:val="20"/>
              </w:rPr>
              <w:t xml:space="preserve">6 </w:t>
            </w:r>
          </w:p>
          <w:p w14:paraId="10591496" w14:textId="6486B07B" w:rsidR="00F37D93" w:rsidRPr="007F1E5F" w:rsidRDefault="00F37D93" w:rsidP="00F37D93">
            <w:pPr>
              <w:pStyle w:val="NoSpacing"/>
              <w:jc w:val="center"/>
              <w:rPr>
                <w:sz w:val="20"/>
                <w:szCs w:val="20"/>
              </w:rPr>
            </w:pPr>
            <w:r>
              <w:rPr>
                <w:sz w:val="20"/>
                <w:szCs w:val="20"/>
              </w:rPr>
              <w:t xml:space="preserve"> Zero</w:t>
            </w:r>
            <w:r w:rsidRPr="007F1E5F">
              <w:rPr>
                <w:sz w:val="20"/>
                <w:szCs w:val="20"/>
              </w:rPr>
              <w:t xml:space="preserve"> of 5</w:t>
            </w:r>
          </w:p>
        </w:tc>
        <w:tc>
          <w:tcPr>
            <w:tcW w:w="735" w:type="pct"/>
            <w:vAlign w:val="center"/>
          </w:tcPr>
          <w:p w14:paraId="626AEC42" w14:textId="77777777" w:rsidR="003303F6" w:rsidRDefault="00F37D93" w:rsidP="003303F6">
            <w:pPr>
              <w:pStyle w:val="NoSpacing"/>
              <w:jc w:val="center"/>
              <w:rPr>
                <w:sz w:val="20"/>
                <w:szCs w:val="20"/>
              </w:rPr>
            </w:pPr>
            <w:r>
              <w:rPr>
                <w:sz w:val="20"/>
                <w:szCs w:val="20"/>
              </w:rPr>
              <w:t>33</w:t>
            </w:r>
            <w:r w:rsidR="003303F6" w:rsidRPr="007F1E5F">
              <w:rPr>
                <w:sz w:val="20"/>
                <w:szCs w:val="20"/>
              </w:rPr>
              <w:t>%</w:t>
            </w:r>
          </w:p>
          <w:p w14:paraId="447784B3" w14:textId="3AF68654" w:rsidR="00F37D93" w:rsidRPr="007F1E5F" w:rsidRDefault="00F37D93" w:rsidP="003303F6">
            <w:pPr>
              <w:pStyle w:val="NoSpacing"/>
              <w:jc w:val="center"/>
              <w:rPr>
                <w:sz w:val="20"/>
                <w:szCs w:val="20"/>
              </w:rPr>
            </w:pPr>
            <w:r>
              <w:rPr>
                <w:sz w:val="20"/>
                <w:szCs w:val="20"/>
              </w:rPr>
              <w:t>0%</w:t>
            </w:r>
          </w:p>
        </w:tc>
      </w:tr>
      <w:tr w:rsidR="003303F6" w:rsidRPr="007F1E5F" w14:paraId="37431B00" w14:textId="77777777" w:rsidTr="0011658F">
        <w:tc>
          <w:tcPr>
            <w:tcW w:w="835" w:type="pct"/>
            <w:vMerge/>
          </w:tcPr>
          <w:p w14:paraId="578C8942" w14:textId="4CB0079A" w:rsidR="003303F6" w:rsidRPr="007F1E5F" w:rsidRDefault="003303F6" w:rsidP="003303F6">
            <w:pPr>
              <w:pStyle w:val="NoSpacing"/>
              <w:rPr>
                <w:sz w:val="20"/>
                <w:szCs w:val="20"/>
              </w:rPr>
            </w:pPr>
          </w:p>
        </w:tc>
        <w:tc>
          <w:tcPr>
            <w:tcW w:w="522" w:type="pct"/>
            <w:vMerge/>
            <w:vAlign w:val="center"/>
          </w:tcPr>
          <w:p w14:paraId="457A8823" w14:textId="77777777" w:rsidR="003303F6" w:rsidRPr="007F1E5F" w:rsidRDefault="003303F6" w:rsidP="003303F6">
            <w:pPr>
              <w:pStyle w:val="NoSpacing"/>
              <w:rPr>
                <w:sz w:val="20"/>
                <w:szCs w:val="20"/>
              </w:rPr>
            </w:pPr>
          </w:p>
        </w:tc>
        <w:tc>
          <w:tcPr>
            <w:tcW w:w="1381" w:type="pct"/>
          </w:tcPr>
          <w:p w14:paraId="08C5746B"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A0FEE36" w14:textId="77777777" w:rsidR="003303F6" w:rsidRPr="007F1E5F" w:rsidRDefault="003303F6" w:rsidP="003303F6">
            <w:pPr>
              <w:pStyle w:val="NoSpacing"/>
              <w:jc w:val="center"/>
              <w:rPr>
                <w:sz w:val="20"/>
                <w:szCs w:val="20"/>
              </w:rPr>
            </w:pPr>
            <w:r w:rsidRPr="007F1E5F">
              <w:rPr>
                <w:rFonts w:cstheme="minorHAnsi"/>
                <w:sz w:val="20"/>
                <w:szCs w:val="20"/>
              </w:rPr>
              <w:t>&gt; 1.8 mg/L</w:t>
            </w:r>
            <w:r w:rsidR="0050500E" w:rsidRPr="007F1E5F">
              <w:rPr>
                <w:rFonts w:cstheme="minorHAnsi"/>
                <w:sz w:val="20"/>
                <w:szCs w:val="20"/>
              </w:rPr>
              <w:t xml:space="preserve"> </w:t>
            </w:r>
            <w:r w:rsidR="0050500E" w:rsidRPr="007F1E5F">
              <w:rPr>
                <w:rFonts w:cstheme="minorHAnsi"/>
                <w:sz w:val="20"/>
                <w:szCs w:val="20"/>
                <w:vertAlign w:val="subscript"/>
              </w:rPr>
              <w:t>a</w:t>
            </w:r>
          </w:p>
        </w:tc>
        <w:tc>
          <w:tcPr>
            <w:tcW w:w="810" w:type="pct"/>
            <w:vAlign w:val="center"/>
          </w:tcPr>
          <w:p w14:paraId="6634368B" w14:textId="77777777" w:rsidR="00F37D93" w:rsidRDefault="00F37D93" w:rsidP="00F37D93">
            <w:pPr>
              <w:pStyle w:val="NoSpacing"/>
              <w:jc w:val="center"/>
              <w:rPr>
                <w:sz w:val="20"/>
                <w:szCs w:val="20"/>
              </w:rPr>
            </w:pPr>
            <w:r>
              <w:rPr>
                <w:sz w:val="20"/>
                <w:szCs w:val="20"/>
              </w:rPr>
              <w:t>No Data</w:t>
            </w:r>
          </w:p>
          <w:p w14:paraId="70325013" w14:textId="012792B7" w:rsidR="00F37D93" w:rsidRPr="007F1E5F" w:rsidRDefault="003303F6" w:rsidP="00F37D93">
            <w:pPr>
              <w:pStyle w:val="NoSpacing"/>
              <w:jc w:val="center"/>
              <w:rPr>
                <w:sz w:val="20"/>
                <w:szCs w:val="20"/>
              </w:rPr>
            </w:pPr>
            <w:r w:rsidRPr="007F1E5F">
              <w:rPr>
                <w:sz w:val="20"/>
                <w:szCs w:val="20"/>
              </w:rPr>
              <w:t>Zero of 5</w:t>
            </w:r>
          </w:p>
        </w:tc>
        <w:tc>
          <w:tcPr>
            <w:tcW w:w="735" w:type="pct"/>
            <w:vAlign w:val="center"/>
          </w:tcPr>
          <w:p w14:paraId="5536ED86"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4EC30F23" w14:textId="77777777" w:rsidTr="0011658F">
        <w:tc>
          <w:tcPr>
            <w:tcW w:w="835" w:type="pct"/>
            <w:vMerge/>
          </w:tcPr>
          <w:p w14:paraId="246FA95E" w14:textId="7C1D57F2" w:rsidR="003303F6" w:rsidRPr="007F1E5F" w:rsidRDefault="003303F6" w:rsidP="003303F6">
            <w:pPr>
              <w:pStyle w:val="NoSpacing"/>
              <w:rPr>
                <w:sz w:val="20"/>
                <w:szCs w:val="20"/>
              </w:rPr>
            </w:pPr>
          </w:p>
        </w:tc>
        <w:tc>
          <w:tcPr>
            <w:tcW w:w="522" w:type="pct"/>
            <w:vMerge/>
            <w:vAlign w:val="center"/>
          </w:tcPr>
          <w:p w14:paraId="6AC130DF" w14:textId="77777777" w:rsidR="003303F6" w:rsidRPr="007F1E5F" w:rsidRDefault="003303F6" w:rsidP="003303F6">
            <w:pPr>
              <w:pStyle w:val="NoSpacing"/>
              <w:rPr>
                <w:sz w:val="20"/>
                <w:szCs w:val="20"/>
              </w:rPr>
            </w:pPr>
          </w:p>
        </w:tc>
        <w:tc>
          <w:tcPr>
            <w:tcW w:w="1381" w:type="pct"/>
          </w:tcPr>
          <w:p w14:paraId="107CBDEC"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C8EB139" w14:textId="77777777" w:rsidR="003303F6" w:rsidRPr="007F1E5F" w:rsidRDefault="003303F6" w:rsidP="003303F6">
            <w:pPr>
              <w:pStyle w:val="NoSpacing"/>
              <w:rPr>
                <w:sz w:val="20"/>
                <w:szCs w:val="20"/>
              </w:rPr>
            </w:pPr>
          </w:p>
        </w:tc>
        <w:tc>
          <w:tcPr>
            <w:tcW w:w="717" w:type="pct"/>
            <w:vAlign w:val="center"/>
          </w:tcPr>
          <w:p w14:paraId="29318AC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CA6FC6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5D2D7652" w14:textId="21536B79" w:rsidR="003303F6" w:rsidRPr="007F1E5F" w:rsidRDefault="003303F6" w:rsidP="003303F6">
            <w:pPr>
              <w:pStyle w:val="NoSpacing"/>
              <w:jc w:val="center"/>
              <w:rPr>
                <w:sz w:val="20"/>
                <w:szCs w:val="20"/>
              </w:rPr>
            </w:pPr>
            <w:r w:rsidRPr="007F1E5F">
              <w:rPr>
                <w:sz w:val="20"/>
                <w:szCs w:val="20"/>
              </w:rPr>
              <w:t xml:space="preserve">Zero of </w:t>
            </w:r>
            <w:r w:rsidR="00F37D93">
              <w:rPr>
                <w:sz w:val="20"/>
                <w:szCs w:val="20"/>
              </w:rPr>
              <w:t>3</w:t>
            </w:r>
          </w:p>
          <w:p w14:paraId="34211A81" w14:textId="5C4163E8" w:rsidR="003303F6" w:rsidRPr="007F1E5F" w:rsidRDefault="00F37D93" w:rsidP="00F37D93">
            <w:pPr>
              <w:pStyle w:val="NoSpacing"/>
              <w:jc w:val="center"/>
              <w:rPr>
                <w:sz w:val="20"/>
                <w:szCs w:val="20"/>
              </w:rPr>
            </w:pPr>
            <w:r>
              <w:rPr>
                <w:sz w:val="20"/>
                <w:szCs w:val="20"/>
              </w:rPr>
              <w:t>1</w:t>
            </w:r>
            <w:r w:rsidR="003303F6" w:rsidRPr="007F1E5F">
              <w:rPr>
                <w:sz w:val="20"/>
                <w:szCs w:val="20"/>
              </w:rPr>
              <w:t xml:space="preserve"> of </w:t>
            </w:r>
            <w:r>
              <w:rPr>
                <w:sz w:val="20"/>
                <w:szCs w:val="20"/>
              </w:rPr>
              <w:t>3</w:t>
            </w:r>
          </w:p>
        </w:tc>
        <w:tc>
          <w:tcPr>
            <w:tcW w:w="735" w:type="pct"/>
            <w:vAlign w:val="center"/>
          </w:tcPr>
          <w:p w14:paraId="7502A439" w14:textId="77777777" w:rsidR="003303F6" w:rsidRPr="007F1E5F" w:rsidRDefault="003303F6" w:rsidP="003303F6">
            <w:pPr>
              <w:pStyle w:val="NoSpacing"/>
              <w:jc w:val="center"/>
              <w:rPr>
                <w:sz w:val="20"/>
                <w:szCs w:val="20"/>
              </w:rPr>
            </w:pPr>
            <w:r w:rsidRPr="007F1E5F">
              <w:rPr>
                <w:sz w:val="20"/>
                <w:szCs w:val="20"/>
              </w:rPr>
              <w:t>0%</w:t>
            </w:r>
          </w:p>
          <w:p w14:paraId="016304FD" w14:textId="23A29BFE" w:rsidR="003303F6" w:rsidRPr="007F1E5F" w:rsidRDefault="00F37D93" w:rsidP="0050500E">
            <w:pPr>
              <w:pStyle w:val="NoSpacing"/>
              <w:jc w:val="center"/>
              <w:rPr>
                <w:sz w:val="20"/>
                <w:szCs w:val="20"/>
              </w:rPr>
            </w:pPr>
            <w:r>
              <w:rPr>
                <w:sz w:val="20"/>
                <w:szCs w:val="20"/>
              </w:rPr>
              <w:t>33</w:t>
            </w:r>
            <w:r w:rsidR="003303F6" w:rsidRPr="007F1E5F">
              <w:rPr>
                <w:sz w:val="20"/>
                <w:szCs w:val="20"/>
              </w:rPr>
              <w:t>%</w:t>
            </w:r>
          </w:p>
        </w:tc>
      </w:tr>
      <w:tr w:rsidR="003303F6" w:rsidRPr="007F1E5F" w14:paraId="636F4E53" w14:textId="77777777" w:rsidTr="00910C52">
        <w:tc>
          <w:tcPr>
            <w:tcW w:w="835" w:type="pct"/>
            <w:vMerge/>
          </w:tcPr>
          <w:p w14:paraId="2C289885" w14:textId="77777777" w:rsidR="003303F6" w:rsidRPr="007F1E5F" w:rsidRDefault="003303F6" w:rsidP="003303F6">
            <w:pPr>
              <w:pStyle w:val="NoSpacing"/>
              <w:rPr>
                <w:sz w:val="20"/>
                <w:szCs w:val="20"/>
              </w:rPr>
            </w:pPr>
          </w:p>
        </w:tc>
        <w:tc>
          <w:tcPr>
            <w:tcW w:w="522" w:type="pct"/>
            <w:vMerge/>
            <w:vAlign w:val="center"/>
          </w:tcPr>
          <w:p w14:paraId="2C6FED5A" w14:textId="77777777" w:rsidR="003303F6" w:rsidRPr="007F1E5F" w:rsidRDefault="003303F6" w:rsidP="003303F6">
            <w:pPr>
              <w:pStyle w:val="NoSpacing"/>
              <w:rPr>
                <w:sz w:val="20"/>
                <w:szCs w:val="20"/>
              </w:rPr>
            </w:pPr>
          </w:p>
        </w:tc>
        <w:tc>
          <w:tcPr>
            <w:tcW w:w="1381" w:type="pct"/>
            <w:shd w:val="clear" w:color="auto" w:fill="auto"/>
          </w:tcPr>
          <w:p w14:paraId="5CF150AA"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30B061BA" w14:textId="77777777" w:rsidR="003303F6" w:rsidRPr="007F1E5F" w:rsidRDefault="00120E20" w:rsidP="003303F6">
            <w:pPr>
              <w:pStyle w:val="NoSpacing"/>
              <w:jc w:val="center"/>
              <w:rPr>
                <w:rFonts w:cstheme="minorHAnsi"/>
                <w:sz w:val="20"/>
                <w:szCs w:val="20"/>
                <w:vertAlign w:val="subscript"/>
              </w:rPr>
            </w:pPr>
            <w:r w:rsidRPr="007F1E5F">
              <w:rPr>
                <w:rFonts w:cstheme="minorHAnsi"/>
                <w:sz w:val="20"/>
                <w:szCs w:val="20"/>
              </w:rPr>
              <w:t>&gt; 0.037 mg/L</w:t>
            </w:r>
            <w:r w:rsidR="0050500E" w:rsidRPr="007F1E5F">
              <w:rPr>
                <w:rFonts w:cstheme="minorHAnsi"/>
                <w:sz w:val="20"/>
                <w:szCs w:val="20"/>
              </w:rPr>
              <w:t xml:space="preserve"> </w:t>
            </w:r>
            <w:r w:rsidR="0050500E" w:rsidRPr="007F1E5F">
              <w:rPr>
                <w:rFonts w:cstheme="minorHAnsi"/>
                <w:sz w:val="20"/>
                <w:szCs w:val="20"/>
                <w:vertAlign w:val="subscript"/>
              </w:rPr>
              <w:t>c</w:t>
            </w:r>
          </w:p>
          <w:p w14:paraId="79A1D97C" w14:textId="77777777" w:rsidR="0050500E" w:rsidRPr="007F1E5F" w:rsidRDefault="0050500E" w:rsidP="0050500E">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shd w:val="clear" w:color="auto" w:fill="auto"/>
            <w:vAlign w:val="center"/>
          </w:tcPr>
          <w:p w14:paraId="51215DBC" w14:textId="3685C85B" w:rsidR="003303F6" w:rsidRPr="007F1E5F" w:rsidRDefault="00F37D93" w:rsidP="003303F6">
            <w:pPr>
              <w:pStyle w:val="NoSpacing"/>
              <w:jc w:val="center"/>
              <w:rPr>
                <w:sz w:val="20"/>
                <w:szCs w:val="20"/>
              </w:rPr>
            </w:pPr>
            <w:r>
              <w:rPr>
                <w:sz w:val="20"/>
                <w:szCs w:val="20"/>
              </w:rPr>
              <w:t>6</w:t>
            </w:r>
            <w:r w:rsidR="003303F6" w:rsidRPr="007F1E5F">
              <w:rPr>
                <w:sz w:val="20"/>
                <w:szCs w:val="20"/>
              </w:rPr>
              <w:t xml:space="preserve"> of </w:t>
            </w:r>
            <w:r>
              <w:rPr>
                <w:sz w:val="20"/>
                <w:szCs w:val="20"/>
              </w:rPr>
              <w:t>6</w:t>
            </w:r>
          </w:p>
          <w:p w14:paraId="060D00E5" w14:textId="77777777" w:rsidR="0050500E" w:rsidRDefault="00F37D93" w:rsidP="00F37D93">
            <w:pPr>
              <w:pStyle w:val="NoSpacing"/>
              <w:jc w:val="center"/>
              <w:rPr>
                <w:sz w:val="20"/>
                <w:szCs w:val="20"/>
              </w:rPr>
            </w:pPr>
            <w:r>
              <w:rPr>
                <w:sz w:val="20"/>
                <w:szCs w:val="20"/>
              </w:rPr>
              <w:t>5</w:t>
            </w:r>
            <w:r w:rsidR="0050500E" w:rsidRPr="007F1E5F">
              <w:rPr>
                <w:sz w:val="20"/>
                <w:szCs w:val="20"/>
              </w:rPr>
              <w:t xml:space="preserve"> of </w:t>
            </w:r>
            <w:r>
              <w:rPr>
                <w:sz w:val="20"/>
                <w:szCs w:val="20"/>
              </w:rPr>
              <w:t>5</w:t>
            </w:r>
          </w:p>
          <w:p w14:paraId="3BE81274" w14:textId="191BB734" w:rsidR="00E04091" w:rsidRDefault="00E04091" w:rsidP="00F37D93">
            <w:pPr>
              <w:pStyle w:val="NoSpacing"/>
              <w:jc w:val="center"/>
              <w:rPr>
                <w:sz w:val="20"/>
                <w:szCs w:val="20"/>
              </w:rPr>
            </w:pPr>
            <w:r>
              <w:rPr>
                <w:sz w:val="20"/>
                <w:szCs w:val="20"/>
              </w:rPr>
              <w:t>5 of 6</w:t>
            </w:r>
          </w:p>
          <w:p w14:paraId="0815E086" w14:textId="3FA39205" w:rsidR="00E04091" w:rsidRPr="007F1E5F" w:rsidRDefault="00E04091" w:rsidP="00F37D93">
            <w:pPr>
              <w:pStyle w:val="NoSpacing"/>
              <w:jc w:val="center"/>
              <w:rPr>
                <w:sz w:val="20"/>
                <w:szCs w:val="20"/>
              </w:rPr>
            </w:pPr>
            <w:r>
              <w:rPr>
                <w:sz w:val="20"/>
                <w:szCs w:val="20"/>
              </w:rPr>
              <w:t>5 of 5</w:t>
            </w:r>
          </w:p>
        </w:tc>
        <w:tc>
          <w:tcPr>
            <w:tcW w:w="735" w:type="pct"/>
            <w:shd w:val="clear" w:color="auto" w:fill="auto"/>
            <w:vAlign w:val="center"/>
          </w:tcPr>
          <w:p w14:paraId="4A532562" w14:textId="77777777" w:rsidR="003303F6" w:rsidRPr="007F1E5F" w:rsidRDefault="003303F6" w:rsidP="003303F6">
            <w:pPr>
              <w:pStyle w:val="NoSpacing"/>
              <w:jc w:val="center"/>
              <w:rPr>
                <w:sz w:val="20"/>
                <w:szCs w:val="20"/>
              </w:rPr>
            </w:pPr>
            <w:r w:rsidRPr="007F1E5F">
              <w:rPr>
                <w:sz w:val="20"/>
                <w:szCs w:val="20"/>
              </w:rPr>
              <w:t>100%</w:t>
            </w:r>
          </w:p>
          <w:p w14:paraId="574FF219" w14:textId="77777777" w:rsidR="0050500E" w:rsidRDefault="0050500E" w:rsidP="003303F6">
            <w:pPr>
              <w:pStyle w:val="NoSpacing"/>
              <w:jc w:val="center"/>
              <w:rPr>
                <w:sz w:val="20"/>
                <w:szCs w:val="20"/>
              </w:rPr>
            </w:pPr>
            <w:r w:rsidRPr="007F1E5F">
              <w:rPr>
                <w:sz w:val="20"/>
                <w:szCs w:val="20"/>
              </w:rPr>
              <w:t>100%</w:t>
            </w:r>
          </w:p>
          <w:p w14:paraId="310794DE" w14:textId="77777777" w:rsidR="00E04091" w:rsidRDefault="00E04091" w:rsidP="003303F6">
            <w:pPr>
              <w:pStyle w:val="NoSpacing"/>
              <w:jc w:val="center"/>
              <w:rPr>
                <w:sz w:val="20"/>
                <w:szCs w:val="20"/>
              </w:rPr>
            </w:pPr>
            <w:r>
              <w:rPr>
                <w:sz w:val="20"/>
                <w:szCs w:val="20"/>
              </w:rPr>
              <w:t>80%</w:t>
            </w:r>
          </w:p>
          <w:p w14:paraId="72CDFCFC" w14:textId="555814EB" w:rsidR="00E04091" w:rsidRPr="007F1E5F" w:rsidRDefault="00E04091" w:rsidP="003303F6">
            <w:pPr>
              <w:pStyle w:val="NoSpacing"/>
              <w:jc w:val="center"/>
              <w:rPr>
                <w:sz w:val="20"/>
                <w:szCs w:val="20"/>
              </w:rPr>
            </w:pPr>
            <w:r>
              <w:rPr>
                <w:sz w:val="20"/>
                <w:szCs w:val="20"/>
              </w:rPr>
              <w:t>100%</w:t>
            </w:r>
          </w:p>
        </w:tc>
      </w:tr>
      <w:tr w:rsidR="003303F6" w:rsidRPr="007F1E5F" w14:paraId="6987027C" w14:textId="77777777" w:rsidTr="00910C52">
        <w:tc>
          <w:tcPr>
            <w:tcW w:w="835" w:type="pct"/>
            <w:vMerge/>
          </w:tcPr>
          <w:p w14:paraId="401CACE1" w14:textId="0AE6DA79" w:rsidR="003303F6" w:rsidRPr="007F1E5F" w:rsidRDefault="003303F6" w:rsidP="003303F6">
            <w:pPr>
              <w:pStyle w:val="NoSpacing"/>
              <w:rPr>
                <w:sz w:val="20"/>
                <w:szCs w:val="20"/>
              </w:rPr>
            </w:pPr>
          </w:p>
        </w:tc>
        <w:tc>
          <w:tcPr>
            <w:tcW w:w="522" w:type="pct"/>
            <w:vMerge/>
            <w:vAlign w:val="center"/>
          </w:tcPr>
          <w:p w14:paraId="27210EB4" w14:textId="77777777" w:rsidR="003303F6" w:rsidRPr="007F1E5F" w:rsidRDefault="003303F6" w:rsidP="003303F6">
            <w:pPr>
              <w:pStyle w:val="NoSpacing"/>
              <w:rPr>
                <w:sz w:val="20"/>
                <w:szCs w:val="20"/>
              </w:rPr>
            </w:pPr>
          </w:p>
        </w:tc>
        <w:tc>
          <w:tcPr>
            <w:tcW w:w="1381" w:type="pct"/>
            <w:shd w:val="clear" w:color="auto" w:fill="auto"/>
          </w:tcPr>
          <w:p w14:paraId="3A3DD680"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15AAE6F"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3EE2D288"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B38F23"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702E3B30" w14:textId="77777777" w:rsidTr="0011658F">
        <w:tc>
          <w:tcPr>
            <w:tcW w:w="835" w:type="pct"/>
            <w:vMerge w:val="restart"/>
          </w:tcPr>
          <w:p w14:paraId="7B7747E7" w14:textId="77777777" w:rsidR="003303F6" w:rsidRPr="007F1E5F" w:rsidRDefault="003303F6" w:rsidP="005D14E8">
            <w:pPr>
              <w:pStyle w:val="NoSpacing"/>
              <w:jc w:val="center"/>
              <w:rPr>
                <w:sz w:val="20"/>
                <w:szCs w:val="20"/>
              </w:rPr>
            </w:pPr>
            <w:r w:rsidRPr="007F1E5F">
              <w:rPr>
                <w:sz w:val="20"/>
                <w:szCs w:val="20"/>
              </w:rPr>
              <w:t>Bear in the Lodge</w:t>
            </w:r>
          </w:p>
        </w:tc>
        <w:tc>
          <w:tcPr>
            <w:tcW w:w="522" w:type="pct"/>
            <w:vMerge w:val="restart"/>
            <w:vAlign w:val="center"/>
          </w:tcPr>
          <w:p w14:paraId="2A0E6899" w14:textId="77777777" w:rsidR="003303F6" w:rsidRPr="007F1E5F" w:rsidRDefault="003303F6" w:rsidP="005D14E8">
            <w:pPr>
              <w:pStyle w:val="NoSpacing"/>
              <w:jc w:val="center"/>
              <w:rPr>
                <w:sz w:val="20"/>
                <w:szCs w:val="20"/>
              </w:rPr>
            </w:pPr>
            <w:r w:rsidRPr="007F1E5F">
              <w:rPr>
                <w:sz w:val="20"/>
                <w:szCs w:val="20"/>
              </w:rPr>
              <w:t>BLC1</w:t>
            </w:r>
          </w:p>
          <w:p w14:paraId="05CF7CD8" w14:textId="5D7EE3D7"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03F513FC"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C0C4FC9"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F9ED308" w14:textId="77777777" w:rsidR="003303F6" w:rsidRDefault="00296FC2" w:rsidP="00296FC2">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2F5DB66D" w14:textId="4B12AC07" w:rsidR="00775D34" w:rsidRPr="007F1E5F" w:rsidRDefault="00775D34" w:rsidP="00296FC2">
            <w:pPr>
              <w:pStyle w:val="NoSpacing"/>
              <w:jc w:val="center"/>
              <w:rPr>
                <w:sz w:val="20"/>
                <w:szCs w:val="20"/>
              </w:rPr>
            </w:pPr>
            <w:r>
              <w:rPr>
                <w:sz w:val="20"/>
                <w:szCs w:val="20"/>
              </w:rPr>
              <w:t>No Data</w:t>
            </w:r>
          </w:p>
        </w:tc>
        <w:tc>
          <w:tcPr>
            <w:tcW w:w="735" w:type="pct"/>
            <w:vAlign w:val="center"/>
          </w:tcPr>
          <w:p w14:paraId="392C365C" w14:textId="5D195FAA" w:rsidR="003303F6" w:rsidRPr="007F1E5F" w:rsidRDefault="00296FC2" w:rsidP="003303F6">
            <w:pPr>
              <w:pStyle w:val="NoSpacing"/>
              <w:jc w:val="center"/>
              <w:rPr>
                <w:sz w:val="20"/>
                <w:szCs w:val="20"/>
              </w:rPr>
            </w:pPr>
            <w:r>
              <w:rPr>
                <w:sz w:val="20"/>
                <w:szCs w:val="20"/>
              </w:rPr>
              <w:t>10</w:t>
            </w:r>
            <w:r w:rsidR="003303F6" w:rsidRPr="007F1E5F">
              <w:rPr>
                <w:sz w:val="20"/>
                <w:szCs w:val="20"/>
              </w:rPr>
              <w:t>0%</w:t>
            </w:r>
          </w:p>
        </w:tc>
      </w:tr>
      <w:tr w:rsidR="003303F6" w:rsidRPr="007F1E5F" w14:paraId="38CFC10A" w14:textId="77777777" w:rsidTr="0011658F">
        <w:tc>
          <w:tcPr>
            <w:tcW w:w="835" w:type="pct"/>
            <w:vMerge/>
          </w:tcPr>
          <w:p w14:paraId="38A1A37D" w14:textId="77777777" w:rsidR="003303F6" w:rsidRPr="007F1E5F" w:rsidRDefault="003303F6" w:rsidP="003303F6">
            <w:pPr>
              <w:pStyle w:val="NoSpacing"/>
              <w:rPr>
                <w:sz w:val="20"/>
                <w:szCs w:val="20"/>
              </w:rPr>
            </w:pPr>
          </w:p>
        </w:tc>
        <w:tc>
          <w:tcPr>
            <w:tcW w:w="522" w:type="pct"/>
            <w:vMerge/>
            <w:vAlign w:val="center"/>
          </w:tcPr>
          <w:p w14:paraId="2C09C069" w14:textId="77777777" w:rsidR="003303F6" w:rsidRPr="007F1E5F" w:rsidRDefault="003303F6" w:rsidP="003303F6">
            <w:pPr>
              <w:pStyle w:val="NoSpacing"/>
              <w:rPr>
                <w:sz w:val="20"/>
                <w:szCs w:val="20"/>
              </w:rPr>
            </w:pPr>
          </w:p>
        </w:tc>
        <w:tc>
          <w:tcPr>
            <w:tcW w:w="1381" w:type="pct"/>
          </w:tcPr>
          <w:p w14:paraId="0D27595C"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99BD066"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6DF6DF67" w14:textId="77777777" w:rsidR="003303F6" w:rsidRDefault="00775D34" w:rsidP="00775D34">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2996B8D1" w14:textId="32E56642" w:rsidR="00775D34" w:rsidRPr="007F1E5F" w:rsidRDefault="00775D34" w:rsidP="00775D34">
            <w:pPr>
              <w:pStyle w:val="NoSpacing"/>
              <w:jc w:val="center"/>
              <w:rPr>
                <w:sz w:val="20"/>
                <w:szCs w:val="20"/>
              </w:rPr>
            </w:pPr>
            <w:r>
              <w:rPr>
                <w:sz w:val="20"/>
                <w:szCs w:val="20"/>
              </w:rPr>
              <w:t>3 of 3</w:t>
            </w:r>
          </w:p>
        </w:tc>
        <w:tc>
          <w:tcPr>
            <w:tcW w:w="735" w:type="pct"/>
            <w:vAlign w:val="center"/>
          </w:tcPr>
          <w:p w14:paraId="0E64161B" w14:textId="77777777" w:rsidR="003303F6" w:rsidRDefault="00775D34" w:rsidP="00906CBE">
            <w:pPr>
              <w:pStyle w:val="NoSpacing"/>
              <w:jc w:val="center"/>
              <w:rPr>
                <w:rFonts w:cstheme="minorHAnsi"/>
                <w:sz w:val="20"/>
                <w:szCs w:val="20"/>
              </w:rPr>
            </w:pPr>
            <w:r>
              <w:rPr>
                <w:rFonts w:cstheme="minorHAnsi"/>
                <w:sz w:val="20"/>
                <w:szCs w:val="20"/>
              </w:rPr>
              <w:t>1</w:t>
            </w:r>
            <w:r w:rsidR="005D7757" w:rsidRPr="007F1E5F">
              <w:rPr>
                <w:rFonts w:cstheme="minorHAnsi"/>
                <w:sz w:val="20"/>
                <w:szCs w:val="20"/>
              </w:rPr>
              <w:t>0</w:t>
            </w:r>
            <w:r>
              <w:rPr>
                <w:rFonts w:cstheme="minorHAnsi"/>
                <w:sz w:val="20"/>
                <w:szCs w:val="20"/>
              </w:rPr>
              <w:t>0</w:t>
            </w:r>
            <w:r w:rsidR="003303F6" w:rsidRPr="007F1E5F">
              <w:rPr>
                <w:rFonts w:cstheme="minorHAnsi"/>
                <w:sz w:val="20"/>
                <w:szCs w:val="20"/>
              </w:rPr>
              <w:t>%</w:t>
            </w:r>
          </w:p>
          <w:p w14:paraId="163CE2A6" w14:textId="30B0B172" w:rsidR="00775D34" w:rsidRPr="007F1E5F" w:rsidRDefault="00775D34" w:rsidP="00906CBE">
            <w:pPr>
              <w:pStyle w:val="NoSpacing"/>
              <w:jc w:val="center"/>
              <w:rPr>
                <w:sz w:val="20"/>
                <w:szCs w:val="20"/>
              </w:rPr>
            </w:pPr>
            <w:r>
              <w:rPr>
                <w:rFonts w:cstheme="minorHAnsi"/>
                <w:sz w:val="20"/>
                <w:szCs w:val="20"/>
              </w:rPr>
              <w:t>100%</w:t>
            </w:r>
          </w:p>
        </w:tc>
      </w:tr>
      <w:tr w:rsidR="003303F6" w:rsidRPr="007F1E5F" w14:paraId="6056C00C" w14:textId="77777777" w:rsidTr="0011658F">
        <w:tc>
          <w:tcPr>
            <w:tcW w:w="835" w:type="pct"/>
            <w:vMerge/>
          </w:tcPr>
          <w:p w14:paraId="152D6218" w14:textId="77777777" w:rsidR="003303F6" w:rsidRPr="007F1E5F" w:rsidRDefault="003303F6" w:rsidP="003303F6">
            <w:pPr>
              <w:pStyle w:val="NoSpacing"/>
              <w:rPr>
                <w:sz w:val="20"/>
                <w:szCs w:val="20"/>
              </w:rPr>
            </w:pPr>
          </w:p>
        </w:tc>
        <w:tc>
          <w:tcPr>
            <w:tcW w:w="522" w:type="pct"/>
            <w:vMerge/>
            <w:vAlign w:val="center"/>
          </w:tcPr>
          <w:p w14:paraId="0918F4CF" w14:textId="77777777" w:rsidR="003303F6" w:rsidRPr="007F1E5F" w:rsidRDefault="003303F6" w:rsidP="003303F6">
            <w:pPr>
              <w:pStyle w:val="NoSpacing"/>
              <w:rPr>
                <w:sz w:val="20"/>
                <w:szCs w:val="20"/>
              </w:rPr>
            </w:pPr>
          </w:p>
        </w:tc>
        <w:tc>
          <w:tcPr>
            <w:tcW w:w="1381" w:type="pct"/>
          </w:tcPr>
          <w:p w14:paraId="1D74649F"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1544D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05943FA1" w14:textId="77777777" w:rsidR="00775D34" w:rsidRDefault="00775D34" w:rsidP="003303F6">
            <w:pPr>
              <w:pStyle w:val="NoSpacing"/>
              <w:jc w:val="center"/>
              <w:rPr>
                <w:sz w:val="20"/>
                <w:szCs w:val="20"/>
              </w:rPr>
            </w:pPr>
            <w:r>
              <w:rPr>
                <w:sz w:val="20"/>
                <w:szCs w:val="20"/>
              </w:rPr>
              <w:t>Zero of 3</w:t>
            </w:r>
          </w:p>
          <w:p w14:paraId="0DD7E21F"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2E0A687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770B425A" w14:textId="77777777" w:rsidTr="0011658F">
        <w:tc>
          <w:tcPr>
            <w:tcW w:w="835" w:type="pct"/>
            <w:vMerge/>
          </w:tcPr>
          <w:p w14:paraId="7B12813F" w14:textId="2359B578" w:rsidR="003303F6" w:rsidRPr="007F1E5F" w:rsidRDefault="003303F6" w:rsidP="003303F6">
            <w:pPr>
              <w:pStyle w:val="NoSpacing"/>
              <w:rPr>
                <w:sz w:val="20"/>
                <w:szCs w:val="20"/>
              </w:rPr>
            </w:pPr>
          </w:p>
        </w:tc>
        <w:tc>
          <w:tcPr>
            <w:tcW w:w="522" w:type="pct"/>
            <w:vMerge/>
            <w:vAlign w:val="center"/>
          </w:tcPr>
          <w:p w14:paraId="0FF53584" w14:textId="77777777" w:rsidR="003303F6" w:rsidRPr="007F1E5F" w:rsidRDefault="003303F6" w:rsidP="003303F6">
            <w:pPr>
              <w:pStyle w:val="NoSpacing"/>
              <w:rPr>
                <w:sz w:val="20"/>
                <w:szCs w:val="20"/>
              </w:rPr>
            </w:pPr>
          </w:p>
        </w:tc>
        <w:tc>
          <w:tcPr>
            <w:tcW w:w="1381" w:type="pct"/>
          </w:tcPr>
          <w:p w14:paraId="4D12C485"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640A0BA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439375FD" w14:textId="0B2249FF" w:rsidR="00775D34" w:rsidRDefault="00775D34" w:rsidP="003303F6">
            <w:pPr>
              <w:pStyle w:val="NoSpacing"/>
              <w:jc w:val="center"/>
              <w:rPr>
                <w:sz w:val="20"/>
                <w:szCs w:val="20"/>
              </w:rPr>
            </w:pPr>
            <w:r>
              <w:rPr>
                <w:sz w:val="20"/>
                <w:szCs w:val="20"/>
              </w:rPr>
              <w:t>2 of 3</w:t>
            </w:r>
          </w:p>
          <w:p w14:paraId="706E616E" w14:textId="57E71479" w:rsidR="00F37D93" w:rsidRPr="007F1E5F" w:rsidRDefault="00775D34" w:rsidP="00BE3574">
            <w:pPr>
              <w:pStyle w:val="NoSpacing"/>
              <w:jc w:val="center"/>
              <w:rPr>
                <w:sz w:val="20"/>
                <w:szCs w:val="20"/>
              </w:rPr>
            </w:pPr>
            <w:r>
              <w:rPr>
                <w:sz w:val="20"/>
                <w:szCs w:val="20"/>
              </w:rPr>
              <w:t>4</w:t>
            </w:r>
            <w:r w:rsidR="003303F6" w:rsidRPr="007F1E5F">
              <w:rPr>
                <w:sz w:val="20"/>
                <w:szCs w:val="20"/>
              </w:rPr>
              <w:t xml:space="preserve"> of 5</w:t>
            </w:r>
          </w:p>
        </w:tc>
        <w:tc>
          <w:tcPr>
            <w:tcW w:w="735" w:type="pct"/>
            <w:vAlign w:val="center"/>
          </w:tcPr>
          <w:p w14:paraId="1D08E635" w14:textId="77777777" w:rsidR="003303F6" w:rsidRDefault="00775D34" w:rsidP="003303F6">
            <w:pPr>
              <w:pStyle w:val="NoSpacing"/>
              <w:jc w:val="center"/>
              <w:rPr>
                <w:rFonts w:cstheme="minorHAnsi"/>
                <w:sz w:val="20"/>
                <w:szCs w:val="20"/>
              </w:rPr>
            </w:pPr>
            <w:r>
              <w:rPr>
                <w:rFonts w:cstheme="minorHAnsi"/>
                <w:sz w:val="20"/>
                <w:szCs w:val="20"/>
              </w:rPr>
              <w:t>66</w:t>
            </w:r>
            <w:r w:rsidR="003303F6" w:rsidRPr="007F1E5F">
              <w:rPr>
                <w:rFonts w:cstheme="minorHAnsi"/>
                <w:sz w:val="20"/>
                <w:szCs w:val="20"/>
              </w:rPr>
              <w:t>%</w:t>
            </w:r>
          </w:p>
          <w:p w14:paraId="559CAFA5" w14:textId="797449CE" w:rsidR="00775D34" w:rsidRPr="007F1E5F" w:rsidRDefault="00775D34" w:rsidP="003303F6">
            <w:pPr>
              <w:pStyle w:val="NoSpacing"/>
              <w:jc w:val="center"/>
              <w:rPr>
                <w:sz w:val="20"/>
                <w:szCs w:val="20"/>
              </w:rPr>
            </w:pPr>
            <w:r>
              <w:rPr>
                <w:rFonts w:cstheme="minorHAnsi"/>
                <w:sz w:val="20"/>
                <w:szCs w:val="20"/>
              </w:rPr>
              <w:t>80%</w:t>
            </w:r>
          </w:p>
        </w:tc>
      </w:tr>
      <w:tr w:rsidR="003303F6" w:rsidRPr="007F1E5F" w14:paraId="606D9738" w14:textId="77777777" w:rsidTr="0011658F">
        <w:tc>
          <w:tcPr>
            <w:tcW w:w="835" w:type="pct"/>
            <w:vMerge/>
          </w:tcPr>
          <w:p w14:paraId="05FD68BD" w14:textId="77777777" w:rsidR="003303F6" w:rsidRPr="007F1E5F" w:rsidRDefault="003303F6" w:rsidP="003303F6">
            <w:pPr>
              <w:pStyle w:val="NoSpacing"/>
              <w:rPr>
                <w:sz w:val="20"/>
                <w:szCs w:val="20"/>
              </w:rPr>
            </w:pPr>
          </w:p>
        </w:tc>
        <w:tc>
          <w:tcPr>
            <w:tcW w:w="522" w:type="pct"/>
            <w:vMerge/>
            <w:vAlign w:val="center"/>
          </w:tcPr>
          <w:p w14:paraId="65A7DFD1" w14:textId="77777777" w:rsidR="003303F6" w:rsidRPr="007F1E5F" w:rsidRDefault="003303F6" w:rsidP="003303F6">
            <w:pPr>
              <w:pStyle w:val="NoSpacing"/>
              <w:rPr>
                <w:sz w:val="20"/>
                <w:szCs w:val="20"/>
              </w:rPr>
            </w:pPr>
          </w:p>
        </w:tc>
        <w:tc>
          <w:tcPr>
            <w:tcW w:w="1381" w:type="pct"/>
          </w:tcPr>
          <w:p w14:paraId="744247DD"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DCBDB8D" w14:textId="77777777" w:rsidR="003303F6" w:rsidRPr="007F1E5F" w:rsidRDefault="0050500E"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7D4059C5" w14:textId="77777777" w:rsidR="00775D34" w:rsidRDefault="00775D34" w:rsidP="003303F6">
            <w:pPr>
              <w:pStyle w:val="NoSpacing"/>
              <w:jc w:val="center"/>
              <w:rPr>
                <w:sz w:val="20"/>
                <w:szCs w:val="20"/>
              </w:rPr>
            </w:pPr>
            <w:r>
              <w:rPr>
                <w:sz w:val="20"/>
                <w:szCs w:val="20"/>
              </w:rPr>
              <w:t>No Data</w:t>
            </w:r>
          </w:p>
          <w:p w14:paraId="00B28A3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5C6D193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77F042A" w14:textId="77777777" w:rsidTr="0011658F">
        <w:tc>
          <w:tcPr>
            <w:tcW w:w="835" w:type="pct"/>
            <w:vMerge/>
          </w:tcPr>
          <w:p w14:paraId="674F19C8" w14:textId="28C0D72D" w:rsidR="003303F6" w:rsidRPr="007F1E5F" w:rsidRDefault="003303F6" w:rsidP="003303F6">
            <w:pPr>
              <w:pStyle w:val="NoSpacing"/>
              <w:rPr>
                <w:sz w:val="20"/>
                <w:szCs w:val="20"/>
              </w:rPr>
            </w:pPr>
          </w:p>
        </w:tc>
        <w:tc>
          <w:tcPr>
            <w:tcW w:w="522" w:type="pct"/>
            <w:vMerge/>
            <w:vAlign w:val="center"/>
          </w:tcPr>
          <w:p w14:paraId="609CF0B6" w14:textId="77777777" w:rsidR="003303F6" w:rsidRPr="007F1E5F" w:rsidRDefault="003303F6" w:rsidP="003303F6">
            <w:pPr>
              <w:pStyle w:val="NoSpacing"/>
              <w:rPr>
                <w:sz w:val="20"/>
                <w:szCs w:val="20"/>
              </w:rPr>
            </w:pPr>
          </w:p>
        </w:tc>
        <w:tc>
          <w:tcPr>
            <w:tcW w:w="1381" w:type="pct"/>
          </w:tcPr>
          <w:p w14:paraId="7FCB54E6"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684F324" w14:textId="77777777" w:rsidR="003303F6" w:rsidRPr="007F1E5F" w:rsidRDefault="003303F6" w:rsidP="003303F6">
            <w:pPr>
              <w:pStyle w:val="NoSpacing"/>
              <w:rPr>
                <w:sz w:val="20"/>
                <w:szCs w:val="20"/>
              </w:rPr>
            </w:pPr>
          </w:p>
        </w:tc>
        <w:tc>
          <w:tcPr>
            <w:tcW w:w="717" w:type="pct"/>
            <w:vAlign w:val="center"/>
          </w:tcPr>
          <w:p w14:paraId="25708206"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838E0C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6913AF12" w14:textId="3143B10D" w:rsidR="003303F6" w:rsidRPr="007F1E5F" w:rsidRDefault="00775D34" w:rsidP="003303F6">
            <w:pPr>
              <w:pStyle w:val="NoSpacing"/>
              <w:jc w:val="center"/>
              <w:rPr>
                <w:sz w:val="20"/>
                <w:szCs w:val="20"/>
              </w:rPr>
            </w:pPr>
            <w:r>
              <w:rPr>
                <w:sz w:val="20"/>
                <w:szCs w:val="20"/>
              </w:rPr>
              <w:t>1</w:t>
            </w:r>
            <w:r w:rsidR="003303F6" w:rsidRPr="007F1E5F">
              <w:rPr>
                <w:sz w:val="20"/>
                <w:szCs w:val="20"/>
              </w:rPr>
              <w:t xml:space="preserve"> of</w:t>
            </w:r>
            <w:r>
              <w:rPr>
                <w:sz w:val="20"/>
                <w:szCs w:val="20"/>
              </w:rPr>
              <w:t xml:space="preserve"> 3</w:t>
            </w:r>
          </w:p>
          <w:p w14:paraId="333026A6" w14:textId="595292D6" w:rsidR="003303F6" w:rsidRPr="007F1E5F" w:rsidRDefault="003303F6" w:rsidP="00775D34">
            <w:pPr>
              <w:pStyle w:val="NoSpacing"/>
              <w:jc w:val="center"/>
              <w:rPr>
                <w:sz w:val="20"/>
                <w:szCs w:val="20"/>
              </w:rPr>
            </w:pPr>
            <w:r w:rsidRPr="007F1E5F">
              <w:rPr>
                <w:sz w:val="20"/>
                <w:szCs w:val="20"/>
              </w:rPr>
              <w:t xml:space="preserve">Zero of </w:t>
            </w:r>
            <w:r w:rsidR="00775D34">
              <w:rPr>
                <w:sz w:val="20"/>
                <w:szCs w:val="20"/>
              </w:rPr>
              <w:t>3</w:t>
            </w:r>
          </w:p>
        </w:tc>
        <w:tc>
          <w:tcPr>
            <w:tcW w:w="735" w:type="pct"/>
            <w:vAlign w:val="center"/>
          </w:tcPr>
          <w:p w14:paraId="5947715D" w14:textId="2C39F830" w:rsidR="003303F6" w:rsidRPr="007F1E5F" w:rsidRDefault="00775D34" w:rsidP="003303F6">
            <w:pPr>
              <w:pStyle w:val="NoSpacing"/>
              <w:jc w:val="center"/>
              <w:rPr>
                <w:rFonts w:cstheme="minorHAnsi"/>
                <w:sz w:val="20"/>
                <w:szCs w:val="20"/>
              </w:rPr>
            </w:pPr>
            <w:r>
              <w:rPr>
                <w:rFonts w:cstheme="minorHAnsi"/>
                <w:sz w:val="20"/>
                <w:szCs w:val="20"/>
              </w:rPr>
              <w:t>33</w:t>
            </w:r>
            <w:r w:rsidR="003303F6" w:rsidRPr="007F1E5F">
              <w:rPr>
                <w:rFonts w:cstheme="minorHAnsi"/>
                <w:sz w:val="20"/>
                <w:szCs w:val="20"/>
              </w:rPr>
              <w:t>%</w:t>
            </w:r>
          </w:p>
          <w:p w14:paraId="24D4EC6E" w14:textId="77777777" w:rsidR="003303F6" w:rsidRPr="007F1E5F" w:rsidRDefault="003303F6" w:rsidP="0050500E">
            <w:pPr>
              <w:pStyle w:val="NoSpacing"/>
              <w:jc w:val="center"/>
              <w:rPr>
                <w:sz w:val="20"/>
                <w:szCs w:val="20"/>
              </w:rPr>
            </w:pPr>
            <w:r w:rsidRPr="007F1E5F">
              <w:rPr>
                <w:rFonts w:cstheme="minorHAnsi"/>
                <w:sz w:val="20"/>
                <w:szCs w:val="20"/>
              </w:rPr>
              <w:t>0%</w:t>
            </w:r>
          </w:p>
        </w:tc>
      </w:tr>
      <w:tr w:rsidR="003303F6" w:rsidRPr="007F1E5F" w14:paraId="64504312" w14:textId="77777777" w:rsidTr="0011658F">
        <w:tc>
          <w:tcPr>
            <w:tcW w:w="835" w:type="pct"/>
            <w:vMerge/>
          </w:tcPr>
          <w:p w14:paraId="7ECF8EAE" w14:textId="77777777" w:rsidR="003303F6" w:rsidRPr="007F1E5F" w:rsidRDefault="003303F6" w:rsidP="003303F6">
            <w:pPr>
              <w:pStyle w:val="NoSpacing"/>
              <w:rPr>
                <w:sz w:val="20"/>
                <w:szCs w:val="20"/>
              </w:rPr>
            </w:pPr>
          </w:p>
        </w:tc>
        <w:tc>
          <w:tcPr>
            <w:tcW w:w="522" w:type="pct"/>
            <w:vMerge/>
            <w:vAlign w:val="center"/>
          </w:tcPr>
          <w:p w14:paraId="7BA197BA" w14:textId="77777777" w:rsidR="003303F6" w:rsidRPr="007F1E5F" w:rsidRDefault="003303F6" w:rsidP="003303F6">
            <w:pPr>
              <w:pStyle w:val="NoSpacing"/>
              <w:rPr>
                <w:sz w:val="20"/>
                <w:szCs w:val="20"/>
              </w:rPr>
            </w:pPr>
          </w:p>
        </w:tc>
        <w:tc>
          <w:tcPr>
            <w:tcW w:w="1381" w:type="pct"/>
          </w:tcPr>
          <w:p w14:paraId="0146B7C8"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110514DA" w14:textId="77777777" w:rsidR="003303F6"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0AFDB495" w14:textId="5A220FCB" w:rsidR="0050500E" w:rsidRPr="007F1E5F" w:rsidRDefault="00883AED" w:rsidP="003303F6">
            <w:pPr>
              <w:pStyle w:val="NoSpacing"/>
              <w:jc w:val="center"/>
              <w:rPr>
                <w:rFonts w:cstheme="minorHAnsi"/>
                <w:sz w:val="20"/>
                <w:szCs w:val="20"/>
              </w:rPr>
            </w:pPr>
            <w:r>
              <w:rPr>
                <w:rFonts w:cstheme="minorHAnsi"/>
                <w:sz w:val="20"/>
                <w:szCs w:val="20"/>
              </w:rPr>
              <w:t>&gt; 0.09</w:t>
            </w:r>
            <w:r w:rsidR="00E27CAC" w:rsidRPr="007F1E5F">
              <w:rPr>
                <w:rFonts w:cstheme="minorHAnsi"/>
                <w:sz w:val="20"/>
                <w:szCs w:val="20"/>
              </w:rPr>
              <w:t xml:space="preserve"> mg/L </w:t>
            </w:r>
            <w:r w:rsidR="00E27CAC" w:rsidRPr="007F1E5F">
              <w:rPr>
                <w:rFonts w:cstheme="minorHAnsi"/>
                <w:sz w:val="20"/>
                <w:szCs w:val="20"/>
                <w:vertAlign w:val="subscript"/>
              </w:rPr>
              <w:t>d</w:t>
            </w:r>
          </w:p>
        </w:tc>
        <w:tc>
          <w:tcPr>
            <w:tcW w:w="810" w:type="pct"/>
            <w:vAlign w:val="center"/>
          </w:tcPr>
          <w:p w14:paraId="42057EC0" w14:textId="228DF827" w:rsidR="003303F6" w:rsidRPr="007F1E5F" w:rsidRDefault="00775D34" w:rsidP="003303F6">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67C4D308" w14:textId="77777777" w:rsidR="00E27CAC" w:rsidRDefault="00775D34" w:rsidP="00775D34">
            <w:pPr>
              <w:pStyle w:val="NoSpacing"/>
              <w:jc w:val="center"/>
              <w:rPr>
                <w:sz w:val="20"/>
                <w:szCs w:val="20"/>
              </w:rPr>
            </w:pPr>
            <w:r>
              <w:rPr>
                <w:sz w:val="20"/>
                <w:szCs w:val="20"/>
              </w:rPr>
              <w:t>5</w:t>
            </w:r>
            <w:r w:rsidR="00E27CAC" w:rsidRPr="007F1E5F">
              <w:rPr>
                <w:sz w:val="20"/>
                <w:szCs w:val="20"/>
              </w:rPr>
              <w:t xml:space="preserve"> of </w:t>
            </w:r>
            <w:r>
              <w:rPr>
                <w:sz w:val="20"/>
                <w:szCs w:val="20"/>
              </w:rPr>
              <w:t>5</w:t>
            </w:r>
          </w:p>
          <w:p w14:paraId="0FBC546B" w14:textId="77777777" w:rsidR="00883AED" w:rsidRDefault="00E04091" w:rsidP="00775D34">
            <w:pPr>
              <w:pStyle w:val="NoSpacing"/>
              <w:jc w:val="center"/>
              <w:rPr>
                <w:sz w:val="20"/>
                <w:szCs w:val="20"/>
              </w:rPr>
            </w:pPr>
            <w:r>
              <w:rPr>
                <w:sz w:val="20"/>
                <w:szCs w:val="20"/>
              </w:rPr>
              <w:t>3 of 3</w:t>
            </w:r>
          </w:p>
          <w:p w14:paraId="67DC59F0" w14:textId="46FF41D8" w:rsidR="00E04091" w:rsidRPr="007F1E5F" w:rsidRDefault="00E04091" w:rsidP="00775D34">
            <w:pPr>
              <w:pStyle w:val="NoSpacing"/>
              <w:jc w:val="center"/>
              <w:rPr>
                <w:sz w:val="20"/>
                <w:szCs w:val="20"/>
              </w:rPr>
            </w:pPr>
            <w:r>
              <w:rPr>
                <w:sz w:val="20"/>
                <w:szCs w:val="20"/>
              </w:rPr>
              <w:t>5 of 5</w:t>
            </w:r>
          </w:p>
        </w:tc>
        <w:tc>
          <w:tcPr>
            <w:tcW w:w="735" w:type="pct"/>
            <w:vAlign w:val="center"/>
          </w:tcPr>
          <w:p w14:paraId="0B73279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498DE56B" w14:textId="77777777" w:rsidR="00E27CAC" w:rsidRDefault="00E27CAC" w:rsidP="003303F6">
            <w:pPr>
              <w:pStyle w:val="NoSpacing"/>
              <w:jc w:val="center"/>
              <w:rPr>
                <w:rFonts w:cstheme="minorHAnsi"/>
                <w:sz w:val="20"/>
                <w:szCs w:val="20"/>
              </w:rPr>
            </w:pPr>
            <w:r w:rsidRPr="007F1E5F">
              <w:rPr>
                <w:rFonts w:cstheme="minorHAnsi"/>
                <w:sz w:val="20"/>
                <w:szCs w:val="20"/>
              </w:rPr>
              <w:t>100%</w:t>
            </w:r>
          </w:p>
          <w:p w14:paraId="63A70D90" w14:textId="77777777" w:rsidR="00E04091" w:rsidRDefault="00E04091" w:rsidP="003303F6">
            <w:pPr>
              <w:pStyle w:val="NoSpacing"/>
              <w:jc w:val="center"/>
              <w:rPr>
                <w:rFonts w:cstheme="minorHAnsi"/>
                <w:sz w:val="20"/>
                <w:szCs w:val="20"/>
              </w:rPr>
            </w:pPr>
            <w:r>
              <w:rPr>
                <w:rFonts w:cstheme="minorHAnsi"/>
                <w:sz w:val="20"/>
                <w:szCs w:val="20"/>
              </w:rPr>
              <w:t>100%</w:t>
            </w:r>
          </w:p>
          <w:p w14:paraId="5BC3097F" w14:textId="5DCC79BD" w:rsidR="00E04091" w:rsidRPr="007F1E5F" w:rsidRDefault="00E04091" w:rsidP="003303F6">
            <w:pPr>
              <w:pStyle w:val="NoSpacing"/>
              <w:jc w:val="center"/>
              <w:rPr>
                <w:rFonts w:cstheme="minorHAnsi"/>
                <w:sz w:val="20"/>
                <w:szCs w:val="20"/>
              </w:rPr>
            </w:pPr>
            <w:r>
              <w:rPr>
                <w:rFonts w:cstheme="minorHAnsi"/>
                <w:sz w:val="20"/>
                <w:szCs w:val="20"/>
              </w:rPr>
              <w:t>100%</w:t>
            </w:r>
          </w:p>
        </w:tc>
      </w:tr>
      <w:tr w:rsidR="003303F6" w:rsidRPr="007F1E5F" w14:paraId="4B80D414" w14:textId="77777777" w:rsidTr="0011658F">
        <w:tc>
          <w:tcPr>
            <w:tcW w:w="835" w:type="pct"/>
            <w:vMerge/>
          </w:tcPr>
          <w:p w14:paraId="762A05FE" w14:textId="1AC04965" w:rsidR="003303F6" w:rsidRPr="007F1E5F" w:rsidRDefault="003303F6" w:rsidP="003303F6">
            <w:pPr>
              <w:pStyle w:val="NoSpacing"/>
              <w:rPr>
                <w:sz w:val="20"/>
                <w:szCs w:val="20"/>
              </w:rPr>
            </w:pPr>
          </w:p>
        </w:tc>
        <w:tc>
          <w:tcPr>
            <w:tcW w:w="522" w:type="pct"/>
            <w:vMerge/>
            <w:vAlign w:val="center"/>
          </w:tcPr>
          <w:p w14:paraId="4534D629" w14:textId="77777777" w:rsidR="003303F6" w:rsidRPr="007F1E5F" w:rsidRDefault="003303F6" w:rsidP="003303F6">
            <w:pPr>
              <w:pStyle w:val="NoSpacing"/>
              <w:rPr>
                <w:sz w:val="20"/>
                <w:szCs w:val="20"/>
              </w:rPr>
            </w:pPr>
          </w:p>
        </w:tc>
        <w:tc>
          <w:tcPr>
            <w:tcW w:w="1381" w:type="pct"/>
          </w:tcPr>
          <w:p w14:paraId="1708CA8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74E322C" w14:textId="77777777" w:rsidR="003303F6" w:rsidRPr="007F1E5F" w:rsidRDefault="00E27CAC" w:rsidP="003303F6">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1DE7A45E"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A997094"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48B12014" w14:textId="77777777" w:rsidTr="0011658F">
        <w:tc>
          <w:tcPr>
            <w:tcW w:w="835" w:type="pct"/>
            <w:vMerge/>
          </w:tcPr>
          <w:p w14:paraId="2854D5D7" w14:textId="77777777" w:rsidR="003303F6" w:rsidRPr="007F1E5F" w:rsidRDefault="003303F6" w:rsidP="003303F6">
            <w:pPr>
              <w:pStyle w:val="NoSpacing"/>
              <w:rPr>
                <w:sz w:val="20"/>
                <w:szCs w:val="20"/>
              </w:rPr>
            </w:pPr>
          </w:p>
        </w:tc>
        <w:tc>
          <w:tcPr>
            <w:tcW w:w="522" w:type="pct"/>
            <w:vMerge w:val="restart"/>
            <w:vAlign w:val="center"/>
          </w:tcPr>
          <w:p w14:paraId="599C5306" w14:textId="77777777" w:rsidR="003303F6" w:rsidRPr="007F1E5F" w:rsidRDefault="003303F6" w:rsidP="005D14E8">
            <w:pPr>
              <w:pStyle w:val="NoSpacing"/>
              <w:jc w:val="center"/>
              <w:rPr>
                <w:sz w:val="20"/>
                <w:szCs w:val="20"/>
              </w:rPr>
            </w:pPr>
            <w:r w:rsidRPr="007F1E5F">
              <w:rPr>
                <w:sz w:val="20"/>
                <w:szCs w:val="20"/>
              </w:rPr>
              <w:t>BLC2</w:t>
            </w:r>
          </w:p>
          <w:p w14:paraId="5D29F6AD" w14:textId="384371BD"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2DE94176"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88113F2"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0F345172" w14:textId="77777777" w:rsidR="003303F6" w:rsidRDefault="00994042" w:rsidP="00775D34">
            <w:pPr>
              <w:pStyle w:val="NoSpacing"/>
              <w:jc w:val="center"/>
              <w:rPr>
                <w:sz w:val="20"/>
                <w:szCs w:val="20"/>
              </w:rPr>
            </w:pPr>
            <w:r w:rsidRPr="007F1E5F">
              <w:rPr>
                <w:sz w:val="20"/>
                <w:szCs w:val="20"/>
              </w:rPr>
              <w:t>3</w:t>
            </w:r>
            <w:r w:rsidR="003303F6" w:rsidRPr="007F1E5F">
              <w:rPr>
                <w:sz w:val="20"/>
                <w:szCs w:val="20"/>
              </w:rPr>
              <w:t xml:space="preserve"> of </w:t>
            </w:r>
            <w:r w:rsidR="00775D34">
              <w:rPr>
                <w:sz w:val="20"/>
                <w:szCs w:val="20"/>
              </w:rPr>
              <w:t>4</w:t>
            </w:r>
          </w:p>
          <w:p w14:paraId="3AE72114" w14:textId="6262BD0A" w:rsidR="00775D34" w:rsidRPr="007F1E5F" w:rsidRDefault="00775D34" w:rsidP="00775D34">
            <w:pPr>
              <w:pStyle w:val="NoSpacing"/>
              <w:jc w:val="center"/>
              <w:rPr>
                <w:sz w:val="20"/>
                <w:szCs w:val="20"/>
              </w:rPr>
            </w:pPr>
            <w:r>
              <w:rPr>
                <w:sz w:val="20"/>
                <w:szCs w:val="20"/>
              </w:rPr>
              <w:t>No Data</w:t>
            </w:r>
          </w:p>
        </w:tc>
        <w:tc>
          <w:tcPr>
            <w:tcW w:w="735" w:type="pct"/>
            <w:vAlign w:val="center"/>
          </w:tcPr>
          <w:p w14:paraId="4FECC0E6" w14:textId="38C00BF3" w:rsidR="003303F6" w:rsidRPr="007F1E5F" w:rsidRDefault="00775D34" w:rsidP="003303F6">
            <w:pPr>
              <w:pStyle w:val="NoSpacing"/>
              <w:jc w:val="center"/>
              <w:rPr>
                <w:sz w:val="20"/>
                <w:szCs w:val="20"/>
              </w:rPr>
            </w:pPr>
            <w:r>
              <w:rPr>
                <w:rFonts w:cstheme="minorHAnsi"/>
                <w:sz w:val="20"/>
                <w:szCs w:val="20"/>
              </w:rPr>
              <w:t>75</w:t>
            </w:r>
            <w:r w:rsidR="003303F6" w:rsidRPr="007F1E5F">
              <w:rPr>
                <w:rFonts w:cstheme="minorHAnsi"/>
                <w:sz w:val="20"/>
                <w:szCs w:val="20"/>
              </w:rPr>
              <w:t>%</w:t>
            </w:r>
          </w:p>
        </w:tc>
      </w:tr>
      <w:tr w:rsidR="003303F6" w:rsidRPr="007F1E5F" w14:paraId="4C552A9E" w14:textId="77777777" w:rsidTr="0011658F">
        <w:tc>
          <w:tcPr>
            <w:tcW w:w="835" w:type="pct"/>
            <w:vMerge/>
          </w:tcPr>
          <w:p w14:paraId="4E288804" w14:textId="652548B2" w:rsidR="003303F6" w:rsidRPr="007F1E5F" w:rsidRDefault="003303F6" w:rsidP="003303F6">
            <w:pPr>
              <w:pStyle w:val="NoSpacing"/>
              <w:rPr>
                <w:sz w:val="20"/>
                <w:szCs w:val="20"/>
              </w:rPr>
            </w:pPr>
          </w:p>
        </w:tc>
        <w:tc>
          <w:tcPr>
            <w:tcW w:w="522" w:type="pct"/>
            <w:vMerge/>
            <w:vAlign w:val="center"/>
          </w:tcPr>
          <w:p w14:paraId="03F6D8C0" w14:textId="77777777" w:rsidR="003303F6" w:rsidRPr="007F1E5F" w:rsidRDefault="003303F6" w:rsidP="003303F6">
            <w:pPr>
              <w:pStyle w:val="NoSpacing"/>
              <w:rPr>
                <w:sz w:val="20"/>
                <w:szCs w:val="20"/>
              </w:rPr>
            </w:pPr>
          </w:p>
        </w:tc>
        <w:tc>
          <w:tcPr>
            <w:tcW w:w="1381" w:type="pct"/>
          </w:tcPr>
          <w:p w14:paraId="2FE5E251"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2128097B"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47B737CA" w14:textId="77777777" w:rsidR="00775D34" w:rsidRDefault="00775D34" w:rsidP="00775D34">
            <w:pPr>
              <w:pStyle w:val="NoSpacing"/>
              <w:jc w:val="center"/>
              <w:rPr>
                <w:sz w:val="20"/>
                <w:szCs w:val="20"/>
              </w:rPr>
            </w:pPr>
            <w:r>
              <w:rPr>
                <w:sz w:val="20"/>
                <w:szCs w:val="20"/>
              </w:rPr>
              <w:t>3</w:t>
            </w:r>
            <w:r w:rsidR="003303F6" w:rsidRPr="007F1E5F">
              <w:rPr>
                <w:sz w:val="20"/>
                <w:szCs w:val="20"/>
              </w:rPr>
              <w:t xml:space="preserve"> of </w:t>
            </w:r>
            <w:r>
              <w:rPr>
                <w:sz w:val="20"/>
                <w:szCs w:val="20"/>
              </w:rPr>
              <w:t xml:space="preserve">4 </w:t>
            </w:r>
          </w:p>
          <w:p w14:paraId="1800752C" w14:textId="5AE41294" w:rsidR="003303F6" w:rsidRPr="007F1E5F" w:rsidRDefault="00775D34" w:rsidP="00775D34">
            <w:pPr>
              <w:pStyle w:val="NoSpacing"/>
              <w:jc w:val="center"/>
              <w:rPr>
                <w:sz w:val="20"/>
                <w:szCs w:val="20"/>
              </w:rPr>
            </w:pPr>
            <w:r>
              <w:rPr>
                <w:sz w:val="20"/>
                <w:szCs w:val="20"/>
              </w:rPr>
              <w:t>3 of 3</w:t>
            </w:r>
          </w:p>
        </w:tc>
        <w:tc>
          <w:tcPr>
            <w:tcW w:w="735" w:type="pct"/>
            <w:vAlign w:val="center"/>
          </w:tcPr>
          <w:p w14:paraId="7AA99B91" w14:textId="77777777" w:rsidR="00775D34" w:rsidRDefault="00775D34" w:rsidP="003303F6">
            <w:pPr>
              <w:pStyle w:val="NoSpacing"/>
              <w:jc w:val="center"/>
              <w:rPr>
                <w:rFonts w:cstheme="minorHAnsi"/>
                <w:sz w:val="20"/>
                <w:szCs w:val="20"/>
              </w:rPr>
            </w:pPr>
            <w:r>
              <w:rPr>
                <w:rFonts w:cstheme="minorHAnsi"/>
                <w:sz w:val="20"/>
                <w:szCs w:val="20"/>
              </w:rPr>
              <w:t>75%</w:t>
            </w:r>
          </w:p>
          <w:p w14:paraId="649BE961" w14:textId="77777777" w:rsidR="003303F6" w:rsidRPr="007F1E5F" w:rsidRDefault="003303F6" w:rsidP="003303F6">
            <w:pPr>
              <w:pStyle w:val="NoSpacing"/>
              <w:jc w:val="center"/>
              <w:rPr>
                <w:sz w:val="20"/>
                <w:szCs w:val="20"/>
              </w:rPr>
            </w:pPr>
            <w:r w:rsidRPr="007F1E5F">
              <w:rPr>
                <w:rFonts w:cstheme="minorHAnsi"/>
                <w:sz w:val="20"/>
                <w:szCs w:val="20"/>
              </w:rPr>
              <w:t>100%</w:t>
            </w:r>
          </w:p>
        </w:tc>
      </w:tr>
      <w:tr w:rsidR="003303F6" w:rsidRPr="007F1E5F" w14:paraId="50E41756" w14:textId="77777777" w:rsidTr="0011658F">
        <w:tc>
          <w:tcPr>
            <w:tcW w:w="835" w:type="pct"/>
            <w:vMerge/>
          </w:tcPr>
          <w:p w14:paraId="7A50DD51" w14:textId="57C207C7" w:rsidR="003303F6" w:rsidRPr="007F1E5F" w:rsidRDefault="003303F6" w:rsidP="003303F6">
            <w:pPr>
              <w:pStyle w:val="NoSpacing"/>
              <w:rPr>
                <w:sz w:val="20"/>
                <w:szCs w:val="20"/>
              </w:rPr>
            </w:pPr>
          </w:p>
        </w:tc>
        <w:tc>
          <w:tcPr>
            <w:tcW w:w="522" w:type="pct"/>
            <w:vMerge/>
            <w:vAlign w:val="center"/>
          </w:tcPr>
          <w:p w14:paraId="0B47582D" w14:textId="77777777" w:rsidR="003303F6" w:rsidRPr="007F1E5F" w:rsidRDefault="003303F6" w:rsidP="003303F6">
            <w:pPr>
              <w:pStyle w:val="NoSpacing"/>
              <w:rPr>
                <w:sz w:val="20"/>
                <w:szCs w:val="20"/>
              </w:rPr>
            </w:pPr>
          </w:p>
        </w:tc>
        <w:tc>
          <w:tcPr>
            <w:tcW w:w="1381" w:type="pct"/>
          </w:tcPr>
          <w:p w14:paraId="4B0E719E"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42987E1"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670FD935" w14:textId="77777777" w:rsidR="003303F6" w:rsidRDefault="003303F6" w:rsidP="00775D34">
            <w:pPr>
              <w:pStyle w:val="NoSpacing"/>
              <w:jc w:val="center"/>
              <w:rPr>
                <w:sz w:val="20"/>
                <w:szCs w:val="20"/>
              </w:rPr>
            </w:pPr>
            <w:r w:rsidRPr="007F1E5F">
              <w:rPr>
                <w:sz w:val="20"/>
                <w:szCs w:val="20"/>
              </w:rPr>
              <w:t xml:space="preserve">Zero of </w:t>
            </w:r>
            <w:r w:rsidR="00775D34">
              <w:rPr>
                <w:sz w:val="20"/>
                <w:szCs w:val="20"/>
              </w:rPr>
              <w:t>4</w:t>
            </w:r>
          </w:p>
          <w:p w14:paraId="484E6F2C" w14:textId="660CA842" w:rsidR="00775D34" w:rsidRPr="007F1E5F" w:rsidRDefault="00775D34" w:rsidP="00775D34">
            <w:pPr>
              <w:pStyle w:val="NoSpacing"/>
              <w:jc w:val="center"/>
              <w:rPr>
                <w:sz w:val="20"/>
                <w:szCs w:val="20"/>
              </w:rPr>
            </w:pPr>
            <w:r>
              <w:rPr>
                <w:sz w:val="20"/>
                <w:szCs w:val="20"/>
              </w:rPr>
              <w:t>Zero of 3</w:t>
            </w:r>
          </w:p>
        </w:tc>
        <w:tc>
          <w:tcPr>
            <w:tcW w:w="735" w:type="pct"/>
            <w:vAlign w:val="center"/>
          </w:tcPr>
          <w:p w14:paraId="0E9FDC4C" w14:textId="77777777" w:rsidR="003303F6" w:rsidRDefault="003303F6" w:rsidP="003303F6">
            <w:pPr>
              <w:pStyle w:val="NoSpacing"/>
              <w:jc w:val="center"/>
              <w:rPr>
                <w:rFonts w:cstheme="minorHAnsi"/>
                <w:sz w:val="20"/>
                <w:szCs w:val="20"/>
              </w:rPr>
            </w:pPr>
            <w:r w:rsidRPr="007F1E5F">
              <w:rPr>
                <w:rFonts w:cstheme="minorHAnsi"/>
                <w:sz w:val="20"/>
                <w:szCs w:val="20"/>
              </w:rPr>
              <w:t>0%</w:t>
            </w:r>
          </w:p>
          <w:p w14:paraId="040BB9D0" w14:textId="25D30DCD" w:rsidR="00775D34" w:rsidRPr="007F1E5F" w:rsidRDefault="00775D34" w:rsidP="003303F6">
            <w:pPr>
              <w:pStyle w:val="NoSpacing"/>
              <w:jc w:val="center"/>
              <w:rPr>
                <w:sz w:val="20"/>
                <w:szCs w:val="20"/>
              </w:rPr>
            </w:pPr>
            <w:r>
              <w:rPr>
                <w:rFonts w:cstheme="minorHAnsi"/>
                <w:sz w:val="20"/>
                <w:szCs w:val="20"/>
              </w:rPr>
              <w:t>0%</w:t>
            </w:r>
          </w:p>
        </w:tc>
      </w:tr>
      <w:tr w:rsidR="003303F6" w:rsidRPr="007F1E5F" w14:paraId="6486A0D7" w14:textId="77777777" w:rsidTr="00BD63F4">
        <w:tc>
          <w:tcPr>
            <w:tcW w:w="835" w:type="pct"/>
            <w:vMerge/>
          </w:tcPr>
          <w:p w14:paraId="59600F9D" w14:textId="77777777" w:rsidR="003303F6" w:rsidRPr="007F1E5F" w:rsidRDefault="003303F6" w:rsidP="003303F6">
            <w:pPr>
              <w:pStyle w:val="NoSpacing"/>
              <w:rPr>
                <w:sz w:val="20"/>
                <w:szCs w:val="20"/>
              </w:rPr>
            </w:pPr>
          </w:p>
        </w:tc>
        <w:tc>
          <w:tcPr>
            <w:tcW w:w="522" w:type="pct"/>
            <w:vMerge/>
            <w:vAlign w:val="center"/>
          </w:tcPr>
          <w:p w14:paraId="5543DDEA" w14:textId="77777777" w:rsidR="003303F6" w:rsidRPr="007F1E5F" w:rsidRDefault="003303F6" w:rsidP="003303F6">
            <w:pPr>
              <w:pStyle w:val="NoSpacing"/>
              <w:rPr>
                <w:sz w:val="20"/>
                <w:szCs w:val="20"/>
              </w:rPr>
            </w:pPr>
          </w:p>
        </w:tc>
        <w:tc>
          <w:tcPr>
            <w:tcW w:w="1381" w:type="pct"/>
          </w:tcPr>
          <w:p w14:paraId="27A538B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087DB51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780D57FD" w14:textId="32F58B7C" w:rsidR="00C42688" w:rsidRDefault="00C42688" w:rsidP="003303F6">
            <w:pPr>
              <w:pStyle w:val="NoSpacing"/>
              <w:jc w:val="center"/>
              <w:rPr>
                <w:sz w:val="20"/>
                <w:szCs w:val="20"/>
              </w:rPr>
            </w:pPr>
            <w:r>
              <w:rPr>
                <w:sz w:val="20"/>
                <w:szCs w:val="20"/>
              </w:rPr>
              <w:t>2 of 4</w:t>
            </w:r>
          </w:p>
          <w:p w14:paraId="59995A25" w14:textId="196FFB6E" w:rsidR="003303F6" w:rsidRPr="007F1E5F" w:rsidRDefault="00C42688" w:rsidP="003303F6">
            <w:pPr>
              <w:pStyle w:val="NoSpacing"/>
              <w:jc w:val="center"/>
              <w:rPr>
                <w:sz w:val="20"/>
                <w:szCs w:val="20"/>
              </w:rPr>
            </w:pPr>
            <w:r>
              <w:rPr>
                <w:sz w:val="20"/>
                <w:szCs w:val="20"/>
              </w:rPr>
              <w:t>3</w:t>
            </w:r>
            <w:r w:rsidR="003303F6" w:rsidRPr="007F1E5F">
              <w:rPr>
                <w:sz w:val="20"/>
                <w:szCs w:val="20"/>
              </w:rPr>
              <w:t xml:space="preserve"> of 5</w:t>
            </w:r>
          </w:p>
        </w:tc>
        <w:tc>
          <w:tcPr>
            <w:tcW w:w="735" w:type="pct"/>
            <w:vAlign w:val="center"/>
          </w:tcPr>
          <w:p w14:paraId="6B242404" w14:textId="77777777" w:rsidR="003303F6" w:rsidRPr="007F1E5F" w:rsidRDefault="003303F6" w:rsidP="003303F6">
            <w:pPr>
              <w:pStyle w:val="NoSpacing"/>
              <w:jc w:val="center"/>
              <w:rPr>
                <w:sz w:val="20"/>
                <w:szCs w:val="20"/>
              </w:rPr>
            </w:pPr>
            <w:r w:rsidRPr="007F1E5F">
              <w:rPr>
                <w:rFonts w:cstheme="minorHAnsi"/>
                <w:sz w:val="20"/>
                <w:szCs w:val="20"/>
              </w:rPr>
              <w:t>20%</w:t>
            </w:r>
          </w:p>
        </w:tc>
      </w:tr>
      <w:tr w:rsidR="003303F6" w:rsidRPr="007F1E5F" w14:paraId="411AC256" w14:textId="77777777" w:rsidTr="00BD63F4">
        <w:tc>
          <w:tcPr>
            <w:tcW w:w="835" w:type="pct"/>
            <w:vMerge/>
          </w:tcPr>
          <w:p w14:paraId="1BD54DD2" w14:textId="77777777" w:rsidR="003303F6" w:rsidRPr="007F1E5F" w:rsidRDefault="003303F6" w:rsidP="003303F6">
            <w:pPr>
              <w:pStyle w:val="NoSpacing"/>
              <w:rPr>
                <w:sz w:val="20"/>
                <w:szCs w:val="20"/>
              </w:rPr>
            </w:pPr>
          </w:p>
        </w:tc>
        <w:tc>
          <w:tcPr>
            <w:tcW w:w="522" w:type="pct"/>
            <w:vMerge/>
            <w:vAlign w:val="center"/>
          </w:tcPr>
          <w:p w14:paraId="6117327A" w14:textId="77777777" w:rsidR="003303F6" w:rsidRPr="007F1E5F" w:rsidRDefault="003303F6" w:rsidP="003303F6">
            <w:pPr>
              <w:pStyle w:val="NoSpacing"/>
              <w:rPr>
                <w:sz w:val="20"/>
                <w:szCs w:val="20"/>
              </w:rPr>
            </w:pPr>
          </w:p>
        </w:tc>
        <w:tc>
          <w:tcPr>
            <w:tcW w:w="1381" w:type="pct"/>
          </w:tcPr>
          <w:p w14:paraId="51F84D35"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3DB6D0C2" w14:textId="77777777" w:rsidR="003303F6" w:rsidRPr="007F1E5F" w:rsidRDefault="00E27CAC"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11757BA5" w14:textId="77777777" w:rsidR="003303F6" w:rsidRDefault="003303F6" w:rsidP="003303F6">
            <w:pPr>
              <w:pStyle w:val="NoSpacing"/>
              <w:jc w:val="center"/>
              <w:rPr>
                <w:sz w:val="20"/>
                <w:szCs w:val="20"/>
              </w:rPr>
            </w:pPr>
            <w:r w:rsidRPr="007F1E5F">
              <w:rPr>
                <w:sz w:val="20"/>
                <w:szCs w:val="20"/>
              </w:rPr>
              <w:t>Zero of 5</w:t>
            </w:r>
          </w:p>
          <w:p w14:paraId="29736889" w14:textId="77777777" w:rsidR="005D14E8" w:rsidRPr="007F1E5F" w:rsidRDefault="005D14E8" w:rsidP="003303F6">
            <w:pPr>
              <w:pStyle w:val="NoSpacing"/>
              <w:jc w:val="center"/>
              <w:rPr>
                <w:sz w:val="20"/>
                <w:szCs w:val="20"/>
              </w:rPr>
            </w:pPr>
          </w:p>
        </w:tc>
        <w:tc>
          <w:tcPr>
            <w:tcW w:w="735" w:type="pct"/>
            <w:vAlign w:val="center"/>
          </w:tcPr>
          <w:p w14:paraId="4B7E233D"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F99C6FB" w14:textId="77777777" w:rsidTr="00BD63F4">
        <w:tc>
          <w:tcPr>
            <w:tcW w:w="835" w:type="pct"/>
            <w:vMerge/>
          </w:tcPr>
          <w:p w14:paraId="3A9E3BA7" w14:textId="77777777" w:rsidR="003303F6" w:rsidRPr="007F1E5F" w:rsidRDefault="003303F6" w:rsidP="003303F6">
            <w:pPr>
              <w:pStyle w:val="NoSpacing"/>
              <w:rPr>
                <w:sz w:val="20"/>
                <w:szCs w:val="20"/>
              </w:rPr>
            </w:pPr>
          </w:p>
        </w:tc>
        <w:tc>
          <w:tcPr>
            <w:tcW w:w="522" w:type="pct"/>
            <w:vMerge/>
            <w:vAlign w:val="center"/>
          </w:tcPr>
          <w:p w14:paraId="63634A69" w14:textId="77777777" w:rsidR="003303F6" w:rsidRPr="007F1E5F" w:rsidRDefault="003303F6" w:rsidP="003303F6">
            <w:pPr>
              <w:pStyle w:val="NoSpacing"/>
              <w:rPr>
                <w:sz w:val="20"/>
                <w:szCs w:val="20"/>
              </w:rPr>
            </w:pPr>
          </w:p>
        </w:tc>
        <w:tc>
          <w:tcPr>
            <w:tcW w:w="1381" w:type="pct"/>
          </w:tcPr>
          <w:p w14:paraId="732A88B1"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1CAD361" w14:textId="77777777" w:rsidR="003303F6" w:rsidRPr="007F1E5F" w:rsidRDefault="003303F6" w:rsidP="003303F6">
            <w:pPr>
              <w:pStyle w:val="NoSpacing"/>
              <w:rPr>
                <w:sz w:val="20"/>
                <w:szCs w:val="20"/>
              </w:rPr>
            </w:pPr>
          </w:p>
        </w:tc>
        <w:tc>
          <w:tcPr>
            <w:tcW w:w="717" w:type="pct"/>
            <w:vAlign w:val="center"/>
          </w:tcPr>
          <w:p w14:paraId="1D1C0B6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57EF309C"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0E28AC9D" w14:textId="694AF5D8" w:rsidR="003303F6" w:rsidRPr="007F1E5F" w:rsidRDefault="003303F6" w:rsidP="003303F6">
            <w:pPr>
              <w:pStyle w:val="NoSpacing"/>
              <w:jc w:val="center"/>
              <w:rPr>
                <w:sz w:val="20"/>
                <w:szCs w:val="20"/>
              </w:rPr>
            </w:pPr>
            <w:r w:rsidRPr="007F1E5F">
              <w:rPr>
                <w:sz w:val="20"/>
                <w:szCs w:val="20"/>
              </w:rPr>
              <w:t xml:space="preserve">Zero of </w:t>
            </w:r>
            <w:r w:rsidR="005D14E8">
              <w:rPr>
                <w:sz w:val="20"/>
                <w:szCs w:val="20"/>
              </w:rPr>
              <w:t>4</w:t>
            </w:r>
          </w:p>
          <w:p w14:paraId="4972B1A4" w14:textId="0082A700" w:rsidR="003303F6" w:rsidRPr="007F1E5F" w:rsidRDefault="003303F6" w:rsidP="005D14E8">
            <w:pPr>
              <w:pStyle w:val="NoSpacing"/>
              <w:jc w:val="center"/>
              <w:rPr>
                <w:sz w:val="20"/>
                <w:szCs w:val="20"/>
              </w:rPr>
            </w:pPr>
            <w:r w:rsidRPr="007F1E5F">
              <w:rPr>
                <w:sz w:val="20"/>
                <w:szCs w:val="20"/>
              </w:rPr>
              <w:t xml:space="preserve">1 of </w:t>
            </w:r>
            <w:r w:rsidR="005D14E8">
              <w:rPr>
                <w:sz w:val="20"/>
                <w:szCs w:val="20"/>
              </w:rPr>
              <w:t>3</w:t>
            </w:r>
          </w:p>
        </w:tc>
        <w:tc>
          <w:tcPr>
            <w:tcW w:w="735" w:type="pct"/>
            <w:vAlign w:val="center"/>
          </w:tcPr>
          <w:p w14:paraId="5015B9A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6C80ADD5" w14:textId="48842518" w:rsidR="003303F6" w:rsidRPr="007F1E5F" w:rsidRDefault="005D14E8" w:rsidP="00E27CAC">
            <w:pPr>
              <w:pStyle w:val="NoSpacing"/>
              <w:jc w:val="center"/>
              <w:rPr>
                <w:rFonts w:cstheme="minorHAnsi"/>
                <w:sz w:val="20"/>
                <w:szCs w:val="20"/>
              </w:rPr>
            </w:pPr>
            <w:r>
              <w:rPr>
                <w:rFonts w:cstheme="minorHAnsi"/>
                <w:sz w:val="20"/>
                <w:szCs w:val="20"/>
              </w:rPr>
              <w:t>33</w:t>
            </w:r>
            <w:r w:rsidR="003303F6" w:rsidRPr="007F1E5F">
              <w:rPr>
                <w:rFonts w:cstheme="minorHAnsi"/>
                <w:sz w:val="20"/>
                <w:szCs w:val="20"/>
              </w:rPr>
              <w:t>%</w:t>
            </w:r>
          </w:p>
        </w:tc>
      </w:tr>
      <w:tr w:rsidR="003303F6" w:rsidRPr="007F1E5F" w14:paraId="14AE1EFE" w14:textId="77777777" w:rsidTr="00BD63F4">
        <w:tc>
          <w:tcPr>
            <w:tcW w:w="835" w:type="pct"/>
            <w:vMerge/>
          </w:tcPr>
          <w:p w14:paraId="697355BC" w14:textId="77777777" w:rsidR="003303F6" w:rsidRPr="007F1E5F" w:rsidRDefault="003303F6" w:rsidP="003303F6">
            <w:pPr>
              <w:pStyle w:val="NoSpacing"/>
              <w:rPr>
                <w:sz w:val="20"/>
                <w:szCs w:val="20"/>
              </w:rPr>
            </w:pPr>
          </w:p>
        </w:tc>
        <w:tc>
          <w:tcPr>
            <w:tcW w:w="522" w:type="pct"/>
            <w:vMerge/>
            <w:vAlign w:val="center"/>
          </w:tcPr>
          <w:p w14:paraId="08AD033D" w14:textId="77777777" w:rsidR="003303F6" w:rsidRPr="007F1E5F" w:rsidRDefault="003303F6" w:rsidP="003303F6">
            <w:pPr>
              <w:pStyle w:val="NoSpacing"/>
              <w:rPr>
                <w:sz w:val="20"/>
                <w:szCs w:val="20"/>
              </w:rPr>
            </w:pPr>
          </w:p>
        </w:tc>
        <w:tc>
          <w:tcPr>
            <w:tcW w:w="1381" w:type="pct"/>
          </w:tcPr>
          <w:p w14:paraId="7061EAE3"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777CFB5A" w14:textId="77777777" w:rsidR="00E27CAC" w:rsidRPr="007F1E5F" w:rsidRDefault="003303F6"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10C39353" w14:textId="5BBE3BB2" w:rsidR="003303F6" w:rsidRPr="007F1E5F" w:rsidRDefault="00E27CAC" w:rsidP="00883AED">
            <w:pPr>
              <w:pStyle w:val="NoSpacing"/>
              <w:jc w:val="center"/>
              <w:rPr>
                <w:rFonts w:cstheme="minorHAnsi"/>
                <w:sz w:val="20"/>
                <w:szCs w:val="20"/>
              </w:rPr>
            </w:pPr>
            <w:r w:rsidRPr="007F1E5F">
              <w:rPr>
                <w:rFonts w:cstheme="minorHAnsi"/>
                <w:sz w:val="20"/>
                <w:szCs w:val="20"/>
              </w:rPr>
              <w:t>&gt; 0.0</w:t>
            </w:r>
            <w:r w:rsidR="00883AED">
              <w:rPr>
                <w:rFonts w:cstheme="minorHAnsi"/>
                <w:sz w:val="20"/>
                <w:szCs w:val="20"/>
              </w:rPr>
              <w:t>9</w:t>
            </w:r>
            <w:r w:rsidRPr="007F1E5F">
              <w:rPr>
                <w:rFonts w:cstheme="minorHAnsi"/>
                <w:sz w:val="20"/>
                <w:szCs w:val="20"/>
              </w:rPr>
              <w:t xml:space="preserve"> mg/L </w:t>
            </w:r>
            <w:r w:rsidRPr="007F1E5F">
              <w:rPr>
                <w:rFonts w:cstheme="minorHAnsi"/>
                <w:sz w:val="20"/>
                <w:szCs w:val="20"/>
                <w:vertAlign w:val="subscript"/>
              </w:rPr>
              <w:t>d</w:t>
            </w:r>
          </w:p>
        </w:tc>
        <w:tc>
          <w:tcPr>
            <w:tcW w:w="810" w:type="pct"/>
            <w:vAlign w:val="center"/>
          </w:tcPr>
          <w:p w14:paraId="39F792B9" w14:textId="6EC5ACA2" w:rsidR="003303F6" w:rsidRPr="007F1E5F" w:rsidRDefault="005D14E8" w:rsidP="003303F6">
            <w:pPr>
              <w:pStyle w:val="NoSpacing"/>
              <w:jc w:val="center"/>
              <w:rPr>
                <w:sz w:val="20"/>
                <w:szCs w:val="20"/>
              </w:rPr>
            </w:pPr>
            <w:r>
              <w:rPr>
                <w:sz w:val="20"/>
                <w:szCs w:val="20"/>
              </w:rPr>
              <w:t>4</w:t>
            </w:r>
            <w:r w:rsidR="003303F6" w:rsidRPr="007F1E5F">
              <w:rPr>
                <w:sz w:val="20"/>
                <w:szCs w:val="20"/>
              </w:rPr>
              <w:t xml:space="preserve"> of </w:t>
            </w:r>
            <w:r>
              <w:rPr>
                <w:sz w:val="20"/>
                <w:szCs w:val="20"/>
              </w:rPr>
              <w:t>4</w:t>
            </w:r>
          </w:p>
          <w:p w14:paraId="718E2585" w14:textId="0010485C" w:rsidR="00E27CAC" w:rsidRDefault="00E04091" w:rsidP="005D14E8">
            <w:pPr>
              <w:pStyle w:val="NoSpacing"/>
              <w:jc w:val="center"/>
              <w:rPr>
                <w:sz w:val="20"/>
                <w:szCs w:val="20"/>
              </w:rPr>
            </w:pPr>
            <w:r>
              <w:rPr>
                <w:sz w:val="20"/>
                <w:szCs w:val="20"/>
              </w:rPr>
              <w:t>5</w:t>
            </w:r>
            <w:r w:rsidR="00E27CAC" w:rsidRPr="007F1E5F">
              <w:rPr>
                <w:sz w:val="20"/>
                <w:szCs w:val="20"/>
              </w:rPr>
              <w:t xml:space="preserve"> of </w:t>
            </w:r>
            <w:r>
              <w:rPr>
                <w:sz w:val="20"/>
                <w:szCs w:val="20"/>
              </w:rPr>
              <w:t>5</w:t>
            </w:r>
          </w:p>
          <w:p w14:paraId="0E968039" w14:textId="77777777" w:rsidR="00883AED" w:rsidRDefault="00883AED" w:rsidP="005D14E8">
            <w:pPr>
              <w:pStyle w:val="NoSpacing"/>
              <w:jc w:val="center"/>
              <w:rPr>
                <w:sz w:val="20"/>
                <w:szCs w:val="20"/>
              </w:rPr>
            </w:pPr>
            <w:r>
              <w:rPr>
                <w:sz w:val="20"/>
                <w:szCs w:val="20"/>
              </w:rPr>
              <w:t>3 of 4</w:t>
            </w:r>
          </w:p>
          <w:p w14:paraId="69C48631" w14:textId="3EC1B6D7" w:rsidR="00883AED" w:rsidRPr="007F1E5F" w:rsidRDefault="00883AED" w:rsidP="005D14E8">
            <w:pPr>
              <w:pStyle w:val="NoSpacing"/>
              <w:jc w:val="center"/>
              <w:rPr>
                <w:sz w:val="20"/>
                <w:szCs w:val="20"/>
              </w:rPr>
            </w:pPr>
            <w:r>
              <w:rPr>
                <w:sz w:val="20"/>
                <w:szCs w:val="20"/>
              </w:rPr>
              <w:t>5 of 5</w:t>
            </w:r>
          </w:p>
        </w:tc>
        <w:tc>
          <w:tcPr>
            <w:tcW w:w="735" w:type="pct"/>
            <w:vAlign w:val="center"/>
          </w:tcPr>
          <w:p w14:paraId="335CEE7A"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28902F6C" w14:textId="77777777" w:rsidR="00E27CAC" w:rsidRDefault="005D14E8" w:rsidP="003303F6">
            <w:pPr>
              <w:pStyle w:val="NoSpacing"/>
              <w:jc w:val="center"/>
              <w:rPr>
                <w:rFonts w:cstheme="minorHAnsi"/>
                <w:sz w:val="20"/>
                <w:szCs w:val="20"/>
              </w:rPr>
            </w:pPr>
            <w:r>
              <w:rPr>
                <w:rFonts w:cstheme="minorHAnsi"/>
                <w:sz w:val="20"/>
                <w:szCs w:val="20"/>
              </w:rPr>
              <w:t>10</w:t>
            </w:r>
            <w:r w:rsidR="00E27CAC" w:rsidRPr="007F1E5F">
              <w:rPr>
                <w:rFonts w:cstheme="minorHAnsi"/>
                <w:sz w:val="20"/>
                <w:szCs w:val="20"/>
              </w:rPr>
              <w:t>0%</w:t>
            </w:r>
          </w:p>
          <w:p w14:paraId="3E78097E" w14:textId="77777777" w:rsidR="00883AED" w:rsidRDefault="00883AED" w:rsidP="003303F6">
            <w:pPr>
              <w:pStyle w:val="NoSpacing"/>
              <w:jc w:val="center"/>
              <w:rPr>
                <w:rFonts w:cstheme="minorHAnsi"/>
                <w:sz w:val="20"/>
                <w:szCs w:val="20"/>
              </w:rPr>
            </w:pPr>
            <w:r>
              <w:rPr>
                <w:rFonts w:cstheme="minorHAnsi"/>
                <w:sz w:val="20"/>
                <w:szCs w:val="20"/>
              </w:rPr>
              <w:t>75%</w:t>
            </w:r>
          </w:p>
          <w:p w14:paraId="0F358EA6" w14:textId="0BD309E9" w:rsidR="00883AED" w:rsidRPr="007F1E5F" w:rsidRDefault="00883AED" w:rsidP="003303F6">
            <w:pPr>
              <w:pStyle w:val="NoSpacing"/>
              <w:jc w:val="center"/>
              <w:rPr>
                <w:rFonts w:cstheme="minorHAnsi"/>
                <w:sz w:val="20"/>
                <w:szCs w:val="20"/>
              </w:rPr>
            </w:pPr>
            <w:r>
              <w:rPr>
                <w:rFonts w:cstheme="minorHAnsi"/>
                <w:sz w:val="20"/>
                <w:szCs w:val="20"/>
              </w:rPr>
              <w:t>100%</w:t>
            </w:r>
          </w:p>
        </w:tc>
      </w:tr>
      <w:tr w:rsidR="003303F6" w:rsidRPr="007F1E5F" w14:paraId="04EDE542" w14:textId="77777777" w:rsidTr="00BD63F4">
        <w:tc>
          <w:tcPr>
            <w:tcW w:w="835" w:type="pct"/>
            <w:vMerge/>
          </w:tcPr>
          <w:p w14:paraId="76E7C1F3" w14:textId="35519337" w:rsidR="003303F6" w:rsidRPr="007F1E5F" w:rsidRDefault="003303F6" w:rsidP="003303F6">
            <w:pPr>
              <w:pStyle w:val="NoSpacing"/>
              <w:rPr>
                <w:sz w:val="20"/>
                <w:szCs w:val="20"/>
              </w:rPr>
            </w:pPr>
          </w:p>
        </w:tc>
        <w:tc>
          <w:tcPr>
            <w:tcW w:w="522" w:type="pct"/>
            <w:vMerge/>
            <w:vAlign w:val="center"/>
          </w:tcPr>
          <w:p w14:paraId="340872A7" w14:textId="77777777" w:rsidR="003303F6" w:rsidRPr="007F1E5F" w:rsidRDefault="003303F6" w:rsidP="003303F6">
            <w:pPr>
              <w:pStyle w:val="NoSpacing"/>
              <w:rPr>
                <w:sz w:val="20"/>
                <w:szCs w:val="20"/>
              </w:rPr>
            </w:pPr>
          </w:p>
        </w:tc>
        <w:tc>
          <w:tcPr>
            <w:tcW w:w="1381" w:type="pct"/>
          </w:tcPr>
          <w:p w14:paraId="43232F6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37DD9DB7"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4BF84A86"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0F4FD6B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22A06914" w14:textId="77777777" w:rsidTr="0011658F">
        <w:tc>
          <w:tcPr>
            <w:tcW w:w="835" w:type="pct"/>
            <w:vMerge w:val="restart"/>
          </w:tcPr>
          <w:p w14:paraId="3580CB3A" w14:textId="77777777" w:rsidR="003303F6" w:rsidRPr="007F1E5F" w:rsidRDefault="003303F6" w:rsidP="003303F6">
            <w:pPr>
              <w:pStyle w:val="NoSpacing"/>
              <w:rPr>
                <w:sz w:val="20"/>
                <w:szCs w:val="20"/>
              </w:rPr>
            </w:pPr>
            <w:r w:rsidRPr="007F1E5F">
              <w:rPr>
                <w:sz w:val="20"/>
                <w:szCs w:val="20"/>
              </w:rPr>
              <w:t>Eagle Nest Creek</w:t>
            </w:r>
          </w:p>
        </w:tc>
        <w:tc>
          <w:tcPr>
            <w:tcW w:w="522" w:type="pct"/>
            <w:vMerge w:val="restart"/>
            <w:vAlign w:val="center"/>
          </w:tcPr>
          <w:p w14:paraId="29013707" w14:textId="77777777" w:rsidR="003303F6" w:rsidRPr="007F1E5F" w:rsidRDefault="003303F6" w:rsidP="003303F6">
            <w:pPr>
              <w:pStyle w:val="NoSpacing"/>
              <w:rPr>
                <w:sz w:val="20"/>
                <w:szCs w:val="20"/>
              </w:rPr>
            </w:pPr>
            <w:r w:rsidRPr="007F1E5F">
              <w:rPr>
                <w:sz w:val="20"/>
                <w:szCs w:val="20"/>
              </w:rPr>
              <w:t>EAN1</w:t>
            </w:r>
          </w:p>
          <w:p w14:paraId="2EA8E1E8" w14:textId="77777777" w:rsidR="003303F6" w:rsidRPr="007F1E5F" w:rsidRDefault="003303F6" w:rsidP="003303F6">
            <w:pPr>
              <w:pStyle w:val="NoSpacing"/>
              <w:rPr>
                <w:sz w:val="20"/>
                <w:szCs w:val="20"/>
              </w:rPr>
            </w:pPr>
            <w:r w:rsidRPr="007F1E5F">
              <w:rPr>
                <w:sz w:val="20"/>
                <w:szCs w:val="20"/>
              </w:rPr>
              <w:t>(2008)</w:t>
            </w:r>
          </w:p>
        </w:tc>
        <w:tc>
          <w:tcPr>
            <w:tcW w:w="1381" w:type="pct"/>
          </w:tcPr>
          <w:p w14:paraId="1FEF5D5F"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3CDDC20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226A63F0" w14:textId="6E8BD8B6" w:rsidR="003303F6" w:rsidRPr="007F1E5F" w:rsidRDefault="005D14E8" w:rsidP="005D14E8">
            <w:pPr>
              <w:pStyle w:val="NoSpacing"/>
              <w:jc w:val="center"/>
              <w:rPr>
                <w:sz w:val="20"/>
                <w:szCs w:val="20"/>
              </w:rPr>
            </w:pPr>
            <w:r>
              <w:rPr>
                <w:sz w:val="20"/>
                <w:szCs w:val="20"/>
              </w:rPr>
              <w:t>3</w:t>
            </w:r>
            <w:r w:rsidR="004E2523" w:rsidRPr="007F1E5F">
              <w:rPr>
                <w:sz w:val="20"/>
                <w:szCs w:val="20"/>
              </w:rPr>
              <w:t xml:space="preserve"> </w:t>
            </w:r>
            <w:r w:rsidR="003303F6" w:rsidRPr="007F1E5F">
              <w:rPr>
                <w:sz w:val="20"/>
                <w:szCs w:val="20"/>
              </w:rPr>
              <w:t xml:space="preserve">of </w:t>
            </w:r>
            <w:r>
              <w:rPr>
                <w:sz w:val="20"/>
                <w:szCs w:val="20"/>
              </w:rPr>
              <w:t>3</w:t>
            </w:r>
          </w:p>
        </w:tc>
        <w:tc>
          <w:tcPr>
            <w:tcW w:w="735" w:type="pct"/>
            <w:vAlign w:val="center"/>
          </w:tcPr>
          <w:p w14:paraId="6688A149" w14:textId="0605B3C2" w:rsidR="003303F6" w:rsidRPr="007F1E5F" w:rsidRDefault="005D14E8" w:rsidP="003303F6">
            <w:pPr>
              <w:pStyle w:val="NoSpacing"/>
              <w:jc w:val="center"/>
              <w:rPr>
                <w:rFonts w:cstheme="minorHAnsi"/>
                <w:sz w:val="20"/>
                <w:szCs w:val="20"/>
              </w:rPr>
            </w:pPr>
            <w:r>
              <w:rPr>
                <w:rFonts w:cstheme="minorHAnsi"/>
                <w:sz w:val="20"/>
                <w:szCs w:val="20"/>
              </w:rPr>
              <w:t>10</w:t>
            </w:r>
            <w:r w:rsidR="003303F6" w:rsidRPr="007F1E5F">
              <w:rPr>
                <w:rFonts w:cstheme="minorHAnsi"/>
                <w:sz w:val="20"/>
                <w:szCs w:val="20"/>
              </w:rPr>
              <w:t>0%</w:t>
            </w:r>
          </w:p>
        </w:tc>
      </w:tr>
      <w:tr w:rsidR="003303F6" w:rsidRPr="007F1E5F" w14:paraId="094A3AB9" w14:textId="77777777" w:rsidTr="0011658F">
        <w:tc>
          <w:tcPr>
            <w:tcW w:w="835" w:type="pct"/>
            <w:vMerge/>
          </w:tcPr>
          <w:p w14:paraId="7EEBEBE5" w14:textId="77777777" w:rsidR="003303F6" w:rsidRPr="007F1E5F" w:rsidRDefault="003303F6" w:rsidP="003303F6">
            <w:pPr>
              <w:pStyle w:val="NoSpacing"/>
              <w:rPr>
                <w:sz w:val="20"/>
                <w:szCs w:val="20"/>
              </w:rPr>
            </w:pPr>
          </w:p>
        </w:tc>
        <w:tc>
          <w:tcPr>
            <w:tcW w:w="522" w:type="pct"/>
            <w:vMerge/>
            <w:vAlign w:val="center"/>
          </w:tcPr>
          <w:p w14:paraId="3BC5A2E8" w14:textId="77777777" w:rsidR="003303F6" w:rsidRPr="007F1E5F" w:rsidRDefault="003303F6" w:rsidP="003303F6">
            <w:pPr>
              <w:pStyle w:val="NoSpacing"/>
              <w:rPr>
                <w:sz w:val="20"/>
                <w:szCs w:val="20"/>
              </w:rPr>
            </w:pPr>
          </w:p>
        </w:tc>
        <w:tc>
          <w:tcPr>
            <w:tcW w:w="1381" w:type="pct"/>
          </w:tcPr>
          <w:p w14:paraId="28077BB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422208BA"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07AB5A4A" w14:textId="77777777" w:rsidR="003303F6" w:rsidRDefault="00CD2A44" w:rsidP="00CD2A44">
            <w:pPr>
              <w:pStyle w:val="NoSpacing"/>
              <w:jc w:val="center"/>
              <w:rPr>
                <w:sz w:val="20"/>
                <w:szCs w:val="20"/>
              </w:rPr>
            </w:pPr>
            <w:r>
              <w:rPr>
                <w:sz w:val="20"/>
                <w:szCs w:val="20"/>
              </w:rPr>
              <w:t>3</w:t>
            </w:r>
            <w:r w:rsidR="00B219CA" w:rsidRPr="007F1E5F">
              <w:rPr>
                <w:sz w:val="20"/>
                <w:szCs w:val="20"/>
              </w:rPr>
              <w:t xml:space="preserve"> of </w:t>
            </w:r>
            <w:r>
              <w:rPr>
                <w:sz w:val="20"/>
                <w:szCs w:val="20"/>
              </w:rPr>
              <w:t>3</w:t>
            </w:r>
          </w:p>
          <w:p w14:paraId="2EB59AF8" w14:textId="53B38559" w:rsidR="00CD2A44" w:rsidRPr="007F1E5F" w:rsidRDefault="00CD2A44" w:rsidP="00CD2A44">
            <w:pPr>
              <w:pStyle w:val="NoSpacing"/>
              <w:jc w:val="center"/>
              <w:rPr>
                <w:sz w:val="20"/>
                <w:szCs w:val="20"/>
              </w:rPr>
            </w:pPr>
            <w:r>
              <w:rPr>
                <w:sz w:val="20"/>
                <w:szCs w:val="20"/>
              </w:rPr>
              <w:t>2 of 3</w:t>
            </w:r>
          </w:p>
        </w:tc>
        <w:tc>
          <w:tcPr>
            <w:tcW w:w="735" w:type="pct"/>
            <w:vAlign w:val="center"/>
          </w:tcPr>
          <w:p w14:paraId="5636BFFD" w14:textId="77777777" w:rsidR="003303F6" w:rsidRDefault="00CD2A44" w:rsidP="003303F6">
            <w:pPr>
              <w:pStyle w:val="NoSpacing"/>
              <w:jc w:val="center"/>
              <w:rPr>
                <w:rFonts w:cstheme="minorHAnsi"/>
                <w:sz w:val="20"/>
                <w:szCs w:val="20"/>
              </w:rPr>
            </w:pPr>
            <w:r>
              <w:rPr>
                <w:rFonts w:cstheme="minorHAnsi"/>
                <w:sz w:val="20"/>
                <w:szCs w:val="20"/>
              </w:rPr>
              <w:t>10</w:t>
            </w:r>
            <w:r w:rsidR="003303F6" w:rsidRPr="007F1E5F">
              <w:rPr>
                <w:rFonts w:cstheme="minorHAnsi"/>
                <w:sz w:val="20"/>
                <w:szCs w:val="20"/>
              </w:rPr>
              <w:t>0%</w:t>
            </w:r>
          </w:p>
          <w:p w14:paraId="0806D5F1" w14:textId="0D7021BB" w:rsidR="00CD2A44" w:rsidRPr="007F1E5F" w:rsidRDefault="00CD2A44" w:rsidP="003303F6">
            <w:pPr>
              <w:pStyle w:val="NoSpacing"/>
              <w:jc w:val="center"/>
              <w:rPr>
                <w:rFonts w:cstheme="minorHAnsi"/>
                <w:sz w:val="20"/>
                <w:szCs w:val="20"/>
              </w:rPr>
            </w:pPr>
            <w:r>
              <w:rPr>
                <w:rFonts w:cstheme="minorHAnsi"/>
                <w:sz w:val="20"/>
                <w:szCs w:val="20"/>
              </w:rPr>
              <w:t>67%</w:t>
            </w:r>
          </w:p>
        </w:tc>
      </w:tr>
      <w:tr w:rsidR="003303F6" w:rsidRPr="007F1E5F" w14:paraId="2EB48360" w14:textId="77777777" w:rsidTr="0011658F">
        <w:tc>
          <w:tcPr>
            <w:tcW w:w="835" w:type="pct"/>
            <w:vMerge/>
          </w:tcPr>
          <w:p w14:paraId="7FBB7936" w14:textId="77777777" w:rsidR="003303F6" w:rsidRPr="007F1E5F" w:rsidRDefault="003303F6" w:rsidP="003303F6">
            <w:pPr>
              <w:pStyle w:val="NoSpacing"/>
              <w:rPr>
                <w:sz w:val="20"/>
                <w:szCs w:val="20"/>
              </w:rPr>
            </w:pPr>
          </w:p>
        </w:tc>
        <w:tc>
          <w:tcPr>
            <w:tcW w:w="522" w:type="pct"/>
            <w:vMerge/>
            <w:vAlign w:val="center"/>
          </w:tcPr>
          <w:p w14:paraId="5625FAB0" w14:textId="77777777" w:rsidR="003303F6" w:rsidRPr="007F1E5F" w:rsidRDefault="003303F6" w:rsidP="003303F6">
            <w:pPr>
              <w:pStyle w:val="NoSpacing"/>
              <w:rPr>
                <w:sz w:val="20"/>
                <w:szCs w:val="20"/>
              </w:rPr>
            </w:pPr>
          </w:p>
        </w:tc>
        <w:tc>
          <w:tcPr>
            <w:tcW w:w="1381" w:type="pct"/>
          </w:tcPr>
          <w:p w14:paraId="0A0F055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D4C6E15"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4E6431E5" w14:textId="77777777" w:rsidR="003303F6" w:rsidRDefault="003303F6" w:rsidP="00CD2A44">
            <w:pPr>
              <w:pStyle w:val="NoSpacing"/>
              <w:jc w:val="center"/>
              <w:rPr>
                <w:sz w:val="20"/>
                <w:szCs w:val="20"/>
              </w:rPr>
            </w:pPr>
            <w:r w:rsidRPr="007F1E5F">
              <w:rPr>
                <w:sz w:val="20"/>
                <w:szCs w:val="20"/>
              </w:rPr>
              <w:t xml:space="preserve">Zero of </w:t>
            </w:r>
            <w:r w:rsidR="00CD2A44">
              <w:rPr>
                <w:sz w:val="20"/>
                <w:szCs w:val="20"/>
              </w:rPr>
              <w:t>5</w:t>
            </w:r>
          </w:p>
          <w:p w14:paraId="78282485" w14:textId="74DAF089" w:rsidR="00CD2A44" w:rsidRPr="007F1E5F" w:rsidRDefault="00CD2A44" w:rsidP="00CD2A44">
            <w:pPr>
              <w:pStyle w:val="NoSpacing"/>
              <w:jc w:val="center"/>
              <w:rPr>
                <w:sz w:val="20"/>
                <w:szCs w:val="20"/>
              </w:rPr>
            </w:pPr>
            <w:r>
              <w:rPr>
                <w:sz w:val="20"/>
                <w:szCs w:val="20"/>
              </w:rPr>
              <w:t>Zero of 3</w:t>
            </w:r>
          </w:p>
        </w:tc>
        <w:tc>
          <w:tcPr>
            <w:tcW w:w="735" w:type="pct"/>
            <w:vAlign w:val="center"/>
          </w:tcPr>
          <w:p w14:paraId="370DFD20"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4C269D8C" w14:textId="77777777" w:rsidTr="0011658F">
        <w:tc>
          <w:tcPr>
            <w:tcW w:w="835" w:type="pct"/>
            <w:vMerge/>
          </w:tcPr>
          <w:p w14:paraId="5E20D00B" w14:textId="77777777" w:rsidR="003303F6" w:rsidRPr="007F1E5F" w:rsidRDefault="003303F6" w:rsidP="003303F6">
            <w:pPr>
              <w:pStyle w:val="NoSpacing"/>
              <w:rPr>
                <w:sz w:val="20"/>
                <w:szCs w:val="20"/>
              </w:rPr>
            </w:pPr>
          </w:p>
        </w:tc>
        <w:tc>
          <w:tcPr>
            <w:tcW w:w="522" w:type="pct"/>
            <w:vMerge/>
            <w:vAlign w:val="center"/>
          </w:tcPr>
          <w:p w14:paraId="2BDA0B7E" w14:textId="77777777" w:rsidR="003303F6" w:rsidRPr="007F1E5F" w:rsidRDefault="003303F6" w:rsidP="003303F6">
            <w:pPr>
              <w:pStyle w:val="NoSpacing"/>
              <w:rPr>
                <w:sz w:val="20"/>
                <w:szCs w:val="20"/>
              </w:rPr>
            </w:pPr>
          </w:p>
        </w:tc>
        <w:tc>
          <w:tcPr>
            <w:tcW w:w="1381" w:type="pct"/>
          </w:tcPr>
          <w:p w14:paraId="66F79DEA"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4471FC3D"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0E4AA984" w14:textId="3508BF39" w:rsidR="00CD2A44" w:rsidRDefault="00CD2A44" w:rsidP="003303F6">
            <w:pPr>
              <w:pStyle w:val="NoSpacing"/>
              <w:jc w:val="center"/>
              <w:rPr>
                <w:sz w:val="20"/>
                <w:szCs w:val="20"/>
              </w:rPr>
            </w:pPr>
            <w:r>
              <w:rPr>
                <w:sz w:val="20"/>
                <w:szCs w:val="20"/>
              </w:rPr>
              <w:t>Zero of 3</w:t>
            </w:r>
          </w:p>
          <w:p w14:paraId="63E68F04"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1F098B02"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275AC9F5" w14:textId="77777777" w:rsidTr="0011658F">
        <w:tc>
          <w:tcPr>
            <w:tcW w:w="835" w:type="pct"/>
            <w:vMerge/>
          </w:tcPr>
          <w:p w14:paraId="0076EB31" w14:textId="77777777" w:rsidR="003303F6" w:rsidRPr="007F1E5F" w:rsidRDefault="003303F6" w:rsidP="003303F6">
            <w:pPr>
              <w:pStyle w:val="NoSpacing"/>
              <w:rPr>
                <w:sz w:val="20"/>
                <w:szCs w:val="20"/>
              </w:rPr>
            </w:pPr>
          </w:p>
        </w:tc>
        <w:tc>
          <w:tcPr>
            <w:tcW w:w="522" w:type="pct"/>
            <w:vMerge/>
            <w:vAlign w:val="center"/>
          </w:tcPr>
          <w:p w14:paraId="6D29566B" w14:textId="77777777" w:rsidR="003303F6" w:rsidRPr="007F1E5F" w:rsidRDefault="003303F6" w:rsidP="003303F6">
            <w:pPr>
              <w:pStyle w:val="NoSpacing"/>
              <w:rPr>
                <w:sz w:val="20"/>
                <w:szCs w:val="20"/>
              </w:rPr>
            </w:pPr>
          </w:p>
        </w:tc>
        <w:tc>
          <w:tcPr>
            <w:tcW w:w="1381" w:type="pct"/>
          </w:tcPr>
          <w:p w14:paraId="65E539BC"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5E4D836"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57474D35" w14:textId="1AC399BC" w:rsidR="003303F6" w:rsidRPr="007F1E5F" w:rsidRDefault="00CD2A44" w:rsidP="00CD2A44">
            <w:pPr>
              <w:pStyle w:val="NoSpacing"/>
              <w:jc w:val="center"/>
              <w:rPr>
                <w:sz w:val="20"/>
                <w:szCs w:val="20"/>
              </w:rPr>
            </w:pPr>
            <w:r w:rsidRPr="007F1E5F">
              <w:rPr>
                <w:sz w:val="20"/>
                <w:szCs w:val="20"/>
              </w:rPr>
              <w:t>Zero of 5</w:t>
            </w:r>
          </w:p>
        </w:tc>
        <w:tc>
          <w:tcPr>
            <w:tcW w:w="735" w:type="pct"/>
            <w:vAlign w:val="center"/>
          </w:tcPr>
          <w:p w14:paraId="6569CFE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03D0AAC2" w14:textId="77777777" w:rsidTr="0011658F">
        <w:tc>
          <w:tcPr>
            <w:tcW w:w="835" w:type="pct"/>
            <w:vMerge/>
          </w:tcPr>
          <w:p w14:paraId="61029671" w14:textId="77777777" w:rsidR="003303F6" w:rsidRPr="007F1E5F" w:rsidRDefault="003303F6" w:rsidP="003303F6">
            <w:pPr>
              <w:pStyle w:val="NoSpacing"/>
              <w:rPr>
                <w:sz w:val="20"/>
                <w:szCs w:val="20"/>
              </w:rPr>
            </w:pPr>
          </w:p>
        </w:tc>
        <w:tc>
          <w:tcPr>
            <w:tcW w:w="522" w:type="pct"/>
            <w:vMerge/>
            <w:vAlign w:val="center"/>
          </w:tcPr>
          <w:p w14:paraId="3B52501B" w14:textId="77777777" w:rsidR="003303F6" w:rsidRPr="007F1E5F" w:rsidRDefault="003303F6" w:rsidP="003303F6">
            <w:pPr>
              <w:pStyle w:val="NoSpacing"/>
              <w:rPr>
                <w:sz w:val="20"/>
                <w:szCs w:val="20"/>
              </w:rPr>
            </w:pPr>
          </w:p>
        </w:tc>
        <w:tc>
          <w:tcPr>
            <w:tcW w:w="1381" w:type="pct"/>
          </w:tcPr>
          <w:p w14:paraId="5FD7FA97"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7BB56A70" w14:textId="77777777" w:rsidR="003303F6" w:rsidRPr="007F1E5F" w:rsidRDefault="003303F6" w:rsidP="003303F6">
            <w:pPr>
              <w:pStyle w:val="NoSpacing"/>
              <w:rPr>
                <w:sz w:val="20"/>
                <w:szCs w:val="20"/>
              </w:rPr>
            </w:pPr>
          </w:p>
        </w:tc>
        <w:tc>
          <w:tcPr>
            <w:tcW w:w="717" w:type="pct"/>
            <w:vAlign w:val="center"/>
          </w:tcPr>
          <w:p w14:paraId="79C146F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06CD654E"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10B40B86" w14:textId="0FBE6D83" w:rsidR="003303F6" w:rsidRPr="007F1E5F" w:rsidRDefault="003303F6" w:rsidP="003303F6">
            <w:pPr>
              <w:pStyle w:val="NoSpacing"/>
              <w:jc w:val="center"/>
              <w:rPr>
                <w:sz w:val="20"/>
                <w:szCs w:val="20"/>
              </w:rPr>
            </w:pPr>
            <w:r w:rsidRPr="007F1E5F">
              <w:rPr>
                <w:sz w:val="20"/>
                <w:szCs w:val="20"/>
              </w:rPr>
              <w:t xml:space="preserve">Zero of </w:t>
            </w:r>
            <w:r w:rsidR="00CD2A44">
              <w:rPr>
                <w:sz w:val="20"/>
                <w:szCs w:val="20"/>
              </w:rPr>
              <w:t>3</w:t>
            </w:r>
          </w:p>
          <w:p w14:paraId="662AD145" w14:textId="0A7C9BED" w:rsidR="003303F6" w:rsidRPr="007F1E5F" w:rsidRDefault="003303F6" w:rsidP="00CD2A44">
            <w:pPr>
              <w:pStyle w:val="NoSpacing"/>
              <w:jc w:val="center"/>
              <w:rPr>
                <w:sz w:val="20"/>
                <w:szCs w:val="20"/>
              </w:rPr>
            </w:pPr>
            <w:r w:rsidRPr="007F1E5F">
              <w:rPr>
                <w:sz w:val="20"/>
                <w:szCs w:val="20"/>
              </w:rPr>
              <w:t xml:space="preserve">Zero of </w:t>
            </w:r>
            <w:r w:rsidR="00CD2A44">
              <w:rPr>
                <w:sz w:val="20"/>
                <w:szCs w:val="20"/>
              </w:rPr>
              <w:t>3</w:t>
            </w:r>
          </w:p>
        </w:tc>
        <w:tc>
          <w:tcPr>
            <w:tcW w:w="735" w:type="pct"/>
            <w:vAlign w:val="center"/>
          </w:tcPr>
          <w:p w14:paraId="13AB29B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286D4A85" w14:textId="77777777" w:rsidR="00120E20" w:rsidRPr="007F1E5F" w:rsidRDefault="00120E20" w:rsidP="00E27CAC">
            <w:pPr>
              <w:pStyle w:val="NoSpacing"/>
              <w:jc w:val="center"/>
              <w:rPr>
                <w:rFonts w:cstheme="minorHAnsi"/>
                <w:sz w:val="20"/>
                <w:szCs w:val="20"/>
              </w:rPr>
            </w:pPr>
            <w:r w:rsidRPr="007F1E5F">
              <w:rPr>
                <w:rFonts w:cstheme="minorHAnsi"/>
                <w:sz w:val="20"/>
                <w:szCs w:val="20"/>
              </w:rPr>
              <w:t>0%</w:t>
            </w:r>
          </w:p>
        </w:tc>
      </w:tr>
      <w:tr w:rsidR="003303F6" w:rsidRPr="007F1E5F" w14:paraId="1C63A939" w14:textId="77777777" w:rsidTr="0011658F">
        <w:tc>
          <w:tcPr>
            <w:tcW w:w="835" w:type="pct"/>
            <w:vMerge/>
          </w:tcPr>
          <w:p w14:paraId="7733912A" w14:textId="77777777" w:rsidR="003303F6" w:rsidRPr="007F1E5F" w:rsidRDefault="003303F6" w:rsidP="003303F6">
            <w:pPr>
              <w:pStyle w:val="NoSpacing"/>
              <w:rPr>
                <w:sz w:val="20"/>
                <w:szCs w:val="20"/>
              </w:rPr>
            </w:pPr>
          </w:p>
        </w:tc>
        <w:tc>
          <w:tcPr>
            <w:tcW w:w="522" w:type="pct"/>
            <w:vMerge/>
            <w:vAlign w:val="center"/>
          </w:tcPr>
          <w:p w14:paraId="1054FD69" w14:textId="77777777" w:rsidR="003303F6" w:rsidRPr="007F1E5F" w:rsidRDefault="003303F6" w:rsidP="003303F6">
            <w:pPr>
              <w:pStyle w:val="NoSpacing"/>
              <w:rPr>
                <w:sz w:val="20"/>
                <w:szCs w:val="20"/>
              </w:rPr>
            </w:pPr>
          </w:p>
        </w:tc>
        <w:tc>
          <w:tcPr>
            <w:tcW w:w="1381" w:type="pct"/>
          </w:tcPr>
          <w:p w14:paraId="278A5015"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002EEC2E" w14:textId="77777777" w:rsidR="00E27CAC"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23275D2E"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82E7798" w14:textId="10603070" w:rsidR="003303F6" w:rsidRPr="007F1E5F" w:rsidRDefault="00CD2A44" w:rsidP="003303F6">
            <w:pPr>
              <w:pStyle w:val="NoSpacing"/>
              <w:jc w:val="center"/>
              <w:rPr>
                <w:sz w:val="20"/>
                <w:szCs w:val="20"/>
              </w:rPr>
            </w:pPr>
            <w:r>
              <w:rPr>
                <w:sz w:val="20"/>
                <w:szCs w:val="20"/>
              </w:rPr>
              <w:t>5</w:t>
            </w:r>
            <w:r w:rsidR="003303F6" w:rsidRPr="007F1E5F">
              <w:rPr>
                <w:sz w:val="20"/>
                <w:szCs w:val="20"/>
              </w:rPr>
              <w:t xml:space="preserve"> of </w:t>
            </w:r>
            <w:r>
              <w:rPr>
                <w:sz w:val="20"/>
                <w:szCs w:val="20"/>
              </w:rPr>
              <w:t>5</w:t>
            </w:r>
          </w:p>
          <w:p w14:paraId="701DA021" w14:textId="77777777" w:rsidR="00E27CAC" w:rsidRDefault="00CD2A44" w:rsidP="00CD2A44">
            <w:pPr>
              <w:pStyle w:val="NoSpacing"/>
              <w:jc w:val="center"/>
              <w:rPr>
                <w:sz w:val="20"/>
                <w:szCs w:val="20"/>
              </w:rPr>
            </w:pPr>
            <w:r>
              <w:rPr>
                <w:sz w:val="20"/>
                <w:szCs w:val="20"/>
              </w:rPr>
              <w:t>3</w:t>
            </w:r>
            <w:r w:rsidR="00E27CAC" w:rsidRPr="007F1E5F">
              <w:rPr>
                <w:sz w:val="20"/>
                <w:szCs w:val="20"/>
              </w:rPr>
              <w:t xml:space="preserve"> of </w:t>
            </w:r>
            <w:r>
              <w:rPr>
                <w:sz w:val="20"/>
                <w:szCs w:val="20"/>
              </w:rPr>
              <w:t>3</w:t>
            </w:r>
          </w:p>
          <w:p w14:paraId="3B950767" w14:textId="77777777" w:rsidR="00883AED" w:rsidRDefault="00883AED" w:rsidP="00CD2A44">
            <w:pPr>
              <w:pStyle w:val="NoSpacing"/>
              <w:jc w:val="center"/>
              <w:rPr>
                <w:sz w:val="20"/>
                <w:szCs w:val="20"/>
              </w:rPr>
            </w:pPr>
            <w:r>
              <w:rPr>
                <w:sz w:val="20"/>
                <w:szCs w:val="20"/>
              </w:rPr>
              <w:t>5 of 5</w:t>
            </w:r>
          </w:p>
          <w:p w14:paraId="69AEC7D3" w14:textId="2C4451F7" w:rsidR="00883AED" w:rsidRPr="007F1E5F" w:rsidRDefault="00883AED" w:rsidP="00CD2A44">
            <w:pPr>
              <w:pStyle w:val="NoSpacing"/>
              <w:jc w:val="center"/>
              <w:rPr>
                <w:sz w:val="20"/>
                <w:szCs w:val="20"/>
              </w:rPr>
            </w:pPr>
            <w:r>
              <w:rPr>
                <w:sz w:val="20"/>
                <w:szCs w:val="20"/>
              </w:rPr>
              <w:t>2 of 3</w:t>
            </w:r>
          </w:p>
        </w:tc>
        <w:tc>
          <w:tcPr>
            <w:tcW w:w="735" w:type="pct"/>
            <w:vAlign w:val="center"/>
          </w:tcPr>
          <w:p w14:paraId="7134E009"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54092B40" w14:textId="77777777" w:rsidR="00E27CAC" w:rsidRDefault="00E27CAC" w:rsidP="003303F6">
            <w:pPr>
              <w:pStyle w:val="NoSpacing"/>
              <w:jc w:val="center"/>
              <w:rPr>
                <w:rFonts w:cstheme="minorHAnsi"/>
                <w:sz w:val="20"/>
                <w:szCs w:val="20"/>
              </w:rPr>
            </w:pPr>
            <w:r w:rsidRPr="007F1E5F">
              <w:rPr>
                <w:rFonts w:cstheme="minorHAnsi"/>
                <w:sz w:val="20"/>
                <w:szCs w:val="20"/>
              </w:rPr>
              <w:t>100%</w:t>
            </w:r>
          </w:p>
          <w:p w14:paraId="1B22FD36" w14:textId="77777777" w:rsidR="00883AED" w:rsidRDefault="00883AED" w:rsidP="003303F6">
            <w:pPr>
              <w:pStyle w:val="NoSpacing"/>
              <w:jc w:val="center"/>
              <w:rPr>
                <w:rFonts w:cstheme="minorHAnsi"/>
                <w:sz w:val="20"/>
                <w:szCs w:val="20"/>
              </w:rPr>
            </w:pPr>
            <w:r>
              <w:rPr>
                <w:rFonts w:cstheme="minorHAnsi"/>
                <w:sz w:val="20"/>
                <w:szCs w:val="20"/>
              </w:rPr>
              <w:t>100%</w:t>
            </w:r>
          </w:p>
          <w:p w14:paraId="1483B92D" w14:textId="2858CBC6" w:rsidR="00883AED" w:rsidRPr="007F1E5F" w:rsidRDefault="00883AED" w:rsidP="003303F6">
            <w:pPr>
              <w:pStyle w:val="NoSpacing"/>
              <w:jc w:val="center"/>
              <w:rPr>
                <w:rFonts w:cstheme="minorHAnsi"/>
                <w:sz w:val="20"/>
                <w:szCs w:val="20"/>
              </w:rPr>
            </w:pPr>
            <w:r>
              <w:rPr>
                <w:rFonts w:cstheme="minorHAnsi"/>
                <w:sz w:val="20"/>
                <w:szCs w:val="20"/>
              </w:rPr>
              <w:t>67%</w:t>
            </w:r>
          </w:p>
        </w:tc>
      </w:tr>
      <w:tr w:rsidR="003303F6" w:rsidRPr="007F1E5F" w14:paraId="050D9742" w14:textId="77777777" w:rsidTr="0011658F">
        <w:tc>
          <w:tcPr>
            <w:tcW w:w="835" w:type="pct"/>
            <w:vMerge/>
          </w:tcPr>
          <w:p w14:paraId="365FBA30" w14:textId="5F49C62B" w:rsidR="003303F6" w:rsidRPr="007F1E5F" w:rsidRDefault="003303F6" w:rsidP="003303F6">
            <w:pPr>
              <w:pStyle w:val="NoSpacing"/>
              <w:rPr>
                <w:sz w:val="20"/>
                <w:szCs w:val="20"/>
              </w:rPr>
            </w:pPr>
          </w:p>
        </w:tc>
        <w:tc>
          <w:tcPr>
            <w:tcW w:w="522" w:type="pct"/>
            <w:vMerge/>
            <w:vAlign w:val="center"/>
          </w:tcPr>
          <w:p w14:paraId="11768C0C" w14:textId="77777777" w:rsidR="003303F6" w:rsidRPr="007F1E5F" w:rsidRDefault="003303F6" w:rsidP="003303F6">
            <w:pPr>
              <w:pStyle w:val="NoSpacing"/>
              <w:rPr>
                <w:sz w:val="20"/>
                <w:szCs w:val="20"/>
              </w:rPr>
            </w:pPr>
          </w:p>
        </w:tc>
        <w:tc>
          <w:tcPr>
            <w:tcW w:w="1381" w:type="pct"/>
          </w:tcPr>
          <w:p w14:paraId="0BE75C3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5C951C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5752B759"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1B50C7CC"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7FD57BA" w14:textId="77777777" w:rsidTr="0011658F">
        <w:tc>
          <w:tcPr>
            <w:tcW w:w="835" w:type="pct"/>
            <w:vMerge/>
          </w:tcPr>
          <w:p w14:paraId="757070A7" w14:textId="77777777" w:rsidR="003303F6" w:rsidRPr="007F1E5F" w:rsidRDefault="003303F6" w:rsidP="003303F6">
            <w:pPr>
              <w:pStyle w:val="NoSpacing"/>
              <w:rPr>
                <w:sz w:val="20"/>
                <w:szCs w:val="20"/>
              </w:rPr>
            </w:pPr>
          </w:p>
        </w:tc>
        <w:tc>
          <w:tcPr>
            <w:tcW w:w="522" w:type="pct"/>
            <w:vMerge w:val="restart"/>
            <w:vAlign w:val="center"/>
          </w:tcPr>
          <w:p w14:paraId="759EA0EA" w14:textId="77777777" w:rsidR="003303F6" w:rsidRPr="007F1E5F" w:rsidRDefault="003303F6" w:rsidP="003303F6">
            <w:pPr>
              <w:pStyle w:val="NoSpacing"/>
              <w:rPr>
                <w:sz w:val="20"/>
                <w:szCs w:val="20"/>
              </w:rPr>
            </w:pPr>
            <w:r w:rsidRPr="007F1E5F">
              <w:rPr>
                <w:sz w:val="20"/>
                <w:szCs w:val="20"/>
              </w:rPr>
              <w:t>EAN2</w:t>
            </w:r>
          </w:p>
          <w:p w14:paraId="619020B9" w14:textId="77777777" w:rsidR="003303F6" w:rsidRPr="007F1E5F" w:rsidRDefault="003303F6" w:rsidP="003303F6">
            <w:pPr>
              <w:pStyle w:val="NoSpacing"/>
              <w:rPr>
                <w:sz w:val="20"/>
                <w:szCs w:val="20"/>
              </w:rPr>
            </w:pPr>
            <w:r w:rsidRPr="007F1E5F">
              <w:rPr>
                <w:sz w:val="20"/>
                <w:szCs w:val="20"/>
              </w:rPr>
              <w:t>(2008)</w:t>
            </w:r>
          </w:p>
        </w:tc>
        <w:tc>
          <w:tcPr>
            <w:tcW w:w="1381" w:type="pct"/>
          </w:tcPr>
          <w:p w14:paraId="714452D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529EE32"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5EBB929F" w14:textId="4D955747" w:rsidR="003303F6" w:rsidRDefault="00CD2A44" w:rsidP="003303F6">
            <w:pPr>
              <w:pStyle w:val="NoSpacing"/>
              <w:jc w:val="center"/>
              <w:rPr>
                <w:sz w:val="20"/>
                <w:szCs w:val="20"/>
              </w:rPr>
            </w:pPr>
            <w:r>
              <w:rPr>
                <w:sz w:val="20"/>
                <w:szCs w:val="20"/>
              </w:rPr>
              <w:t>2</w:t>
            </w:r>
            <w:r w:rsidR="00B219CA" w:rsidRPr="007F1E5F">
              <w:rPr>
                <w:sz w:val="20"/>
                <w:szCs w:val="20"/>
              </w:rPr>
              <w:t xml:space="preserve"> of </w:t>
            </w:r>
            <w:r>
              <w:rPr>
                <w:sz w:val="20"/>
                <w:szCs w:val="20"/>
              </w:rPr>
              <w:t>2</w:t>
            </w:r>
          </w:p>
          <w:p w14:paraId="14A3DF17" w14:textId="5CF4CDB4" w:rsidR="00CD2A44" w:rsidRPr="007F1E5F" w:rsidRDefault="00CD2A44" w:rsidP="003303F6">
            <w:pPr>
              <w:pStyle w:val="NoSpacing"/>
              <w:jc w:val="center"/>
              <w:rPr>
                <w:sz w:val="20"/>
                <w:szCs w:val="20"/>
              </w:rPr>
            </w:pPr>
            <w:r>
              <w:rPr>
                <w:sz w:val="20"/>
                <w:szCs w:val="20"/>
              </w:rPr>
              <w:t>No Data</w:t>
            </w:r>
          </w:p>
        </w:tc>
        <w:tc>
          <w:tcPr>
            <w:tcW w:w="735" w:type="pct"/>
            <w:vAlign w:val="center"/>
          </w:tcPr>
          <w:p w14:paraId="6DB2308C"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5F99337E" w14:textId="77777777" w:rsidTr="0011658F">
        <w:tc>
          <w:tcPr>
            <w:tcW w:w="835" w:type="pct"/>
            <w:vMerge/>
          </w:tcPr>
          <w:p w14:paraId="7D1B77EC" w14:textId="77777777" w:rsidR="003303F6" w:rsidRPr="007F1E5F" w:rsidRDefault="003303F6" w:rsidP="003303F6">
            <w:pPr>
              <w:pStyle w:val="NoSpacing"/>
              <w:rPr>
                <w:sz w:val="20"/>
                <w:szCs w:val="20"/>
              </w:rPr>
            </w:pPr>
          </w:p>
        </w:tc>
        <w:tc>
          <w:tcPr>
            <w:tcW w:w="522" w:type="pct"/>
            <w:vMerge/>
            <w:vAlign w:val="center"/>
          </w:tcPr>
          <w:p w14:paraId="21D49485" w14:textId="77777777" w:rsidR="003303F6" w:rsidRPr="007F1E5F" w:rsidRDefault="003303F6" w:rsidP="003303F6">
            <w:pPr>
              <w:pStyle w:val="NoSpacing"/>
              <w:rPr>
                <w:sz w:val="20"/>
                <w:szCs w:val="20"/>
              </w:rPr>
            </w:pPr>
          </w:p>
        </w:tc>
        <w:tc>
          <w:tcPr>
            <w:tcW w:w="1381" w:type="pct"/>
          </w:tcPr>
          <w:p w14:paraId="735268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B7F69C3"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12060B45" w14:textId="77777777" w:rsidR="003303F6" w:rsidRDefault="00CD2A44" w:rsidP="00CD2A44">
            <w:pPr>
              <w:pStyle w:val="NoSpacing"/>
              <w:jc w:val="center"/>
              <w:rPr>
                <w:sz w:val="20"/>
                <w:szCs w:val="20"/>
              </w:rPr>
            </w:pPr>
            <w:r>
              <w:rPr>
                <w:sz w:val="20"/>
                <w:szCs w:val="20"/>
              </w:rPr>
              <w:t>2</w:t>
            </w:r>
            <w:r w:rsidR="00B219CA" w:rsidRPr="007F1E5F">
              <w:rPr>
                <w:sz w:val="20"/>
                <w:szCs w:val="20"/>
              </w:rPr>
              <w:t xml:space="preserve"> of </w:t>
            </w:r>
            <w:r>
              <w:rPr>
                <w:sz w:val="20"/>
                <w:szCs w:val="20"/>
              </w:rPr>
              <w:t>3</w:t>
            </w:r>
          </w:p>
          <w:p w14:paraId="22093C7A" w14:textId="0CAC4922" w:rsidR="00CD2A44" w:rsidRPr="007F1E5F" w:rsidRDefault="00F4058F" w:rsidP="00CD2A44">
            <w:pPr>
              <w:pStyle w:val="NoSpacing"/>
              <w:jc w:val="center"/>
              <w:rPr>
                <w:sz w:val="20"/>
                <w:szCs w:val="20"/>
              </w:rPr>
            </w:pPr>
            <w:r>
              <w:rPr>
                <w:sz w:val="20"/>
                <w:szCs w:val="20"/>
              </w:rPr>
              <w:t>2 of 2</w:t>
            </w:r>
          </w:p>
        </w:tc>
        <w:tc>
          <w:tcPr>
            <w:tcW w:w="735" w:type="pct"/>
            <w:vAlign w:val="center"/>
          </w:tcPr>
          <w:p w14:paraId="487E5CAA" w14:textId="77777777" w:rsidR="00F4058F" w:rsidRDefault="00F4058F" w:rsidP="003303F6">
            <w:pPr>
              <w:pStyle w:val="NoSpacing"/>
              <w:jc w:val="center"/>
              <w:rPr>
                <w:rFonts w:cstheme="minorHAnsi"/>
                <w:sz w:val="20"/>
                <w:szCs w:val="20"/>
              </w:rPr>
            </w:pPr>
            <w:r>
              <w:rPr>
                <w:rFonts w:cstheme="minorHAnsi"/>
                <w:sz w:val="20"/>
                <w:szCs w:val="20"/>
              </w:rPr>
              <w:t>67%</w:t>
            </w:r>
          </w:p>
          <w:p w14:paraId="5761D79B"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219AF324" w14:textId="77777777" w:rsidTr="0011658F">
        <w:tc>
          <w:tcPr>
            <w:tcW w:w="835" w:type="pct"/>
            <w:vMerge/>
          </w:tcPr>
          <w:p w14:paraId="13594EFB" w14:textId="32B5D241" w:rsidR="003303F6" w:rsidRPr="007F1E5F" w:rsidRDefault="003303F6" w:rsidP="003303F6">
            <w:pPr>
              <w:pStyle w:val="NoSpacing"/>
              <w:rPr>
                <w:sz w:val="20"/>
                <w:szCs w:val="20"/>
              </w:rPr>
            </w:pPr>
          </w:p>
        </w:tc>
        <w:tc>
          <w:tcPr>
            <w:tcW w:w="522" w:type="pct"/>
            <w:vMerge/>
            <w:vAlign w:val="center"/>
          </w:tcPr>
          <w:p w14:paraId="64379D5E" w14:textId="77777777" w:rsidR="003303F6" w:rsidRPr="007F1E5F" w:rsidRDefault="003303F6" w:rsidP="003303F6">
            <w:pPr>
              <w:pStyle w:val="NoSpacing"/>
              <w:rPr>
                <w:sz w:val="20"/>
                <w:szCs w:val="20"/>
              </w:rPr>
            </w:pPr>
          </w:p>
        </w:tc>
        <w:tc>
          <w:tcPr>
            <w:tcW w:w="1381" w:type="pct"/>
          </w:tcPr>
          <w:p w14:paraId="449D031A"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568CE21F"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25DA6758" w14:textId="77777777" w:rsidR="00ED7591" w:rsidRDefault="003303F6" w:rsidP="00ED7591">
            <w:pPr>
              <w:pStyle w:val="NoSpacing"/>
              <w:jc w:val="center"/>
              <w:rPr>
                <w:sz w:val="20"/>
                <w:szCs w:val="20"/>
              </w:rPr>
            </w:pPr>
            <w:r w:rsidRPr="007F1E5F">
              <w:rPr>
                <w:sz w:val="20"/>
                <w:szCs w:val="20"/>
              </w:rPr>
              <w:t xml:space="preserve">Zero of </w:t>
            </w:r>
            <w:r w:rsidR="00ED7591">
              <w:rPr>
                <w:sz w:val="20"/>
                <w:szCs w:val="20"/>
              </w:rPr>
              <w:t>3</w:t>
            </w:r>
            <w:r w:rsidRPr="007F1E5F">
              <w:rPr>
                <w:sz w:val="20"/>
                <w:szCs w:val="20"/>
              </w:rPr>
              <w:t xml:space="preserve"> </w:t>
            </w:r>
            <w:r w:rsidR="00ED7591" w:rsidRPr="007F1E5F">
              <w:rPr>
                <w:sz w:val="20"/>
                <w:szCs w:val="20"/>
              </w:rPr>
              <w:t xml:space="preserve"> </w:t>
            </w:r>
          </w:p>
          <w:p w14:paraId="75CBABC1" w14:textId="46BB6CF1" w:rsidR="003303F6" w:rsidRPr="007F1E5F" w:rsidRDefault="00ED7591" w:rsidP="00ED7591">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21890BE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72E715AB" w14:textId="77777777" w:rsidTr="0011658F">
        <w:tc>
          <w:tcPr>
            <w:tcW w:w="835" w:type="pct"/>
            <w:vMerge/>
          </w:tcPr>
          <w:p w14:paraId="506E6B77" w14:textId="77777777" w:rsidR="003303F6" w:rsidRPr="007F1E5F" w:rsidRDefault="003303F6" w:rsidP="003303F6">
            <w:pPr>
              <w:pStyle w:val="NoSpacing"/>
              <w:rPr>
                <w:sz w:val="20"/>
                <w:szCs w:val="20"/>
              </w:rPr>
            </w:pPr>
          </w:p>
        </w:tc>
        <w:tc>
          <w:tcPr>
            <w:tcW w:w="522" w:type="pct"/>
            <w:vMerge/>
            <w:vAlign w:val="center"/>
          </w:tcPr>
          <w:p w14:paraId="371DA7B2" w14:textId="77777777" w:rsidR="003303F6" w:rsidRPr="007F1E5F" w:rsidRDefault="003303F6" w:rsidP="003303F6">
            <w:pPr>
              <w:pStyle w:val="NoSpacing"/>
              <w:rPr>
                <w:sz w:val="20"/>
                <w:szCs w:val="20"/>
              </w:rPr>
            </w:pPr>
          </w:p>
        </w:tc>
        <w:tc>
          <w:tcPr>
            <w:tcW w:w="1381" w:type="pct"/>
          </w:tcPr>
          <w:p w14:paraId="07B72DF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196BD99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46C7C55A" w14:textId="77777777" w:rsidR="003303F6" w:rsidRDefault="003303F6" w:rsidP="00F4058F">
            <w:pPr>
              <w:pStyle w:val="NoSpacing"/>
              <w:jc w:val="center"/>
              <w:rPr>
                <w:sz w:val="20"/>
                <w:szCs w:val="20"/>
              </w:rPr>
            </w:pPr>
            <w:r w:rsidRPr="007F1E5F">
              <w:rPr>
                <w:sz w:val="20"/>
                <w:szCs w:val="20"/>
              </w:rPr>
              <w:t xml:space="preserve">1 of </w:t>
            </w:r>
            <w:r w:rsidR="00F4058F">
              <w:rPr>
                <w:sz w:val="20"/>
                <w:szCs w:val="20"/>
              </w:rPr>
              <w:t>2</w:t>
            </w:r>
          </w:p>
          <w:p w14:paraId="5988374C" w14:textId="78EAF4A5" w:rsidR="00F4058F" w:rsidRPr="007F1E5F" w:rsidRDefault="00F4058F" w:rsidP="00F4058F">
            <w:pPr>
              <w:pStyle w:val="NoSpacing"/>
              <w:jc w:val="center"/>
              <w:rPr>
                <w:sz w:val="20"/>
                <w:szCs w:val="20"/>
              </w:rPr>
            </w:pPr>
            <w:r>
              <w:rPr>
                <w:sz w:val="20"/>
                <w:szCs w:val="20"/>
              </w:rPr>
              <w:t>4 of 5</w:t>
            </w:r>
          </w:p>
        </w:tc>
        <w:tc>
          <w:tcPr>
            <w:tcW w:w="735" w:type="pct"/>
            <w:vAlign w:val="center"/>
          </w:tcPr>
          <w:p w14:paraId="68B84DCF" w14:textId="77777777" w:rsidR="003303F6" w:rsidRDefault="00F4058F"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p w14:paraId="59BE4197" w14:textId="018DDF63" w:rsidR="00F4058F" w:rsidRPr="007F1E5F" w:rsidRDefault="00F4058F" w:rsidP="003303F6">
            <w:pPr>
              <w:pStyle w:val="NoSpacing"/>
              <w:jc w:val="center"/>
              <w:rPr>
                <w:rFonts w:cstheme="minorHAnsi"/>
                <w:sz w:val="20"/>
                <w:szCs w:val="20"/>
              </w:rPr>
            </w:pPr>
            <w:r>
              <w:rPr>
                <w:rFonts w:cstheme="minorHAnsi"/>
                <w:sz w:val="20"/>
                <w:szCs w:val="20"/>
              </w:rPr>
              <w:t>80%</w:t>
            </w:r>
          </w:p>
        </w:tc>
      </w:tr>
      <w:tr w:rsidR="003303F6" w:rsidRPr="007F1E5F" w14:paraId="4FF412FD" w14:textId="77777777" w:rsidTr="0011658F">
        <w:tc>
          <w:tcPr>
            <w:tcW w:w="835" w:type="pct"/>
            <w:vMerge/>
          </w:tcPr>
          <w:p w14:paraId="26373CD4" w14:textId="77777777" w:rsidR="003303F6" w:rsidRPr="007F1E5F" w:rsidRDefault="003303F6" w:rsidP="003303F6">
            <w:pPr>
              <w:pStyle w:val="NoSpacing"/>
              <w:rPr>
                <w:sz w:val="20"/>
                <w:szCs w:val="20"/>
              </w:rPr>
            </w:pPr>
          </w:p>
        </w:tc>
        <w:tc>
          <w:tcPr>
            <w:tcW w:w="522" w:type="pct"/>
            <w:vMerge/>
            <w:vAlign w:val="center"/>
          </w:tcPr>
          <w:p w14:paraId="302566A9" w14:textId="77777777" w:rsidR="003303F6" w:rsidRPr="007F1E5F" w:rsidRDefault="003303F6" w:rsidP="003303F6">
            <w:pPr>
              <w:pStyle w:val="NoSpacing"/>
              <w:rPr>
                <w:sz w:val="20"/>
                <w:szCs w:val="20"/>
              </w:rPr>
            </w:pPr>
          </w:p>
        </w:tc>
        <w:tc>
          <w:tcPr>
            <w:tcW w:w="1381" w:type="pct"/>
          </w:tcPr>
          <w:p w14:paraId="25E02C79"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416F7F3"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 1.8 mg/L</w:t>
            </w:r>
            <w:r w:rsidR="00E27CAC" w:rsidRPr="007F1E5F">
              <w:rPr>
                <w:rFonts w:cstheme="minorHAnsi"/>
                <w:sz w:val="20"/>
                <w:szCs w:val="20"/>
              </w:rPr>
              <w:t xml:space="preserve"> </w:t>
            </w:r>
            <w:r w:rsidR="00E27CAC" w:rsidRPr="007F1E5F">
              <w:rPr>
                <w:rFonts w:cstheme="minorHAnsi"/>
                <w:sz w:val="20"/>
                <w:szCs w:val="20"/>
                <w:vertAlign w:val="subscript"/>
              </w:rPr>
              <w:t>a</w:t>
            </w:r>
          </w:p>
        </w:tc>
        <w:tc>
          <w:tcPr>
            <w:tcW w:w="810" w:type="pct"/>
            <w:vAlign w:val="center"/>
          </w:tcPr>
          <w:p w14:paraId="7897F33C" w14:textId="77777777" w:rsidR="003303F6" w:rsidRDefault="00F4058F" w:rsidP="00F4058F">
            <w:pPr>
              <w:pStyle w:val="NoSpacing"/>
              <w:jc w:val="center"/>
              <w:rPr>
                <w:sz w:val="20"/>
                <w:szCs w:val="20"/>
              </w:rPr>
            </w:pPr>
            <w:r>
              <w:rPr>
                <w:sz w:val="20"/>
                <w:szCs w:val="20"/>
              </w:rPr>
              <w:t>Zero</w:t>
            </w:r>
            <w:r w:rsidR="003303F6" w:rsidRPr="007F1E5F">
              <w:rPr>
                <w:sz w:val="20"/>
                <w:szCs w:val="20"/>
              </w:rPr>
              <w:t xml:space="preserve"> of </w:t>
            </w:r>
            <w:r>
              <w:rPr>
                <w:sz w:val="20"/>
                <w:szCs w:val="20"/>
              </w:rPr>
              <w:t>5</w:t>
            </w:r>
          </w:p>
          <w:p w14:paraId="2032DE86" w14:textId="5DFA7F32" w:rsidR="00F4058F" w:rsidRPr="007F1E5F" w:rsidRDefault="00F4058F" w:rsidP="00F4058F">
            <w:pPr>
              <w:pStyle w:val="NoSpacing"/>
              <w:jc w:val="center"/>
              <w:rPr>
                <w:sz w:val="20"/>
                <w:szCs w:val="20"/>
              </w:rPr>
            </w:pPr>
            <w:r>
              <w:rPr>
                <w:sz w:val="20"/>
                <w:szCs w:val="20"/>
              </w:rPr>
              <w:t>No Data</w:t>
            </w:r>
          </w:p>
        </w:tc>
        <w:tc>
          <w:tcPr>
            <w:tcW w:w="735" w:type="pct"/>
            <w:vAlign w:val="center"/>
          </w:tcPr>
          <w:p w14:paraId="5A8F8BD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1FF312ED" w14:textId="77777777" w:rsidTr="0011658F">
        <w:tc>
          <w:tcPr>
            <w:tcW w:w="835" w:type="pct"/>
            <w:vMerge/>
          </w:tcPr>
          <w:p w14:paraId="61895EFB" w14:textId="785B3483" w:rsidR="003303F6" w:rsidRPr="007F1E5F" w:rsidRDefault="003303F6" w:rsidP="003303F6">
            <w:pPr>
              <w:pStyle w:val="NoSpacing"/>
              <w:rPr>
                <w:sz w:val="20"/>
                <w:szCs w:val="20"/>
              </w:rPr>
            </w:pPr>
          </w:p>
        </w:tc>
        <w:tc>
          <w:tcPr>
            <w:tcW w:w="522" w:type="pct"/>
            <w:vMerge/>
            <w:vAlign w:val="center"/>
          </w:tcPr>
          <w:p w14:paraId="6E0DB2AD" w14:textId="77777777" w:rsidR="003303F6" w:rsidRPr="007F1E5F" w:rsidRDefault="003303F6" w:rsidP="003303F6">
            <w:pPr>
              <w:pStyle w:val="NoSpacing"/>
              <w:rPr>
                <w:sz w:val="20"/>
                <w:szCs w:val="20"/>
              </w:rPr>
            </w:pPr>
          </w:p>
        </w:tc>
        <w:tc>
          <w:tcPr>
            <w:tcW w:w="1381" w:type="pct"/>
          </w:tcPr>
          <w:p w14:paraId="1E8C7B7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E69CF11" w14:textId="77777777" w:rsidR="003303F6" w:rsidRPr="007F1E5F" w:rsidRDefault="003303F6" w:rsidP="003303F6">
            <w:pPr>
              <w:pStyle w:val="NoSpacing"/>
              <w:rPr>
                <w:sz w:val="20"/>
                <w:szCs w:val="20"/>
              </w:rPr>
            </w:pPr>
          </w:p>
        </w:tc>
        <w:tc>
          <w:tcPr>
            <w:tcW w:w="717" w:type="pct"/>
            <w:vAlign w:val="center"/>
          </w:tcPr>
          <w:p w14:paraId="0C396731"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1387621"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3E1893B9" w14:textId="5A440255" w:rsidR="003303F6" w:rsidRPr="007F1E5F" w:rsidRDefault="00EA31F5" w:rsidP="003303F6">
            <w:pPr>
              <w:pStyle w:val="NoSpacing"/>
              <w:jc w:val="center"/>
              <w:rPr>
                <w:sz w:val="20"/>
                <w:szCs w:val="20"/>
              </w:rPr>
            </w:pPr>
            <w:r>
              <w:rPr>
                <w:sz w:val="20"/>
                <w:szCs w:val="20"/>
              </w:rPr>
              <w:t>1</w:t>
            </w:r>
            <w:r w:rsidR="003303F6" w:rsidRPr="007F1E5F">
              <w:rPr>
                <w:sz w:val="20"/>
                <w:szCs w:val="20"/>
              </w:rPr>
              <w:t xml:space="preserve"> of </w:t>
            </w:r>
            <w:r>
              <w:rPr>
                <w:sz w:val="20"/>
                <w:szCs w:val="20"/>
              </w:rPr>
              <w:t>2</w:t>
            </w:r>
          </w:p>
          <w:p w14:paraId="4FE801D7" w14:textId="585EF9F6" w:rsidR="003303F6" w:rsidRPr="007F1E5F" w:rsidRDefault="00EA31F5" w:rsidP="00EA31F5">
            <w:pPr>
              <w:pStyle w:val="NoSpacing"/>
              <w:jc w:val="center"/>
              <w:rPr>
                <w:sz w:val="20"/>
                <w:szCs w:val="20"/>
              </w:rPr>
            </w:pPr>
            <w:r>
              <w:rPr>
                <w:sz w:val="20"/>
                <w:szCs w:val="20"/>
              </w:rPr>
              <w:t>2</w:t>
            </w:r>
            <w:r w:rsidR="003303F6" w:rsidRPr="007F1E5F">
              <w:rPr>
                <w:sz w:val="20"/>
                <w:szCs w:val="20"/>
              </w:rPr>
              <w:t xml:space="preserve"> of </w:t>
            </w:r>
            <w:r>
              <w:rPr>
                <w:sz w:val="20"/>
                <w:szCs w:val="20"/>
              </w:rPr>
              <w:t>3</w:t>
            </w:r>
          </w:p>
        </w:tc>
        <w:tc>
          <w:tcPr>
            <w:tcW w:w="735" w:type="pct"/>
            <w:vAlign w:val="center"/>
          </w:tcPr>
          <w:p w14:paraId="129B6296" w14:textId="7E1A4C85" w:rsidR="003303F6" w:rsidRPr="007F1E5F" w:rsidRDefault="00EA31F5"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p w14:paraId="6E21C0EC" w14:textId="77F69B9D" w:rsidR="003303F6" w:rsidRPr="007F1E5F" w:rsidRDefault="00EA31F5" w:rsidP="003303F6">
            <w:pPr>
              <w:pStyle w:val="NoSpacing"/>
              <w:jc w:val="center"/>
              <w:rPr>
                <w:rFonts w:cstheme="minorHAnsi"/>
                <w:sz w:val="20"/>
                <w:szCs w:val="20"/>
              </w:rPr>
            </w:pPr>
            <w:r>
              <w:rPr>
                <w:rFonts w:cstheme="minorHAnsi"/>
                <w:sz w:val="20"/>
                <w:szCs w:val="20"/>
              </w:rPr>
              <w:t>67</w:t>
            </w:r>
            <w:r w:rsidR="003303F6" w:rsidRPr="007F1E5F">
              <w:rPr>
                <w:rFonts w:cstheme="minorHAnsi"/>
                <w:sz w:val="20"/>
                <w:szCs w:val="20"/>
              </w:rPr>
              <w:t>%</w:t>
            </w:r>
          </w:p>
        </w:tc>
      </w:tr>
      <w:tr w:rsidR="003303F6" w:rsidRPr="007F1E5F" w14:paraId="10918E20" w14:textId="77777777" w:rsidTr="0011658F">
        <w:tc>
          <w:tcPr>
            <w:tcW w:w="835" w:type="pct"/>
            <w:vMerge/>
          </w:tcPr>
          <w:p w14:paraId="4B29C4DF" w14:textId="77777777" w:rsidR="003303F6" w:rsidRPr="007F1E5F" w:rsidRDefault="003303F6" w:rsidP="003303F6">
            <w:pPr>
              <w:pStyle w:val="NoSpacing"/>
              <w:rPr>
                <w:sz w:val="20"/>
                <w:szCs w:val="20"/>
              </w:rPr>
            </w:pPr>
          </w:p>
        </w:tc>
        <w:tc>
          <w:tcPr>
            <w:tcW w:w="522" w:type="pct"/>
            <w:vMerge/>
            <w:vAlign w:val="center"/>
          </w:tcPr>
          <w:p w14:paraId="1C727063" w14:textId="77777777" w:rsidR="003303F6" w:rsidRPr="007F1E5F" w:rsidRDefault="003303F6" w:rsidP="003303F6">
            <w:pPr>
              <w:pStyle w:val="NoSpacing"/>
              <w:rPr>
                <w:sz w:val="20"/>
                <w:szCs w:val="20"/>
              </w:rPr>
            </w:pPr>
          </w:p>
        </w:tc>
        <w:tc>
          <w:tcPr>
            <w:tcW w:w="1381" w:type="pct"/>
          </w:tcPr>
          <w:p w14:paraId="6D4E437B"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6E7FA464" w14:textId="77777777" w:rsidR="00E27CAC" w:rsidRPr="007F1E5F" w:rsidRDefault="00E27CAC" w:rsidP="00E27CAC">
            <w:pPr>
              <w:pStyle w:val="NoSpacing"/>
              <w:jc w:val="center"/>
              <w:rPr>
                <w:rFonts w:cstheme="minorHAnsi"/>
                <w:sz w:val="20"/>
                <w:szCs w:val="20"/>
              </w:rPr>
            </w:pPr>
            <w:r w:rsidRPr="007F1E5F">
              <w:rPr>
                <w:rFonts w:cstheme="minorHAnsi"/>
                <w:sz w:val="20"/>
                <w:szCs w:val="20"/>
              </w:rPr>
              <w:t xml:space="preserve">&gt; 0.037 mg/L </w:t>
            </w:r>
            <w:r w:rsidRPr="007F1E5F">
              <w:rPr>
                <w:rFonts w:cstheme="minorHAnsi"/>
                <w:sz w:val="20"/>
                <w:szCs w:val="20"/>
                <w:vertAlign w:val="subscript"/>
              </w:rPr>
              <w:t>c</w:t>
            </w:r>
          </w:p>
          <w:p w14:paraId="31D280F2"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03D4E970" w14:textId="77777777" w:rsidR="003303F6" w:rsidRDefault="00EA31F5" w:rsidP="003303F6">
            <w:pPr>
              <w:pStyle w:val="NoSpacing"/>
              <w:jc w:val="center"/>
              <w:rPr>
                <w:sz w:val="20"/>
                <w:szCs w:val="20"/>
              </w:rPr>
            </w:pPr>
            <w:r>
              <w:rPr>
                <w:sz w:val="20"/>
                <w:szCs w:val="20"/>
              </w:rPr>
              <w:t>2 of 2</w:t>
            </w:r>
          </w:p>
          <w:p w14:paraId="1DE077E2" w14:textId="77777777" w:rsidR="00EA31F5" w:rsidRDefault="00EA31F5" w:rsidP="003303F6">
            <w:pPr>
              <w:pStyle w:val="NoSpacing"/>
              <w:jc w:val="center"/>
              <w:rPr>
                <w:sz w:val="20"/>
                <w:szCs w:val="20"/>
              </w:rPr>
            </w:pPr>
            <w:r>
              <w:rPr>
                <w:sz w:val="20"/>
                <w:szCs w:val="20"/>
              </w:rPr>
              <w:t>5 of 5</w:t>
            </w:r>
          </w:p>
          <w:p w14:paraId="4763DFFC" w14:textId="77777777" w:rsidR="00883AED" w:rsidRDefault="00883AED" w:rsidP="003303F6">
            <w:pPr>
              <w:pStyle w:val="NoSpacing"/>
              <w:jc w:val="center"/>
              <w:rPr>
                <w:sz w:val="20"/>
                <w:szCs w:val="20"/>
              </w:rPr>
            </w:pPr>
            <w:r>
              <w:rPr>
                <w:sz w:val="20"/>
                <w:szCs w:val="20"/>
              </w:rPr>
              <w:t>2 of 2</w:t>
            </w:r>
          </w:p>
          <w:p w14:paraId="73A99E0D" w14:textId="28E292C3" w:rsidR="00883AED" w:rsidRPr="007F1E5F" w:rsidRDefault="00883AED" w:rsidP="003303F6">
            <w:pPr>
              <w:pStyle w:val="NoSpacing"/>
              <w:jc w:val="center"/>
              <w:rPr>
                <w:sz w:val="20"/>
                <w:szCs w:val="20"/>
              </w:rPr>
            </w:pPr>
            <w:r>
              <w:rPr>
                <w:sz w:val="20"/>
                <w:szCs w:val="20"/>
              </w:rPr>
              <w:t>4 of 5</w:t>
            </w:r>
          </w:p>
        </w:tc>
        <w:tc>
          <w:tcPr>
            <w:tcW w:w="735" w:type="pct"/>
            <w:vAlign w:val="center"/>
          </w:tcPr>
          <w:p w14:paraId="77C3B282" w14:textId="77777777" w:rsidR="00EA31F5" w:rsidRDefault="00EA31F5" w:rsidP="003303F6">
            <w:pPr>
              <w:pStyle w:val="NoSpacing"/>
              <w:jc w:val="center"/>
              <w:rPr>
                <w:rFonts w:cstheme="minorHAnsi"/>
                <w:sz w:val="20"/>
                <w:szCs w:val="20"/>
              </w:rPr>
            </w:pPr>
            <w:r w:rsidRPr="007F1E5F">
              <w:rPr>
                <w:rFonts w:cstheme="minorHAnsi"/>
                <w:sz w:val="20"/>
                <w:szCs w:val="20"/>
              </w:rPr>
              <w:t>100%</w:t>
            </w:r>
          </w:p>
          <w:p w14:paraId="1724FF03" w14:textId="77777777" w:rsidR="003303F6" w:rsidRDefault="00EA31F5" w:rsidP="003303F6">
            <w:pPr>
              <w:pStyle w:val="NoSpacing"/>
              <w:jc w:val="center"/>
              <w:rPr>
                <w:rFonts w:cstheme="minorHAnsi"/>
                <w:sz w:val="20"/>
                <w:szCs w:val="20"/>
              </w:rPr>
            </w:pPr>
            <w:r w:rsidRPr="007F1E5F">
              <w:rPr>
                <w:rFonts w:cstheme="minorHAnsi"/>
                <w:sz w:val="20"/>
                <w:szCs w:val="20"/>
              </w:rPr>
              <w:t>100%</w:t>
            </w:r>
          </w:p>
          <w:p w14:paraId="0157C41A" w14:textId="77777777" w:rsidR="00883AED" w:rsidRDefault="00883AED" w:rsidP="003303F6">
            <w:pPr>
              <w:pStyle w:val="NoSpacing"/>
              <w:jc w:val="center"/>
              <w:rPr>
                <w:rFonts w:cstheme="minorHAnsi"/>
                <w:sz w:val="20"/>
                <w:szCs w:val="20"/>
              </w:rPr>
            </w:pPr>
            <w:r>
              <w:rPr>
                <w:rFonts w:cstheme="minorHAnsi"/>
                <w:sz w:val="20"/>
                <w:szCs w:val="20"/>
              </w:rPr>
              <w:t>100%</w:t>
            </w:r>
          </w:p>
          <w:p w14:paraId="4D214644" w14:textId="79ACAAB3" w:rsidR="00883AED" w:rsidRPr="007F1E5F" w:rsidRDefault="00883AED" w:rsidP="003303F6">
            <w:pPr>
              <w:pStyle w:val="NoSpacing"/>
              <w:jc w:val="center"/>
              <w:rPr>
                <w:rFonts w:cstheme="minorHAnsi"/>
                <w:sz w:val="20"/>
                <w:szCs w:val="20"/>
              </w:rPr>
            </w:pPr>
            <w:r>
              <w:rPr>
                <w:rFonts w:cstheme="minorHAnsi"/>
                <w:sz w:val="20"/>
                <w:szCs w:val="20"/>
              </w:rPr>
              <w:t>80%</w:t>
            </w:r>
          </w:p>
        </w:tc>
      </w:tr>
      <w:tr w:rsidR="003303F6" w:rsidRPr="007F1E5F" w14:paraId="143496AB" w14:textId="77777777" w:rsidTr="0011658F">
        <w:tc>
          <w:tcPr>
            <w:tcW w:w="835" w:type="pct"/>
            <w:vMerge/>
          </w:tcPr>
          <w:p w14:paraId="3B0618EC" w14:textId="1F0ABACA" w:rsidR="003303F6" w:rsidRPr="007F1E5F" w:rsidRDefault="003303F6" w:rsidP="003303F6">
            <w:pPr>
              <w:pStyle w:val="NoSpacing"/>
              <w:rPr>
                <w:sz w:val="20"/>
                <w:szCs w:val="20"/>
              </w:rPr>
            </w:pPr>
          </w:p>
        </w:tc>
        <w:tc>
          <w:tcPr>
            <w:tcW w:w="522" w:type="pct"/>
            <w:vMerge/>
            <w:vAlign w:val="center"/>
          </w:tcPr>
          <w:p w14:paraId="73F6F185" w14:textId="77777777" w:rsidR="003303F6" w:rsidRPr="007F1E5F" w:rsidRDefault="003303F6" w:rsidP="003303F6">
            <w:pPr>
              <w:pStyle w:val="NoSpacing"/>
              <w:rPr>
                <w:sz w:val="20"/>
                <w:szCs w:val="20"/>
              </w:rPr>
            </w:pPr>
          </w:p>
        </w:tc>
        <w:tc>
          <w:tcPr>
            <w:tcW w:w="1381" w:type="pct"/>
          </w:tcPr>
          <w:p w14:paraId="639C68B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0269EF7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3513E6BF"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787EA4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D2300B" w:rsidRPr="007F1E5F" w14:paraId="3DD0CC96" w14:textId="77777777" w:rsidTr="0011658F">
        <w:tc>
          <w:tcPr>
            <w:tcW w:w="835" w:type="pct"/>
            <w:vMerge w:val="restart"/>
          </w:tcPr>
          <w:p w14:paraId="4084D9EA" w14:textId="77777777" w:rsidR="00D2300B" w:rsidRPr="007F1E5F" w:rsidRDefault="00D2300B" w:rsidP="00D2300B">
            <w:pPr>
              <w:pStyle w:val="NoSpacing"/>
              <w:rPr>
                <w:sz w:val="20"/>
                <w:szCs w:val="20"/>
              </w:rPr>
            </w:pPr>
            <w:r w:rsidRPr="007F1E5F">
              <w:rPr>
                <w:sz w:val="20"/>
                <w:szCs w:val="20"/>
              </w:rPr>
              <w:t>Other Tributaries</w:t>
            </w:r>
          </w:p>
        </w:tc>
        <w:tc>
          <w:tcPr>
            <w:tcW w:w="522" w:type="pct"/>
            <w:vMerge w:val="restart"/>
            <w:vAlign w:val="center"/>
          </w:tcPr>
          <w:p w14:paraId="43A8BDE6" w14:textId="77777777" w:rsidR="00D2300B" w:rsidRPr="007F1E5F" w:rsidRDefault="00D2300B" w:rsidP="00D2300B">
            <w:pPr>
              <w:pStyle w:val="NoSpacing"/>
              <w:rPr>
                <w:sz w:val="20"/>
                <w:szCs w:val="20"/>
              </w:rPr>
            </w:pPr>
            <w:r w:rsidRPr="007F1E5F">
              <w:rPr>
                <w:sz w:val="20"/>
                <w:szCs w:val="20"/>
              </w:rPr>
              <w:t>Lost Dog Creek</w:t>
            </w:r>
          </w:p>
          <w:p w14:paraId="3B89FCDE" w14:textId="77777777" w:rsidR="00C155DC" w:rsidRPr="007F1E5F" w:rsidRDefault="00C155DC" w:rsidP="00D2300B">
            <w:pPr>
              <w:pStyle w:val="NoSpacing"/>
              <w:rPr>
                <w:sz w:val="20"/>
                <w:szCs w:val="20"/>
              </w:rPr>
            </w:pPr>
            <w:r w:rsidRPr="007F1E5F">
              <w:rPr>
                <w:sz w:val="20"/>
                <w:szCs w:val="20"/>
              </w:rPr>
              <w:t>(2008)</w:t>
            </w:r>
          </w:p>
          <w:p w14:paraId="37B6A219" w14:textId="77777777" w:rsidR="00D2300B" w:rsidRPr="007F1E5F" w:rsidRDefault="00D2300B" w:rsidP="00C155DC">
            <w:pPr>
              <w:pStyle w:val="NoSpacing"/>
              <w:rPr>
                <w:sz w:val="20"/>
                <w:szCs w:val="20"/>
              </w:rPr>
            </w:pPr>
            <w:r w:rsidRPr="007F1E5F">
              <w:rPr>
                <w:sz w:val="20"/>
                <w:szCs w:val="20"/>
              </w:rPr>
              <w:t>(20</w:t>
            </w:r>
            <w:r w:rsidR="00C155DC" w:rsidRPr="007F1E5F">
              <w:rPr>
                <w:sz w:val="20"/>
                <w:szCs w:val="20"/>
              </w:rPr>
              <w:t>10</w:t>
            </w:r>
            <w:r w:rsidRPr="007F1E5F">
              <w:rPr>
                <w:sz w:val="20"/>
                <w:szCs w:val="20"/>
              </w:rPr>
              <w:t>)</w:t>
            </w:r>
          </w:p>
        </w:tc>
        <w:tc>
          <w:tcPr>
            <w:tcW w:w="1381" w:type="pct"/>
          </w:tcPr>
          <w:p w14:paraId="74755D90"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5935E43"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11942169" w14:textId="28260782" w:rsidR="00F42130" w:rsidRPr="007F1E5F" w:rsidRDefault="00F4058F" w:rsidP="00D2300B">
            <w:pPr>
              <w:pStyle w:val="NoSpacing"/>
              <w:jc w:val="center"/>
              <w:rPr>
                <w:sz w:val="20"/>
                <w:szCs w:val="20"/>
              </w:rPr>
            </w:pPr>
            <w:r>
              <w:rPr>
                <w:sz w:val="20"/>
                <w:szCs w:val="20"/>
              </w:rPr>
              <w:t>Zero</w:t>
            </w:r>
            <w:r w:rsidR="00F42130" w:rsidRPr="007F1E5F">
              <w:rPr>
                <w:sz w:val="20"/>
                <w:szCs w:val="20"/>
              </w:rPr>
              <w:t xml:space="preserve"> of </w:t>
            </w:r>
            <w:r>
              <w:rPr>
                <w:sz w:val="20"/>
                <w:szCs w:val="20"/>
              </w:rPr>
              <w:t>1</w:t>
            </w:r>
          </w:p>
          <w:p w14:paraId="7AD2704A" w14:textId="59B3B88B" w:rsidR="00D2300B" w:rsidRPr="007F1E5F" w:rsidRDefault="00CD2A44" w:rsidP="00D2300B">
            <w:pPr>
              <w:pStyle w:val="NoSpacing"/>
              <w:jc w:val="center"/>
              <w:rPr>
                <w:sz w:val="20"/>
                <w:szCs w:val="20"/>
              </w:rPr>
            </w:pPr>
            <w:r>
              <w:rPr>
                <w:sz w:val="20"/>
                <w:szCs w:val="20"/>
              </w:rPr>
              <w:t>No Data</w:t>
            </w:r>
          </w:p>
        </w:tc>
        <w:tc>
          <w:tcPr>
            <w:tcW w:w="735" w:type="pct"/>
            <w:vAlign w:val="center"/>
          </w:tcPr>
          <w:p w14:paraId="762ABB1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0587D6E" w14:textId="508B75F2" w:rsidR="00F42130" w:rsidRPr="007F1E5F" w:rsidRDefault="00F42130" w:rsidP="00D2300B">
            <w:pPr>
              <w:pStyle w:val="NoSpacing"/>
              <w:jc w:val="center"/>
              <w:rPr>
                <w:rFonts w:cstheme="minorHAnsi"/>
                <w:sz w:val="20"/>
                <w:szCs w:val="20"/>
              </w:rPr>
            </w:pPr>
          </w:p>
        </w:tc>
      </w:tr>
      <w:tr w:rsidR="00D2300B" w:rsidRPr="007F1E5F" w14:paraId="05DF2E41" w14:textId="77777777" w:rsidTr="0011658F">
        <w:tc>
          <w:tcPr>
            <w:tcW w:w="835" w:type="pct"/>
            <w:vMerge/>
          </w:tcPr>
          <w:p w14:paraId="0E45785A" w14:textId="77777777" w:rsidR="00D2300B" w:rsidRPr="007F1E5F" w:rsidRDefault="00D2300B" w:rsidP="00D2300B">
            <w:pPr>
              <w:pStyle w:val="NoSpacing"/>
              <w:rPr>
                <w:sz w:val="20"/>
                <w:szCs w:val="20"/>
              </w:rPr>
            </w:pPr>
          </w:p>
        </w:tc>
        <w:tc>
          <w:tcPr>
            <w:tcW w:w="522" w:type="pct"/>
            <w:vMerge/>
            <w:vAlign w:val="center"/>
          </w:tcPr>
          <w:p w14:paraId="1A26D0B7" w14:textId="77777777" w:rsidR="00D2300B" w:rsidRPr="007F1E5F" w:rsidRDefault="00D2300B" w:rsidP="00D2300B">
            <w:pPr>
              <w:pStyle w:val="NoSpacing"/>
              <w:rPr>
                <w:sz w:val="20"/>
                <w:szCs w:val="20"/>
              </w:rPr>
            </w:pPr>
          </w:p>
        </w:tc>
        <w:tc>
          <w:tcPr>
            <w:tcW w:w="1381" w:type="pct"/>
          </w:tcPr>
          <w:p w14:paraId="5E21C2E9"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03F5AF5"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235 mpn/100 ml</w:t>
            </w:r>
          </w:p>
        </w:tc>
        <w:tc>
          <w:tcPr>
            <w:tcW w:w="810" w:type="pct"/>
            <w:vAlign w:val="center"/>
          </w:tcPr>
          <w:p w14:paraId="29913B94" w14:textId="0F81F6C1" w:rsidR="00D2300B" w:rsidRPr="007F1E5F" w:rsidRDefault="00F4058F" w:rsidP="00D2300B">
            <w:pPr>
              <w:pStyle w:val="NoSpacing"/>
              <w:jc w:val="center"/>
              <w:rPr>
                <w:sz w:val="20"/>
                <w:szCs w:val="20"/>
              </w:rPr>
            </w:pPr>
            <w:r>
              <w:rPr>
                <w:sz w:val="20"/>
                <w:szCs w:val="20"/>
              </w:rPr>
              <w:t>Zero of 1</w:t>
            </w:r>
          </w:p>
          <w:p w14:paraId="43A756AF" w14:textId="5FF4E1E8" w:rsidR="00F42130" w:rsidRPr="007F1E5F" w:rsidRDefault="00F4058F" w:rsidP="00D2300B">
            <w:pPr>
              <w:pStyle w:val="NoSpacing"/>
              <w:jc w:val="center"/>
              <w:rPr>
                <w:sz w:val="20"/>
                <w:szCs w:val="20"/>
              </w:rPr>
            </w:pPr>
            <w:r>
              <w:rPr>
                <w:sz w:val="20"/>
                <w:szCs w:val="20"/>
              </w:rPr>
              <w:t>No Data</w:t>
            </w:r>
          </w:p>
        </w:tc>
        <w:tc>
          <w:tcPr>
            <w:tcW w:w="735" w:type="pct"/>
            <w:vAlign w:val="center"/>
          </w:tcPr>
          <w:p w14:paraId="05B56114" w14:textId="5B70AD11" w:rsidR="00D2300B" w:rsidRPr="007F1E5F" w:rsidRDefault="00F4058F" w:rsidP="00D2300B">
            <w:pPr>
              <w:pStyle w:val="NoSpacing"/>
              <w:jc w:val="center"/>
              <w:rPr>
                <w:rFonts w:cstheme="minorHAnsi"/>
                <w:sz w:val="20"/>
                <w:szCs w:val="20"/>
              </w:rPr>
            </w:pPr>
            <w:r>
              <w:rPr>
                <w:rFonts w:cstheme="minorHAnsi"/>
                <w:sz w:val="20"/>
                <w:szCs w:val="20"/>
              </w:rPr>
              <w:t>0</w:t>
            </w:r>
            <w:r w:rsidR="00D2300B" w:rsidRPr="007F1E5F">
              <w:rPr>
                <w:rFonts w:cstheme="minorHAnsi"/>
                <w:sz w:val="20"/>
                <w:szCs w:val="20"/>
              </w:rPr>
              <w:t>%</w:t>
            </w:r>
          </w:p>
          <w:p w14:paraId="1A59E627" w14:textId="1138A31A" w:rsidR="00F42130" w:rsidRPr="007F1E5F" w:rsidRDefault="00F42130" w:rsidP="00D2300B">
            <w:pPr>
              <w:pStyle w:val="NoSpacing"/>
              <w:jc w:val="center"/>
              <w:rPr>
                <w:rFonts w:cstheme="minorHAnsi"/>
                <w:sz w:val="20"/>
                <w:szCs w:val="20"/>
              </w:rPr>
            </w:pPr>
          </w:p>
        </w:tc>
      </w:tr>
      <w:tr w:rsidR="00D2300B" w:rsidRPr="007F1E5F" w14:paraId="63A1BBE2" w14:textId="77777777" w:rsidTr="0011658F">
        <w:tc>
          <w:tcPr>
            <w:tcW w:w="835" w:type="pct"/>
            <w:vMerge/>
          </w:tcPr>
          <w:p w14:paraId="5DFE1D0C" w14:textId="77777777" w:rsidR="00D2300B" w:rsidRPr="007F1E5F" w:rsidRDefault="00D2300B" w:rsidP="00D2300B">
            <w:pPr>
              <w:pStyle w:val="NoSpacing"/>
              <w:rPr>
                <w:sz w:val="20"/>
                <w:szCs w:val="20"/>
              </w:rPr>
            </w:pPr>
          </w:p>
        </w:tc>
        <w:tc>
          <w:tcPr>
            <w:tcW w:w="522" w:type="pct"/>
            <w:vMerge/>
            <w:vAlign w:val="center"/>
          </w:tcPr>
          <w:p w14:paraId="78AD405B" w14:textId="77777777" w:rsidR="00D2300B" w:rsidRPr="007F1E5F" w:rsidRDefault="00D2300B" w:rsidP="00D2300B">
            <w:pPr>
              <w:pStyle w:val="NoSpacing"/>
              <w:rPr>
                <w:sz w:val="20"/>
                <w:szCs w:val="20"/>
              </w:rPr>
            </w:pPr>
          </w:p>
        </w:tc>
        <w:tc>
          <w:tcPr>
            <w:tcW w:w="1381" w:type="pct"/>
          </w:tcPr>
          <w:p w14:paraId="298ACB96"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4CB0FBF4"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30 mg/L</w:t>
            </w:r>
          </w:p>
        </w:tc>
        <w:tc>
          <w:tcPr>
            <w:tcW w:w="810" w:type="pct"/>
            <w:vAlign w:val="center"/>
          </w:tcPr>
          <w:p w14:paraId="3CBE9DE7" w14:textId="3ACFA7E2"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1</w:t>
            </w:r>
            <w:r w:rsidRPr="007F1E5F">
              <w:rPr>
                <w:sz w:val="20"/>
                <w:szCs w:val="20"/>
              </w:rPr>
              <w:t xml:space="preserve"> </w:t>
            </w:r>
          </w:p>
          <w:p w14:paraId="77BC6DB9" w14:textId="0B11D052" w:rsidR="00F42130" w:rsidRPr="007F1E5F" w:rsidRDefault="00ED7591" w:rsidP="00D2300B">
            <w:pPr>
              <w:pStyle w:val="NoSpacing"/>
              <w:jc w:val="center"/>
              <w:rPr>
                <w:sz w:val="20"/>
                <w:szCs w:val="20"/>
              </w:rPr>
            </w:pPr>
            <w:r>
              <w:rPr>
                <w:sz w:val="20"/>
                <w:szCs w:val="20"/>
              </w:rPr>
              <w:t>No Data</w:t>
            </w:r>
          </w:p>
        </w:tc>
        <w:tc>
          <w:tcPr>
            <w:tcW w:w="735" w:type="pct"/>
            <w:vAlign w:val="center"/>
          </w:tcPr>
          <w:p w14:paraId="12CA450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74C5CEF6" w14:textId="45719655" w:rsidR="00F42130" w:rsidRPr="007F1E5F" w:rsidRDefault="00F42130" w:rsidP="00D2300B">
            <w:pPr>
              <w:pStyle w:val="NoSpacing"/>
              <w:jc w:val="center"/>
              <w:rPr>
                <w:rFonts w:cstheme="minorHAnsi"/>
                <w:sz w:val="20"/>
                <w:szCs w:val="20"/>
              </w:rPr>
            </w:pPr>
          </w:p>
        </w:tc>
      </w:tr>
      <w:tr w:rsidR="00D2300B" w:rsidRPr="007F1E5F" w14:paraId="7A7F2754" w14:textId="77777777" w:rsidTr="0011658F">
        <w:tc>
          <w:tcPr>
            <w:tcW w:w="835" w:type="pct"/>
            <w:vMerge/>
          </w:tcPr>
          <w:p w14:paraId="4EB1CB81" w14:textId="77777777" w:rsidR="00D2300B" w:rsidRPr="007F1E5F" w:rsidRDefault="00D2300B" w:rsidP="00D2300B">
            <w:pPr>
              <w:pStyle w:val="NoSpacing"/>
              <w:rPr>
                <w:sz w:val="20"/>
                <w:szCs w:val="20"/>
              </w:rPr>
            </w:pPr>
          </w:p>
        </w:tc>
        <w:tc>
          <w:tcPr>
            <w:tcW w:w="522" w:type="pct"/>
            <w:vMerge/>
            <w:vAlign w:val="center"/>
          </w:tcPr>
          <w:p w14:paraId="15D8FE1D" w14:textId="77777777" w:rsidR="00D2300B" w:rsidRPr="007F1E5F" w:rsidRDefault="00D2300B" w:rsidP="00D2300B">
            <w:pPr>
              <w:pStyle w:val="NoSpacing"/>
              <w:rPr>
                <w:sz w:val="20"/>
                <w:szCs w:val="20"/>
              </w:rPr>
            </w:pPr>
          </w:p>
        </w:tc>
        <w:tc>
          <w:tcPr>
            <w:tcW w:w="1381" w:type="pct"/>
          </w:tcPr>
          <w:p w14:paraId="409967BE"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82DA942"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AC31C85" w14:textId="09427F3B" w:rsidR="00D2300B" w:rsidRPr="007F1E5F" w:rsidRDefault="00ED7591" w:rsidP="00D2300B">
            <w:pPr>
              <w:pStyle w:val="NoSpacing"/>
              <w:jc w:val="center"/>
              <w:rPr>
                <w:sz w:val="20"/>
                <w:szCs w:val="20"/>
              </w:rPr>
            </w:pPr>
            <w:r>
              <w:rPr>
                <w:sz w:val="20"/>
                <w:szCs w:val="20"/>
              </w:rPr>
              <w:t>Zero</w:t>
            </w:r>
            <w:r w:rsidR="00D2300B" w:rsidRPr="007F1E5F">
              <w:rPr>
                <w:sz w:val="20"/>
                <w:szCs w:val="20"/>
              </w:rPr>
              <w:t xml:space="preserve"> of </w:t>
            </w:r>
            <w:r>
              <w:rPr>
                <w:sz w:val="20"/>
                <w:szCs w:val="20"/>
              </w:rPr>
              <w:t>1</w:t>
            </w:r>
          </w:p>
          <w:p w14:paraId="5A2A0876" w14:textId="3308D4F8" w:rsidR="00F42130" w:rsidRPr="007F1E5F" w:rsidRDefault="00ED7591" w:rsidP="00ED7591">
            <w:pPr>
              <w:pStyle w:val="NoSpacing"/>
              <w:jc w:val="center"/>
              <w:rPr>
                <w:sz w:val="20"/>
                <w:szCs w:val="20"/>
              </w:rPr>
            </w:pPr>
            <w:r>
              <w:rPr>
                <w:sz w:val="20"/>
                <w:szCs w:val="20"/>
              </w:rPr>
              <w:t>1</w:t>
            </w:r>
            <w:r w:rsidR="00F42130" w:rsidRPr="007F1E5F">
              <w:rPr>
                <w:sz w:val="20"/>
                <w:szCs w:val="20"/>
              </w:rPr>
              <w:t xml:space="preserve"> of</w:t>
            </w:r>
            <w:r>
              <w:rPr>
                <w:sz w:val="20"/>
                <w:szCs w:val="20"/>
              </w:rPr>
              <w:t xml:space="preserve"> 1</w:t>
            </w:r>
          </w:p>
        </w:tc>
        <w:tc>
          <w:tcPr>
            <w:tcW w:w="735" w:type="pct"/>
            <w:vAlign w:val="center"/>
          </w:tcPr>
          <w:p w14:paraId="19937129" w14:textId="74DEFFC3"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4868E0A6" w14:textId="2A06DB98" w:rsidR="00F42130" w:rsidRPr="007F1E5F" w:rsidRDefault="00ED7591" w:rsidP="00D2300B">
            <w:pPr>
              <w:pStyle w:val="NoSpacing"/>
              <w:jc w:val="center"/>
              <w:rPr>
                <w:rFonts w:cstheme="minorHAnsi"/>
                <w:sz w:val="20"/>
                <w:szCs w:val="20"/>
              </w:rPr>
            </w:pPr>
            <w:r>
              <w:rPr>
                <w:rFonts w:cstheme="minorHAnsi"/>
                <w:sz w:val="20"/>
                <w:szCs w:val="20"/>
              </w:rPr>
              <w:t>10</w:t>
            </w:r>
            <w:r w:rsidR="00F42130" w:rsidRPr="007F1E5F">
              <w:rPr>
                <w:rFonts w:cstheme="minorHAnsi"/>
                <w:sz w:val="20"/>
                <w:szCs w:val="20"/>
              </w:rPr>
              <w:t>0%</w:t>
            </w:r>
          </w:p>
        </w:tc>
      </w:tr>
      <w:tr w:rsidR="00D2300B" w:rsidRPr="007F1E5F" w14:paraId="2B614ACE" w14:textId="77777777" w:rsidTr="00F42130">
        <w:tc>
          <w:tcPr>
            <w:tcW w:w="835" w:type="pct"/>
            <w:vMerge/>
          </w:tcPr>
          <w:p w14:paraId="7B14B859" w14:textId="77777777" w:rsidR="00D2300B" w:rsidRPr="007F1E5F" w:rsidRDefault="00D2300B" w:rsidP="00D2300B">
            <w:pPr>
              <w:pStyle w:val="NoSpacing"/>
              <w:rPr>
                <w:sz w:val="20"/>
                <w:szCs w:val="20"/>
              </w:rPr>
            </w:pPr>
          </w:p>
        </w:tc>
        <w:tc>
          <w:tcPr>
            <w:tcW w:w="522" w:type="pct"/>
            <w:vMerge/>
            <w:vAlign w:val="center"/>
          </w:tcPr>
          <w:p w14:paraId="64F131D4" w14:textId="77777777" w:rsidR="00D2300B" w:rsidRPr="007F1E5F" w:rsidRDefault="00D2300B" w:rsidP="00D2300B">
            <w:pPr>
              <w:pStyle w:val="NoSpacing"/>
              <w:rPr>
                <w:sz w:val="20"/>
                <w:szCs w:val="20"/>
              </w:rPr>
            </w:pPr>
          </w:p>
        </w:tc>
        <w:tc>
          <w:tcPr>
            <w:tcW w:w="1381" w:type="pct"/>
          </w:tcPr>
          <w:p w14:paraId="141189D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FE14E7F" w14:textId="77777777" w:rsidR="00D2300B" w:rsidRPr="007F1E5F" w:rsidRDefault="00D2300B" w:rsidP="00F42130">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018D5F18" w14:textId="77777777" w:rsidR="00F42130" w:rsidRPr="007F1E5F" w:rsidRDefault="00F42130" w:rsidP="00F42130">
            <w:pPr>
              <w:pStyle w:val="NoSpacing"/>
              <w:jc w:val="center"/>
              <w:rPr>
                <w:sz w:val="20"/>
                <w:szCs w:val="20"/>
              </w:rPr>
            </w:pPr>
            <w:r w:rsidRPr="007F1E5F">
              <w:rPr>
                <w:sz w:val="20"/>
                <w:szCs w:val="20"/>
              </w:rPr>
              <w:t>Zero of 1</w:t>
            </w:r>
          </w:p>
          <w:p w14:paraId="2785C010" w14:textId="333CD50A" w:rsidR="00F42130" w:rsidRPr="007F1E5F" w:rsidRDefault="00ED7591" w:rsidP="00F42130">
            <w:pPr>
              <w:pStyle w:val="NoSpacing"/>
              <w:jc w:val="center"/>
              <w:rPr>
                <w:sz w:val="20"/>
                <w:szCs w:val="20"/>
              </w:rPr>
            </w:pPr>
            <w:r>
              <w:rPr>
                <w:sz w:val="20"/>
                <w:szCs w:val="20"/>
              </w:rPr>
              <w:t>No Data</w:t>
            </w:r>
          </w:p>
        </w:tc>
        <w:tc>
          <w:tcPr>
            <w:tcW w:w="735" w:type="pct"/>
            <w:vAlign w:val="center"/>
          </w:tcPr>
          <w:p w14:paraId="5125DCF6" w14:textId="77777777" w:rsidR="00D2300B" w:rsidRPr="007F1E5F" w:rsidRDefault="00D2300B" w:rsidP="00F42130">
            <w:pPr>
              <w:pStyle w:val="NoSpacing"/>
              <w:jc w:val="center"/>
              <w:rPr>
                <w:rFonts w:cstheme="minorHAnsi"/>
                <w:sz w:val="20"/>
                <w:szCs w:val="20"/>
              </w:rPr>
            </w:pPr>
            <w:r w:rsidRPr="007F1E5F">
              <w:rPr>
                <w:rFonts w:cstheme="minorHAnsi"/>
                <w:sz w:val="20"/>
                <w:szCs w:val="20"/>
              </w:rPr>
              <w:t>0%</w:t>
            </w:r>
          </w:p>
          <w:p w14:paraId="349AA2B8" w14:textId="3FC5A87D" w:rsidR="00F42130" w:rsidRPr="007F1E5F" w:rsidRDefault="00F42130" w:rsidP="00F42130">
            <w:pPr>
              <w:pStyle w:val="NoSpacing"/>
              <w:jc w:val="center"/>
              <w:rPr>
                <w:rFonts w:cstheme="minorHAnsi"/>
                <w:sz w:val="20"/>
                <w:szCs w:val="20"/>
              </w:rPr>
            </w:pPr>
          </w:p>
        </w:tc>
      </w:tr>
      <w:tr w:rsidR="00D2300B" w:rsidRPr="007F1E5F" w14:paraId="066BC40F" w14:textId="77777777" w:rsidTr="0011658F">
        <w:tc>
          <w:tcPr>
            <w:tcW w:w="835" w:type="pct"/>
            <w:vMerge/>
          </w:tcPr>
          <w:p w14:paraId="4E7F9222" w14:textId="77777777" w:rsidR="00D2300B" w:rsidRPr="007F1E5F" w:rsidRDefault="00D2300B" w:rsidP="00D2300B">
            <w:pPr>
              <w:pStyle w:val="NoSpacing"/>
              <w:rPr>
                <w:sz w:val="20"/>
                <w:szCs w:val="20"/>
              </w:rPr>
            </w:pPr>
          </w:p>
        </w:tc>
        <w:tc>
          <w:tcPr>
            <w:tcW w:w="522" w:type="pct"/>
            <w:vMerge/>
            <w:vAlign w:val="center"/>
          </w:tcPr>
          <w:p w14:paraId="0F15FF44" w14:textId="77777777" w:rsidR="00D2300B" w:rsidRPr="007F1E5F" w:rsidRDefault="00D2300B" w:rsidP="00D2300B">
            <w:pPr>
              <w:pStyle w:val="NoSpacing"/>
              <w:rPr>
                <w:sz w:val="20"/>
                <w:szCs w:val="20"/>
              </w:rPr>
            </w:pPr>
          </w:p>
        </w:tc>
        <w:tc>
          <w:tcPr>
            <w:tcW w:w="1381" w:type="pct"/>
          </w:tcPr>
          <w:p w14:paraId="59EE902B"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01DB1DD" w14:textId="77777777" w:rsidR="00D2300B" w:rsidRPr="007F1E5F" w:rsidRDefault="00D2300B" w:rsidP="00D2300B">
            <w:pPr>
              <w:pStyle w:val="NoSpacing"/>
              <w:rPr>
                <w:sz w:val="20"/>
                <w:szCs w:val="20"/>
              </w:rPr>
            </w:pPr>
          </w:p>
        </w:tc>
        <w:tc>
          <w:tcPr>
            <w:tcW w:w="717" w:type="pct"/>
            <w:vAlign w:val="center"/>
          </w:tcPr>
          <w:p w14:paraId="7E3D48DE"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02167D5"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C992188" w14:textId="6B9E51EC"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1</w:t>
            </w:r>
          </w:p>
          <w:p w14:paraId="183323E1" w14:textId="770D6924" w:rsidR="00F42130" w:rsidRPr="007F1E5F" w:rsidRDefault="00ED7591" w:rsidP="00ED7591">
            <w:pPr>
              <w:pStyle w:val="NoSpacing"/>
              <w:jc w:val="center"/>
              <w:rPr>
                <w:sz w:val="20"/>
                <w:szCs w:val="20"/>
              </w:rPr>
            </w:pPr>
            <w:r>
              <w:rPr>
                <w:sz w:val="20"/>
                <w:szCs w:val="20"/>
              </w:rPr>
              <w:t>No Data</w:t>
            </w:r>
          </w:p>
        </w:tc>
        <w:tc>
          <w:tcPr>
            <w:tcW w:w="735" w:type="pct"/>
            <w:vAlign w:val="center"/>
          </w:tcPr>
          <w:p w14:paraId="58DF37C7" w14:textId="58877287" w:rsidR="00F42130" w:rsidRPr="007F1E5F" w:rsidRDefault="00D2300B" w:rsidP="00ED7591">
            <w:pPr>
              <w:pStyle w:val="NoSpacing"/>
              <w:jc w:val="center"/>
              <w:rPr>
                <w:rFonts w:cstheme="minorHAnsi"/>
                <w:sz w:val="20"/>
                <w:szCs w:val="20"/>
              </w:rPr>
            </w:pPr>
            <w:r w:rsidRPr="007F1E5F">
              <w:rPr>
                <w:rFonts w:cstheme="minorHAnsi"/>
                <w:sz w:val="20"/>
                <w:szCs w:val="20"/>
              </w:rPr>
              <w:t>0%</w:t>
            </w:r>
          </w:p>
        </w:tc>
      </w:tr>
      <w:tr w:rsidR="00D2300B" w:rsidRPr="007F1E5F" w14:paraId="6B3B56A0" w14:textId="77777777" w:rsidTr="0011658F">
        <w:tc>
          <w:tcPr>
            <w:tcW w:w="835" w:type="pct"/>
            <w:vMerge/>
          </w:tcPr>
          <w:p w14:paraId="6F4D231A" w14:textId="77777777" w:rsidR="00D2300B" w:rsidRPr="007F1E5F" w:rsidRDefault="00D2300B" w:rsidP="00D2300B">
            <w:pPr>
              <w:pStyle w:val="NoSpacing"/>
              <w:rPr>
                <w:sz w:val="20"/>
                <w:szCs w:val="20"/>
              </w:rPr>
            </w:pPr>
          </w:p>
        </w:tc>
        <w:tc>
          <w:tcPr>
            <w:tcW w:w="522" w:type="pct"/>
            <w:vMerge/>
            <w:vAlign w:val="center"/>
          </w:tcPr>
          <w:p w14:paraId="7D488A5D" w14:textId="77777777" w:rsidR="00D2300B" w:rsidRPr="007F1E5F" w:rsidRDefault="00D2300B" w:rsidP="00D2300B">
            <w:pPr>
              <w:pStyle w:val="NoSpacing"/>
              <w:rPr>
                <w:sz w:val="20"/>
                <w:szCs w:val="20"/>
              </w:rPr>
            </w:pPr>
          </w:p>
        </w:tc>
        <w:tc>
          <w:tcPr>
            <w:tcW w:w="1381" w:type="pct"/>
          </w:tcPr>
          <w:p w14:paraId="62F0FD9B"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523E0BD5"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3158D321"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37A87048" w14:textId="6E0D1BFC" w:rsidR="00D2300B" w:rsidRDefault="00ED7591" w:rsidP="00D2300B">
            <w:pPr>
              <w:pStyle w:val="NoSpacing"/>
              <w:jc w:val="center"/>
              <w:rPr>
                <w:sz w:val="20"/>
                <w:szCs w:val="20"/>
              </w:rPr>
            </w:pPr>
            <w:r>
              <w:rPr>
                <w:sz w:val="20"/>
                <w:szCs w:val="20"/>
              </w:rPr>
              <w:t>1 of 1</w:t>
            </w:r>
          </w:p>
          <w:p w14:paraId="1EDE3160" w14:textId="77777777" w:rsidR="00F42130" w:rsidRDefault="00ED7591" w:rsidP="00ED7591">
            <w:pPr>
              <w:pStyle w:val="NoSpacing"/>
              <w:jc w:val="center"/>
              <w:rPr>
                <w:sz w:val="20"/>
                <w:szCs w:val="20"/>
              </w:rPr>
            </w:pPr>
            <w:r>
              <w:rPr>
                <w:sz w:val="20"/>
                <w:szCs w:val="20"/>
              </w:rPr>
              <w:t>1 of 1</w:t>
            </w:r>
          </w:p>
          <w:p w14:paraId="4D18EE5D" w14:textId="77777777" w:rsidR="00883AED" w:rsidRDefault="00883AED" w:rsidP="00ED7591">
            <w:pPr>
              <w:pStyle w:val="NoSpacing"/>
              <w:jc w:val="center"/>
              <w:rPr>
                <w:sz w:val="20"/>
                <w:szCs w:val="20"/>
              </w:rPr>
            </w:pPr>
            <w:r>
              <w:rPr>
                <w:sz w:val="20"/>
                <w:szCs w:val="20"/>
              </w:rPr>
              <w:t>1 of 1</w:t>
            </w:r>
          </w:p>
          <w:p w14:paraId="2AC672D9" w14:textId="72CD4E76" w:rsidR="00883AED" w:rsidRPr="007F1E5F" w:rsidRDefault="00883AED" w:rsidP="00ED7591">
            <w:pPr>
              <w:pStyle w:val="NoSpacing"/>
              <w:jc w:val="center"/>
              <w:rPr>
                <w:sz w:val="20"/>
                <w:szCs w:val="20"/>
              </w:rPr>
            </w:pPr>
            <w:r>
              <w:rPr>
                <w:sz w:val="20"/>
                <w:szCs w:val="20"/>
              </w:rPr>
              <w:t>1 of 1</w:t>
            </w:r>
          </w:p>
        </w:tc>
        <w:tc>
          <w:tcPr>
            <w:tcW w:w="735" w:type="pct"/>
            <w:vAlign w:val="center"/>
          </w:tcPr>
          <w:p w14:paraId="1A30BF3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49480A2A" w14:textId="77777777" w:rsidR="00C155DC" w:rsidRDefault="00F42130" w:rsidP="00ED7591">
            <w:pPr>
              <w:pStyle w:val="NoSpacing"/>
              <w:jc w:val="center"/>
              <w:rPr>
                <w:rFonts w:cstheme="minorHAnsi"/>
                <w:sz w:val="20"/>
                <w:szCs w:val="20"/>
              </w:rPr>
            </w:pPr>
            <w:r w:rsidRPr="007F1E5F">
              <w:rPr>
                <w:rFonts w:cstheme="minorHAnsi"/>
                <w:sz w:val="20"/>
                <w:szCs w:val="20"/>
              </w:rPr>
              <w:t>100%</w:t>
            </w:r>
          </w:p>
          <w:p w14:paraId="7D35D3BF" w14:textId="77777777" w:rsidR="00883AED" w:rsidRDefault="00883AED" w:rsidP="00ED7591">
            <w:pPr>
              <w:pStyle w:val="NoSpacing"/>
              <w:jc w:val="center"/>
              <w:rPr>
                <w:rFonts w:cstheme="minorHAnsi"/>
                <w:sz w:val="20"/>
                <w:szCs w:val="20"/>
              </w:rPr>
            </w:pPr>
            <w:r>
              <w:rPr>
                <w:rFonts w:cstheme="minorHAnsi"/>
                <w:sz w:val="20"/>
                <w:szCs w:val="20"/>
              </w:rPr>
              <w:t>100%</w:t>
            </w:r>
          </w:p>
          <w:p w14:paraId="4C1C0D69" w14:textId="1509391B" w:rsidR="00883AED" w:rsidRPr="007F1E5F" w:rsidRDefault="00883AED" w:rsidP="00ED7591">
            <w:pPr>
              <w:pStyle w:val="NoSpacing"/>
              <w:jc w:val="center"/>
              <w:rPr>
                <w:rFonts w:cstheme="minorHAnsi"/>
                <w:sz w:val="20"/>
                <w:szCs w:val="20"/>
              </w:rPr>
            </w:pPr>
            <w:r>
              <w:rPr>
                <w:rFonts w:cstheme="minorHAnsi"/>
                <w:sz w:val="20"/>
                <w:szCs w:val="20"/>
              </w:rPr>
              <w:t>100%</w:t>
            </w:r>
          </w:p>
        </w:tc>
      </w:tr>
      <w:tr w:rsidR="00D2300B" w:rsidRPr="007F1E5F" w14:paraId="23B2BC21" w14:textId="77777777" w:rsidTr="0011658F">
        <w:tc>
          <w:tcPr>
            <w:tcW w:w="835" w:type="pct"/>
            <w:vMerge/>
          </w:tcPr>
          <w:p w14:paraId="5E771E07" w14:textId="507D525B" w:rsidR="00D2300B" w:rsidRPr="007F1E5F" w:rsidRDefault="00D2300B" w:rsidP="00D2300B">
            <w:pPr>
              <w:pStyle w:val="NoSpacing"/>
              <w:rPr>
                <w:sz w:val="20"/>
                <w:szCs w:val="20"/>
              </w:rPr>
            </w:pPr>
          </w:p>
        </w:tc>
        <w:tc>
          <w:tcPr>
            <w:tcW w:w="522" w:type="pct"/>
            <w:vMerge/>
            <w:vAlign w:val="center"/>
          </w:tcPr>
          <w:p w14:paraId="1AC7CD95" w14:textId="77777777" w:rsidR="00D2300B" w:rsidRPr="007F1E5F" w:rsidRDefault="00D2300B" w:rsidP="00D2300B">
            <w:pPr>
              <w:pStyle w:val="NoSpacing"/>
              <w:rPr>
                <w:sz w:val="20"/>
                <w:szCs w:val="20"/>
              </w:rPr>
            </w:pPr>
          </w:p>
        </w:tc>
        <w:tc>
          <w:tcPr>
            <w:tcW w:w="1381" w:type="pct"/>
          </w:tcPr>
          <w:p w14:paraId="7E269B33"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1CFE12"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354BCCD6"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37FDEE7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12D24A62" w14:textId="77777777" w:rsidTr="0011658F">
        <w:tc>
          <w:tcPr>
            <w:tcW w:w="835" w:type="pct"/>
            <w:vMerge/>
          </w:tcPr>
          <w:p w14:paraId="1AE7F07E" w14:textId="77777777" w:rsidR="00D2300B" w:rsidRPr="007F1E5F" w:rsidRDefault="00D2300B" w:rsidP="00D2300B">
            <w:pPr>
              <w:pStyle w:val="NoSpacing"/>
              <w:rPr>
                <w:sz w:val="20"/>
                <w:szCs w:val="20"/>
              </w:rPr>
            </w:pPr>
          </w:p>
        </w:tc>
        <w:tc>
          <w:tcPr>
            <w:tcW w:w="522" w:type="pct"/>
            <w:vMerge w:val="restart"/>
            <w:vAlign w:val="center"/>
          </w:tcPr>
          <w:p w14:paraId="4F01D595" w14:textId="77777777" w:rsidR="00D2300B" w:rsidRPr="007F1E5F" w:rsidRDefault="00D2300B" w:rsidP="00D2300B">
            <w:pPr>
              <w:pStyle w:val="NoSpacing"/>
              <w:rPr>
                <w:sz w:val="20"/>
                <w:szCs w:val="20"/>
              </w:rPr>
            </w:pPr>
            <w:r w:rsidRPr="007F1E5F">
              <w:rPr>
                <w:sz w:val="20"/>
                <w:szCs w:val="20"/>
              </w:rPr>
              <w:t>POT1</w:t>
            </w:r>
          </w:p>
          <w:p w14:paraId="146B9DBB" w14:textId="77777777" w:rsidR="00F42130" w:rsidRPr="007F1E5F" w:rsidRDefault="00F42130" w:rsidP="00D2300B">
            <w:pPr>
              <w:pStyle w:val="NoSpacing"/>
              <w:rPr>
                <w:sz w:val="20"/>
                <w:szCs w:val="20"/>
              </w:rPr>
            </w:pPr>
            <w:r w:rsidRPr="007F1E5F">
              <w:rPr>
                <w:sz w:val="20"/>
                <w:szCs w:val="20"/>
              </w:rPr>
              <w:t>(2008)</w:t>
            </w:r>
          </w:p>
          <w:p w14:paraId="7F8ED849" w14:textId="77777777" w:rsidR="00D2300B" w:rsidRPr="007F1E5F" w:rsidRDefault="00D2300B" w:rsidP="00C155DC">
            <w:pPr>
              <w:pStyle w:val="NoSpacing"/>
              <w:rPr>
                <w:sz w:val="20"/>
                <w:szCs w:val="20"/>
              </w:rPr>
            </w:pPr>
            <w:r w:rsidRPr="007F1E5F">
              <w:rPr>
                <w:sz w:val="20"/>
                <w:szCs w:val="20"/>
              </w:rPr>
              <w:t>(20</w:t>
            </w:r>
            <w:r w:rsidR="00C155DC" w:rsidRPr="007F1E5F">
              <w:rPr>
                <w:sz w:val="20"/>
                <w:szCs w:val="20"/>
              </w:rPr>
              <w:t>10</w:t>
            </w:r>
            <w:r w:rsidRPr="007F1E5F">
              <w:rPr>
                <w:sz w:val="20"/>
                <w:szCs w:val="20"/>
              </w:rPr>
              <w:t>)</w:t>
            </w:r>
          </w:p>
        </w:tc>
        <w:tc>
          <w:tcPr>
            <w:tcW w:w="1381" w:type="pct"/>
          </w:tcPr>
          <w:p w14:paraId="260C620E"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441A7E8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47754A9A" w14:textId="165755EC" w:rsidR="004C2B87" w:rsidRPr="007F1E5F" w:rsidRDefault="00ED7591" w:rsidP="00C155DC">
            <w:pPr>
              <w:pStyle w:val="NoSpacing"/>
              <w:jc w:val="center"/>
              <w:rPr>
                <w:sz w:val="20"/>
                <w:szCs w:val="20"/>
              </w:rPr>
            </w:pPr>
            <w:r>
              <w:rPr>
                <w:sz w:val="20"/>
                <w:szCs w:val="20"/>
              </w:rPr>
              <w:t>3</w:t>
            </w:r>
            <w:r w:rsidR="004C2B87" w:rsidRPr="007F1E5F">
              <w:rPr>
                <w:sz w:val="20"/>
                <w:szCs w:val="20"/>
              </w:rPr>
              <w:t xml:space="preserve"> of </w:t>
            </w:r>
            <w:r>
              <w:rPr>
                <w:sz w:val="20"/>
                <w:szCs w:val="20"/>
              </w:rPr>
              <w:t>6</w:t>
            </w:r>
          </w:p>
          <w:p w14:paraId="79BBC0F2" w14:textId="0D902C64" w:rsidR="00D2300B" w:rsidRPr="007F1E5F" w:rsidRDefault="00ED7591" w:rsidP="00C155DC">
            <w:pPr>
              <w:pStyle w:val="NoSpacing"/>
              <w:jc w:val="center"/>
              <w:rPr>
                <w:sz w:val="20"/>
                <w:szCs w:val="20"/>
              </w:rPr>
            </w:pPr>
            <w:r>
              <w:rPr>
                <w:sz w:val="20"/>
                <w:szCs w:val="20"/>
              </w:rPr>
              <w:t>No Data</w:t>
            </w:r>
          </w:p>
        </w:tc>
        <w:tc>
          <w:tcPr>
            <w:tcW w:w="735" w:type="pct"/>
            <w:vAlign w:val="center"/>
          </w:tcPr>
          <w:p w14:paraId="32E5FD4D" w14:textId="105D9105" w:rsidR="004C2B87" w:rsidRPr="007F1E5F" w:rsidRDefault="00ED7591" w:rsidP="00D2300B">
            <w:pPr>
              <w:pStyle w:val="NoSpacing"/>
              <w:jc w:val="center"/>
              <w:rPr>
                <w:rFonts w:cstheme="minorHAnsi"/>
                <w:sz w:val="20"/>
                <w:szCs w:val="20"/>
              </w:rPr>
            </w:pPr>
            <w:r>
              <w:rPr>
                <w:rFonts w:cstheme="minorHAnsi"/>
                <w:sz w:val="20"/>
                <w:szCs w:val="20"/>
              </w:rPr>
              <w:t>50</w:t>
            </w:r>
            <w:r w:rsidR="004C2B87" w:rsidRPr="007F1E5F">
              <w:rPr>
                <w:rFonts w:cstheme="minorHAnsi"/>
                <w:sz w:val="20"/>
                <w:szCs w:val="20"/>
              </w:rPr>
              <w:t>%</w:t>
            </w:r>
          </w:p>
          <w:p w14:paraId="3C333057" w14:textId="6F03B7A4" w:rsidR="00D2300B" w:rsidRPr="007F1E5F" w:rsidRDefault="00D2300B" w:rsidP="00ED7591">
            <w:pPr>
              <w:pStyle w:val="NoSpacing"/>
              <w:rPr>
                <w:rFonts w:cstheme="minorHAnsi"/>
                <w:sz w:val="20"/>
                <w:szCs w:val="20"/>
              </w:rPr>
            </w:pPr>
          </w:p>
        </w:tc>
      </w:tr>
      <w:tr w:rsidR="00D2300B" w:rsidRPr="007F1E5F" w14:paraId="5AE1FDAF" w14:textId="77777777" w:rsidTr="0011658F">
        <w:tc>
          <w:tcPr>
            <w:tcW w:w="835" w:type="pct"/>
            <w:vMerge/>
          </w:tcPr>
          <w:p w14:paraId="287C3DBC" w14:textId="77777777" w:rsidR="00D2300B" w:rsidRPr="007F1E5F" w:rsidRDefault="00D2300B" w:rsidP="00D2300B">
            <w:pPr>
              <w:pStyle w:val="NoSpacing"/>
              <w:rPr>
                <w:sz w:val="20"/>
                <w:szCs w:val="20"/>
              </w:rPr>
            </w:pPr>
          </w:p>
        </w:tc>
        <w:tc>
          <w:tcPr>
            <w:tcW w:w="522" w:type="pct"/>
            <w:vMerge/>
            <w:vAlign w:val="center"/>
          </w:tcPr>
          <w:p w14:paraId="41592E9D" w14:textId="77777777" w:rsidR="00D2300B" w:rsidRPr="007F1E5F" w:rsidRDefault="00D2300B" w:rsidP="00D2300B">
            <w:pPr>
              <w:pStyle w:val="NoSpacing"/>
              <w:rPr>
                <w:sz w:val="20"/>
                <w:szCs w:val="20"/>
              </w:rPr>
            </w:pPr>
          </w:p>
        </w:tc>
        <w:tc>
          <w:tcPr>
            <w:tcW w:w="1381" w:type="pct"/>
          </w:tcPr>
          <w:p w14:paraId="155E044B"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2D7811E"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235 mpn/100 ml</w:t>
            </w:r>
          </w:p>
        </w:tc>
        <w:tc>
          <w:tcPr>
            <w:tcW w:w="810" w:type="pct"/>
            <w:vAlign w:val="center"/>
          </w:tcPr>
          <w:p w14:paraId="30814DDE" w14:textId="79B4E256" w:rsidR="00D2300B" w:rsidRPr="007F1E5F" w:rsidRDefault="00D2300B" w:rsidP="00D2300B">
            <w:pPr>
              <w:pStyle w:val="NoSpacing"/>
              <w:jc w:val="center"/>
              <w:rPr>
                <w:sz w:val="20"/>
                <w:szCs w:val="20"/>
              </w:rPr>
            </w:pPr>
            <w:r w:rsidRPr="007F1E5F">
              <w:rPr>
                <w:sz w:val="20"/>
                <w:szCs w:val="20"/>
              </w:rPr>
              <w:t xml:space="preserve">3 of </w:t>
            </w:r>
            <w:r w:rsidR="00ED7591">
              <w:rPr>
                <w:sz w:val="20"/>
                <w:szCs w:val="20"/>
              </w:rPr>
              <w:t>6</w:t>
            </w:r>
          </w:p>
          <w:p w14:paraId="6B94FBB0" w14:textId="512D81DC" w:rsidR="004C2B87" w:rsidRPr="007F1E5F" w:rsidRDefault="00ED7591" w:rsidP="00ED7591">
            <w:pPr>
              <w:pStyle w:val="NoSpacing"/>
              <w:jc w:val="center"/>
              <w:rPr>
                <w:sz w:val="20"/>
                <w:szCs w:val="20"/>
              </w:rPr>
            </w:pPr>
            <w:r>
              <w:rPr>
                <w:sz w:val="20"/>
                <w:szCs w:val="20"/>
              </w:rPr>
              <w:t xml:space="preserve">2 </w:t>
            </w:r>
            <w:r w:rsidR="004C2B87" w:rsidRPr="007F1E5F">
              <w:rPr>
                <w:sz w:val="20"/>
                <w:szCs w:val="20"/>
              </w:rPr>
              <w:t xml:space="preserve">of </w:t>
            </w:r>
            <w:r>
              <w:rPr>
                <w:sz w:val="20"/>
                <w:szCs w:val="20"/>
              </w:rPr>
              <w:t>3</w:t>
            </w:r>
          </w:p>
        </w:tc>
        <w:tc>
          <w:tcPr>
            <w:tcW w:w="735" w:type="pct"/>
            <w:vAlign w:val="center"/>
          </w:tcPr>
          <w:p w14:paraId="4D887810" w14:textId="5D4A8F4F" w:rsidR="00D2300B" w:rsidRPr="007F1E5F" w:rsidRDefault="00ED7591" w:rsidP="00D2300B">
            <w:pPr>
              <w:pStyle w:val="NoSpacing"/>
              <w:jc w:val="center"/>
              <w:rPr>
                <w:rFonts w:cstheme="minorHAnsi"/>
                <w:sz w:val="20"/>
                <w:szCs w:val="20"/>
              </w:rPr>
            </w:pPr>
            <w:r>
              <w:rPr>
                <w:rFonts w:cstheme="minorHAnsi"/>
                <w:sz w:val="20"/>
                <w:szCs w:val="20"/>
              </w:rPr>
              <w:t>5</w:t>
            </w:r>
            <w:r w:rsidR="00D2300B" w:rsidRPr="007F1E5F">
              <w:rPr>
                <w:rFonts w:cstheme="minorHAnsi"/>
                <w:sz w:val="20"/>
                <w:szCs w:val="20"/>
              </w:rPr>
              <w:t>0%</w:t>
            </w:r>
          </w:p>
          <w:p w14:paraId="0772D1A9" w14:textId="1D5EA861" w:rsidR="004C2B87" w:rsidRPr="007F1E5F" w:rsidRDefault="004C2B87" w:rsidP="00ED7591">
            <w:pPr>
              <w:pStyle w:val="NoSpacing"/>
              <w:jc w:val="center"/>
              <w:rPr>
                <w:rFonts w:cstheme="minorHAnsi"/>
                <w:sz w:val="20"/>
                <w:szCs w:val="20"/>
              </w:rPr>
            </w:pPr>
            <w:r w:rsidRPr="007F1E5F">
              <w:rPr>
                <w:rFonts w:cstheme="minorHAnsi"/>
                <w:sz w:val="20"/>
                <w:szCs w:val="20"/>
              </w:rPr>
              <w:t>6</w:t>
            </w:r>
            <w:r w:rsidR="00ED7591">
              <w:rPr>
                <w:rFonts w:cstheme="minorHAnsi"/>
                <w:sz w:val="20"/>
                <w:szCs w:val="20"/>
              </w:rPr>
              <w:t>7</w:t>
            </w:r>
            <w:r w:rsidRPr="007F1E5F">
              <w:rPr>
                <w:rFonts w:cstheme="minorHAnsi"/>
                <w:sz w:val="20"/>
                <w:szCs w:val="20"/>
              </w:rPr>
              <w:t>%</w:t>
            </w:r>
          </w:p>
        </w:tc>
      </w:tr>
      <w:tr w:rsidR="00D2300B" w:rsidRPr="007F1E5F" w14:paraId="1CD9C30C" w14:textId="77777777" w:rsidTr="0011658F">
        <w:tc>
          <w:tcPr>
            <w:tcW w:w="835" w:type="pct"/>
            <w:vMerge/>
          </w:tcPr>
          <w:p w14:paraId="2ACE12BE" w14:textId="77777777" w:rsidR="00D2300B" w:rsidRPr="007F1E5F" w:rsidRDefault="00D2300B" w:rsidP="00D2300B">
            <w:pPr>
              <w:pStyle w:val="NoSpacing"/>
              <w:rPr>
                <w:sz w:val="20"/>
                <w:szCs w:val="20"/>
              </w:rPr>
            </w:pPr>
          </w:p>
        </w:tc>
        <w:tc>
          <w:tcPr>
            <w:tcW w:w="522" w:type="pct"/>
            <w:vMerge/>
            <w:vAlign w:val="center"/>
          </w:tcPr>
          <w:p w14:paraId="3EB1D9A4" w14:textId="77777777" w:rsidR="00D2300B" w:rsidRPr="007F1E5F" w:rsidRDefault="00D2300B" w:rsidP="00D2300B">
            <w:pPr>
              <w:pStyle w:val="NoSpacing"/>
              <w:rPr>
                <w:sz w:val="20"/>
                <w:szCs w:val="20"/>
              </w:rPr>
            </w:pPr>
          </w:p>
        </w:tc>
        <w:tc>
          <w:tcPr>
            <w:tcW w:w="1381" w:type="pct"/>
          </w:tcPr>
          <w:p w14:paraId="47F74185"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73995618" w14:textId="53B6982C"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w:t>
            </w:r>
            <w:r w:rsidR="00ED7591">
              <w:rPr>
                <w:rFonts w:ascii="Calibri" w:hAnsi="Calibri"/>
                <w:sz w:val="20"/>
                <w:szCs w:val="20"/>
              </w:rPr>
              <w:t xml:space="preserve">&gt; </w:t>
            </w:r>
            <w:r w:rsidRPr="007F1E5F">
              <w:rPr>
                <w:rFonts w:ascii="Calibri" w:hAnsi="Calibri"/>
                <w:sz w:val="20"/>
                <w:szCs w:val="20"/>
              </w:rPr>
              <w:t>30 mg/L</w:t>
            </w:r>
          </w:p>
        </w:tc>
        <w:tc>
          <w:tcPr>
            <w:tcW w:w="810" w:type="pct"/>
            <w:vAlign w:val="center"/>
          </w:tcPr>
          <w:p w14:paraId="5C88BB32" w14:textId="4ABEB617"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6</w:t>
            </w:r>
            <w:r w:rsidRPr="007F1E5F">
              <w:rPr>
                <w:sz w:val="20"/>
                <w:szCs w:val="20"/>
              </w:rPr>
              <w:t xml:space="preserve"> </w:t>
            </w:r>
          </w:p>
          <w:p w14:paraId="04825D56" w14:textId="1F88872D" w:rsidR="004C2B87" w:rsidRPr="007F1E5F" w:rsidRDefault="004C2B87" w:rsidP="00ED7591">
            <w:pPr>
              <w:pStyle w:val="NoSpacing"/>
              <w:jc w:val="center"/>
              <w:rPr>
                <w:sz w:val="20"/>
                <w:szCs w:val="20"/>
              </w:rPr>
            </w:pPr>
            <w:r w:rsidRPr="007F1E5F">
              <w:rPr>
                <w:sz w:val="20"/>
                <w:szCs w:val="20"/>
              </w:rPr>
              <w:t xml:space="preserve">Zero of </w:t>
            </w:r>
            <w:r w:rsidR="00ED7591">
              <w:rPr>
                <w:sz w:val="20"/>
                <w:szCs w:val="20"/>
              </w:rPr>
              <w:t>3</w:t>
            </w:r>
          </w:p>
        </w:tc>
        <w:tc>
          <w:tcPr>
            <w:tcW w:w="735" w:type="pct"/>
            <w:vAlign w:val="center"/>
          </w:tcPr>
          <w:p w14:paraId="18435C8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B404D13"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36E9EB5B" w14:textId="77777777" w:rsidTr="0011658F">
        <w:tc>
          <w:tcPr>
            <w:tcW w:w="835" w:type="pct"/>
            <w:vMerge/>
          </w:tcPr>
          <w:p w14:paraId="691C619F" w14:textId="77777777" w:rsidR="00D2300B" w:rsidRPr="007F1E5F" w:rsidRDefault="00D2300B" w:rsidP="00D2300B">
            <w:pPr>
              <w:pStyle w:val="NoSpacing"/>
              <w:rPr>
                <w:sz w:val="20"/>
                <w:szCs w:val="20"/>
              </w:rPr>
            </w:pPr>
          </w:p>
        </w:tc>
        <w:tc>
          <w:tcPr>
            <w:tcW w:w="522" w:type="pct"/>
            <w:vMerge/>
            <w:vAlign w:val="center"/>
          </w:tcPr>
          <w:p w14:paraId="00DA0ECC" w14:textId="77777777" w:rsidR="00D2300B" w:rsidRPr="007F1E5F" w:rsidRDefault="00D2300B" w:rsidP="00D2300B">
            <w:pPr>
              <w:pStyle w:val="NoSpacing"/>
              <w:rPr>
                <w:sz w:val="20"/>
                <w:szCs w:val="20"/>
              </w:rPr>
            </w:pPr>
          </w:p>
        </w:tc>
        <w:tc>
          <w:tcPr>
            <w:tcW w:w="1381" w:type="pct"/>
          </w:tcPr>
          <w:p w14:paraId="48764927"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7CE13AF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7A07E02" w14:textId="23BC2DA5" w:rsidR="00D2300B" w:rsidRPr="007F1E5F" w:rsidRDefault="00ED7591" w:rsidP="00D2300B">
            <w:pPr>
              <w:pStyle w:val="NoSpacing"/>
              <w:jc w:val="center"/>
              <w:rPr>
                <w:sz w:val="20"/>
                <w:szCs w:val="20"/>
              </w:rPr>
            </w:pPr>
            <w:r>
              <w:rPr>
                <w:sz w:val="20"/>
                <w:szCs w:val="20"/>
              </w:rPr>
              <w:t>Zero</w:t>
            </w:r>
            <w:r w:rsidR="00D2300B" w:rsidRPr="007F1E5F">
              <w:rPr>
                <w:sz w:val="20"/>
                <w:szCs w:val="20"/>
              </w:rPr>
              <w:t xml:space="preserve"> of </w:t>
            </w:r>
            <w:r>
              <w:rPr>
                <w:sz w:val="20"/>
                <w:szCs w:val="20"/>
              </w:rPr>
              <w:t>6</w:t>
            </w:r>
          </w:p>
          <w:p w14:paraId="130EEFDE" w14:textId="1845A13B" w:rsidR="004C2B87" w:rsidRPr="007F1E5F" w:rsidRDefault="00ED7591" w:rsidP="00D2300B">
            <w:pPr>
              <w:pStyle w:val="NoSpacing"/>
              <w:jc w:val="center"/>
              <w:rPr>
                <w:sz w:val="20"/>
                <w:szCs w:val="20"/>
              </w:rPr>
            </w:pPr>
            <w:r>
              <w:rPr>
                <w:sz w:val="20"/>
                <w:szCs w:val="20"/>
              </w:rPr>
              <w:t>Zero</w:t>
            </w:r>
            <w:r w:rsidR="004C2B87" w:rsidRPr="007F1E5F">
              <w:rPr>
                <w:sz w:val="20"/>
                <w:szCs w:val="20"/>
              </w:rPr>
              <w:t xml:space="preserve"> of 5</w:t>
            </w:r>
          </w:p>
        </w:tc>
        <w:tc>
          <w:tcPr>
            <w:tcW w:w="735" w:type="pct"/>
            <w:vAlign w:val="center"/>
          </w:tcPr>
          <w:p w14:paraId="3F14C2A8" w14:textId="424714A6"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1A7C8AEA"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4BE32438" w14:textId="77777777" w:rsidTr="0011658F">
        <w:tc>
          <w:tcPr>
            <w:tcW w:w="835" w:type="pct"/>
            <w:vMerge/>
          </w:tcPr>
          <w:p w14:paraId="46F6CC50" w14:textId="77777777" w:rsidR="00D2300B" w:rsidRPr="007F1E5F" w:rsidRDefault="00D2300B" w:rsidP="00D2300B">
            <w:pPr>
              <w:pStyle w:val="NoSpacing"/>
              <w:rPr>
                <w:sz w:val="20"/>
                <w:szCs w:val="20"/>
              </w:rPr>
            </w:pPr>
          </w:p>
        </w:tc>
        <w:tc>
          <w:tcPr>
            <w:tcW w:w="522" w:type="pct"/>
            <w:vMerge/>
            <w:vAlign w:val="center"/>
          </w:tcPr>
          <w:p w14:paraId="0508F321" w14:textId="77777777" w:rsidR="00D2300B" w:rsidRPr="007F1E5F" w:rsidRDefault="00D2300B" w:rsidP="00D2300B">
            <w:pPr>
              <w:pStyle w:val="NoSpacing"/>
              <w:rPr>
                <w:sz w:val="20"/>
                <w:szCs w:val="20"/>
              </w:rPr>
            </w:pPr>
          </w:p>
        </w:tc>
        <w:tc>
          <w:tcPr>
            <w:tcW w:w="1381" w:type="pct"/>
          </w:tcPr>
          <w:p w14:paraId="4363F93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D5C0CEA"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7F6862B7" w14:textId="7F0A1939" w:rsidR="00D2300B" w:rsidRPr="007F1E5F" w:rsidRDefault="00ED7591" w:rsidP="00D2300B">
            <w:pPr>
              <w:pStyle w:val="NoSpacing"/>
              <w:jc w:val="center"/>
              <w:rPr>
                <w:sz w:val="20"/>
                <w:szCs w:val="20"/>
              </w:rPr>
            </w:pPr>
            <w:r>
              <w:rPr>
                <w:sz w:val="20"/>
                <w:szCs w:val="20"/>
              </w:rPr>
              <w:t>No Data</w:t>
            </w:r>
          </w:p>
          <w:p w14:paraId="62A01478" w14:textId="77777777" w:rsidR="004C2B87" w:rsidRPr="007F1E5F" w:rsidRDefault="004C2B87" w:rsidP="00D2300B">
            <w:pPr>
              <w:pStyle w:val="NoSpacing"/>
              <w:jc w:val="center"/>
              <w:rPr>
                <w:sz w:val="20"/>
                <w:szCs w:val="20"/>
              </w:rPr>
            </w:pPr>
            <w:r w:rsidRPr="007F1E5F">
              <w:rPr>
                <w:sz w:val="20"/>
                <w:szCs w:val="20"/>
              </w:rPr>
              <w:t>Zero of 5</w:t>
            </w:r>
          </w:p>
        </w:tc>
        <w:tc>
          <w:tcPr>
            <w:tcW w:w="735" w:type="pct"/>
            <w:vAlign w:val="center"/>
          </w:tcPr>
          <w:p w14:paraId="323E2187"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1498FB0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682D4931" w14:textId="77777777" w:rsidTr="0011658F">
        <w:tc>
          <w:tcPr>
            <w:tcW w:w="835" w:type="pct"/>
            <w:vMerge/>
          </w:tcPr>
          <w:p w14:paraId="63F148AA" w14:textId="77777777" w:rsidR="00D2300B" w:rsidRPr="007F1E5F" w:rsidRDefault="00D2300B" w:rsidP="00D2300B">
            <w:pPr>
              <w:pStyle w:val="NoSpacing"/>
              <w:rPr>
                <w:sz w:val="20"/>
                <w:szCs w:val="20"/>
              </w:rPr>
            </w:pPr>
          </w:p>
        </w:tc>
        <w:tc>
          <w:tcPr>
            <w:tcW w:w="522" w:type="pct"/>
            <w:vMerge/>
            <w:vAlign w:val="center"/>
          </w:tcPr>
          <w:p w14:paraId="3A7D972C" w14:textId="77777777" w:rsidR="00D2300B" w:rsidRPr="007F1E5F" w:rsidRDefault="00D2300B" w:rsidP="00D2300B">
            <w:pPr>
              <w:pStyle w:val="NoSpacing"/>
              <w:rPr>
                <w:sz w:val="20"/>
                <w:szCs w:val="20"/>
              </w:rPr>
            </w:pPr>
          </w:p>
        </w:tc>
        <w:tc>
          <w:tcPr>
            <w:tcW w:w="1381" w:type="pct"/>
          </w:tcPr>
          <w:p w14:paraId="7F1D3EA9"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FF9C4C5" w14:textId="77777777" w:rsidR="00D2300B" w:rsidRPr="007F1E5F" w:rsidRDefault="00D2300B" w:rsidP="00D2300B">
            <w:pPr>
              <w:pStyle w:val="NoSpacing"/>
              <w:rPr>
                <w:sz w:val="20"/>
                <w:szCs w:val="20"/>
              </w:rPr>
            </w:pPr>
          </w:p>
        </w:tc>
        <w:tc>
          <w:tcPr>
            <w:tcW w:w="717" w:type="pct"/>
            <w:vAlign w:val="center"/>
          </w:tcPr>
          <w:p w14:paraId="4BFE784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7C593D44"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0.56 mg/L</w:t>
            </w:r>
            <w:r w:rsidR="00C155DC" w:rsidRPr="007F1E5F">
              <w:rPr>
                <w:rFonts w:cstheme="minorHAnsi"/>
                <w:sz w:val="20"/>
                <w:szCs w:val="20"/>
              </w:rPr>
              <w:t xml:space="preserve"> </w:t>
            </w:r>
            <w:r w:rsidR="00C155DC" w:rsidRPr="007F1E5F">
              <w:rPr>
                <w:rFonts w:cstheme="minorHAnsi"/>
                <w:sz w:val="20"/>
                <w:szCs w:val="20"/>
                <w:vertAlign w:val="subscript"/>
              </w:rPr>
              <w:t>b</w:t>
            </w:r>
          </w:p>
        </w:tc>
        <w:tc>
          <w:tcPr>
            <w:tcW w:w="810" w:type="pct"/>
            <w:vAlign w:val="center"/>
          </w:tcPr>
          <w:p w14:paraId="0690551D" w14:textId="5B398904"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6</w:t>
            </w:r>
          </w:p>
          <w:p w14:paraId="52A69A0B" w14:textId="59B63B5A" w:rsidR="004C2B87" w:rsidRPr="007F1E5F" w:rsidRDefault="00D2300B" w:rsidP="00ED7591">
            <w:pPr>
              <w:pStyle w:val="NoSpacing"/>
              <w:jc w:val="center"/>
              <w:rPr>
                <w:sz w:val="20"/>
                <w:szCs w:val="20"/>
              </w:rPr>
            </w:pPr>
            <w:r w:rsidRPr="007F1E5F">
              <w:rPr>
                <w:sz w:val="20"/>
                <w:szCs w:val="20"/>
              </w:rPr>
              <w:t>Zero o</w:t>
            </w:r>
            <w:r w:rsidR="00C155DC" w:rsidRPr="007F1E5F">
              <w:rPr>
                <w:sz w:val="20"/>
                <w:szCs w:val="20"/>
              </w:rPr>
              <w:t xml:space="preserve">f </w:t>
            </w:r>
            <w:r w:rsidR="00ED7591">
              <w:rPr>
                <w:sz w:val="20"/>
                <w:szCs w:val="20"/>
              </w:rPr>
              <w:t>3</w:t>
            </w:r>
          </w:p>
        </w:tc>
        <w:tc>
          <w:tcPr>
            <w:tcW w:w="735" w:type="pct"/>
            <w:vAlign w:val="center"/>
          </w:tcPr>
          <w:p w14:paraId="5C7085B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42AFAA83" w14:textId="494A573D" w:rsidR="004C2B87" w:rsidRPr="007F1E5F" w:rsidRDefault="00D2300B" w:rsidP="00ED7591">
            <w:pPr>
              <w:pStyle w:val="NoSpacing"/>
              <w:jc w:val="center"/>
              <w:rPr>
                <w:rFonts w:cstheme="minorHAnsi"/>
                <w:sz w:val="20"/>
                <w:szCs w:val="20"/>
              </w:rPr>
            </w:pPr>
            <w:r w:rsidRPr="007F1E5F">
              <w:rPr>
                <w:rFonts w:cstheme="minorHAnsi"/>
                <w:sz w:val="20"/>
                <w:szCs w:val="20"/>
              </w:rPr>
              <w:t>0%</w:t>
            </w:r>
          </w:p>
        </w:tc>
      </w:tr>
      <w:tr w:rsidR="00D2300B" w:rsidRPr="007F1E5F" w14:paraId="7E705D52" w14:textId="77777777" w:rsidTr="0011658F">
        <w:tc>
          <w:tcPr>
            <w:tcW w:w="835" w:type="pct"/>
            <w:vMerge/>
          </w:tcPr>
          <w:p w14:paraId="2C5DC255" w14:textId="77777777" w:rsidR="00D2300B" w:rsidRPr="007F1E5F" w:rsidRDefault="00D2300B" w:rsidP="00D2300B">
            <w:pPr>
              <w:pStyle w:val="NoSpacing"/>
              <w:rPr>
                <w:sz w:val="20"/>
                <w:szCs w:val="20"/>
              </w:rPr>
            </w:pPr>
          </w:p>
        </w:tc>
        <w:tc>
          <w:tcPr>
            <w:tcW w:w="522" w:type="pct"/>
            <w:vMerge/>
            <w:vAlign w:val="center"/>
          </w:tcPr>
          <w:p w14:paraId="23F4EF14" w14:textId="77777777" w:rsidR="00D2300B" w:rsidRPr="007F1E5F" w:rsidRDefault="00D2300B" w:rsidP="00D2300B">
            <w:pPr>
              <w:pStyle w:val="NoSpacing"/>
              <w:rPr>
                <w:sz w:val="20"/>
                <w:szCs w:val="20"/>
              </w:rPr>
            </w:pPr>
          </w:p>
        </w:tc>
        <w:tc>
          <w:tcPr>
            <w:tcW w:w="1381" w:type="pct"/>
          </w:tcPr>
          <w:p w14:paraId="06848E96"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265ECC70"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1DD5A427"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2807403D" w14:textId="1A292E19" w:rsidR="004C2B87" w:rsidRPr="007F1E5F" w:rsidRDefault="00883AED" w:rsidP="00C155DC">
            <w:pPr>
              <w:pStyle w:val="NoSpacing"/>
              <w:jc w:val="center"/>
              <w:rPr>
                <w:sz w:val="20"/>
                <w:szCs w:val="20"/>
              </w:rPr>
            </w:pPr>
            <w:r>
              <w:rPr>
                <w:sz w:val="20"/>
                <w:szCs w:val="20"/>
              </w:rPr>
              <w:t>6</w:t>
            </w:r>
            <w:r w:rsidR="004C2B87" w:rsidRPr="007F1E5F">
              <w:rPr>
                <w:sz w:val="20"/>
                <w:szCs w:val="20"/>
              </w:rPr>
              <w:t xml:space="preserve"> of </w:t>
            </w:r>
            <w:r>
              <w:rPr>
                <w:sz w:val="20"/>
                <w:szCs w:val="20"/>
              </w:rPr>
              <w:t>6</w:t>
            </w:r>
          </w:p>
          <w:p w14:paraId="3938365B" w14:textId="77777777" w:rsidR="009761B0" w:rsidRPr="007F1E5F" w:rsidRDefault="009761B0" w:rsidP="00C155DC">
            <w:pPr>
              <w:pStyle w:val="NoSpacing"/>
              <w:jc w:val="center"/>
              <w:rPr>
                <w:sz w:val="20"/>
                <w:szCs w:val="20"/>
              </w:rPr>
            </w:pPr>
            <w:r w:rsidRPr="007F1E5F">
              <w:rPr>
                <w:sz w:val="20"/>
                <w:szCs w:val="20"/>
              </w:rPr>
              <w:t>5 of 5</w:t>
            </w:r>
          </w:p>
          <w:p w14:paraId="38DA39A4" w14:textId="77777777" w:rsidR="004C2B87" w:rsidRDefault="00883AED" w:rsidP="004C2B87">
            <w:pPr>
              <w:pStyle w:val="NoSpacing"/>
              <w:jc w:val="center"/>
              <w:rPr>
                <w:sz w:val="20"/>
                <w:szCs w:val="20"/>
              </w:rPr>
            </w:pPr>
            <w:r>
              <w:rPr>
                <w:sz w:val="20"/>
                <w:szCs w:val="20"/>
              </w:rPr>
              <w:t>4 of 6</w:t>
            </w:r>
          </w:p>
          <w:p w14:paraId="1AB50A07" w14:textId="4D774739" w:rsidR="00883AED" w:rsidRPr="007F1E5F" w:rsidRDefault="00883AED" w:rsidP="004C2B87">
            <w:pPr>
              <w:pStyle w:val="NoSpacing"/>
              <w:jc w:val="center"/>
              <w:rPr>
                <w:sz w:val="20"/>
                <w:szCs w:val="20"/>
              </w:rPr>
            </w:pPr>
            <w:r>
              <w:rPr>
                <w:sz w:val="20"/>
                <w:szCs w:val="20"/>
              </w:rPr>
              <w:t>5 of 5</w:t>
            </w:r>
          </w:p>
        </w:tc>
        <w:tc>
          <w:tcPr>
            <w:tcW w:w="735" w:type="pct"/>
            <w:vAlign w:val="center"/>
          </w:tcPr>
          <w:p w14:paraId="2E4E7CE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141B1D10" w14:textId="77777777" w:rsidR="009761B0" w:rsidRDefault="009761B0" w:rsidP="00D2300B">
            <w:pPr>
              <w:pStyle w:val="NoSpacing"/>
              <w:jc w:val="center"/>
              <w:rPr>
                <w:rFonts w:cstheme="minorHAnsi"/>
                <w:sz w:val="20"/>
                <w:szCs w:val="20"/>
              </w:rPr>
            </w:pPr>
            <w:r w:rsidRPr="007F1E5F">
              <w:rPr>
                <w:rFonts w:cstheme="minorHAnsi"/>
                <w:sz w:val="20"/>
                <w:szCs w:val="20"/>
              </w:rPr>
              <w:t>100%</w:t>
            </w:r>
          </w:p>
          <w:p w14:paraId="73F42C9F" w14:textId="7960C492" w:rsidR="00883AED" w:rsidRPr="007F1E5F" w:rsidRDefault="00883AED" w:rsidP="00D2300B">
            <w:pPr>
              <w:pStyle w:val="NoSpacing"/>
              <w:jc w:val="center"/>
              <w:rPr>
                <w:rFonts w:cstheme="minorHAnsi"/>
                <w:sz w:val="20"/>
                <w:szCs w:val="20"/>
              </w:rPr>
            </w:pPr>
            <w:r>
              <w:rPr>
                <w:rFonts w:cstheme="minorHAnsi"/>
                <w:sz w:val="20"/>
                <w:szCs w:val="20"/>
              </w:rPr>
              <w:t>67%</w:t>
            </w:r>
          </w:p>
          <w:p w14:paraId="206C867E" w14:textId="10621C23" w:rsidR="004C2B87" w:rsidRPr="007F1E5F" w:rsidRDefault="00883AED" w:rsidP="00D2300B">
            <w:pPr>
              <w:pStyle w:val="NoSpacing"/>
              <w:jc w:val="center"/>
              <w:rPr>
                <w:rFonts w:cstheme="minorHAnsi"/>
                <w:sz w:val="20"/>
                <w:szCs w:val="20"/>
              </w:rPr>
            </w:pPr>
            <w:r>
              <w:rPr>
                <w:rFonts w:cstheme="minorHAnsi"/>
                <w:sz w:val="20"/>
                <w:szCs w:val="20"/>
              </w:rPr>
              <w:t>100%</w:t>
            </w:r>
          </w:p>
        </w:tc>
      </w:tr>
      <w:tr w:rsidR="00D2300B" w:rsidRPr="007F1E5F" w14:paraId="464B5278" w14:textId="77777777" w:rsidTr="0011658F">
        <w:tc>
          <w:tcPr>
            <w:tcW w:w="835" w:type="pct"/>
            <w:vMerge/>
          </w:tcPr>
          <w:p w14:paraId="37B912EB" w14:textId="26E22A23" w:rsidR="00D2300B" w:rsidRPr="007F1E5F" w:rsidRDefault="00D2300B" w:rsidP="00D2300B">
            <w:pPr>
              <w:pStyle w:val="NoSpacing"/>
              <w:rPr>
                <w:sz w:val="20"/>
                <w:szCs w:val="20"/>
              </w:rPr>
            </w:pPr>
          </w:p>
        </w:tc>
        <w:tc>
          <w:tcPr>
            <w:tcW w:w="522" w:type="pct"/>
            <w:vMerge/>
            <w:vAlign w:val="center"/>
          </w:tcPr>
          <w:p w14:paraId="52178C39" w14:textId="77777777" w:rsidR="00D2300B" w:rsidRPr="007F1E5F" w:rsidRDefault="00D2300B" w:rsidP="00D2300B">
            <w:pPr>
              <w:pStyle w:val="NoSpacing"/>
              <w:rPr>
                <w:sz w:val="20"/>
                <w:szCs w:val="20"/>
              </w:rPr>
            </w:pPr>
          </w:p>
        </w:tc>
        <w:tc>
          <w:tcPr>
            <w:tcW w:w="1381" w:type="pct"/>
          </w:tcPr>
          <w:p w14:paraId="6C6B5227"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6C3B8E23" w14:textId="77777777" w:rsidR="00D2300B" w:rsidRPr="007F1E5F" w:rsidRDefault="00D2300B" w:rsidP="004C2B87">
            <w:pPr>
              <w:pStyle w:val="NoSpacing"/>
              <w:jc w:val="center"/>
              <w:rPr>
                <w:rFonts w:ascii="Calibri" w:hAnsi="Calibr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43C8CB2D"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09275DE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706E49E6" w14:textId="77777777" w:rsidTr="0011658F">
        <w:tc>
          <w:tcPr>
            <w:tcW w:w="835" w:type="pct"/>
            <w:vMerge/>
          </w:tcPr>
          <w:p w14:paraId="52A7ABB8" w14:textId="77777777" w:rsidR="00D2300B" w:rsidRPr="007F1E5F" w:rsidRDefault="00D2300B" w:rsidP="00D2300B">
            <w:pPr>
              <w:pStyle w:val="NoSpacing"/>
              <w:rPr>
                <w:sz w:val="20"/>
                <w:szCs w:val="20"/>
              </w:rPr>
            </w:pPr>
          </w:p>
        </w:tc>
        <w:tc>
          <w:tcPr>
            <w:tcW w:w="522" w:type="pct"/>
            <w:vMerge w:val="restart"/>
            <w:vAlign w:val="center"/>
          </w:tcPr>
          <w:p w14:paraId="0573A1CA" w14:textId="77777777" w:rsidR="00D2300B" w:rsidRPr="007F1E5F" w:rsidRDefault="00D2300B" w:rsidP="00D2300B">
            <w:pPr>
              <w:pStyle w:val="NoSpacing"/>
              <w:rPr>
                <w:sz w:val="20"/>
                <w:szCs w:val="20"/>
              </w:rPr>
            </w:pPr>
            <w:r w:rsidRPr="007F1E5F">
              <w:rPr>
                <w:sz w:val="20"/>
                <w:szCs w:val="20"/>
              </w:rPr>
              <w:t>COR1</w:t>
            </w:r>
          </w:p>
          <w:p w14:paraId="40128418" w14:textId="77777777" w:rsidR="00D2300B" w:rsidRPr="007F1E5F" w:rsidRDefault="00D2300B" w:rsidP="00D2300B">
            <w:pPr>
              <w:pStyle w:val="NoSpacing"/>
              <w:rPr>
                <w:sz w:val="20"/>
                <w:szCs w:val="20"/>
              </w:rPr>
            </w:pPr>
            <w:r w:rsidRPr="007F1E5F">
              <w:rPr>
                <w:sz w:val="20"/>
                <w:szCs w:val="20"/>
              </w:rPr>
              <w:t>(2008)</w:t>
            </w:r>
          </w:p>
        </w:tc>
        <w:tc>
          <w:tcPr>
            <w:tcW w:w="1381" w:type="pct"/>
          </w:tcPr>
          <w:p w14:paraId="21627206"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8BD19D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6C4C988D" w14:textId="77777777" w:rsidR="00D2300B" w:rsidRDefault="00D2300B" w:rsidP="00E04091">
            <w:pPr>
              <w:pStyle w:val="NoSpacing"/>
              <w:jc w:val="center"/>
              <w:rPr>
                <w:sz w:val="20"/>
                <w:szCs w:val="20"/>
              </w:rPr>
            </w:pPr>
            <w:r w:rsidRPr="007F1E5F">
              <w:rPr>
                <w:sz w:val="20"/>
                <w:szCs w:val="20"/>
              </w:rPr>
              <w:t xml:space="preserve">2 of </w:t>
            </w:r>
            <w:r w:rsidR="00E04091">
              <w:rPr>
                <w:sz w:val="20"/>
                <w:szCs w:val="20"/>
              </w:rPr>
              <w:t>3</w:t>
            </w:r>
          </w:p>
          <w:p w14:paraId="6994EF6C" w14:textId="51854FAF" w:rsidR="00E04091" w:rsidRPr="007F1E5F" w:rsidRDefault="00E04091" w:rsidP="00E04091">
            <w:pPr>
              <w:pStyle w:val="NoSpacing"/>
              <w:jc w:val="center"/>
              <w:rPr>
                <w:sz w:val="20"/>
                <w:szCs w:val="20"/>
              </w:rPr>
            </w:pPr>
            <w:r>
              <w:rPr>
                <w:sz w:val="20"/>
                <w:szCs w:val="20"/>
              </w:rPr>
              <w:t>No Data</w:t>
            </w:r>
          </w:p>
        </w:tc>
        <w:tc>
          <w:tcPr>
            <w:tcW w:w="735" w:type="pct"/>
            <w:vAlign w:val="center"/>
          </w:tcPr>
          <w:p w14:paraId="11B1E36B" w14:textId="5B0BBC88" w:rsidR="00D2300B" w:rsidRPr="007F1E5F" w:rsidRDefault="00E04091" w:rsidP="00D2300B">
            <w:pPr>
              <w:pStyle w:val="NoSpacing"/>
              <w:jc w:val="center"/>
              <w:rPr>
                <w:rFonts w:cstheme="minorHAnsi"/>
                <w:sz w:val="20"/>
                <w:szCs w:val="20"/>
              </w:rPr>
            </w:pPr>
            <w:r>
              <w:rPr>
                <w:rFonts w:cstheme="minorHAnsi"/>
                <w:sz w:val="20"/>
                <w:szCs w:val="20"/>
              </w:rPr>
              <w:t>67</w:t>
            </w:r>
            <w:r w:rsidR="00D2300B" w:rsidRPr="007F1E5F">
              <w:rPr>
                <w:rFonts w:cstheme="minorHAnsi"/>
                <w:sz w:val="20"/>
                <w:szCs w:val="20"/>
              </w:rPr>
              <w:t>%</w:t>
            </w:r>
          </w:p>
        </w:tc>
      </w:tr>
      <w:tr w:rsidR="00D2300B" w:rsidRPr="007F1E5F" w14:paraId="7A6DD95B" w14:textId="77777777" w:rsidTr="0011658F">
        <w:tc>
          <w:tcPr>
            <w:tcW w:w="835" w:type="pct"/>
            <w:vMerge/>
          </w:tcPr>
          <w:p w14:paraId="5215E813" w14:textId="77777777" w:rsidR="00D2300B" w:rsidRPr="007F1E5F" w:rsidRDefault="00D2300B" w:rsidP="00D2300B">
            <w:pPr>
              <w:pStyle w:val="NoSpacing"/>
              <w:rPr>
                <w:sz w:val="20"/>
                <w:szCs w:val="20"/>
              </w:rPr>
            </w:pPr>
          </w:p>
        </w:tc>
        <w:tc>
          <w:tcPr>
            <w:tcW w:w="522" w:type="pct"/>
            <w:vMerge/>
            <w:vAlign w:val="center"/>
          </w:tcPr>
          <w:p w14:paraId="2D7513EB" w14:textId="77777777" w:rsidR="00D2300B" w:rsidRPr="007F1E5F" w:rsidRDefault="00D2300B" w:rsidP="00D2300B">
            <w:pPr>
              <w:pStyle w:val="NoSpacing"/>
              <w:rPr>
                <w:sz w:val="20"/>
                <w:szCs w:val="20"/>
              </w:rPr>
            </w:pPr>
          </w:p>
        </w:tc>
        <w:tc>
          <w:tcPr>
            <w:tcW w:w="1381" w:type="pct"/>
          </w:tcPr>
          <w:p w14:paraId="7F89F13D"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9F8AD50"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16EC34ED" w14:textId="77777777" w:rsidR="00D2300B" w:rsidRDefault="00E04091" w:rsidP="00E04091">
            <w:pPr>
              <w:pStyle w:val="NoSpacing"/>
              <w:jc w:val="center"/>
              <w:rPr>
                <w:sz w:val="20"/>
                <w:szCs w:val="20"/>
              </w:rPr>
            </w:pPr>
            <w:r>
              <w:rPr>
                <w:sz w:val="20"/>
                <w:szCs w:val="20"/>
              </w:rPr>
              <w:t>3</w:t>
            </w:r>
            <w:r w:rsidR="00D2300B" w:rsidRPr="007F1E5F">
              <w:rPr>
                <w:sz w:val="20"/>
                <w:szCs w:val="20"/>
              </w:rPr>
              <w:t xml:space="preserve"> of </w:t>
            </w:r>
            <w:r>
              <w:rPr>
                <w:sz w:val="20"/>
                <w:szCs w:val="20"/>
              </w:rPr>
              <w:t>3</w:t>
            </w:r>
          </w:p>
          <w:p w14:paraId="041DD585" w14:textId="5F091B55" w:rsidR="00E04091" w:rsidRPr="007F1E5F" w:rsidRDefault="00E04091" w:rsidP="00E04091">
            <w:pPr>
              <w:pStyle w:val="NoSpacing"/>
              <w:jc w:val="center"/>
              <w:rPr>
                <w:sz w:val="20"/>
                <w:szCs w:val="20"/>
              </w:rPr>
            </w:pPr>
            <w:r>
              <w:rPr>
                <w:sz w:val="20"/>
                <w:szCs w:val="20"/>
              </w:rPr>
              <w:t>2 of 3</w:t>
            </w:r>
          </w:p>
        </w:tc>
        <w:tc>
          <w:tcPr>
            <w:tcW w:w="735" w:type="pct"/>
            <w:vAlign w:val="center"/>
          </w:tcPr>
          <w:p w14:paraId="7B6A6D0F" w14:textId="77777777" w:rsidR="00D2300B" w:rsidRDefault="00D2300B" w:rsidP="00D2300B">
            <w:pPr>
              <w:pStyle w:val="NoSpacing"/>
              <w:jc w:val="center"/>
              <w:rPr>
                <w:rFonts w:cstheme="minorHAnsi"/>
                <w:sz w:val="20"/>
                <w:szCs w:val="20"/>
              </w:rPr>
            </w:pPr>
            <w:r w:rsidRPr="007F1E5F">
              <w:rPr>
                <w:rFonts w:cstheme="minorHAnsi"/>
                <w:sz w:val="20"/>
                <w:szCs w:val="20"/>
              </w:rPr>
              <w:t>100%</w:t>
            </w:r>
          </w:p>
          <w:p w14:paraId="079501AC" w14:textId="3CE6C8D8" w:rsidR="00E04091" w:rsidRPr="007F1E5F" w:rsidRDefault="00E04091" w:rsidP="00D2300B">
            <w:pPr>
              <w:pStyle w:val="NoSpacing"/>
              <w:jc w:val="center"/>
              <w:rPr>
                <w:rFonts w:cstheme="minorHAnsi"/>
                <w:sz w:val="20"/>
                <w:szCs w:val="20"/>
              </w:rPr>
            </w:pPr>
            <w:r>
              <w:rPr>
                <w:rFonts w:cstheme="minorHAnsi"/>
                <w:sz w:val="20"/>
                <w:szCs w:val="20"/>
              </w:rPr>
              <w:t>67%</w:t>
            </w:r>
          </w:p>
        </w:tc>
      </w:tr>
      <w:tr w:rsidR="00D2300B" w:rsidRPr="007F1E5F" w14:paraId="1E0ADCF1" w14:textId="77777777" w:rsidTr="0011658F">
        <w:tc>
          <w:tcPr>
            <w:tcW w:w="835" w:type="pct"/>
            <w:vMerge/>
          </w:tcPr>
          <w:p w14:paraId="633868E6" w14:textId="7EB720BD" w:rsidR="00D2300B" w:rsidRPr="007F1E5F" w:rsidRDefault="00D2300B" w:rsidP="00D2300B">
            <w:pPr>
              <w:pStyle w:val="NoSpacing"/>
              <w:rPr>
                <w:sz w:val="20"/>
                <w:szCs w:val="20"/>
              </w:rPr>
            </w:pPr>
          </w:p>
        </w:tc>
        <w:tc>
          <w:tcPr>
            <w:tcW w:w="522" w:type="pct"/>
            <w:vMerge/>
            <w:vAlign w:val="center"/>
          </w:tcPr>
          <w:p w14:paraId="061D2EAD" w14:textId="77777777" w:rsidR="00D2300B" w:rsidRPr="007F1E5F" w:rsidRDefault="00D2300B" w:rsidP="00D2300B">
            <w:pPr>
              <w:pStyle w:val="NoSpacing"/>
              <w:rPr>
                <w:sz w:val="20"/>
                <w:szCs w:val="20"/>
              </w:rPr>
            </w:pPr>
          </w:p>
        </w:tc>
        <w:tc>
          <w:tcPr>
            <w:tcW w:w="1381" w:type="pct"/>
          </w:tcPr>
          <w:p w14:paraId="289464A3"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5FE5871F"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65A7205E" w14:textId="77777777" w:rsidR="00E04091" w:rsidRDefault="00D2300B" w:rsidP="00E04091">
            <w:pPr>
              <w:pStyle w:val="NoSpacing"/>
              <w:jc w:val="center"/>
              <w:rPr>
                <w:sz w:val="20"/>
                <w:szCs w:val="20"/>
              </w:rPr>
            </w:pPr>
            <w:r w:rsidRPr="007F1E5F">
              <w:rPr>
                <w:sz w:val="20"/>
                <w:szCs w:val="20"/>
              </w:rPr>
              <w:t xml:space="preserve">Zero of </w:t>
            </w:r>
            <w:r w:rsidR="00E04091">
              <w:rPr>
                <w:sz w:val="20"/>
                <w:szCs w:val="20"/>
              </w:rPr>
              <w:t>3</w:t>
            </w:r>
            <w:r w:rsidR="00E04091" w:rsidRPr="007F1E5F">
              <w:rPr>
                <w:sz w:val="20"/>
                <w:szCs w:val="20"/>
              </w:rPr>
              <w:t xml:space="preserve"> </w:t>
            </w:r>
          </w:p>
          <w:p w14:paraId="037D9C2A" w14:textId="5791A411" w:rsidR="00D2300B" w:rsidRPr="007F1E5F" w:rsidRDefault="00E04091" w:rsidP="00E04091">
            <w:pPr>
              <w:pStyle w:val="NoSpacing"/>
              <w:jc w:val="center"/>
              <w:rPr>
                <w:sz w:val="20"/>
                <w:szCs w:val="20"/>
              </w:rPr>
            </w:pPr>
            <w:r w:rsidRPr="007F1E5F">
              <w:rPr>
                <w:sz w:val="20"/>
                <w:szCs w:val="20"/>
              </w:rPr>
              <w:t xml:space="preserve">Zero of </w:t>
            </w:r>
            <w:r>
              <w:rPr>
                <w:sz w:val="20"/>
                <w:szCs w:val="20"/>
              </w:rPr>
              <w:t>3</w:t>
            </w:r>
            <w:r w:rsidR="00D2300B" w:rsidRPr="007F1E5F">
              <w:rPr>
                <w:sz w:val="20"/>
                <w:szCs w:val="20"/>
              </w:rPr>
              <w:t xml:space="preserve"> </w:t>
            </w:r>
          </w:p>
        </w:tc>
        <w:tc>
          <w:tcPr>
            <w:tcW w:w="735" w:type="pct"/>
            <w:vAlign w:val="center"/>
          </w:tcPr>
          <w:p w14:paraId="04DC99F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E400225" w14:textId="77777777" w:rsidTr="0011658F">
        <w:tc>
          <w:tcPr>
            <w:tcW w:w="835" w:type="pct"/>
            <w:vMerge/>
          </w:tcPr>
          <w:p w14:paraId="21CABEFA" w14:textId="77777777" w:rsidR="00D2300B" w:rsidRPr="007F1E5F" w:rsidRDefault="00D2300B" w:rsidP="00D2300B">
            <w:pPr>
              <w:pStyle w:val="NoSpacing"/>
              <w:rPr>
                <w:sz w:val="20"/>
                <w:szCs w:val="20"/>
              </w:rPr>
            </w:pPr>
          </w:p>
        </w:tc>
        <w:tc>
          <w:tcPr>
            <w:tcW w:w="522" w:type="pct"/>
            <w:vMerge/>
            <w:vAlign w:val="center"/>
          </w:tcPr>
          <w:p w14:paraId="7A0D43D9" w14:textId="77777777" w:rsidR="00D2300B" w:rsidRPr="007F1E5F" w:rsidRDefault="00D2300B" w:rsidP="00D2300B">
            <w:pPr>
              <w:pStyle w:val="NoSpacing"/>
              <w:rPr>
                <w:sz w:val="20"/>
                <w:szCs w:val="20"/>
              </w:rPr>
            </w:pPr>
          </w:p>
        </w:tc>
        <w:tc>
          <w:tcPr>
            <w:tcW w:w="1381" w:type="pct"/>
          </w:tcPr>
          <w:p w14:paraId="69F0E386"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558A1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0C39178E" w14:textId="77777777" w:rsidR="00D2300B" w:rsidRDefault="00E04091" w:rsidP="00E04091">
            <w:pPr>
              <w:pStyle w:val="NoSpacing"/>
              <w:jc w:val="center"/>
              <w:rPr>
                <w:sz w:val="20"/>
                <w:szCs w:val="20"/>
              </w:rPr>
            </w:pPr>
            <w:r>
              <w:rPr>
                <w:sz w:val="20"/>
                <w:szCs w:val="20"/>
              </w:rPr>
              <w:t xml:space="preserve">1 </w:t>
            </w:r>
            <w:r w:rsidR="00D2300B" w:rsidRPr="007F1E5F">
              <w:rPr>
                <w:sz w:val="20"/>
                <w:szCs w:val="20"/>
              </w:rPr>
              <w:t xml:space="preserve">of </w:t>
            </w:r>
            <w:r>
              <w:rPr>
                <w:sz w:val="20"/>
                <w:szCs w:val="20"/>
              </w:rPr>
              <w:t>3</w:t>
            </w:r>
          </w:p>
          <w:p w14:paraId="419F31E1" w14:textId="55FDAE40" w:rsidR="00E04091" w:rsidRPr="007F1E5F" w:rsidRDefault="00E04091" w:rsidP="00E04091">
            <w:pPr>
              <w:pStyle w:val="NoSpacing"/>
              <w:jc w:val="center"/>
              <w:rPr>
                <w:sz w:val="20"/>
                <w:szCs w:val="20"/>
              </w:rPr>
            </w:pPr>
            <w:r>
              <w:rPr>
                <w:sz w:val="20"/>
                <w:szCs w:val="20"/>
              </w:rPr>
              <w:t xml:space="preserve">4 of 5 </w:t>
            </w:r>
          </w:p>
        </w:tc>
        <w:tc>
          <w:tcPr>
            <w:tcW w:w="735" w:type="pct"/>
            <w:vAlign w:val="center"/>
          </w:tcPr>
          <w:p w14:paraId="6DE255F5" w14:textId="77777777" w:rsidR="00D2300B" w:rsidRDefault="00E04091" w:rsidP="00D2300B">
            <w:pPr>
              <w:pStyle w:val="NoSpacing"/>
              <w:jc w:val="center"/>
              <w:rPr>
                <w:rFonts w:cstheme="minorHAnsi"/>
                <w:sz w:val="20"/>
                <w:szCs w:val="20"/>
              </w:rPr>
            </w:pPr>
            <w:r>
              <w:rPr>
                <w:rFonts w:cstheme="minorHAnsi"/>
                <w:sz w:val="20"/>
                <w:szCs w:val="20"/>
              </w:rPr>
              <w:t>33</w:t>
            </w:r>
            <w:r w:rsidR="00D2300B" w:rsidRPr="007F1E5F">
              <w:rPr>
                <w:rFonts w:cstheme="minorHAnsi"/>
                <w:sz w:val="20"/>
                <w:szCs w:val="20"/>
              </w:rPr>
              <w:t>%</w:t>
            </w:r>
          </w:p>
          <w:p w14:paraId="13494DF2" w14:textId="61E4F379" w:rsidR="00E04091" w:rsidRPr="007F1E5F" w:rsidRDefault="00E04091" w:rsidP="00E04091">
            <w:pPr>
              <w:pStyle w:val="NoSpacing"/>
              <w:jc w:val="center"/>
              <w:rPr>
                <w:rFonts w:cstheme="minorHAnsi"/>
                <w:sz w:val="20"/>
                <w:szCs w:val="20"/>
              </w:rPr>
            </w:pPr>
            <w:r>
              <w:rPr>
                <w:rFonts w:cstheme="minorHAnsi"/>
                <w:sz w:val="20"/>
                <w:szCs w:val="20"/>
              </w:rPr>
              <w:t>80%</w:t>
            </w:r>
          </w:p>
        </w:tc>
      </w:tr>
      <w:tr w:rsidR="00D2300B" w:rsidRPr="007F1E5F" w14:paraId="72E7F2A8" w14:textId="77777777" w:rsidTr="0011658F">
        <w:tc>
          <w:tcPr>
            <w:tcW w:w="835" w:type="pct"/>
            <w:vMerge/>
          </w:tcPr>
          <w:p w14:paraId="789F3F59" w14:textId="77777777" w:rsidR="00D2300B" w:rsidRPr="007F1E5F" w:rsidRDefault="00D2300B" w:rsidP="00D2300B">
            <w:pPr>
              <w:pStyle w:val="NoSpacing"/>
              <w:rPr>
                <w:sz w:val="20"/>
                <w:szCs w:val="20"/>
              </w:rPr>
            </w:pPr>
          </w:p>
        </w:tc>
        <w:tc>
          <w:tcPr>
            <w:tcW w:w="522" w:type="pct"/>
            <w:vMerge/>
            <w:vAlign w:val="center"/>
          </w:tcPr>
          <w:p w14:paraId="104E278E" w14:textId="77777777" w:rsidR="00D2300B" w:rsidRPr="007F1E5F" w:rsidRDefault="00D2300B" w:rsidP="00D2300B">
            <w:pPr>
              <w:pStyle w:val="NoSpacing"/>
              <w:rPr>
                <w:sz w:val="20"/>
                <w:szCs w:val="20"/>
              </w:rPr>
            </w:pPr>
          </w:p>
        </w:tc>
        <w:tc>
          <w:tcPr>
            <w:tcW w:w="1381" w:type="pct"/>
          </w:tcPr>
          <w:p w14:paraId="21502D8F"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BF0788E"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275D6138" w14:textId="44676946" w:rsidR="00E04091" w:rsidRDefault="00E04091" w:rsidP="00D2300B">
            <w:pPr>
              <w:pStyle w:val="NoSpacing"/>
              <w:jc w:val="center"/>
              <w:rPr>
                <w:sz w:val="20"/>
                <w:szCs w:val="20"/>
              </w:rPr>
            </w:pPr>
            <w:r>
              <w:rPr>
                <w:sz w:val="20"/>
                <w:szCs w:val="20"/>
              </w:rPr>
              <w:t>No Data</w:t>
            </w:r>
          </w:p>
          <w:p w14:paraId="734D9C80" w14:textId="5096B7E1" w:rsidR="00D2300B" w:rsidRPr="007F1E5F" w:rsidRDefault="00E04091" w:rsidP="00E04091">
            <w:pPr>
              <w:pStyle w:val="NoSpacing"/>
              <w:jc w:val="center"/>
              <w:rPr>
                <w:sz w:val="20"/>
                <w:szCs w:val="20"/>
              </w:rPr>
            </w:pPr>
            <w:r>
              <w:rPr>
                <w:sz w:val="20"/>
                <w:szCs w:val="20"/>
              </w:rPr>
              <w:t>Zero</w:t>
            </w:r>
            <w:r w:rsidR="00D2300B" w:rsidRPr="007F1E5F">
              <w:rPr>
                <w:sz w:val="20"/>
                <w:szCs w:val="20"/>
              </w:rPr>
              <w:t xml:space="preserve"> of </w:t>
            </w:r>
            <w:r>
              <w:rPr>
                <w:sz w:val="20"/>
                <w:szCs w:val="20"/>
              </w:rPr>
              <w:t>5</w:t>
            </w:r>
          </w:p>
        </w:tc>
        <w:tc>
          <w:tcPr>
            <w:tcW w:w="735" w:type="pct"/>
            <w:vAlign w:val="center"/>
          </w:tcPr>
          <w:p w14:paraId="0379CE3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5259F5F" w14:textId="77777777" w:rsidTr="0011658F">
        <w:tc>
          <w:tcPr>
            <w:tcW w:w="835" w:type="pct"/>
            <w:vMerge/>
          </w:tcPr>
          <w:p w14:paraId="47551476" w14:textId="77777777" w:rsidR="00D2300B" w:rsidRPr="007F1E5F" w:rsidRDefault="00D2300B" w:rsidP="00D2300B">
            <w:pPr>
              <w:pStyle w:val="NoSpacing"/>
              <w:rPr>
                <w:sz w:val="20"/>
                <w:szCs w:val="20"/>
              </w:rPr>
            </w:pPr>
          </w:p>
        </w:tc>
        <w:tc>
          <w:tcPr>
            <w:tcW w:w="522" w:type="pct"/>
            <w:vMerge/>
            <w:vAlign w:val="center"/>
          </w:tcPr>
          <w:p w14:paraId="25FECF68" w14:textId="77777777" w:rsidR="00D2300B" w:rsidRPr="007F1E5F" w:rsidRDefault="00D2300B" w:rsidP="00D2300B">
            <w:pPr>
              <w:pStyle w:val="NoSpacing"/>
              <w:rPr>
                <w:sz w:val="20"/>
                <w:szCs w:val="20"/>
              </w:rPr>
            </w:pPr>
          </w:p>
        </w:tc>
        <w:tc>
          <w:tcPr>
            <w:tcW w:w="1381" w:type="pct"/>
          </w:tcPr>
          <w:p w14:paraId="3B6788C5"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DF6CC0E" w14:textId="77777777" w:rsidR="00D2300B" w:rsidRPr="007F1E5F" w:rsidRDefault="00D2300B" w:rsidP="00D2300B">
            <w:pPr>
              <w:pStyle w:val="NoSpacing"/>
              <w:rPr>
                <w:sz w:val="20"/>
                <w:szCs w:val="20"/>
              </w:rPr>
            </w:pPr>
          </w:p>
        </w:tc>
        <w:tc>
          <w:tcPr>
            <w:tcW w:w="717" w:type="pct"/>
            <w:vAlign w:val="center"/>
          </w:tcPr>
          <w:p w14:paraId="4FFEEA6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01748AC1"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EFBCD33" w14:textId="37439F69" w:rsidR="00D2300B" w:rsidRPr="007F1E5F" w:rsidRDefault="0018790E" w:rsidP="00D2300B">
            <w:pPr>
              <w:pStyle w:val="NoSpacing"/>
              <w:jc w:val="center"/>
              <w:rPr>
                <w:sz w:val="20"/>
                <w:szCs w:val="20"/>
              </w:rPr>
            </w:pPr>
            <w:r>
              <w:rPr>
                <w:sz w:val="20"/>
                <w:szCs w:val="20"/>
              </w:rPr>
              <w:t xml:space="preserve">1 </w:t>
            </w:r>
            <w:r w:rsidR="00D2300B" w:rsidRPr="007F1E5F">
              <w:rPr>
                <w:sz w:val="20"/>
                <w:szCs w:val="20"/>
              </w:rPr>
              <w:t xml:space="preserve">of </w:t>
            </w:r>
            <w:r>
              <w:rPr>
                <w:sz w:val="20"/>
                <w:szCs w:val="20"/>
              </w:rPr>
              <w:t>3</w:t>
            </w:r>
          </w:p>
          <w:p w14:paraId="4CFC1B7C" w14:textId="200BBCD0" w:rsidR="00D2300B" w:rsidRPr="007F1E5F" w:rsidRDefault="004C2B87" w:rsidP="0018790E">
            <w:pPr>
              <w:pStyle w:val="NoSpacing"/>
              <w:jc w:val="center"/>
              <w:rPr>
                <w:sz w:val="20"/>
                <w:szCs w:val="20"/>
              </w:rPr>
            </w:pPr>
            <w:r w:rsidRPr="007F1E5F">
              <w:rPr>
                <w:sz w:val="20"/>
                <w:szCs w:val="20"/>
              </w:rPr>
              <w:t xml:space="preserve">Zero of </w:t>
            </w:r>
            <w:r w:rsidR="0018790E">
              <w:rPr>
                <w:sz w:val="20"/>
                <w:szCs w:val="20"/>
              </w:rPr>
              <w:t>3</w:t>
            </w:r>
          </w:p>
        </w:tc>
        <w:tc>
          <w:tcPr>
            <w:tcW w:w="735" w:type="pct"/>
            <w:vAlign w:val="center"/>
          </w:tcPr>
          <w:p w14:paraId="7EB73018" w14:textId="17178DE8" w:rsidR="00D2300B" w:rsidRPr="007F1E5F" w:rsidRDefault="0018790E" w:rsidP="00D2300B">
            <w:pPr>
              <w:pStyle w:val="NoSpacing"/>
              <w:jc w:val="center"/>
              <w:rPr>
                <w:rFonts w:cstheme="minorHAnsi"/>
                <w:sz w:val="20"/>
                <w:szCs w:val="20"/>
              </w:rPr>
            </w:pPr>
            <w:r>
              <w:rPr>
                <w:rFonts w:cstheme="minorHAnsi"/>
                <w:sz w:val="20"/>
                <w:szCs w:val="20"/>
              </w:rPr>
              <w:t>33</w:t>
            </w:r>
            <w:r w:rsidR="00D2300B" w:rsidRPr="007F1E5F">
              <w:rPr>
                <w:rFonts w:cstheme="minorHAnsi"/>
                <w:sz w:val="20"/>
                <w:szCs w:val="20"/>
              </w:rPr>
              <w:t>%</w:t>
            </w:r>
          </w:p>
          <w:p w14:paraId="54BD16EF" w14:textId="77777777" w:rsidR="00D2300B"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56009FAC" w14:textId="77777777" w:rsidTr="0011658F">
        <w:tc>
          <w:tcPr>
            <w:tcW w:w="835" w:type="pct"/>
            <w:vMerge/>
          </w:tcPr>
          <w:p w14:paraId="3F5FE377" w14:textId="77777777" w:rsidR="00D2300B" w:rsidRPr="007F1E5F" w:rsidRDefault="00D2300B" w:rsidP="00D2300B">
            <w:pPr>
              <w:pStyle w:val="NoSpacing"/>
              <w:rPr>
                <w:sz w:val="20"/>
                <w:szCs w:val="20"/>
              </w:rPr>
            </w:pPr>
          </w:p>
        </w:tc>
        <w:tc>
          <w:tcPr>
            <w:tcW w:w="522" w:type="pct"/>
            <w:vMerge/>
            <w:vAlign w:val="center"/>
          </w:tcPr>
          <w:p w14:paraId="5CA6320E" w14:textId="77777777" w:rsidR="00D2300B" w:rsidRPr="007F1E5F" w:rsidRDefault="00D2300B" w:rsidP="00D2300B">
            <w:pPr>
              <w:pStyle w:val="NoSpacing"/>
              <w:rPr>
                <w:sz w:val="20"/>
                <w:szCs w:val="20"/>
              </w:rPr>
            </w:pPr>
          </w:p>
        </w:tc>
        <w:tc>
          <w:tcPr>
            <w:tcW w:w="1381" w:type="pct"/>
          </w:tcPr>
          <w:p w14:paraId="6EDB3D84"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BD3E983"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C2B87" w:rsidRPr="007F1E5F">
              <w:rPr>
                <w:rFonts w:cstheme="minorHAnsi"/>
                <w:sz w:val="20"/>
                <w:szCs w:val="20"/>
              </w:rPr>
              <w:t xml:space="preserve"> </w:t>
            </w:r>
            <w:r w:rsidR="004C2B87" w:rsidRPr="007F1E5F">
              <w:rPr>
                <w:rFonts w:cstheme="minorHAnsi"/>
                <w:sz w:val="20"/>
                <w:szCs w:val="20"/>
                <w:vertAlign w:val="subscript"/>
              </w:rPr>
              <w:t>c</w:t>
            </w:r>
          </w:p>
          <w:p w14:paraId="3BB22A7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3D141C61" w14:textId="77777777" w:rsidR="00D2300B" w:rsidRPr="007F1E5F" w:rsidRDefault="00D2300B" w:rsidP="00D2300B">
            <w:pPr>
              <w:pStyle w:val="NoSpacing"/>
              <w:jc w:val="center"/>
              <w:rPr>
                <w:sz w:val="20"/>
                <w:szCs w:val="20"/>
              </w:rPr>
            </w:pPr>
            <w:r w:rsidRPr="007F1E5F">
              <w:rPr>
                <w:sz w:val="20"/>
                <w:szCs w:val="20"/>
              </w:rPr>
              <w:t>3 of 3</w:t>
            </w:r>
          </w:p>
          <w:p w14:paraId="3F9FAEB9" w14:textId="77777777" w:rsidR="004C2B87" w:rsidRDefault="0018790E" w:rsidP="0018790E">
            <w:pPr>
              <w:pStyle w:val="NoSpacing"/>
              <w:jc w:val="center"/>
              <w:rPr>
                <w:sz w:val="20"/>
                <w:szCs w:val="20"/>
              </w:rPr>
            </w:pPr>
            <w:r>
              <w:rPr>
                <w:sz w:val="20"/>
                <w:szCs w:val="20"/>
              </w:rPr>
              <w:t>5</w:t>
            </w:r>
            <w:r w:rsidR="004437E3" w:rsidRPr="007F1E5F">
              <w:rPr>
                <w:sz w:val="20"/>
                <w:szCs w:val="20"/>
              </w:rPr>
              <w:t xml:space="preserve"> of </w:t>
            </w:r>
            <w:r>
              <w:rPr>
                <w:sz w:val="20"/>
                <w:szCs w:val="20"/>
              </w:rPr>
              <w:t>5</w:t>
            </w:r>
          </w:p>
          <w:p w14:paraId="6BFEBC15" w14:textId="098D35A1" w:rsidR="0018790E" w:rsidRPr="007F1E5F" w:rsidRDefault="0018790E" w:rsidP="0018790E">
            <w:pPr>
              <w:pStyle w:val="NoSpacing"/>
              <w:jc w:val="center"/>
              <w:rPr>
                <w:sz w:val="20"/>
                <w:szCs w:val="20"/>
              </w:rPr>
            </w:pPr>
            <w:r>
              <w:rPr>
                <w:sz w:val="20"/>
                <w:szCs w:val="20"/>
              </w:rPr>
              <w:t>2</w:t>
            </w:r>
            <w:r w:rsidRPr="007F1E5F">
              <w:rPr>
                <w:sz w:val="20"/>
                <w:szCs w:val="20"/>
              </w:rPr>
              <w:t xml:space="preserve"> of 3</w:t>
            </w:r>
          </w:p>
          <w:p w14:paraId="47918676" w14:textId="3C39FE81" w:rsidR="0018790E" w:rsidRPr="007F1E5F" w:rsidRDefault="0018790E" w:rsidP="0018790E">
            <w:pPr>
              <w:pStyle w:val="NoSpacing"/>
              <w:jc w:val="center"/>
              <w:rPr>
                <w:sz w:val="20"/>
                <w:szCs w:val="20"/>
              </w:rPr>
            </w:pPr>
            <w:r>
              <w:rPr>
                <w:sz w:val="20"/>
                <w:szCs w:val="20"/>
              </w:rPr>
              <w:t>4</w:t>
            </w:r>
            <w:r w:rsidRPr="007F1E5F">
              <w:rPr>
                <w:sz w:val="20"/>
                <w:szCs w:val="20"/>
              </w:rPr>
              <w:t xml:space="preserve"> of </w:t>
            </w:r>
            <w:r>
              <w:rPr>
                <w:sz w:val="20"/>
                <w:szCs w:val="20"/>
              </w:rPr>
              <w:t>5</w:t>
            </w:r>
          </w:p>
        </w:tc>
        <w:tc>
          <w:tcPr>
            <w:tcW w:w="735" w:type="pct"/>
            <w:vAlign w:val="center"/>
          </w:tcPr>
          <w:p w14:paraId="34E032D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3062CA1A" w14:textId="77777777" w:rsidR="004437E3" w:rsidRDefault="0018790E" w:rsidP="00D2300B">
            <w:pPr>
              <w:pStyle w:val="NoSpacing"/>
              <w:jc w:val="center"/>
              <w:rPr>
                <w:rFonts w:cstheme="minorHAnsi"/>
                <w:sz w:val="20"/>
                <w:szCs w:val="20"/>
              </w:rPr>
            </w:pPr>
            <w:r>
              <w:rPr>
                <w:rFonts w:cstheme="minorHAnsi"/>
                <w:sz w:val="20"/>
                <w:szCs w:val="20"/>
              </w:rPr>
              <w:t>100</w:t>
            </w:r>
            <w:r w:rsidR="004437E3" w:rsidRPr="007F1E5F">
              <w:rPr>
                <w:rFonts w:cstheme="minorHAnsi"/>
                <w:sz w:val="20"/>
                <w:szCs w:val="20"/>
              </w:rPr>
              <w:t>%</w:t>
            </w:r>
          </w:p>
          <w:p w14:paraId="58F01E36" w14:textId="77777777" w:rsidR="0018790E" w:rsidRDefault="0018790E" w:rsidP="00D2300B">
            <w:pPr>
              <w:pStyle w:val="NoSpacing"/>
              <w:jc w:val="center"/>
              <w:rPr>
                <w:rFonts w:cstheme="minorHAnsi"/>
                <w:sz w:val="20"/>
                <w:szCs w:val="20"/>
              </w:rPr>
            </w:pPr>
            <w:r>
              <w:rPr>
                <w:rFonts w:cstheme="minorHAnsi"/>
                <w:sz w:val="20"/>
                <w:szCs w:val="20"/>
              </w:rPr>
              <w:t>67%</w:t>
            </w:r>
          </w:p>
          <w:p w14:paraId="180A1627" w14:textId="0C219EAD" w:rsidR="0018790E" w:rsidRPr="007F1E5F" w:rsidRDefault="0018790E" w:rsidP="00D2300B">
            <w:pPr>
              <w:pStyle w:val="NoSpacing"/>
              <w:jc w:val="center"/>
              <w:rPr>
                <w:rFonts w:cstheme="minorHAnsi"/>
                <w:sz w:val="20"/>
                <w:szCs w:val="20"/>
              </w:rPr>
            </w:pPr>
            <w:r>
              <w:rPr>
                <w:rFonts w:cstheme="minorHAnsi"/>
                <w:sz w:val="20"/>
                <w:szCs w:val="20"/>
              </w:rPr>
              <w:t>80%</w:t>
            </w:r>
          </w:p>
        </w:tc>
      </w:tr>
      <w:tr w:rsidR="00D2300B" w:rsidRPr="007F1E5F" w14:paraId="0C96D1B5" w14:textId="77777777" w:rsidTr="0011658F">
        <w:tc>
          <w:tcPr>
            <w:tcW w:w="835" w:type="pct"/>
            <w:vMerge/>
          </w:tcPr>
          <w:p w14:paraId="70FA6A97" w14:textId="0EC3E47F" w:rsidR="00D2300B" w:rsidRPr="007F1E5F" w:rsidRDefault="00D2300B" w:rsidP="00D2300B">
            <w:pPr>
              <w:pStyle w:val="NoSpacing"/>
              <w:rPr>
                <w:sz w:val="20"/>
                <w:szCs w:val="20"/>
              </w:rPr>
            </w:pPr>
          </w:p>
        </w:tc>
        <w:tc>
          <w:tcPr>
            <w:tcW w:w="522" w:type="pct"/>
            <w:vMerge/>
            <w:vAlign w:val="center"/>
          </w:tcPr>
          <w:p w14:paraId="51D80C47" w14:textId="77777777" w:rsidR="00D2300B" w:rsidRPr="007F1E5F" w:rsidRDefault="00D2300B" w:rsidP="00D2300B">
            <w:pPr>
              <w:pStyle w:val="NoSpacing"/>
              <w:rPr>
                <w:sz w:val="20"/>
                <w:szCs w:val="20"/>
              </w:rPr>
            </w:pPr>
          </w:p>
        </w:tc>
        <w:tc>
          <w:tcPr>
            <w:tcW w:w="1381" w:type="pct"/>
          </w:tcPr>
          <w:p w14:paraId="685BEF82"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0047C3" w14:textId="77777777" w:rsidR="00D2300B" w:rsidRPr="007F1E5F" w:rsidRDefault="00D2300B" w:rsidP="004C2B87">
            <w:pPr>
              <w:pStyle w:val="NoSpacing"/>
              <w:jc w:val="center"/>
              <w:rPr>
                <w:rFonts w:cstheme="minorHAns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67CDCF24"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5D9086F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00E8C807" w14:textId="77777777" w:rsidTr="0011658F">
        <w:tc>
          <w:tcPr>
            <w:tcW w:w="835" w:type="pct"/>
            <w:vMerge w:val="restart"/>
          </w:tcPr>
          <w:p w14:paraId="10F7B8AA" w14:textId="77777777" w:rsidR="00D2300B" w:rsidRPr="007F1E5F" w:rsidRDefault="00D2300B" w:rsidP="00D2300B">
            <w:pPr>
              <w:pStyle w:val="NoSpacing"/>
              <w:rPr>
                <w:sz w:val="20"/>
                <w:szCs w:val="20"/>
              </w:rPr>
            </w:pPr>
            <w:r w:rsidRPr="007F1E5F">
              <w:rPr>
                <w:sz w:val="20"/>
                <w:szCs w:val="20"/>
              </w:rPr>
              <w:t>White River</w:t>
            </w:r>
          </w:p>
          <w:p w14:paraId="0A74162C" w14:textId="77777777" w:rsidR="00D2300B" w:rsidRPr="007F1E5F" w:rsidRDefault="00D2300B" w:rsidP="00D2300B">
            <w:pPr>
              <w:pStyle w:val="NoSpacing"/>
              <w:rPr>
                <w:sz w:val="20"/>
                <w:szCs w:val="20"/>
              </w:rPr>
            </w:pPr>
          </w:p>
        </w:tc>
        <w:tc>
          <w:tcPr>
            <w:tcW w:w="522" w:type="pct"/>
            <w:vMerge w:val="restart"/>
            <w:vAlign w:val="center"/>
          </w:tcPr>
          <w:p w14:paraId="2283433E" w14:textId="77777777" w:rsidR="00D2300B" w:rsidRPr="007F1E5F" w:rsidRDefault="00D2300B" w:rsidP="00D2300B">
            <w:pPr>
              <w:pStyle w:val="NoSpacing"/>
              <w:rPr>
                <w:sz w:val="20"/>
                <w:szCs w:val="20"/>
              </w:rPr>
            </w:pPr>
            <w:r w:rsidRPr="007F1E5F">
              <w:rPr>
                <w:sz w:val="20"/>
                <w:szCs w:val="20"/>
              </w:rPr>
              <w:t>WHR5</w:t>
            </w:r>
          </w:p>
          <w:p w14:paraId="20B77046" w14:textId="77777777" w:rsidR="00D2300B" w:rsidRPr="007F1E5F" w:rsidRDefault="00D2300B" w:rsidP="00D2300B">
            <w:pPr>
              <w:pStyle w:val="NoSpacing"/>
              <w:rPr>
                <w:sz w:val="20"/>
                <w:szCs w:val="20"/>
              </w:rPr>
            </w:pPr>
            <w:r w:rsidRPr="007F1E5F">
              <w:rPr>
                <w:sz w:val="20"/>
                <w:szCs w:val="20"/>
              </w:rPr>
              <w:t>(2008)</w:t>
            </w:r>
          </w:p>
        </w:tc>
        <w:tc>
          <w:tcPr>
            <w:tcW w:w="1381" w:type="pct"/>
          </w:tcPr>
          <w:p w14:paraId="385B0399"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16A5DA14"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6AA7F7A2" w14:textId="77777777" w:rsidR="00D2300B" w:rsidRDefault="00D2300B" w:rsidP="0018790E">
            <w:pPr>
              <w:pStyle w:val="NoSpacing"/>
              <w:jc w:val="center"/>
              <w:rPr>
                <w:sz w:val="20"/>
                <w:szCs w:val="20"/>
              </w:rPr>
            </w:pPr>
            <w:r w:rsidRPr="007F1E5F">
              <w:rPr>
                <w:sz w:val="20"/>
                <w:szCs w:val="20"/>
              </w:rPr>
              <w:t xml:space="preserve">3 of </w:t>
            </w:r>
            <w:r w:rsidR="0018790E">
              <w:rPr>
                <w:sz w:val="20"/>
                <w:szCs w:val="20"/>
              </w:rPr>
              <w:t>3</w:t>
            </w:r>
          </w:p>
          <w:p w14:paraId="73ABEE67" w14:textId="48D3F52A" w:rsidR="0018790E" w:rsidRPr="007F1E5F" w:rsidRDefault="0018790E" w:rsidP="0018790E">
            <w:pPr>
              <w:pStyle w:val="NoSpacing"/>
              <w:jc w:val="center"/>
              <w:rPr>
                <w:sz w:val="20"/>
                <w:szCs w:val="20"/>
              </w:rPr>
            </w:pPr>
            <w:r>
              <w:rPr>
                <w:sz w:val="20"/>
                <w:szCs w:val="20"/>
              </w:rPr>
              <w:t>No Data</w:t>
            </w:r>
          </w:p>
        </w:tc>
        <w:tc>
          <w:tcPr>
            <w:tcW w:w="735" w:type="pct"/>
            <w:vAlign w:val="center"/>
          </w:tcPr>
          <w:p w14:paraId="25E5EE04" w14:textId="36EBDDA8" w:rsidR="00D2300B" w:rsidRPr="007F1E5F" w:rsidRDefault="0018790E" w:rsidP="00D2300B">
            <w:pPr>
              <w:pStyle w:val="NoSpacing"/>
              <w:jc w:val="center"/>
              <w:rPr>
                <w:rFonts w:cstheme="minorHAnsi"/>
                <w:sz w:val="20"/>
                <w:szCs w:val="20"/>
              </w:rPr>
            </w:pPr>
            <w:r>
              <w:rPr>
                <w:rFonts w:cstheme="minorHAnsi"/>
                <w:sz w:val="20"/>
                <w:szCs w:val="20"/>
              </w:rPr>
              <w:t>100</w:t>
            </w:r>
            <w:r w:rsidR="00D2300B" w:rsidRPr="007F1E5F">
              <w:rPr>
                <w:rFonts w:cstheme="minorHAnsi"/>
                <w:sz w:val="20"/>
                <w:szCs w:val="20"/>
              </w:rPr>
              <w:t>%</w:t>
            </w:r>
          </w:p>
        </w:tc>
      </w:tr>
      <w:tr w:rsidR="00D2300B" w:rsidRPr="007F1E5F" w14:paraId="49BED1C4" w14:textId="77777777" w:rsidTr="0011658F">
        <w:tc>
          <w:tcPr>
            <w:tcW w:w="835" w:type="pct"/>
            <w:vMerge/>
          </w:tcPr>
          <w:p w14:paraId="7D4E6D56" w14:textId="77777777" w:rsidR="00D2300B" w:rsidRPr="007F1E5F" w:rsidRDefault="00D2300B" w:rsidP="00D2300B">
            <w:pPr>
              <w:pStyle w:val="NoSpacing"/>
              <w:rPr>
                <w:sz w:val="20"/>
                <w:szCs w:val="20"/>
              </w:rPr>
            </w:pPr>
          </w:p>
        </w:tc>
        <w:tc>
          <w:tcPr>
            <w:tcW w:w="522" w:type="pct"/>
            <w:vMerge/>
            <w:vAlign w:val="center"/>
          </w:tcPr>
          <w:p w14:paraId="44C5704F" w14:textId="77777777" w:rsidR="00D2300B" w:rsidRPr="007F1E5F" w:rsidRDefault="00D2300B" w:rsidP="00D2300B">
            <w:pPr>
              <w:pStyle w:val="NoSpacing"/>
              <w:rPr>
                <w:sz w:val="20"/>
                <w:szCs w:val="20"/>
              </w:rPr>
            </w:pPr>
          </w:p>
        </w:tc>
        <w:tc>
          <w:tcPr>
            <w:tcW w:w="1381" w:type="pct"/>
          </w:tcPr>
          <w:p w14:paraId="657253A6"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DFFF60C"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5D5B9F85" w14:textId="77777777" w:rsidR="0018790E" w:rsidRDefault="0018790E" w:rsidP="0018790E">
            <w:pPr>
              <w:pStyle w:val="NoSpacing"/>
              <w:jc w:val="center"/>
              <w:rPr>
                <w:sz w:val="20"/>
                <w:szCs w:val="20"/>
              </w:rPr>
            </w:pPr>
            <w:r>
              <w:rPr>
                <w:sz w:val="20"/>
                <w:szCs w:val="20"/>
              </w:rPr>
              <w:t>3</w:t>
            </w:r>
            <w:r w:rsidR="00D2300B" w:rsidRPr="007F1E5F">
              <w:rPr>
                <w:sz w:val="20"/>
                <w:szCs w:val="20"/>
              </w:rPr>
              <w:t xml:space="preserve"> of </w:t>
            </w:r>
            <w:r>
              <w:rPr>
                <w:sz w:val="20"/>
                <w:szCs w:val="20"/>
              </w:rPr>
              <w:t xml:space="preserve">3 </w:t>
            </w:r>
          </w:p>
          <w:p w14:paraId="0F8F1609" w14:textId="6A22FF7B" w:rsidR="0018790E" w:rsidRPr="007F1E5F" w:rsidRDefault="0018790E" w:rsidP="0018790E">
            <w:pPr>
              <w:pStyle w:val="NoSpacing"/>
              <w:jc w:val="center"/>
              <w:rPr>
                <w:sz w:val="20"/>
                <w:szCs w:val="20"/>
              </w:rPr>
            </w:pPr>
            <w:r>
              <w:rPr>
                <w:sz w:val="20"/>
                <w:szCs w:val="20"/>
              </w:rPr>
              <w:t>1 of 3</w:t>
            </w:r>
          </w:p>
        </w:tc>
        <w:tc>
          <w:tcPr>
            <w:tcW w:w="735" w:type="pct"/>
            <w:vAlign w:val="center"/>
          </w:tcPr>
          <w:p w14:paraId="2AC43050" w14:textId="77777777" w:rsidR="00D2300B" w:rsidRDefault="0018790E" w:rsidP="0018790E">
            <w:pPr>
              <w:pStyle w:val="NoSpacing"/>
              <w:jc w:val="center"/>
              <w:rPr>
                <w:rFonts w:cstheme="minorHAnsi"/>
                <w:sz w:val="20"/>
                <w:szCs w:val="20"/>
              </w:rPr>
            </w:pPr>
            <w:r>
              <w:rPr>
                <w:rFonts w:cstheme="minorHAnsi"/>
                <w:sz w:val="20"/>
                <w:szCs w:val="20"/>
              </w:rPr>
              <w:t>10</w:t>
            </w:r>
            <w:r w:rsidR="00564C33" w:rsidRPr="007F1E5F">
              <w:rPr>
                <w:rFonts w:cstheme="minorHAnsi"/>
                <w:sz w:val="20"/>
                <w:szCs w:val="20"/>
              </w:rPr>
              <w:t>0</w:t>
            </w:r>
            <w:r w:rsidR="00D2300B" w:rsidRPr="007F1E5F">
              <w:rPr>
                <w:rFonts w:cstheme="minorHAnsi"/>
                <w:sz w:val="20"/>
                <w:szCs w:val="20"/>
              </w:rPr>
              <w:t>%</w:t>
            </w:r>
          </w:p>
          <w:p w14:paraId="7F4D0B7E" w14:textId="437E43FB" w:rsidR="0018790E" w:rsidRPr="007F1E5F" w:rsidRDefault="0018790E" w:rsidP="0018790E">
            <w:pPr>
              <w:pStyle w:val="NoSpacing"/>
              <w:jc w:val="center"/>
              <w:rPr>
                <w:rFonts w:cstheme="minorHAnsi"/>
                <w:sz w:val="20"/>
                <w:szCs w:val="20"/>
              </w:rPr>
            </w:pPr>
            <w:r>
              <w:rPr>
                <w:rFonts w:cstheme="minorHAnsi"/>
                <w:sz w:val="20"/>
                <w:szCs w:val="20"/>
              </w:rPr>
              <w:t>33%</w:t>
            </w:r>
          </w:p>
        </w:tc>
      </w:tr>
      <w:tr w:rsidR="00D2300B" w:rsidRPr="007F1E5F" w14:paraId="412D427D" w14:textId="77777777" w:rsidTr="0011658F">
        <w:tc>
          <w:tcPr>
            <w:tcW w:w="835" w:type="pct"/>
            <w:vMerge/>
          </w:tcPr>
          <w:p w14:paraId="388222BF" w14:textId="49F3300F" w:rsidR="00D2300B" w:rsidRPr="007F1E5F" w:rsidRDefault="00D2300B" w:rsidP="00D2300B">
            <w:pPr>
              <w:pStyle w:val="NoSpacing"/>
              <w:rPr>
                <w:sz w:val="20"/>
                <w:szCs w:val="20"/>
              </w:rPr>
            </w:pPr>
          </w:p>
        </w:tc>
        <w:tc>
          <w:tcPr>
            <w:tcW w:w="522" w:type="pct"/>
            <w:vMerge/>
            <w:vAlign w:val="center"/>
          </w:tcPr>
          <w:p w14:paraId="737BCB5B" w14:textId="77777777" w:rsidR="00D2300B" w:rsidRPr="007F1E5F" w:rsidRDefault="00D2300B" w:rsidP="00D2300B">
            <w:pPr>
              <w:pStyle w:val="NoSpacing"/>
              <w:rPr>
                <w:sz w:val="20"/>
                <w:szCs w:val="20"/>
              </w:rPr>
            </w:pPr>
          </w:p>
        </w:tc>
        <w:tc>
          <w:tcPr>
            <w:tcW w:w="1381" w:type="pct"/>
          </w:tcPr>
          <w:p w14:paraId="6F355752"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6C63C8F7"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5E4CCF39" w14:textId="77777777" w:rsidR="0018790E" w:rsidRDefault="00D2300B" w:rsidP="0018790E">
            <w:pPr>
              <w:pStyle w:val="NoSpacing"/>
              <w:jc w:val="center"/>
              <w:rPr>
                <w:sz w:val="20"/>
                <w:szCs w:val="20"/>
              </w:rPr>
            </w:pPr>
            <w:r w:rsidRPr="007F1E5F">
              <w:rPr>
                <w:sz w:val="20"/>
                <w:szCs w:val="20"/>
              </w:rPr>
              <w:t xml:space="preserve">Zero of </w:t>
            </w:r>
            <w:r w:rsidR="0018790E">
              <w:rPr>
                <w:sz w:val="20"/>
                <w:szCs w:val="20"/>
              </w:rPr>
              <w:t>3</w:t>
            </w:r>
            <w:r w:rsidR="0018790E" w:rsidRPr="007F1E5F">
              <w:rPr>
                <w:sz w:val="20"/>
                <w:szCs w:val="20"/>
              </w:rPr>
              <w:t xml:space="preserve"> </w:t>
            </w:r>
          </w:p>
          <w:p w14:paraId="4B21A663" w14:textId="43B6AB7A" w:rsidR="00D2300B" w:rsidRPr="007F1E5F" w:rsidRDefault="0018790E" w:rsidP="0018790E">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51DD4521" w14:textId="77777777" w:rsidR="00D2300B" w:rsidRDefault="00D2300B" w:rsidP="00D2300B">
            <w:pPr>
              <w:pStyle w:val="NoSpacing"/>
              <w:jc w:val="center"/>
              <w:rPr>
                <w:rFonts w:cstheme="minorHAnsi"/>
                <w:sz w:val="20"/>
                <w:szCs w:val="20"/>
              </w:rPr>
            </w:pPr>
            <w:r w:rsidRPr="007F1E5F">
              <w:rPr>
                <w:rFonts w:cstheme="minorHAnsi"/>
                <w:sz w:val="20"/>
                <w:szCs w:val="20"/>
              </w:rPr>
              <w:t>0%</w:t>
            </w:r>
          </w:p>
          <w:p w14:paraId="64F90B24" w14:textId="30B1ECB7" w:rsidR="0018790E" w:rsidRPr="007F1E5F" w:rsidRDefault="0018790E" w:rsidP="00D2300B">
            <w:pPr>
              <w:pStyle w:val="NoSpacing"/>
              <w:jc w:val="center"/>
              <w:rPr>
                <w:rFonts w:cstheme="minorHAnsi"/>
                <w:sz w:val="20"/>
                <w:szCs w:val="20"/>
              </w:rPr>
            </w:pPr>
            <w:r>
              <w:rPr>
                <w:rFonts w:cstheme="minorHAnsi"/>
                <w:sz w:val="20"/>
                <w:szCs w:val="20"/>
              </w:rPr>
              <w:t>0%</w:t>
            </w:r>
          </w:p>
        </w:tc>
      </w:tr>
      <w:tr w:rsidR="00D2300B" w:rsidRPr="007F1E5F" w14:paraId="20867234" w14:textId="77777777" w:rsidTr="0011658F">
        <w:tc>
          <w:tcPr>
            <w:tcW w:w="835" w:type="pct"/>
            <w:vMerge/>
          </w:tcPr>
          <w:p w14:paraId="005C8A29" w14:textId="77777777" w:rsidR="00D2300B" w:rsidRPr="007F1E5F" w:rsidRDefault="00D2300B" w:rsidP="00D2300B">
            <w:pPr>
              <w:pStyle w:val="NoSpacing"/>
              <w:rPr>
                <w:sz w:val="20"/>
                <w:szCs w:val="20"/>
              </w:rPr>
            </w:pPr>
          </w:p>
        </w:tc>
        <w:tc>
          <w:tcPr>
            <w:tcW w:w="522" w:type="pct"/>
            <w:vMerge/>
            <w:vAlign w:val="center"/>
          </w:tcPr>
          <w:p w14:paraId="792CE4B6" w14:textId="77777777" w:rsidR="00D2300B" w:rsidRPr="007F1E5F" w:rsidRDefault="00D2300B" w:rsidP="00D2300B">
            <w:pPr>
              <w:pStyle w:val="NoSpacing"/>
              <w:rPr>
                <w:sz w:val="20"/>
                <w:szCs w:val="20"/>
              </w:rPr>
            </w:pPr>
          </w:p>
        </w:tc>
        <w:tc>
          <w:tcPr>
            <w:tcW w:w="1381" w:type="pct"/>
          </w:tcPr>
          <w:p w14:paraId="4A4F258F"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60C886"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4525 mg/L</w:t>
            </w:r>
          </w:p>
        </w:tc>
        <w:tc>
          <w:tcPr>
            <w:tcW w:w="810" w:type="pct"/>
            <w:vAlign w:val="center"/>
          </w:tcPr>
          <w:p w14:paraId="6C1A96BA" w14:textId="53153E01" w:rsidR="0018790E" w:rsidRDefault="0018790E" w:rsidP="00D2300B">
            <w:pPr>
              <w:pStyle w:val="NoSpacing"/>
              <w:jc w:val="center"/>
              <w:rPr>
                <w:sz w:val="20"/>
                <w:szCs w:val="20"/>
              </w:rPr>
            </w:pPr>
            <w:r>
              <w:rPr>
                <w:sz w:val="20"/>
                <w:szCs w:val="20"/>
              </w:rPr>
              <w:t>2 of 3</w:t>
            </w:r>
          </w:p>
          <w:p w14:paraId="70F993E5" w14:textId="19FF2426" w:rsidR="00D2300B" w:rsidRPr="007F1E5F" w:rsidRDefault="0018790E" w:rsidP="00D2300B">
            <w:pPr>
              <w:pStyle w:val="NoSpacing"/>
              <w:jc w:val="center"/>
              <w:rPr>
                <w:sz w:val="20"/>
                <w:szCs w:val="20"/>
              </w:rPr>
            </w:pPr>
            <w:r>
              <w:rPr>
                <w:sz w:val="20"/>
                <w:szCs w:val="20"/>
              </w:rPr>
              <w:t>1</w:t>
            </w:r>
            <w:r w:rsidR="00D2300B" w:rsidRPr="007F1E5F">
              <w:rPr>
                <w:sz w:val="20"/>
                <w:szCs w:val="20"/>
              </w:rPr>
              <w:t xml:space="preserve"> of 4</w:t>
            </w:r>
          </w:p>
        </w:tc>
        <w:tc>
          <w:tcPr>
            <w:tcW w:w="735" w:type="pct"/>
            <w:vAlign w:val="center"/>
          </w:tcPr>
          <w:p w14:paraId="30EE5489" w14:textId="77777777" w:rsidR="00D2300B" w:rsidRDefault="0018790E" w:rsidP="00D2300B">
            <w:pPr>
              <w:pStyle w:val="NoSpacing"/>
              <w:jc w:val="center"/>
              <w:rPr>
                <w:rFonts w:cstheme="minorHAnsi"/>
                <w:sz w:val="20"/>
                <w:szCs w:val="20"/>
              </w:rPr>
            </w:pPr>
            <w:r>
              <w:rPr>
                <w:rFonts w:cstheme="minorHAnsi"/>
                <w:sz w:val="20"/>
                <w:szCs w:val="20"/>
              </w:rPr>
              <w:t>67</w:t>
            </w:r>
            <w:r w:rsidR="00D2300B" w:rsidRPr="007F1E5F">
              <w:rPr>
                <w:rFonts w:cstheme="minorHAnsi"/>
                <w:sz w:val="20"/>
                <w:szCs w:val="20"/>
              </w:rPr>
              <w:t>%</w:t>
            </w:r>
          </w:p>
          <w:p w14:paraId="31ABA284" w14:textId="422DE2D6" w:rsidR="0018790E" w:rsidRPr="007F1E5F" w:rsidRDefault="0018790E" w:rsidP="00D2300B">
            <w:pPr>
              <w:pStyle w:val="NoSpacing"/>
              <w:jc w:val="center"/>
              <w:rPr>
                <w:rFonts w:cstheme="minorHAnsi"/>
                <w:sz w:val="20"/>
                <w:szCs w:val="20"/>
              </w:rPr>
            </w:pPr>
            <w:r>
              <w:rPr>
                <w:rFonts w:cstheme="minorHAnsi"/>
                <w:sz w:val="20"/>
                <w:szCs w:val="20"/>
              </w:rPr>
              <w:t>25%</w:t>
            </w:r>
          </w:p>
        </w:tc>
      </w:tr>
      <w:tr w:rsidR="00D2300B" w:rsidRPr="007F1E5F" w14:paraId="541BEDCA" w14:textId="77777777" w:rsidTr="0011658F">
        <w:tc>
          <w:tcPr>
            <w:tcW w:w="835" w:type="pct"/>
            <w:vMerge/>
          </w:tcPr>
          <w:p w14:paraId="60D7FCF8" w14:textId="77777777" w:rsidR="00D2300B" w:rsidRPr="007F1E5F" w:rsidRDefault="00D2300B" w:rsidP="00D2300B">
            <w:pPr>
              <w:pStyle w:val="NoSpacing"/>
              <w:rPr>
                <w:sz w:val="20"/>
                <w:szCs w:val="20"/>
              </w:rPr>
            </w:pPr>
          </w:p>
        </w:tc>
        <w:tc>
          <w:tcPr>
            <w:tcW w:w="522" w:type="pct"/>
            <w:vMerge/>
            <w:vAlign w:val="center"/>
          </w:tcPr>
          <w:p w14:paraId="5910AC41" w14:textId="77777777" w:rsidR="00D2300B" w:rsidRPr="007F1E5F" w:rsidRDefault="00D2300B" w:rsidP="00D2300B">
            <w:pPr>
              <w:pStyle w:val="NoSpacing"/>
              <w:rPr>
                <w:sz w:val="20"/>
                <w:szCs w:val="20"/>
              </w:rPr>
            </w:pPr>
          </w:p>
        </w:tc>
        <w:tc>
          <w:tcPr>
            <w:tcW w:w="1381" w:type="pct"/>
          </w:tcPr>
          <w:p w14:paraId="6FAD249C"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0625D32" w14:textId="77777777" w:rsidR="00D2300B" w:rsidRPr="007F1E5F" w:rsidRDefault="004437E3"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389E2FFD" w14:textId="77777777" w:rsidR="00D2300B" w:rsidRPr="007F1E5F" w:rsidRDefault="00D2300B" w:rsidP="00D2300B">
            <w:pPr>
              <w:pStyle w:val="NoSpacing"/>
              <w:jc w:val="center"/>
              <w:rPr>
                <w:sz w:val="20"/>
                <w:szCs w:val="20"/>
              </w:rPr>
            </w:pPr>
            <w:r w:rsidRPr="007F1E5F">
              <w:rPr>
                <w:sz w:val="20"/>
                <w:szCs w:val="20"/>
              </w:rPr>
              <w:t>Zero of 4</w:t>
            </w:r>
          </w:p>
        </w:tc>
        <w:tc>
          <w:tcPr>
            <w:tcW w:w="735" w:type="pct"/>
            <w:vAlign w:val="center"/>
          </w:tcPr>
          <w:p w14:paraId="27A3DB2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C693C55" w14:textId="77777777" w:rsidTr="0011658F">
        <w:tc>
          <w:tcPr>
            <w:tcW w:w="835" w:type="pct"/>
            <w:vMerge/>
          </w:tcPr>
          <w:p w14:paraId="4E7E512C" w14:textId="77777777" w:rsidR="00D2300B" w:rsidRPr="007F1E5F" w:rsidRDefault="00D2300B" w:rsidP="00D2300B">
            <w:pPr>
              <w:pStyle w:val="NoSpacing"/>
              <w:rPr>
                <w:sz w:val="20"/>
                <w:szCs w:val="20"/>
              </w:rPr>
            </w:pPr>
          </w:p>
        </w:tc>
        <w:tc>
          <w:tcPr>
            <w:tcW w:w="522" w:type="pct"/>
            <w:vMerge/>
            <w:vAlign w:val="center"/>
          </w:tcPr>
          <w:p w14:paraId="5EFCE950" w14:textId="77777777" w:rsidR="00D2300B" w:rsidRPr="007F1E5F" w:rsidRDefault="00D2300B" w:rsidP="00D2300B">
            <w:pPr>
              <w:pStyle w:val="NoSpacing"/>
              <w:rPr>
                <w:sz w:val="20"/>
                <w:szCs w:val="20"/>
              </w:rPr>
            </w:pPr>
          </w:p>
        </w:tc>
        <w:tc>
          <w:tcPr>
            <w:tcW w:w="1381" w:type="pct"/>
          </w:tcPr>
          <w:p w14:paraId="278F8438"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7D0303C" w14:textId="77777777" w:rsidR="00D2300B" w:rsidRPr="007F1E5F" w:rsidRDefault="00D2300B" w:rsidP="00D2300B">
            <w:pPr>
              <w:pStyle w:val="NoSpacing"/>
              <w:rPr>
                <w:sz w:val="20"/>
                <w:szCs w:val="20"/>
              </w:rPr>
            </w:pPr>
          </w:p>
        </w:tc>
        <w:tc>
          <w:tcPr>
            <w:tcW w:w="717" w:type="pct"/>
            <w:vAlign w:val="center"/>
          </w:tcPr>
          <w:p w14:paraId="18D74A1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642E59F" w14:textId="77777777" w:rsidR="00D2300B" w:rsidRPr="007F1E5F" w:rsidRDefault="00D2300B" w:rsidP="004437E3">
            <w:pPr>
              <w:pStyle w:val="NoSpacing"/>
              <w:jc w:val="center"/>
              <w:rPr>
                <w:rFonts w:cstheme="minorHAnsi"/>
                <w:sz w:val="20"/>
                <w:szCs w:val="20"/>
              </w:rPr>
            </w:pPr>
            <w:r w:rsidRPr="007F1E5F">
              <w:rPr>
                <w:rFonts w:cstheme="minorHAnsi"/>
                <w:sz w:val="20"/>
                <w:szCs w:val="20"/>
              </w:rPr>
              <w:t>&gt;0.56 mg/L</w:t>
            </w:r>
            <w:r w:rsidR="004437E3" w:rsidRPr="007F1E5F">
              <w:rPr>
                <w:rFonts w:cstheme="minorHAnsi"/>
                <w:sz w:val="20"/>
                <w:szCs w:val="20"/>
              </w:rPr>
              <w:t xml:space="preserve"> </w:t>
            </w:r>
            <w:r w:rsidR="004437E3" w:rsidRPr="007F1E5F">
              <w:rPr>
                <w:rFonts w:cstheme="minorHAnsi"/>
                <w:sz w:val="20"/>
                <w:szCs w:val="20"/>
                <w:vertAlign w:val="subscript"/>
              </w:rPr>
              <w:t>b</w:t>
            </w:r>
          </w:p>
        </w:tc>
        <w:tc>
          <w:tcPr>
            <w:tcW w:w="810" w:type="pct"/>
            <w:vAlign w:val="center"/>
          </w:tcPr>
          <w:p w14:paraId="1F6FC940" w14:textId="4B6F6667" w:rsidR="00D2300B" w:rsidRPr="007F1E5F" w:rsidRDefault="0018790E" w:rsidP="00D2300B">
            <w:pPr>
              <w:pStyle w:val="NoSpacing"/>
              <w:jc w:val="center"/>
              <w:rPr>
                <w:sz w:val="20"/>
                <w:szCs w:val="20"/>
              </w:rPr>
            </w:pPr>
            <w:r>
              <w:rPr>
                <w:sz w:val="20"/>
                <w:szCs w:val="20"/>
              </w:rPr>
              <w:t>3</w:t>
            </w:r>
            <w:r w:rsidR="00D2300B" w:rsidRPr="007F1E5F">
              <w:rPr>
                <w:sz w:val="20"/>
                <w:szCs w:val="20"/>
              </w:rPr>
              <w:t xml:space="preserve"> of</w:t>
            </w:r>
            <w:r w:rsidR="004437E3" w:rsidRPr="007F1E5F">
              <w:rPr>
                <w:sz w:val="20"/>
                <w:szCs w:val="20"/>
              </w:rPr>
              <w:t xml:space="preserve"> </w:t>
            </w:r>
            <w:r>
              <w:rPr>
                <w:sz w:val="20"/>
                <w:szCs w:val="20"/>
              </w:rPr>
              <w:t>3</w:t>
            </w:r>
          </w:p>
          <w:p w14:paraId="1E88507A" w14:textId="3CE96EC4" w:rsidR="00D2300B" w:rsidRPr="007F1E5F" w:rsidRDefault="004437E3" w:rsidP="0018790E">
            <w:pPr>
              <w:pStyle w:val="NoSpacing"/>
              <w:jc w:val="center"/>
              <w:rPr>
                <w:sz w:val="20"/>
                <w:szCs w:val="20"/>
              </w:rPr>
            </w:pPr>
            <w:r w:rsidRPr="007F1E5F">
              <w:rPr>
                <w:sz w:val="20"/>
                <w:szCs w:val="20"/>
              </w:rPr>
              <w:t xml:space="preserve">1 of </w:t>
            </w:r>
            <w:r w:rsidR="0018790E">
              <w:rPr>
                <w:sz w:val="20"/>
                <w:szCs w:val="20"/>
              </w:rPr>
              <w:t>3</w:t>
            </w:r>
          </w:p>
        </w:tc>
        <w:tc>
          <w:tcPr>
            <w:tcW w:w="735" w:type="pct"/>
            <w:vAlign w:val="center"/>
          </w:tcPr>
          <w:p w14:paraId="6E8422F2" w14:textId="624B290C" w:rsidR="00D2300B" w:rsidRPr="007F1E5F" w:rsidRDefault="0018790E" w:rsidP="00D2300B">
            <w:pPr>
              <w:pStyle w:val="NoSpacing"/>
              <w:jc w:val="center"/>
              <w:rPr>
                <w:rFonts w:cstheme="minorHAnsi"/>
                <w:sz w:val="20"/>
                <w:szCs w:val="20"/>
              </w:rPr>
            </w:pPr>
            <w:r>
              <w:rPr>
                <w:rFonts w:cstheme="minorHAnsi"/>
                <w:sz w:val="20"/>
                <w:szCs w:val="20"/>
              </w:rPr>
              <w:t>10</w:t>
            </w:r>
            <w:r w:rsidR="00D2300B" w:rsidRPr="007F1E5F">
              <w:rPr>
                <w:rFonts w:cstheme="minorHAnsi"/>
                <w:sz w:val="20"/>
                <w:szCs w:val="20"/>
              </w:rPr>
              <w:t>0%</w:t>
            </w:r>
          </w:p>
          <w:p w14:paraId="5E3D9AD1" w14:textId="5ECB8442" w:rsidR="00D2300B" w:rsidRPr="007F1E5F" w:rsidRDefault="0018790E" w:rsidP="00D2300B">
            <w:pPr>
              <w:pStyle w:val="NoSpacing"/>
              <w:jc w:val="center"/>
              <w:rPr>
                <w:rFonts w:cstheme="minorHAnsi"/>
                <w:sz w:val="20"/>
                <w:szCs w:val="20"/>
              </w:rPr>
            </w:pPr>
            <w:r>
              <w:rPr>
                <w:rFonts w:cstheme="minorHAnsi"/>
                <w:sz w:val="20"/>
                <w:szCs w:val="20"/>
              </w:rPr>
              <w:t>33</w:t>
            </w:r>
            <w:r w:rsidR="004437E3" w:rsidRPr="007F1E5F">
              <w:rPr>
                <w:rFonts w:cstheme="minorHAnsi"/>
                <w:sz w:val="20"/>
                <w:szCs w:val="20"/>
              </w:rPr>
              <w:t>%</w:t>
            </w:r>
          </w:p>
        </w:tc>
      </w:tr>
      <w:tr w:rsidR="00D2300B" w:rsidRPr="007F1E5F" w14:paraId="69069EFE" w14:textId="77777777" w:rsidTr="0011658F">
        <w:tc>
          <w:tcPr>
            <w:tcW w:w="835" w:type="pct"/>
            <w:vMerge/>
          </w:tcPr>
          <w:p w14:paraId="6C3C851C" w14:textId="77777777" w:rsidR="00D2300B" w:rsidRPr="007F1E5F" w:rsidRDefault="00D2300B" w:rsidP="00D2300B">
            <w:pPr>
              <w:pStyle w:val="NoSpacing"/>
              <w:rPr>
                <w:sz w:val="20"/>
                <w:szCs w:val="20"/>
              </w:rPr>
            </w:pPr>
          </w:p>
        </w:tc>
        <w:tc>
          <w:tcPr>
            <w:tcW w:w="522" w:type="pct"/>
            <w:vMerge/>
            <w:vAlign w:val="center"/>
          </w:tcPr>
          <w:p w14:paraId="68CB634D" w14:textId="77777777" w:rsidR="00D2300B" w:rsidRPr="007F1E5F" w:rsidRDefault="00D2300B" w:rsidP="00D2300B">
            <w:pPr>
              <w:pStyle w:val="NoSpacing"/>
              <w:rPr>
                <w:sz w:val="20"/>
                <w:szCs w:val="20"/>
              </w:rPr>
            </w:pPr>
          </w:p>
        </w:tc>
        <w:tc>
          <w:tcPr>
            <w:tcW w:w="1381" w:type="pct"/>
          </w:tcPr>
          <w:p w14:paraId="5DAD82F9"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48669EA"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437E3" w:rsidRPr="007F1E5F">
              <w:rPr>
                <w:rFonts w:cstheme="minorHAnsi"/>
                <w:sz w:val="20"/>
                <w:szCs w:val="20"/>
              </w:rPr>
              <w:t xml:space="preserve"> </w:t>
            </w:r>
            <w:r w:rsidR="004437E3" w:rsidRPr="007F1E5F">
              <w:rPr>
                <w:rFonts w:cstheme="minorHAnsi"/>
                <w:sz w:val="20"/>
                <w:szCs w:val="20"/>
                <w:vertAlign w:val="subscript"/>
              </w:rPr>
              <w:t>c</w:t>
            </w:r>
          </w:p>
          <w:p w14:paraId="139A1F96" w14:textId="77777777" w:rsidR="004437E3" w:rsidRPr="007F1E5F" w:rsidRDefault="004437E3"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1ABA6E59" w14:textId="1CEAD43E" w:rsidR="00D2300B" w:rsidRPr="007F1E5F" w:rsidRDefault="0018790E" w:rsidP="00D2300B">
            <w:pPr>
              <w:pStyle w:val="NoSpacing"/>
              <w:jc w:val="center"/>
              <w:rPr>
                <w:sz w:val="20"/>
                <w:szCs w:val="20"/>
              </w:rPr>
            </w:pPr>
            <w:r>
              <w:rPr>
                <w:sz w:val="20"/>
                <w:szCs w:val="20"/>
              </w:rPr>
              <w:t>4</w:t>
            </w:r>
            <w:r w:rsidR="00D2300B" w:rsidRPr="007F1E5F">
              <w:rPr>
                <w:sz w:val="20"/>
                <w:szCs w:val="20"/>
              </w:rPr>
              <w:t xml:space="preserve"> of </w:t>
            </w:r>
            <w:r>
              <w:rPr>
                <w:sz w:val="20"/>
                <w:szCs w:val="20"/>
              </w:rPr>
              <w:t>4</w:t>
            </w:r>
          </w:p>
          <w:p w14:paraId="775ACA06" w14:textId="77777777" w:rsidR="004437E3" w:rsidRDefault="0018790E" w:rsidP="0018790E">
            <w:pPr>
              <w:pStyle w:val="NoSpacing"/>
              <w:jc w:val="center"/>
              <w:rPr>
                <w:sz w:val="20"/>
                <w:szCs w:val="20"/>
              </w:rPr>
            </w:pPr>
            <w:r>
              <w:rPr>
                <w:sz w:val="20"/>
                <w:szCs w:val="20"/>
              </w:rPr>
              <w:t>4</w:t>
            </w:r>
            <w:r w:rsidR="004437E3" w:rsidRPr="007F1E5F">
              <w:rPr>
                <w:sz w:val="20"/>
                <w:szCs w:val="20"/>
              </w:rPr>
              <w:t xml:space="preserve"> of </w:t>
            </w:r>
            <w:r>
              <w:rPr>
                <w:sz w:val="20"/>
                <w:szCs w:val="20"/>
              </w:rPr>
              <w:t>4</w:t>
            </w:r>
          </w:p>
          <w:p w14:paraId="71052E01" w14:textId="77777777" w:rsidR="0018790E" w:rsidRDefault="0018790E" w:rsidP="0018790E">
            <w:pPr>
              <w:pStyle w:val="NoSpacing"/>
              <w:jc w:val="center"/>
              <w:rPr>
                <w:sz w:val="20"/>
                <w:szCs w:val="20"/>
              </w:rPr>
            </w:pPr>
            <w:r>
              <w:rPr>
                <w:sz w:val="20"/>
                <w:szCs w:val="20"/>
              </w:rPr>
              <w:t>4 of 4</w:t>
            </w:r>
          </w:p>
          <w:p w14:paraId="7D28104A" w14:textId="43BA0240" w:rsidR="0018790E" w:rsidRPr="007F1E5F" w:rsidRDefault="0018790E" w:rsidP="0018790E">
            <w:pPr>
              <w:pStyle w:val="NoSpacing"/>
              <w:jc w:val="center"/>
              <w:rPr>
                <w:sz w:val="20"/>
                <w:szCs w:val="20"/>
              </w:rPr>
            </w:pPr>
            <w:r>
              <w:rPr>
                <w:sz w:val="20"/>
                <w:szCs w:val="20"/>
              </w:rPr>
              <w:t>4 of 4</w:t>
            </w:r>
          </w:p>
        </w:tc>
        <w:tc>
          <w:tcPr>
            <w:tcW w:w="735" w:type="pct"/>
            <w:vAlign w:val="center"/>
          </w:tcPr>
          <w:p w14:paraId="0505DD6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0E50B135" w14:textId="77777777" w:rsidR="0018790E" w:rsidRDefault="004437E3" w:rsidP="0018790E">
            <w:pPr>
              <w:pStyle w:val="NoSpacing"/>
              <w:jc w:val="center"/>
              <w:rPr>
                <w:rFonts w:cstheme="minorHAnsi"/>
                <w:sz w:val="20"/>
                <w:szCs w:val="20"/>
              </w:rPr>
            </w:pPr>
            <w:r w:rsidRPr="007F1E5F">
              <w:rPr>
                <w:rFonts w:cstheme="minorHAnsi"/>
                <w:sz w:val="20"/>
                <w:szCs w:val="20"/>
              </w:rPr>
              <w:t>100%</w:t>
            </w:r>
          </w:p>
          <w:p w14:paraId="48DBEDED" w14:textId="48AB080F" w:rsidR="0018790E" w:rsidRPr="007F1E5F" w:rsidRDefault="0018790E" w:rsidP="0018790E">
            <w:pPr>
              <w:pStyle w:val="NoSpacing"/>
              <w:jc w:val="center"/>
              <w:rPr>
                <w:rFonts w:cstheme="minorHAnsi"/>
                <w:sz w:val="20"/>
                <w:szCs w:val="20"/>
              </w:rPr>
            </w:pPr>
            <w:r w:rsidRPr="007F1E5F">
              <w:rPr>
                <w:rFonts w:cstheme="minorHAnsi"/>
                <w:sz w:val="20"/>
                <w:szCs w:val="20"/>
              </w:rPr>
              <w:t>100%</w:t>
            </w:r>
          </w:p>
          <w:p w14:paraId="4D0C397F" w14:textId="384370F1" w:rsidR="004437E3" w:rsidRPr="007F1E5F" w:rsidRDefault="0018790E" w:rsidP="0018790E">
            <w:pPr>
              <w:pStyle w:val="NoSpacing"/>
              <w:jc w:val="center"/>
              <w:rPr>
                <w:rFonts w:cstheme="minorHAnsi"/>
                <w:sz w:val="20"/>
                <w:szCs w:val="20"/>
              </w:rPr>
            </w:pPr>
            <w:r w:rsidRPr="007F1E5F">
              <w:rPr>
                <w:rFonts w:cstheme="minorHAnsi"/>
                <w:sz w:val="20"/>
                <w:szCs w:val="20"/>
              </w:rPr>
              <w:t>100%</w:t>
            </w:r>
          </w:p>
        </w:tc>
      </w:tr>
      <w:tr w:rsidR="00D2300B" w:rsidRPr="00C155DC" w14:paraId="669EFCAF" w14:textId="77777777" w:rsidTr="0011658F">
        <w:tc>
          <w:tcPr>
            <w:tcW w:w="835" w:type="pct"/>
            <w:vMerge/>
          </w:tcPr>
          <w:p w14:paraId="3E0E58A8" w14:textId="6EC2D6DE" w:rsidR="00D2300B" w:rsidRPr="007F1E5F" w:rsidRDefault="00D2300B" w:rsidP="00D2300B">
            <w:pPr>
              <w:pStyle w:val="NoSpacing"/>
              <w:rPr>
                <w:sz w:val="20"/>
                <w:szCs w:val="20"/>
              </w:rPr>
            </w:pPr>
          </w:p>
        </w:tc>
        <w:tc>
          <w:tcPr>
            <w:tcW w:w="522" w:type="pct"/>
            <w:vMerge/>
            <w:vAlign w:val="center"/>
          </w:tcPr>
          <w:p w14:paraId="476BEB77" w14:textId="77777777" w:rsidR="00D2300B" w:rsidRPr="007F1E5F" w:rsidRDefault="00D2300B" w:rsidP="00D2300B">
            <w:pPr>
              <w:pStyle w:val="NoSpacing"/>
              <w:rPr>
                <w:sz w:val="20"/>
                <w:szCs w:val="20"/>
              </w:rPr>
            </w:pPr>
          </w:p>
        </w:tc>
        <w:tc>
          <w:tcPr>
            <w:tcW w:w="1381" w:type="pct"/>
          </w:tcPr>
          <w:p w14:paraId="1235042F"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16EE2B49" w14:textId="77777777" w:rsidR="00D2300B" w:rsidRPr="007F1E5F" w:rsidRDefault="004437E3" w:rsidP="004437E3">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49FF4970"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61B1372F" w14:textId="77777777" w:rsidR="00D2300B" w:rsidRPr="00C155DC" w:rsidRDefault="00D2300B" w:rsidP="00D2300B">
            <w:pPr>
              <w:pStyle w:val="NoSpacing"/>
              <w:jc w:val="center"/>
              <w:rPr>
                <w:rFonts w:cstheme="minorHAnsi"/>
                <w:sz w:val="20"/>
                <w:szCs w:val="20"/>
              </w:rPr>
            </w:pPr>
            <w:r w:rsidRPr="007F1E5F">
              <w:rPr>
                <w:rFonts w:cstheme="minorHAnsi"/>
                <w:sz w:val="20"/>
                <w:szCs w:val="20"/>
              </w:rPr>
              <w:t>No data</w:t>
            </w:r>
          </w:p>
        </w:tc>
      </w:tr>
    </w:tbl>
    <w:p w14:paraId="7C50B404" w14:textId="77777777" w:rsidR="0011658F" w:rsidRDefault="0011658F" w:rsidP="002F7B13"/>
    <w:p w14:paraId="3F16F39E" w14:textId="77777777" w:rsidR="00F15AB5" w:rsidRPr="00F15AB5" w:rsidRDefault="00F15AB5" w:rsidP="00F15AB5">
      <w:pPr>
        <w:pStyle w:val="Caption"/>
        <w:keepNext/>
        <w:jc w:val="center"/>
        <w:rPr>
          <w:sz w:val="22"/>
        </w:rPr>
      </w:pPr>
      <w:bookmarkStart w:id="37" w:name="_Toc253843563"/>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6</w:t>
      </w:r>
      <w:r w:rsidRPr="00FC052A">
        <w:rPr>
          <w:sz w:val="22"/>
        </w:rPr>
        <w:fldChar w:fldCharType="end"/>
      </w:r>
      <w:r>
        <w:rPr>
          <w:sz w:val="22"/>
        </w:rPr>
        <w:t>.  White River / Pass Creek Stations</w:t>
      </w:r>
      <w:bookmarkEnd w:id="37"/>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864DC3" w:rsidRPr="005D3E3F" w14:paraId="0BFA10A6" w14:textId="77777777" w:rsidTr="00765E5F">
        <w:trPr>
          <w:tblHeader/>
        </w:trPr>
        <w:tc>
          <w:tcPr>
            <w:tcW w:w="835" w:type="pct"/>
            <w:vAlign w:val="center"/>
          </w:tcPr>
          <w:p w14:paraId="6E8CB91B" w14:textId="77777777" w:rsidR="00864DC3" w:rsidRPr="005D3E3F" w:rsidRDefault="00864DC3" w:rsidP="00864DC3">
            <w:pPr>
              <w:pStyle w:val="NoSpacing"/>
              <w:jc w:val="center"/>
              <w:rPr>
                <w:b/>
                <w:sz w:val="20"/>
                <w:szCs w:val="20"/>
              </w:rPr>
            </w:pPr>
            <w:r w:rsidRPr="005D3E3F">
              <w:rPr>
                <w:b/>
                <w:sz w:val="20"/>
                <w:szCs w:val="20"/>
              </w:rPr>
              <w:t>Waterbody</w:t>
            </w:r>
          </w:p>
        </w:tc>
        <w:tc>
          <w:tcPr>
            <w:tcW w:w="522" w:type="pct"/>
            <w:vAlign w:val="center"/>
          </w:tcPr>
          <w:p w14:paraId="27A6304E" w14:textId="77777777" w:rsidR="00864DC3" w:rsidRPr="005D3E3F" w:rsidRDefault="00864DC3" w:rsidP="00864DC3">
            <w:pPr>
              <w:pStyle w:val="NoSpacing"/>
              <w:jc w:val="center"/>
              <w:rPr>
                <w:b/>
                <w:sz w:val="20"/>
                <w:szCs w:val="20"/>
              </w:rPr>
            </w:pPr>
            <w:r w:rsidRPr="005D3E3F">
              <w:rPr>
                <w:b/>
                <w:sz w:val="20"/>
                <w:szCs w:val="20"/>
              </w:rPr>
              <w:t>Site #</w:t>
            </w:r>
          </w:p>
        </w:tc>
        <w:tc>
          <w:tcPr>
            <w:tcW w:w="1381" w:type="pct"/>
            <w:vAlign w:val="center"/>
          </w:tcPr>
          <w:p w14:paraId="2D97DE9A" w14:textId="77777777" w:rsidR="00864DC3" w:rsidRPr="005D3E3F" w:rsidRDefault="00864DC3" w:rsidP="00864DC3">
            <w:pPr>
              <w:pStyle w:val="NoSpacing"/>
              <w:jc w:val="center"/>
              <w:rPr>
                <w:b/>
                <w:sz w:val="20"/>
                <w:szCs w:val="20"/>
              </w:rPr>
            </w:pPr>
            <w:r w:rsidRPr="005D3E3F">
              <w:rPr>
                <w:b/>
                <w:sz w:val="20"/>
                <w:szCs w:val="20"/>
              </w:rPr>
              <w:t>Parameter</w:t>
            </w:r>
          </w:p>
        </w:tc>
        <w:tc>
          <w:tcPr>
            <w:tcW w:w="717" w:type="pct"/>
            <w:vAlign w:val="center"/>
          </w:tcPr>
          <w:p w14:paraId="3643919D" w14:textId="77777777" w:rsidR="00864DC3" w:rsidRPr="005D3E3F" w:rsidRDefault="00864DC3" w:rsidP="00864DC3">
            <w:pPr>
              <w:pStyle w:val="NoSpacing"/>
              <w:jc w:val="center"/>
              <w:rPr>
                <w:b/>
                <w:sz w:val="20"/>
                <w:szCs w:val="20"/>
              </w:rPr>
            </w:pPr>
            <w:r w:rsidRPr="005D3E3F">
              <w:rPr>
                <w:b/>
                <w:sz w:val="20"/>
                <w:szCs w:val="20"/>
              </w:rPr>
              <w:t>Criteria exceeded</w:t>
            </w:r>
          </w:p>
        </w:tc>
        <w:tc>
          <w:tcPr>
            <w:tcW w:w="810" w:type="pct"/>
            <w:vAlign w:val="center"/>
          </w:tcPr>
          <w:p w14:paraId="5935FB71" w14:textId="77777777" w:rsidR="00864DC3" w:rsidRPr="005D3E3F" w:rsidRDefault="00864DC3" w:rsidP="00864DC3">
            <w:pPr>
              <w:pStyle w:val="NoSpacing"/>
              <w:jc w:val="center"/>
              <w:rPr>
                <w:b/>
                <w:sz w:val="20"/>
                <w:szCs w:val="20"/>
              </w:rPr>
            </w:pPr>
            <w:r w:rsidRPr="005D3E3F">
              <w:rPr>
                <w:b/>
                <w:sz w:val="20"/>
                <w:szCs w:val="20"/>
              </w:rPr>
              <w:t># of Samples</w:t>
            </w:r>
          </w:p>
        </w:tc>
        <w:tc>
          <w:tcPr>
            <w:tcW w:w="735" w:type="pct"/>
            <w:vAlign w:val="center"/>
          </w:tcPr>
          <w:p w14:paraId="06FBFBDD" w14:textId="77777777" w:rsidR="00864DC3" w:rsidRPr="005D3E3F" w:rsidRDefault="00864DC3" w:rsidP="00864DC3">
            <w:pPr>
              <w:pStyle w:val="NoSpacing"/>
              <w:jc w:val="center"/>
              <w:rPr>
                <w:b/>
                <w:sz w:val="20"/>
                <w:szCs w:val="20"/>
              </w:rPr>
            </w:pPr>
            <w:r w:rsidRPr="005D3E3F">
              <w:rPr>
                <w:b/>
                <w:sz w:val="20"/>
                <w:szCs w:val="20"/>
              </w:rPr>
              <w:t>Percent exceedance</w:t>
            </w:r>
          </w:p>
        </w:tc>
      </w:tr>
      <w:tr w:rsidR="003303F6" w:rsidRPr="005D3E3F" w14:paraId="69274273" w14:textId="77777777" w:rsidTr="00765E5F">
        <w:tc>
          <w:tcPr>
            <w:tcW w:w="835" w:type="pct"/>
            <w:vMerge w:val="restart"/>
          </w:tcPr>
          <w:p w14:paraId="135D6F19" w14:textId="77777777" w:rsidR="003303F6" w:rsidRPr="005D3E3F" w:rsidRDefault="003303F6" w:rsidP="003303F6">
            <w:pPr>
              <w:pStyle w:val="NoSpacing"/>
              <w:rPr>
                <w:sz w:val="20"/>
                <w:szCs w:val="20"/>
              </w:rPr>
            </w:pPr>
            <w:r w:rsidRPr="005D3E3F">
              <w:rPr>
                <w:sz w:val="20"/>
                <w:szCs w:val="20"/>
              </w:rPr>
              <w:t>Pass Creek</w:t>
            </w:r>
          </w:p>
        </w:tc>
        <w:tc>
          <w:tcPr>
            <w:tcW w:w="522" w:type="pct"/>
            <w:vMerge w:val="restart"/>
            <w:vAlign w:val="center"/>
          </w:tcPr>
          <w:p w14:paraId="027BCDCE" w14:textId="77777777" w:rsidR="003303F6" w:rsidRPr="005D3E3F" w:rsidRDefault="003303F6" w:rsidP="003303F6">
            <w:pPr>
              <w:pStyle w:val="NoSpacing"/>
              <w:rPr>
                <w:sz w:val="20"/>
                <w:szCs w:val="20"/>
              </w:rPr>
            </w:pPr>
            <w:r w:rsidRPr="005D3E3F">
              <w:rPr>
                <w:sz w:val="20"/>
                <w:szCs w:val="20"/>
              </w:rPr>
              <w:t>PAS1</w:t>
            </w:r>
          </w:p>
          <w:p w14:paraId="62930265" w14:textId="77777777" w:rsidR="003303F6" w:rsidRPr="005D3E3F" w:rsidRDefault="003303F6" w:rsidP="003303F6">
            <w:pPr>
              <w:pStyle w:val="NoSpacing"/>
              <w:rPr>
                <w:sz w:val="20"/>
                <w:szCs w:val="20"/>
              </w:rPr>
            </w:pPr>
            <w:r w:rsidRPr="005D3E3F">
              <w:rPr>
                <w:sz w:val="20"/>
                <w:szCs w:val="20"/>
              </w:rPr>
              <w:t>(2009)</w:t>
            </w:r>
          </w:p>
        </w:tc>
        <w:tc>
          <w:tcPr>
            <w:tcW w:w="1381" w:type="pct"/>
          </w:tcPr>
          <w:p w14:paraId="3CCFBD21"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08975CB4"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F40997B" w14:textId="77777777" w:rsidR="003303F6" w:rsidRDefault="0018790E" w:rsidP="0018790E">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31CC2455" w14:textId="0589BBB5" w:rsidR="0018790E" w:rsidRPr="005D3E3F" w:rsidRDefault="0018790E" w:rsidP="0018790E">
            <w:pPr>
              <w:pStyle w:val="NoSpacing"/>
              <w:jc w:val="center"/>
              <w:rPr>
                <w:sz w:val="20"/>
                <w:szCs w:val="20"/>
              </w:rPr>
            </w:pPr>
            <w:r>
              <w:rPr>
                <w:sz w:val="20"/>
                <w:szCs w:val="20"/>
              </w:rPr>
              <w:t>Zero of 1</w:t>
            </w:r>
          </w:p>
        </w:tc>
        <w:tc>
          <w:tcPr>
            <w:tcW w:w="735" w:type="pct"/>
            <w:vAlign w:val="center"/>
          </w:tcPr>
          <w:p w14:paraId="1949C65E" w14:textId="77777777" w:rsidR="003303F6" w:rsidRDefault="0018790E" w:rsidP="003303F6">
            <w:pPr>
              <w:pStyle w:val="NoSpacing"/>
              <w:jc w:val="center"/>
              <w:rPr>
                <w:sz w:val="20"/>
                <w:szCs w:val="20"/>
              </w:rPr>
            </w:pPr>
            <w:r>
              <w:rPr>
                <w:sz w:val="20"/>
                <w:szCs w:val="20"/>
              </w:rPr>
              <w:t>10</w:t>
            </w:r>
            <w:r w:rsidR="003303F6" w:rsidRPr="005D3E3F">
              <w:rPr>
                <w:sz w:val="20"/>
                <w:szCs w:val="20"/>
              </w:rPr>
              <w:t>0%</w:t>
            </w:r>
          </w:p>
          <w:p w14:paraId="7F9A9A88" w14:textId="0FF2B3D9" w:rsidR="0018790E" w:rsidRPr="005D3E3F" w:rsidRDefault="0018790E" w:rsidP="0018790E">
            <w:pPr>
              <w:pStyle w:val="NoSpacing"/>
              <w:jc w:val="center"/>
              <w:rPr>
                <w:sz w:val="20"/>
                <w:szCs w:val="20"/>
              </w:rPr>
            </w:pPr>
            <w:r w:rsidRPr="005D3E3F">
              <w:rPr>
                <w:sz w:val="20"/>
                <w:szCs w:val="20"/>
              </w:rPr>
              <w:t>0%</w:t>
            </w:r>
          </w:p>
        </w:tc>
      </w:tr>
      <w:tr w:rsidR="003303F6" w:rsidRPr="005D3E3F" w14:paraId="381AFE1F" w14:textId="77777777" w:rsidTr="00765E5F">
        <w:tc>
          <w:tcPr>
            <w:tcW w:w="835" w:type="pct"/>
            <w:vMerge/>
          </w:tcPr>
          <w:p w14:paraId="222D171D" w14:textId="471B3683" w:rsidR="003303F6" w:rsidRPr="005D3E3F" w:rsidRDefault="003303F6" w:rsidP="003303F6">
            <w:pPr>
              <w:pStyle w:val="NoSpacing"/>
              <w:rPr>
                <w:sz w:val="20"/>
                <w:szCs w:val="20"/>
              </w:rPr>
            </w:pPr>
          </w:p>
        </w:tc>
        <w:tc>
          <w:tcPr>
            <w:tcW w:w="522" w:type="pct"/>
            <w:vMerge/>
            <w:vAlign w:val="center"/>
          </w:tcPr>
          <w:p w14:paraId="36DC6523" w14:textId="77777777" w:rsidR="003303F6" w:rsidRPr="005D3E3F" w:rsidRDefault="003303F6" w:rsidP="003303F6">
            <w:pPr>
              <w:pStyle w:val="NoSpacing"/>
              <w:rPr>
                <w:sz w:val="20"/>
                <w:szCs w:val="20"/>
              </w:rPr>
            </w:pPr>
          </w:p>
        </w:tc>
        <w:tc>
          <w:tcPr>
            <w:tcW w:w="1381" w:type="pct"/>
          </w:tcPr>
          <w:p w14:paraId="4020D2F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64B4DF6"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1CE8B38E" w14:textId="086E355B" w:rsidR="0018790E" w:rsidRDefault="0018790E" w:rsidP="0018790E">
            <w:pPr>
              <w:pStyle w:val="NoSpacing"/>
              <w:jc w:val="center"/>
              <w:rPr>
                <w:sz w:val="20"/>
                <w:szCs w:val="20"/>
              </w:rPr>
            </w:pPr>
            <w:r>
              <w:rPr>
                <w:sz w:val="20"/>
                <w:szCs w:val="20"/>
              </w:rPr>
              <w:t>6 of 6</w:t>
            </w:r>
          </w:p>
          <w:p w14:paraId="51FAC197" w14:textId="263D1FE3" w:rsidR="003303F6" w:rsidRPr="005D3E3F" w:rsidRDefault="0018790E" w:rsidP="0018790E">
            <w:pPr>
              <w:pStyle w:val="NoSpacing"/>
              <w:jc w:val="center"/>
              <w:rPr>
                <w:sz w:val="20"/>
                <w:szCs w:val="20"/>
              </w:rPr>
            </w:pPr>
            <w:r>
              <w:rPr>
                <w:sz w:val="20"/>
                <w:szCs w:val="20"/>
              </w:rPr>
              <w:t>3 of 3</w:t>
            </w:r>
          </w:p>
        </w:tc>
        <w:tc>
          <w:tcPr>
            <w:tcW w:w="735" w:type="pct"/>
            <w:vAlign w:val="center"/>
          </w:tcPr>
          <w:p w14:paraId="2607F949" w14:textId="77777777" w:rsidR="0018790E" w:rsidRDefault="0018790E" w:rsidP="0018790E">
            <w:pPr>
              <w:pStyle w:val="NoSpacing"/>
              <w:jc w:val="center"/>
              <w:rPr>
                <w:sz w:val="20"/>
                <w:szCs w:val="20"/>
              </w:rPr>
            </w:pPr>
            <w:r>
              <w:rPr>
                <w:sz w:val="20"/>
                <w:szCs w:val="20"/>
              </w:rPr>
              <w:t>10</w:t>
            </w:r>
            <w:r w:rsidRPr="005D3E3F">
              <w:rPr>
                <w:sz w:val="20"/>
                <w:szCs w:val="20"/>
              </w:rPr>
              <w:t>0%</w:t>
            </w:r>
          </w:p>
          <w:p w14:paraId="1BE194ED" w14:textId="1AF3201E" w:rsidR="003303F6" w:rsidRPr="005D3E3F" w:rsidRDefault="0018790E" w:rsidP="0018790E">
            <w:pPr>
              <w:pStyle w:val="NoSpacing"/>
              <w:jc w:val="center"/>
              <w:rPr>
                <w:sz w:val="20"/>
                <w:szCs w:val="20"/>
              </w:rPr>
            </w:pPr>
            <w:r>
              <w:rPr>
                <w:sz w:val="20"/>
                <w:szCs w:val="20"/>
              </w:rPr>
              <w:t>10</w:t>
            </w:r>
            <w:r w:rsidRPr="005D3E3F">
              <w:rPr>
                <w:sz w:val="20"/>
                <w:szCs w:val="20"/>
              </w:rPr>
              <w:t>0%</w:t>
            </w:r>
          </w:p>
        </w:tc>
      </w:tr>
      <w:tr w:rsidR="003303F6" w:rsidRPr="005D3E3F" w14:paraId="1AFEFC39" w14:textId="77777777" w:rsidTr="00765E5F">
        <w:tc>
          <w:tcPr>
            <w:tcW w:w="835" w:type="pct"/>
            <w:vMerge/>
          </w:tcPr>
          <w:p w14:paraId="7E93C3AC" w14:textId="77777777" w:rsidR="003303F6" w:rsidRPr="005D3E3F" w:rsidRDefault="003303F6" w:rsidP="003303F6">
            <w:pPr>
              <w:pStyle w:val="NoSpacing"/>
              <w:rPr>
                <w:sz w:val="20"/>
                <w:szCs w:val="20"/>
              </w:rPr>
            </w:pPr>
          </w:p>
        </w:tc>
        <w:tc>
          <w:tcPr>
            <w:tcW w:w="522" w:type="pct"/>
            <w:vMerge/>
            <w:vAlign w:val="center"/>
          </w:tcPr>
          <w:p w14:paraId="05C6AA94" w14:textId="77777777" w:rsidR="003303F6" w:rsidRPr="005D3E3F" w:rsidRDefault="003303F6" w:rsidP="003303F6">
            <w:pPr>
              <w:pStyle w:val="NoSpacing"/>
              <w:rPr>
                <w:sz w:val="20"/>
                <w:szCs w:val="20"/>
              </w:rPr>
            </w:pPr>
          </w:p>
        </w:tc>
        <w:tc>
          <w:tcPr>
            <w:tcW w:w="1381" w:type="pct"/>
          </w:tcPr>
          <w:p w14:paraId="318AA471"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ED3512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64480DC3" w14:textId="77777777" w:rsidR="0018790E" w:rsidRDefault="003303F6" w:rsidP="0018790E">
            <w:pPr>
              <w:pStyle w:val="NoSpacing"/>
              <w:jc w:val="center"/>
              <w:rPr>
                <w:sz w:val="20"/>
                <w:szCs w:val="20"/>
              </w:rPr>
            </w:pPr>
            <w:r w:rsidRPr="005D3E3F">
              <w:rPr>
                <w:sz w:val="20"/>
                <w:szCs w:val="20"/>
              </w:rPr>
              <w:t xml:space="preserve">Zero of </w:t>
            </w:r>
            <w:r w:rsidR="0018790E">
              <w:rPr>
                <w:sz w:val="20"/>
                <w:szCs w:val="20"/>
              </w:rPr>
              <w:t>6</w:t>
            </w:r>
            <w:r w:rsidR="0018790E" w:rsidRPr="005D3E3F">
              <w:rPr>
                <w:sz w:val="20"/>
                <w:szCs w:val="20"/>
              </w:rPr>
              <w:t xml:space="preserve"> </w:t>
            </w:r>
          </w:p>
          <w:p w14:paraId="7BDC1CCD" w14:textId="01165853" w:rsidR="0018790E" w:rsidRPr="005D3E3F" w:rsidRDefault="0018790E" w:rsidP="0018790E">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D11680C" w14:textId="77777777" w:rsidR="0018790E" w:rsidRDefault="003303F6" w:rsidP="003303F6">
            <w:pPr>
              <w:pStyle w:val="NoSpacing"/>
              <w:jc w:val="center"/>
              <w:rPr>
                <w:sz w:val="20"/>
                <w:szCs w:val="20"/>
              </w:rPr>
            </w:pPr>
            <w:r w:rsidRPr="005D3E3F">
              <w:rPr>
                <w:sz w:val="20"/>
                <w:szCs w:val="20"/>
              </w:rPr>
              <w:t>0%</w:t>
            </w:r>
          </w:p>
          <w:p w14:paraId="4649DF0E" w14:textId="0FD150AE" w:rsidR="003303F6" w:rsidRPr="005D3E3F" w:rsidRDefault="0018790E" w:rsidP="003303F6">
            <w:pPr>
              <w:pStyle w:val="NoSpacing"/>
              <w:jc w:val="center"/>
              <w:rPr>
                <w:sz w:val="20"/>
                <w:szCs w:val="20"/>
              </w:rPr>
            </w:pPr>
            <w:r w:rsidRPr="005D3E3F">
              <w:rPr>
                <w:sz w:val="20"/>
                <w:szCs w:val="20"/>
              </w:rPr>
              <w:t>0%</w:t>
            </w:r>
          </w:p>
        </w:tc>
      </w:tr>
      <w:tr w:rsidR="003303F6" w:rsidRPr="005D3E3F" w14:paraId="39A9A448" w14:textId="77777777" w:rsidTr="00765E5F">
        <w:tc>
          <w:tcPr>
            <w:tcW w:w="835" w:type="pct"/>
            <w:vMerge/>
          </w:tcPr>
          <w:p w14:paraId="431ECBE8" w14:textId="77777777" w:rsidR="003303F6" w:rsidRPr="005D3E3F" w:rsidRDefault="003303F6" w:rsidP="003303F6">
            <w:pPr>
              <w:pStyle w:val="NoSpacing"/>
              <w:rPr>
                <w:sz w:val="20"/>
                <w:szCs w:val="20"/>
              </w:rPr>
            </w:pPr>
          </w:p>
        </w:tc>
        <w:tc>
          <w:tcPr>
            <w:tcW w:w="522" w:type="pct"/>
            <w:vMerge/>
            <w:vAlign w:val="center"/>
          </w:tcPr>
          <w:p w14:paraId="0F815BC6" w14:textId="77777777" w:rsidR="003303F6" w:rsidRPr="005D3E3F" w:rsidRDefault="003303F6" w:rsidP="003303F6">
            <w:pPr>
              <w:pStyle w:val="NoSpacing"/>
              <w:rPr>
                <w:sz w:val="20"/>
                <w:szCs w:val="20"/>
              </w:rPr>
            </w:pPr>
          </w:p>
        </w:tc>
        <w:tc>
          <w:tcPr>
            <w:tcW w:w="1381" w:type="pct"/>
          </w:tcPr>
          <w:p w14:paraId="70AA8242"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58541B2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E4DC0FE" w14:textId="77777777" w:rsidR="003303F6" w:rsidRDefault="0018790E" w:rsidP="003303F6">
            <w:pPr>
              <w:pStyle w:val="NoSpacing"/>
              <w:jc w:val="center"/>
              <w:rPr>
                <w:sz w:val="20"/>
                <w:szCs w:val="20"/>
              </w:rPr>
            </w:pPr>
            <w:r>
              <w:rPr>
                <w:sz w:val="20"/>
                <w:szCs w:val="20"/>
              </w:rPr>
              <w:t>1 of 6</w:t>
            </w:r>
          </w:p>
          <w:p w14:paraId="2DA3A1A2" w14:textId="41FD33D2" w:rsidR="0018790E" w:rsidRPr="005D3E3F" w:rsidRDefault="0018790E" w:rsidP="003303F6">
            <w:pPr>
              <w:pStyle w:val="NoSpacing"/>
              <w:jc w:val="center"/>
              <w:rPr>
                <w:sz w:val="20"/>
                <w:szCs w:val="20"/>
              </w:rPr>
            </w:pPr>
            <w:r>
              <w:rPr>
                <w:sz w:val="20"/>
                <w:szCs w:val="20"/>
              </w:rPr>
              <w:t>Zero of 5</w:t>
            </w:r>
          </w:p>
        </w:tc>
        <w:tc>
          <w:tcPr>
            <w:tcW w:w="735" w:type="pct"/>
            <w:vAlign w:val="center"/>
          </w:tcPr>
          <w:p w14:paraId="29B9DEF9" w14:textId="77777777" w:rsidR="0018790E" w:rsidRDefault="0018790E" w:rsidP="003303F6">
            <w:pPr>
              <w:pStyle w:val="NoSpacing"/>
              <w:jc w:val="center"/>
              <w:rPr>
                <w:sz w:val="20"/>
                <w:szCs w:val="20"/>
              </w:rPr>
            </w:pPr>
            <w:r>
              <w:rPr>
                <w:sz w:val="20"/>
                <w:szCs w:val="20"/>
              </w:rPr>
              <w:t>13%</w:t>
            </w:r>
          </w:p>
          <w:p w14:paraId="797C893B"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890CDDF" w14:textId="77777777" w:rsidTr="00765E5F">
        <w:tc>
          <w:tcPr>
            <w:tcW w:w="835" w:type="pct"/>
            <w:vMerge/>
          </w:tcPr>
          <w:p w14:paraId="3C101DC5" w14:textId="5AABCE92" w:rsidR="003303F6" w:rsidRPr="005D3E3F" w:rsidRDefault="003303F6" w:rsidP="003303F6">
            <w:pPr>
              <w:pStyle w:val="NoSpacing"/>
              <w:rPr>
                <w:sz w:val="20"/>
                <w:szCs w:val="20"/>
              </w:rPr>
            </w:pPr>
          </w:p>
        </w:tc>
        <w:tc>
          <w:tcPr>
            <w:tcW w:w="522" w:type="pct"/>
            <w:vMerge/>
            <w:vAlign w:val="center"/>
          </w:tcPr>
          <w:p w14:paraId="5152F092" w14:textId="77777777" w:rsidR="003303F6" w:rsidRPr="005D3E3F" w:rsidRDefault="003303F6" w:rsidP="003303F6">
            <w:pPr>
              <w:pStyle w:val="NoSpacing"/>
              <w:rPr>
                <w:sz w:val="20"/>
                <w:szCs w:val="20"/>
              </w:rPr>
            </w:pPr>
          </w:p>
        </w:tc>
        <w:tc>
          <w:tcPr>
            <w:tcW w:w="1381" w:type="pct"/>
          </w:tcPr>
          <w:p w14:paraId="75E4015B"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714E49D"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490C786C" w14:textId="77777777" w:rsidR="0018790E" w:rsidRDefault="0018790E" w:rsidP="0018790E">
            <w:pPr>
              <w:pStyle w:val="NoSpacing"/>
              <w:jc w:val="center"/>
              <w:rPr>
                <w:sz w:val="20"/>
                <w:szCs w:val="20"/>
              </w:rPr>
            </w:pPr>
            <w:r>
              <w:rPr>
                <w:sz w:val="20"/>
                <w:szCs w:val="20"/>
              </w:rPr>
              <w:t>No Data</w:t>
            </w:r>
          </w:p>
          <w:p w14:paraId="07932BE3" w14:textId="5876DC30" w:rsidR="003303F6" w:rsidRPr="005D3E3F" w:rsidRDefault="003303F6" w:rsidP="0018790E">
            <w:pPr>
              <w:pStyle w:val="NoSpacing"/>
              <w:jc w:val="center"/>
              <w:rPr>
                <w:sz w:val="20"/>
                <w:szCs w:val="20"/>
              </w:rPr>
            </w:pPr>
            <w:r w:rsidRPr="005D3E3F">
              <w:rPr>
                <w:sz w:val="20"/>
                <w:szCs w:val="20"/>
              </w:rPr>
              <w:t xml:space="preserve">Zero of </w:t>
            </w:r>
            <w:r w:rsidR="0018790E">
              <w:rPr>
                <w:sz w:val="20"/>
                <w:szCs w:val="20"/>
              </w:rPr>
              <w:t>5</w:t>
            </w:r>
          </w:p>
        </w:tc>
        <w:tc>
          <w:tcPr>
            <w:tcW w:w="735" w:type="pct"/>
            <w:vAlign w:val="center"/>
          </w:tcPr>
          <w:p w14:paraId="34075691"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F1EF49B" w14:textId="77777777" w:rsidTr="00765E5F">
        <w:tc>
          <w:tcPr>
            <w:tcW w:w="835" w:type="pct"/>
            <w:vMerge/>
          </w:tcPr>
          <w:p w14:paraId="0636ABA6" w14:textId="7E749741" w:rsidR="003303F6" w:rsidRPr="005D3E3F" w:rsidRDefault="003303F6" w:rsidP="003303F6">
            <w:pPr>
              <w:pStyle w:val="NoSpacing"/>
              <w:rPr>
                <w:sz w:val="20"/>
                <w:szCs w:val="20"/>
              </w:rPr>
            </w:pPr>
          </w:p>
        </w:tc>
        <w:tc>
          <w:tcPr>
            <w:tcW w:w="522" w:type="pct"/>
            <w:vMerge/>
            <w:vAlign w:val="center"/>
          </w:tcPr>
          <w:p w14:paraId="7A63A54A" w14:textId="77777777" w:rsidR="003303F6" w:rsidRPr="005D3E3F" w:rsidRDefault="003303F6" w:rsidP="003303F6">
            <w:pPr>
              <w:pStyle w:val="NoSpacing"/>
              <w:rPr>
                <w:sz w:val="20"/>
                <w:szCs w:val="20"/>
              </w:rPr>
            </w:pPr>
          </w:p>
        </w:tc>
        <w:tc>
          <w:tcPr>
            <w:tcW w:w="1381" w:type="pct"/>
            <w:shd w:val="clear" w:color="auto" w:fill="auto"/>
          </w:tcPr>
          <w:p w14:paraId="5BC90B9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ACF1FBC" w14:textId="77777777" w:rsidR="003303F6" w:rsidRPr="005D3E3F" w:rsidRDefault="003303F6" w:rsidP="003303F6">
            <w:pPr>
              <w:pStyle w:val="NoSpacing"/>
              <w:rPr>
                <w:sz w:val="20"/>
                <w:szCs w:val="20"/>
              </w:rPr>
            </w:pPr>
          </w:p>
        </w:tc>
        <w:tc>
          <w:tcPr>
            <w:tcW w:w="717" w:type="pct"/>
            <w:shd w:val="clear" w:color="auto" w:fill="auto"/>
            <w:vAlign w:val="center"/>
          </w:tcPr>
          <w:p w14:paraId="070154C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91D2157"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shd w:val="clear" w:color="auto" w:fill="auto"/>
            <w:vAlign w:val="center"/>
          </w:tcPr>
          <w:p w14:paraId="4D94ED68" w14:textId="25F7B63D" w:rsidR="003303F6" w:rsidRPr="005D3E3F" w:rsidRDefault="003303F6" w:rsidP="003303F6">
            <w:pPr>
              <w:pStyle w:val="NoSpacing"/>
              <w:jc w:val="center"/>
              <w:rPr>
                <w:sz w:val="20"/>
                <w:szCs w:val="20"/>
              </w:rPr>
            </w:pPr>
            <w:r w:rsidRPr="005D3E3F">
              <w:rPr>
                <w:sz w:val="20"/>
                <w:szCs w:val="20"/>
              </w:rPr>
              <w:t xml:space="preserve">Zero of </w:t>
            </w:r>
            <w:r w:rsidR="00E94832">
              <w:rPr>
                <w:sz w:val="20"/>
                <w:szCs w:val="20"/>
              </w:rPr>
              <w:t>6</w:t>
            </w:r>
          </w:p>
          <w:p w14:paraId="656490B6" w14:textId="77777777" w:rsidR="003303F6" w:rsidRPr="005D3E3F" w:rsidRDefault="003303F6" w:rsidP="003303F6">
            <w:pPr>
              <w:pStyle w:val="NoSpacing"/>
              <w:jc w:val="center"/>
              <w:rPr>
                <w:sz w:val="20"/>
                <w:szCs w:val="20"/>
              </w:rPr>
            </w:pPr>
            <w:r w:rsidRPr="005D3E3F">
              <w:rPr>
                <w:sz w:val="20"/>
                <w:szCs w:val="20"/>
              </w:rPr>
              <w:t>Zero of 5</w:t>
            </w:r>
          </w:p>
        </w:tc>
        <w:tc>
          <w:tcPr>
            <w:tcW w:w="735" w:type="pct"/>
            <w:shd w:val="clear" w:color="auto" w:fill="auto"/>
            <w:vAlign w:val="center"/>
          </w:tcPr>
          <w:p w14:paraId="5E107F77" w14:textId="77777777" w:rsidR="003303F6" w:rsidRPr="005D3E3F" w:rsidRDefault="003303F6" w:rsidP="003303F6">
            <w:pPr>
              <w:pStyle w:val="NoSpacing"/>
              <w:jc w:val="center"/>
              <w:rPr>
                <w:sz w:val="20"/>
                <w:szCs w:val="20"/>
              </w:rPr>
            </w:pPr>
            <w:r w:rsidRPr="005D3E3F">
              <w:rPr>
                <w:sz w:val="20"/>
                <w:szCs w:val="20"/>
              </w:rPr>
              <w:t>0%</w:t>
            </w:r>
          </w:p>
          <w:p w14:paraId="39F6E0E8"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6A9F24B1" w14:textId="77777777" w:rsidTr="00765E5F">
        <w:tc>
          <w:tcPr>
            <w:tcW w:w="835" w:type="pct"/>
            <w:vMerge/>
          </w:tcPr>
          <w:p w14:paraId="719AAD5B" w14:textId="77777777" w:rsidR="003303F6" w:rsidRPr="005D3E3F" w:rsidRDefault="003303F6" w:rsidP="003303F6">
            <w:pPr>
              <w:pStyle w:val="NoSpacing"/>
              <w:rPr>
                <w:sz w:val="20"/>
                <w:szCs w:val="20"/>
              </w:rPr>
            </w:pPr>
          </w:p>
        </w:tc>
        <w:tc>
          <w:tcPr>
            <w:tcW w:w="522" w:type="pct"/>
            <w:vMerge/>
            <w:vAlign w:val="center"/>
          </w:tcPr>
          <w:p w14:paraId="55F96E19" w14:textId="77777777" w:rsidR="003303F6" w:rsidRPr="005D3E3F" w:rsidRDefault="003303F6" w:rsidP="003303F6">
            <w:pPr>
              <w:pStyle w:val="NoSpacing"/>
              <w:rPr>
                <w:sz w:val="20"/>
                <w:szCs w:val="20"/>
              </w:rPr>
            </w:pPr>
          </w:p>
        </w:tc>
        <w:tc>
          <w:tcPr>
            <w:tcW w:w="1381" w:type="pct"/>
            <w:shd w:val="clear" w:color="auto" w:fill="auto"/>
          </w:tcPr>
          <w:p w14:paraId="5D01A09A"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27B26E3"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r w:rsidR="004437E3" w:rsidRPr="005D3E3F">
              <w:rPr>
                <w:rFonts w:cstheme="minorHAnsi"/>
                <w:sz w:val="20"/>
                <w:szCs w:val="20"/>
              </w:rPr>
              <w:t xml:space="preserve"> </w:t>
            </w:r>
          </w:p>
          <w:p w14:paraId="698F9E5D" w14:textId="77777777" w:rsidR="004437E3" w:rsidRPr="005D3E3F" w:rsidRDefault="004437E3" w:rsidP="004437E3">
            <w:pPr>
              <w:pStyle w:val="NoSpacing"/>
              <w:jc w:val="center"/>
              <w:rPr>
                <w:sz w:val="20"/>
                <w:szCs w:val="20"/>
              </w:rPr>
            </w:pPr>
            <w:r w:rsidRPr="005D3E3F">
              <w:rPr>
                <w:sz w:val="20"/>
                <w:szCs w:val="20"/>
              </w:rPr>
              <w:t xml:space="preserve">&gt; 0.09 mg/L </w:t>
            </w:r>
            <w:r w:rsidRPr="005D3E3F">
              <w:rPr>
                <w:sz w:val="20"/>
                <w:szCs w:val="20"/>
                <w:vertAlign w:val="subscript"/>
              </w:rPr>
              <w:t>d</w:t>
            </w:r>
          </w:p>
        </w:tc>
        <w:tc>
          <w:tcPr>
            <w:tcW w:w="810" w:type="pct"/>
            <w:shd w:val="clear" w:color="auto" w:fill="auto"/>
            <w:vAlign w:val="center"/>
          </w:tcPr>
          <w:p w14:paraId="45BB5610" w14:textId="30BCBEA0" w:rsidR="003303F6" w:rsidRPr="005D3E3F" w:rsidRDefault="00E94832"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07F15D34" w14:textId="15091D10" w:rsidR="00E94832" w:rsidRDefault="00E94832" w:rsidP="00E94832">
            <w:pPr>
              <w:pStyle w:val="NoSpacing"/>
              <w:jc w:val="center"/>
              <w:rPr>
                <w:sz w:val="20"/>
                <w:szCs w:val="20"/>
              </w:rPr>
            </w:pPr>
            <w:r>
              <w:rPr>
                <w:sz w:val="20"/>
                <w:szCs w:val="20"/>
              </w:rPr>
              <w:t>5</w:t>
            </w:r>
            <w:r w:rsidR="004437E3" w:rsidRPr="005D3E3F">
              <w:rPr>
                <w:sz w:val="20"/>
                <w:szCs w:val="20"/>
              </w:rPr>
              <w:t xml:space="preserve"> of 5</w:t>
            </w:r>
          </w:p>
          <w:p w14:paraId="48C38F16" w14:textId="47A5264C" w:rsidR="00E94832" w:rsidRPr="005D3E3F" w:rsidRDefault="00E94832" w:rsidP="00E94832">
            <w:pPr>
              <w:pStyle w:val="NoSpacing"/>
              <w:jc w:val="center"/>
              <w:rPr>
                <w:sz w:val="20"/>
                <w:szCs w:val="20"/>
              </w:rPr>
            </w:pPr>
            <w:r>
              <w:rPr>
                <w:sz w:val="20"/>
                <w:szCs w:val="20"/>
              </w:rPr>
              <w:t>4</w:t>
            </w:r>
            <w:r w:rsidRPr="005D3E3F">
              <w:rPr>
                <w:sz w:val="20"/>
                <w:szCs w:val="20"/>
              </w:rPr>
              <w:t xml:space="preserve"> of </w:t>
            </w:r>
            <w:r>
              <w:rPr>
                <w:sz w:val="20"/>
                <w:szCs w:val="20"/>
              </w:rPr>
              <w:t>6</w:t>
            </w:r>
          </w:p>
          <w:p w14:paraId="3EE17C74" w14:textId="1155141D" w:rsidR="004437E3" w:rsidRPr="005D3E3F" w:rsidRDefault="00E94832" w:rsidP="00E94832">
            <w:pPr>
              <w:pStyle w:val="NoSpacing"/>
              <w:jc w:val="center"/>
              <w:rPr>
                <w:sz w:val="20"/>
                <w:szCs w:val="20"/>
              </w:rPr>
            </w:pPr>
            <w:r>
              <w:rPr>
                <w:sz w:val="20"/>
                <w:szCs w:val="20"/>
              </w:rPr>
              <w:t>4</w:t>
            </w:r>
            <w:r w:rsidRPr="005D3E3F">
              <w:rPr>
                <w:sz w:val="20"/>
                <w:szCs w:val="20"/>
              </w:rPr>
              <w:t xml:space="preserve"> of 5</w:t>
            </w:r>
          </w:p>
        </w:tc>
        <w:tc>
          <w:tcPr>
            <w:tcW w:w="735" w:type="pct"/>
            <w:shd w:val="clear" w:color="auto" w:fill="auto"/>
            <w:vAlign w:val="center"/>
          </w:tcPr>
          <w:p w14:paraId="6B70436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100894FB" w14:textId="77777777" w:rsidR="00E94832" w:rsidRDefault="004437E3" w:rsidP="003303F6">
            <w:pPr>
              <w:pStyle w:val="NoSpacing"/>
              <w:jc w:val="center"/>
              <w:rPr>
                <w:rFonts w:cstheme="minorHAnsi"/>
                <w:sz w:val="20"/>
                <w:szCs w:val="20"/>
              </w:rPr>
            </w:pPr>
            <w:r w:rsidRPr="005D3E3F">
              <w:rPr>
                <w:rFonts w:cstheme="minorHAnsi"/>
                <w:sz w:val="20"/>
                <w:szCs w:val="20"/>
              </w:rPr>
              <w:t>100%</w:t>
            </w:r>
          </w:p>
          <w:p w14:paraId="21C8E8DC" w14:textId="77777777" w:rsidR="00E94832" w:rsidRDefault="00E94832" w:rsidP="003303F6">
            <w:pPr>
              <w:pStyle w:val="NoSpacing"/>
              <w:jc w:val="center"/>
              <w:rPr>
                <w:rFonts w:cstheme="minorHAnsi"/>
                <w:sz w:val="20"/>
                <w:szCs w:val="20"/>
              </w:rPr>
            </w:pPr>
            <w:r>
              <w:rPr>
                <w:rFonts w:cstheme="minorHAnsi"/>
                <w:sz w:val="20"/>
                <w:szCs w:val="20"/>
              </w:rPr>
              <w:t>67%</w:t>
            </w:r>
          </w:p>
          <w:p w14:paraId="4CD6E1BE" w14:textId="3399FCB1" w:rsidR="004437E3" w:rsidRPr="005D3E3F" w:rsidRDefault="00E94832" w:rsidP="003303F6">
            <w:pPr>
              <w:pStyle w:val="NoSpacing"/>
              <w:jc w:val="center"/>
              <w:rPr>
                <w:rFonts w:cstheme="minorHAnsi"/>
                <w:sz w:val="20"/>
                <w:szCs w:val="20"/>
              </w:rPr>
            </w:pPr>
            <w:r>
              <w:rPr>
                <w:rFonts w:cstheme="minorHAnsi"/>
                <w:sz w:val="20"/>
                <w:szCs w:val="20"/>
              </w:rPr>
              <w:t>80%</w:t>
            </w:r>
          </w:p>
        </w:tc>
      </w:tr>
      <w:tr w:rsidR="003303F6" w:rsidRPr="005D3E3F" w14:paraId="0C085BEB" w14:textId="77777777" w:rsidTr="00765E5F">
        <w:tc>
          <w:tcPr>
            <w:tcW w:w="835" w:type="pct"/>
            <w:vMerge/>
          </w:tcPr>
          <w:p w14:paraId="764F7F00" w14:textId="77777777" w:rsidR="003303F6" w:rsidRPr="005D3E3F" w:rsidRDefault="003303F6" w:rsidP="003303F6">
            <w:pPr>
              <w:pStyle w:val="NoSpacing"/>
              <w:rPr>
                <w:sz w:val="20"/>
                <w:szCs w:val="20"/>
              </w:rPr>
            </w:pPr>
          </w:p>
        </w:tc>
        <w:tc>
          <w:tcPr>
            <w:tcW w:w="522" w:type="pct"/>
            <w:vMerge/>
            <w:vAlign w:val="center"/>
          </w:tcPr>
          <w:p w14:paraId="62C827FF" w14:textId="77777777" w:rsidR="003303F6" w:rsidRPr="005D3E3F" w:rsidRDefault="003303F6" w:rsidP="003303F6">
            <w:pPr>
              <w:pStyle w:val="NoSpacing"/>
              <w:rPr>
                <w:sz w:val="20"/>
                <w:szCs w:val="20"/>
              </w:rPr>
            </w:pPr>
          </w:p>
        </w:tc>
        <w:tc>
          <w:tcPr>
            <w:tcW w:w="1381" w:type="pct"/>
          </w:tcPr>
          <w:p w14:paraId="33B34B5D"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05EED94"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vAlign w:val="center"/>
          </w:tcPr>
          <w:p w14:paraId="54CD027C"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E51FF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3ACB6020" w14:textId="77777777" w:rsidTr="00765E5F">
        <w:tc>
          <w:tcPr>
            <w:tcW w:w="835" w:type="pct"/>
            <w:vMerge/>
          </w:tcPr>
          <w:p w14:paraId="37BAEC49" w14:textId="77777777" w:rsidR="003303F6" w:rsidRPr="005D3E3F" w:rsidRDefault="003303F6" w:rsidP="003303F6">
            <w:pPr>
              <w:pStyle w:val="NoSpacing"/>
              <w:rPr>
                <w:sz w:val="20"/>
                <w:szCs w:val="20"/>
              </w:rPr>
            </w:pPr>
          </w:p>
        </w:tc>
        <w:tc>
          <w:tcPr>
            <w:tcW w:w="522" w:type="pct"/>
            <w:vMerge w:val="restart"/>
            <w:vAlign w:val="center"/>
          </w:tcPr>
          <w:p w14:paraId="190782EA" w14:textId="77777777" w:rsidR="003303F6" w:rsidRPr="005D3E3F" w:rsidRDefault="003303F6" w:rsidP="003303F6">
            <w:pPr>
              <w:pStyle w:val="NoSpacing"/>
              <w:rPr>
                <w:sz w:val="20"/>
                <w:szCs w:val="20"/>
              </w:rPr>
            </w:pPr>
            <w:r w:rsidRPr="005D3E3F">
              <w:rPr>
                <w:sz w:val="20"/>
                <w:szCs w:val="20"/>
              </w:rPr>
              <w:t>PAS2</w:t>
            </w:r>
          </w:p>
          <w:p w14:paraId="50360F0B" w14:textId="77777777" w:rsidR="003303F6" w:rsidRPr="005D3E3F" w:rsidRDefault="003303F6" w:rsidP="003303F6">
            <w:pPr>
              <w:pStyle w:val="NoSpacing"/>
              <w:rPr>
                <w:sz w:val="20"/>
                <w:szCs w:val="20"/>
              </w:rPr>
            </w:pPr>
            <w:r w:rsidRPr="005D3E3F">
              <w:rPr>
                <w:sz w:val="20"/>
                <w:szCs w:val="20"/>
              </w:rPr>
              <w:t>(2009)</w:t>
            </w:r>
          </w:p>
        </w:tc>
        <w:tc>
          <w:tcPr>
            <w:tcW w:w="1381" w:type="pct"/>
          </w:tcPr>
          <w:p w14:paraId="44EBF02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A685212"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187D9AD6" w14:textId="77777777" w:rsidR="003303F6" w:rsidRDefault="003303F6" w:rsidP="00E94832">
            <w:pPr>
              <w:pStyle w:val="NoSpacing"/>
              <w:jc w:val="center"/>
              <w:rPr>
                <w:sz w:val="20"/>
                <w:szCs w:val="20"/>
              </w:rPr>
            </w:pPr>
            <w:r w:rsidRPr="005D3E3F">
              <w:rPr>
                <w:sz w:val="20"/>
                <w:szCs w:val="20"/>
              </w:rPr>
              <w:t xml:space="preserve">3 of </w:t>
            </w:r>
            <w:r w:rsidR="00E94832">
              <w:rPr>
                <w:sz w:val="20"/>
                <w:szCs w:val="20"/>
              </w:rPr>
              <w:t>4</w:t>
            </w:r>
          </w:p>
          <w:p w14:paraId="7F2150D4" w14:textId="25A9C05C" w:rsidR="00E94832" w:rsidRPr="005D3E3F" w:rsidRDefault="00E94832" w:rsidP="00E94832">
            <w:pPr>
              <w:pStyle w:val="NoSpacing"/>
              <w:jc w:val="center"/>
              <w:rPr>
                <w:sz w:val="20"/>
                <w:szCs w:val="20"/>
              </w:rPr>
            </w:pPr>
            <w:r>
              <w:rPr>
                <w:sz w:val="20"/>
                <w:szCs w:val="20"/>
              </w:rPr>
              <w:t>No Data</w:t>
            </w:r>
          </w:p>
        </w:tc>
        <w:tc>
          <w:tcPr>
            <w:tcW w:w="735" w:type="pct"/>
            <w:vAlign w:val="center"/>
          </w:tcPr>
          <w:p w14:paraId="3C26E27B" w14:textId="179A60BB" w:rsidR="003303F6" w:rsidRPr="005D3E3F" w:rsidRDefault="00E94832" w:rsidP="003303F6">
            <w:pPr>
              <w:pStyle w:val="NoSpacing"/>
              <w:jc w:val="center"/>
              <w:rPr>
                <w:rFonts w:cstheme="minorHAnsi"/>
                <w:sz w:val="20"/>
                <w:szCs w:val="20"/>
              </w:rPr>
            </w:pPr>
            <w:r>
              <w:rPr>
                <w:rFonts w:cstheme="minorHAnsi"/>
                <w:sz w:val="20"/>
                <w:szCs w:val="20"/>
              </w:rPr>
              <w:t>75</w:t>
            </w:r>
            <w:r w:rsidR="003303F6" w:rsidRPr="005D3E3F">
              <w:rPr>
                <w:rFonts w:cstheme="minorHAnsi"/>
                <w:sz w:val="20"/>
                <w:szCs w:val="20"/>
              </w:rPr>
              <w:t>%</w:t>
            </w:r>
          </w:p>
        </w:tc>
      </w:tr>
      <w:tr w:rsidR="003303F6" w:rsidRPr="005D3E3F" w14:paraId="355768C0" w14:textId="77777777" w:rsidTr="00765E5F">
        <w:tc>
          <w:tcPr>
            <w:tcW w:w="835" w:type="pct"/>
            <w:vMerge/>
          </w:tcPr>
          <w:p w14:paraId="2733847E" w14:textId="77777777" w:rsidR="003303F6" w:rsidRPr="005D3E3F" w:rsidRDefault="003303F6" w:rsidP="003303F6">
            <w:pPr>
              <w:pStyle w:val="NoSpacing"/>
              <w:rPr>
                <w:sz w:val="20"/>
                <w:szCs w:val="20"/>
              </w:rPr>
            </w:pPr>
          </w:p>
        </w:tc>
        <w:tc>
          <w:tcPr>
            <w:tcW w:w="522" w:type="pct"/>
            <w:vMerge/>
            <w:vAlign w:val="center"/>
          </w:tcPr>
          <w:p w14:paraId="7E6E9994" w14:textId="77777777" w:rsidR="003303F6" w:rsidRPr="005D3E3F" w:rsidRDefault="003303F6" w:rsidP="003303F6">
            <w:pPr>
              <w:pStyle w:val="NoSpacing"/>
              <w:rPr>
                <w:sz w:val="20"/>
                <w:szCs w:val="20"/>
              </w:rPr>
            </w:pPr>
          </w:p>
        </w:tc>
        <w:tc>
          <w:tcPr>
            <w:tcW w:w="1381" w:type="pct"/>
          </w:tcPr>
          <w:p w14:paraId="7406D1B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4A8BC4A"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307FBCFD" w14:textId="77777777" w:rsidR="00E94832" w:rsidRDefault="00E94832" w:rsidP="00E94832">
            <w:pPr>
              <w:pStyle w:val="NoSpacing"/>
              <w:jc w:val="center"/>
              <w:rPr>
                <w:sz w:val="20"/>
                <w:szCs w:val="20"/>
              </w:rPr>
            </w:pPr>
            <w:r w:rsidRPr="005D3E3F">
              <w:rPr>
                <w:sz w:val="20"/>
                <w:szCs w:val="20"/>
              </w:rPr>
              <w:t xml:space="preserve">3 of </w:t>
            </w:r>
            <w:r>
              <w:rPr>
                <w:sz w:val="20"/>
                <w:szCs w:val="20"/>
              </w:rPr>
              <w:t>4</w:t>
            </w:r>
          </w:p>
          <w:p w14:paraId="184C3622" w14:textId="2A023D2D" w:rsidR="00E94832" w:rsidRPr="005D3E3F" w:rsidRDefault="00E94832" w:rsidP="00E94832">
            <w:pPr>
              <w:pStyle w:val="NoSpacing"/>
              <w:jc w:val="center"/>
              <w:rPr>
                <w:sz w:val="20"/>
                <w:szCs w:val="20"/>
              </w:rPr>
            </w:pPr>
            <w:r>
              <w:rPr>
                <w:sz w:val="20"/>
                <w:szCs w:val="20"/>
              </w:rPr>
              <w:t>1 of 3</w:t>
            </w:r>
          </w:p>
        </w:tc>
        <w:tc>
          <w:tcPr>
            <w:tcW w:w="735" w:type="pct"/>
            <w:vAlign w:val="center"/>
          </w:tcPr>
          <w:p w14:paraId="54BF6DF1" w14:textId="77777777" w:rsidR="003303F6" w:rsidRDefault="00E94832" w:rsidP="003303F6">
            <w:pPr>
              <w:pStyle w:val="NoSpacing"/>
              <w:jc w:val="center"/>
              <w:rPr>
                <w:sz w:val="20"/>
                <w:szCs w:val="20"/>
              </w:rPr>
            </w:pPr>
            <w:r>
              <w:rPr>
                <w:sz w:val="20"/>
                <w:szCs w:val="20"/>
              </w:rPr>
              <w:t>75</w:t>
            </w:r>
            <w:r w:rsidR="003303F6" w:rsidRPr="005D3E3F">
              <w:rPr>
                <w:sz w:val="20"/>
                <w:szCs w:val="20"/>
              </w:rPr>
              <w:t>%</w:t>
            </w:r>
          </w:p>
          <w:p w14:paraId="3EC56243" w14:textId="4EE9A478" w:rsidR="00E94832" w:rsidRPr="005D3E3F" w:rsidRDefault="00E94832" w:rsidP="003303F6">
            <w:pPr>
              <w:pStyle w:val="NoSpacing"/>
              <w:jc w:val="center"/>
              <w:rPr>
                <w:sz w:val="20"/>
                <w:szCs w:val="20"/>
              </w:rPr>
            </w:pPr>
            <w:r>
              <w:rPr>
                <w:sz w:val="20"/>
                <w:szCs w:val="20"/>
              </w:rPr>
              <w:t>33%</w:t>
            </w:r>
          </w:p>
        </w:tc>
      </w:tr>
      <w:tr w:rsidR="003303F6" w:rsidRPr="005D3E3F" w14:paraId="5A2B608A" w14:textId="77777777" w:rsidTr="00765E5F">
        <w:tc>
          <w:tcPr>
            <w:tcW w:w="835" w:type="pct"/>
            <w:vMerge/>
          </w:tcPr>
          <w:p w14:paraId="755A615E" w14:textId="77777777" w:rsidR="003303F6" w:rsidRPr="005D3E3F" w:rsidRDefault="003303F6" w:rsidP="003303F6">
            <w:pPr>
              <w:pStyle w:val="NoSpacing"/>
              <w:rPr>
                <w:sz w:val="20"/>
                <w:szCs w:val="20"/>
              </w:rPr>
            </w:pPr>
          </w:p>
        </w:tc>
        <w:tc>
          <w:tcPr>
            <w:tcW w:w="522" w:type="pct"/>
            <w:vMerge/>
            <w:vAlign w:val="center"/>
          </w:tcPr>
          <w:p w14:paraId="27564843" w14:textId="77777777" w:rsidR="003303F6" w:rsidRPr="005D3E3F" w:rsidRDefault="003303F6" w:rsidP="003303F6">
            <w:pPr>
              <w:pStyle w:val="NoSpacing"/>
              <w:rPr>
                <w:sz w:val="20"/>
                <w:szCs w:val="20"/>
              </w:rPr>
            </w:pPr>
          </w:p>
        </w:tc>
        <w:tc>
          <w:tcPr>
            <w:tcW w:w="1381" w:type="pct"/>
          </w:tcPr>
          <w:p w14:paraId="341F0895"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5991898"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392DC80A" w14:textId="77777777" w:rsidR="00E94832" w:rsidRDefault="003303F6" w:rsidP="00E94832">
            <w:pPr>
              <w:pStyle w:val="NoSpacing"/>
              <w:jc w:val="center"/>
              <w:rPr>
                <w:sz w:val="20"/>
                <w:szCs w:val="20"/>
              </w:rPr>
            </w:pPr>
            <w:r w:rsidRPr="005D3E3F">
              <w:rPr>
                <w:sz w:val="20"/>
                <w:szCs w:val="20"/>
              </w:rPr>
              <w:t xml:space="preserve">Zero of </w:t>
            </w:r>
            <w:r w:rsidR="00E94832">
              <w:rPr>
                <w:sz w:val="20"/>
                <w:szCs w:val="20"/>
              </w:rPr>
              <w:t>4</w:t>
            </w:r>
            <w:r w:rsidR="00E94832" w:rsidRPr="005D3E3F">
              <w:rPr>
                <w:sz w:val="20"/>
                <w:szCs w:val="20"/>
              </w:rPr>
              <w:t xml:space="preserve"> </w:t>
            </w:r>
          </w:p>
          <w:p w14:paraId="7D51383C" w14:textId="2C600512" w:rsidR="003303F6" w:rsidRPr="005D3E3F" w:rsidRDefault="00E94832" w:rsidP="00E94832">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FE75EC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78CE0C5" w14:textId="77777777" w:rsidTr="00765E5F">
        <w:tc>
          <w:tcPr>
            <w:tcW w:w="835" w:type="pct"/>
            <w:vMerge/>
          </w:tcPr>
          <w:p w14:paraId="4D237815" w14:textId="77777777" w:rsidR="003303F6" w:rsidRPr="005D3E3F" w:rsidRDefault="003303F6" w:rsidP="003303F6">
            <w:pPr>
              <w:pStyle w:val="NoSpacing"/>
              <w:rPr>
                <w:sz w:val="20"/>
                <w:szCs w:val="20"/>
              </w:rPr>
            </w:pPr>
          </w:p>
        </w:tc>
        <w:tc>
          <w:tcPr>
            <w:tcW w:w="522" w:type="pct"/>
            <w:vMerge/>
            <w:vAlign w:val="center"/>
          </w:tcPr>
          <w:p w14:paraId="64C29152" w14:textId="77777777" w:rsidR="003303F6" w:rsidRPr="005D3E3F" w:rsidRDefault="003303F6" w:rsidP="003303F6">
            <w:pPr>
              <w:pStyle w:val="NoSpacing"/>
              <w:rPr>
                <w:sz w:val="20"/>
                <w:szCs w:val="20"/>
              </w:rPr>
            </w:pPr>
          </w:p>
        </w:tc>
        <w:tc>
          <w:tcPr>
            <w:tcW w:w="1381" w:type="pct"/>
          </w:tcPr>
          <w:p w14:paraId="174DF2E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246B270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4CAA1153" w14:textId="77777777" w:rsidR="00E94832" w:rsidRDefault="00E94832" w:rsidP="00E94832">
            <w:pPr>
              <w:pStyle w:val="NoSpacing"/>
              <w:jc w:val="center"/>
              <w:rPr>
                <w:sz w:val="20"/>
                <w:szCs w:val="20"/>
              </w:rPr>
            </w:pPr>
            <w:r w:rsidRPr="005D3E3F">
              <w:rPr>
                <w:sz w:val="20"/>
                <w:szCs w:val="20"/>
              </w:rPr>
              <w:t xml:space="preserve">Zero of </w:t>
            </w:r>
            <w:r>
              <w:rPr>
                <w:sz w:val="20"/>
                <w:szCs w:val="20"/>
              </w:rPr>
              <w:t>4</w:t>
            </w:r>
            <w:r w:rsidRPr="005D3E3F">
              <w:rPr>
                <w:sz w:val="20"/>
                <w:szCs w:val="20"/>
              </w:rPr>
              <w:t xml:space="preserve"> </w:t>
            </w:r>
          </w:p>
          <w:p w14:paraId="3DC64051" w14:textId="6DE6C4F2" w:rsidR="003303F6" w:rsidRPr="005D3E3F" w:rsidRDefault="00E94832" w:rsidP="00E94832">
            <w:pPr>
              <w:pStyle w:val="NoSpacing"/>
              <w:jc w:val="center"/>
              <w:rPr>
                <w:sz w:val="20"/>
                <w:szCs w:val="20"/>
              </w:rPr>
            </w:pPr>
            <w:r w:rsidRPr="005D3E3F">
              <w:rPr>
                <w:sz w:val="20"/>
                <w:szCs w:val="20"/>
              </w:rPr>
              <w:t xml:space="preserve">Zero of </w:t>
            </w:r>
            <w:r>
              <w:rPr>
                <w:sz w:val="20"/>
                <w:szCs w:val="20"/>
              </w:rPr>
              <w:t>5</w:t>
            </w:r>
          </w:p>
        </w:tc>
        <w:tc>
          <w:tcPr>
            <w:tcW w:w="735" w:type="pct"/>
            <w:vAlign w:val="center"/>
          </w:tcPr>
          <w:p w14:paraId="49D28C9D" w14:textId="77777777" w:rsidR="00E94832" w:rsidRDefault="003303F6" w:rsidP="003303F6">
            <w:pPr>
              <w:pStyle w:val="NoSpacing"/>
              <w:jc w:val="center"/>
              <w:rPr>
                <w:sz w:val="20"/>
                <w:szCs w:val="20"/>
              </w:rPr>
            </w:pPr>
            <w:r w:rsidRPr="005D3E3F">
              <w:rPr>
                <w:sz w:val="20"/>
                <w:szCs w:val="20"/>
              </w:rPr>
              <w:t>0%</w:t>
            </w:r>
          </w:p>
          <w:p w14:paraId="799E4368" w14:textId="2D694BF0" w:rsidR="003303F6" w:rsidRPr="005D3E3F" w:rsidRDefault="00E94832" w:rsidP="003303F6">
            <w:pPr>
              <w:pStyle w:val="NoSpacing"/>
              <w:jc w:val="center"/>
              <w:rPr>
                <w:sz w:val="20"/>
                <w:szCs w:val="20"/>
              </w:rPr>
            </w:pPr>
            <w:r>
              <w:rPr>
                <w:sz w:val="20"/>
                <w:szCs w:val="20"/>
              </w:rPr>
              <w:t>0%</w:t>
            </w:r>
          </w:p>
        </w:tc>
      </w:tr>
      <w:tr w:rsidR="003303F6" w:rsidRPr="005D3E3F" w14:paraId="392A75DD" w14:textId="77777777" w:rsidTr="00765E5F">
        <w:tc>
          <w:tcPr>
            <w:tcW w:w="835" w:type="pct"/>
            <w:vMerge/>
          </w:tcPr>
          <w:p w14:paraId="0297C64E" w14:textId="77777777" w:rsidR="003303F6" w:rsidRPr="005D3E3F" w:rsidRDefault="003303F6" w:rsidP="003303F6">
            <w:pPr>
              <w:pStyle w:val="NoSpacing"/>
              <w:rPr>
                <w:sz w:val="20"/>
                <w:szCs w:val="20"/>
              </w:rPr>
            </w:pPr>
          </w:p>
        </w:tc>
        <w:tc>
          <w:tcPr>
            <w:tcW w:w="522" w:type="pct"/>
            <w:vMerge/>
            <w:vAlign w:val="center"/>
          </w:tcPr>
          <w:p w14:paraId="139F3E8F" w14:textId="77777777" w:rsidR="003303F6" w:rsidRPr="005D3E3F" w:rsidRDefault="003303F6" w:rsidP="003303F6">
            <w:pPr>
              <w:pStyle w:val="NoSpacing"/>
              <w:rPr>
                <w:sz w:val="20"/>
                <w:szCs w:val="20"/>
              </w:rPr>
            </w:pPr>
          </w:p>
        </w:tc>
        <w:tc>
          <w:tcPr>
            <w:tcW w:w="1381" w:type="pct"/>
          </w:tcPr>
          <w:p w14:paraId="5F2FAB79"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2D2224A"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3B92F50E" w14:textId="0FCFDCC6" w:rsidR="00E94832" w:rsidRDefault="00E94832" w:rsidP="003303F6">
            <w:pPr>
              <w:pStyle w:val="NoSpacing"/>
              <w:jc w:val="center"/>
              <w:rPr>
                <w:sz w:val="20"/>
                <w:szCs w:val="20"/>
              </w:rPr>
            </w:pPr>
            <w:r>
              <w:rPr>
                <w:sz w:val="20"/>
                <w:szCs w:val="20"/>
              </w:rPr>
              <w:t>No Data</w:t>
            </w:r>
          </w:p>
          <w:p w14:paraId="127A48DA"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7849901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45CFF3F" w14:textId="77777777" w:rsidTr="00765E5F">
        <w:tc>
          <w:tcPr>
            <w:tcW w:w="835" w:type="pct"/>
            <w:vMerge/>
          </w:tcPr>
          <w:p w14:paraId="2CF86425" w14:textId="77777777" w:rsidR="003303F6" w:rsidRPr="005D3E3F" w:rsidRDefault="003303F6" w:rsidP="003303F6">
            <w:pPr>
              <w:pStyle w:val="NoSpacing"/>
              <w:rPr>
                <w:sz w:val="20"/>
                <w:szCs w:val="20"/>
              </w:rPr>
            </w:pPr>
          </w:p>
        </w:tc>
        <w:tc>
          <w:tcPr>
            <w:tcW w:w="522" w:type="pct"/>
            <w:vMerge/>
            <w:vAlign w:val="center"/>
          </w:tcPr>
          <w:p w14:paraId="5026B682" w14:textId="77777777" w:rsidR="003303F6" w:rsidRPr="005D3E3F" w:rsidRDefault="003303F6" w:rsidP="003303F6">
            <w:pPr>
              <w:pStyle w:val="NoSpacing"/>
              <w:rPr>
                <w:sz w:val="20"/>
                <w:szCs w:val="20"/>
              </w:rPr>
            </w:pPr>
          </w:p>
        </w:tc>
        <w:tc>
          <w:tcPr>
            <w:tcW w:w="1381" w:type="pct"/>
          </w:tcPr>
          <w:p w14:paraId="7834759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0F90E074" w14:textId="77777777" w:rsidR="003303F6" w:rsidRPr="005D3E3F" w:rsidRDefault="003303F6" w:rsidP="003303F6">
            <w:pPr>
              <w:pStyle w:val="NoSpacing"/>
              <w:rPr>
                <w:sz w:val="20"/>
                <w:szCs w:val="20"/>
              </w:rPr>
            </w:pPr>
          </w:p>
        </w:tc>
        <w:tc>
          <w:tcPr>
            <w:tcW w:w="717" w:type="pct"/>
            <w:vAlign w:val="center"/>
          </w:tcPr>
          <w:p w14:paraId="43FF828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C3E69D4" w14:textId="77777777" w:rsidR="003303F6" w:rsidRPr="005D3E3F" w:rsidRDefault="003303F6" w:rsidP="004437E3">
            <w:pPr>
              <w:pStyle w:val="NoSpacing"/>
              <w:jc w:val="center"/>
              <w:rPr>
                <w:sz w:val="20"/>
                <w:szCs w:val="20"/>
              </w:rPr>
            </w:pPr>
            <w:r w:rsidRPr="005D3E3F">
              <w:rPr>
                <w:rFonts w:cstheme="minorHAnsi"/>
                <w:sz w:val="20"/>
                <w:szCs w:val="20"/>
              </w:rPr>
              <w:t>&gt;0.56 mg/L</w:t>
            </w:r>
            <w:r w:rsidR="004437E3" w:rsidRPr="005D3E3F">
              <w:rPr>
                <w:rFonts w:cstheme="minorHAnsi"/>
                <w:sz w:val="20"/>
                <w:szCs w:val="20"/>
              </w:rPr>
              <w:t xml:space="preserve"> </w:t>
            </w:r>
            <w:r w:rsidR="004437E3" w:rsidRPr="005D3E3F">
              <w:rPr>
                <w:rFonts w:cstheme="minorHAnsi"/>
                <w:sz w:val="20"/>
                <w:szCs w:val="20"/>
                <w:vertAlign w:val="subscript"/>
              </w:rPr>
              <w:t>b</w:t>
            </w:r>
          </w:p>
        </w:tc>
        <w:tc>
          <w:tcPr>
            <w:tcW w:w="810" w:type="pct"/>
            <w:vAlign w:val="center"/>
          </w:tcPr>
          <w:p w14:paraId="416EB11F" w14:textId="2C35DF39" w:rsidR="003303F6" w:rsidRPr="005D3E3F" w:rsidRDefault="003303F6" w:rsidP="003303F6">
            <w:pPr>
              <w:pStyle w:val="NoSpacing"/>
              <w:jc w:val="center"/>
              <w:rPr>
                <w:sz w:val="20"/>
                <w:szCs w:val="20"/>
              </w:rPr>
            </w:pPr>
            <w:r w:rsidRPr="005D3E3F">
              <w:rPr>
                <w:sz w:val="20"/>
                <w:szCs w:val="20"/>
              </w:rPr>
              <w:t xml:space="preserve">Zero of </w:t>
            </w:r>
            <w:r w:rsidR="00E94832">
              <w:rPr>
                <w:sz w:val="20"/>
                <w:szCs w:val="20"/>
              </w:rPr>
              <w:t>4</w:t>
            </w:r>
          </w:p>
          <w:p w14:paraId="4E8DDA90" w14:textId="78D13882" w:rsidR="003303F6" w:rsidRPr="005D3E3F" w:rsidRDefault="003303F6" w:rsidP="00E94832">
            <w:pPr>
              <w:pStyle w:val="NoSpacing"/>
              <w:jc w:val="center"/>
              <w:rPr>
                <w:sz w:val="20"/>
                <w:szCs w:val="20"/>
              </w:rPr>
            </w:pPr>
            <w:r w:rsidRPr="005D3E3F">
              <w:rPr>
                <w:sz w:val="20"/>
                <w:szCs w:val="20"/>
              </w:rPr>
              <w:t xml:space="preserve">Zero of </w:t>
            </w:r>
            <w:r w:rsidR="00E94832">
              <w:rPr>
                <w:sz w:val="20"/>
                <w:szCs w:val="20"/>
              </w:rPr>
              <w:t>3</w:t>
            </w:r>
          </w:p>
        </w:tc>
        <w:tc>
          <w:tcPr>
            <w:tcW w:w="735" w:type="pct"/>
            <w:vAlign w:val="center"/>
          </w:tcPr>
          <w:p w14:paraId="33069A29" w14:textId="77777777" w:rsidR="003303F6" w:rsidRPr="005D3E3F" w:rsidRDefault="003303F6" w:rsidP="003303F6">
            <w:pPr>
              <w:pStyle w:val="NoSpacing"/>
              <w:jc w:val="center"/>
              <w:rPr>
                <w:sz w:val="20"/>
                <w:szCs w:val="20"/>
              </w:rPr>
            </w:pPr>
            <w:r w:rsidRPr="005D3E3F">
              <w:rPr>
                <w:sz w:val="20"/>
                <w:szCs w:val="20"/>
              </w:rPr>
              <w:t>0%</w:t>
            </w:r>
          </w:p>
          <w:p w14:paraId="1F54D430"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DD6E850" w14:textId="77777777" w:rsidTr="00765E5F">
        <w:tc>
          <w:tcPr>
            <w:tcW w:w="835" w:type="pct"/>
            <w:vMerge/>
          </w:tcPr>
          <w:p w14:paraId="4EB8C424" w14:textId="77777777" w:rsidR="003303F6" w:rsidRPr="005D3E3F" w:rsidRDefault="003303F6" w:rsidP="003303F6">
            <w:pPr>
              <w:pStyle w:val="NoSpacing"/>
              <w:rPr>
                <w:sz w:val="20"/>
                <w:szCs w:val="20"/>
              </w:rPr>
            </w:pPr>
          </w:p>
        </w:tc>
        <w:tc>
          <w:tcPr>
            <w:tcW w:w="522" w:type="pct"/>
            <w:vMerge/>
            <w:vAlign w:val="center"/>
          </w:tcPr>
          <w:p w14:paraId="21497205" w14:textId="77777777" w:rsidR="003303F6" w:rsidRPr="005D3E3F" w:rsidRDefault="003303F6" w:rsidP="003303F6">
            <w:pPr>
              <w:pStyle w:val="NoSpacing"/>
              <w:rPr>
                <w:sz w:val="20"/>
                <w:szCs w:val="20"/>
              </w:rPr>
            </w:pPr>
          </w:p>
        </w:tc>
        <w:tc>
          <w:tcPr>
            <w:tcW w:w="1381" w:type="pct"/>
          </w:tcPr>
          <w:p w14:paraId="19A7F499"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B5F4FB2"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2814FC1" w14:textId="77777777" w:rsidR="004437E3" w:rsidRPr="005D3E3F" w:rsidRDefault="004437E3" w:rsidP="004437E3">
            <w:pPr>
              <w:pStyle w:val="NoSpacing"/>
              <w:jc w:val="center"/>
              <w:rPr>
                <w:sz w:val="20"/>
                <w:szCs w:val="20"/>
              </w:rPr>
            </w:pPr>
            <w:r w:rsidRPr="005D3E3F">
              <w:rPr>
                <w:sz w:val="20"/>
                <w:szCs w:val="20"/>
              </w:rPr>
              <w:t xml:space="preserve">.0.09 mg/L </w:t>
            </w:r>
            <w:r w:rsidRPr="005D3E3F">
              <w:rPr>
                <w:sz w:val="20"/>
                <w:szCs w:val="20"/>
                <w:vertAlign w:val="subscript"/>
              </w:rPr>
              <w:t>d</w:t>
            </w:r>
          </w:p>
        </w:tc>
        <w:tc>
          <w:tcPr>
            <w:tcW w:w="810" w:type="pct"/>
            <w:vAlign w:val="center"/>
          </w:tcPr>
          <w:p w14:paraId="65DD9520" w14:textId="394BD041" w:rsidR="003303F6" w:rsidRPr="005D3E3F" w:rsidRDefault="00E94832" w:rsidP="003303F6">
            <w:pPr>
              <w:pStyle w:val="NoSpacing"/>
              <w:jc w:val="center"/>
              <w:rPr>
                <w:sz w:val="20"/>
                <w:szCs w:val="20"/>
              </w:rPr>
            </w:pPr>
            <w:r>
              <w:rPr>
                <w:sz w:val="20"/>
                <w:szCs w:val="20"/>
              </w:rPr>
              <w:t>4</w:t>
            </w:r>
            <w:r w:rsidR="003303F6" w:rsidRPr="005D3E3F">
              <w:rPr>
                <w:sz w:val="20"/>
                <w:szCs w:val="20"/>
              </w:rPr>
              <w:t xml:space="preserve"> of </w:t>
            </w:r>
            <w:r>
              <w:rPr>
                <w:sz w:val="20"/>
                <w:szCs w:val="20"/>
              </w:rPr>
              <w:t>4</w:t>
            </w:r>
          </w:p>
          <w:p w14:paraId="6D45D743" w14:textId="77777777" w:rsidR="004437E3" w:rsidRDefault="004437E3" w:rsidP="003303F6">
            <w:pPr>
              <w:pStyle w:val="NoSpacing"/>
              <w:jc w:val="center"/>
              <w:rPr>
                <w:sz w:val="20"/>
                <w:szCs w:val="20"/>
              </w:rPr>
            </w:pPr>
            <w:r w:rsidRPr="005D3E3F">
              <w:rPr>
                <w:sz w:val="20"/>
                <w:szCs w:val="20"/>
              </w:rPr>
              <w:t>5 of 5</w:t>
            </w:r>
          </w:p>
          <w:p w14:paraId="2B601848" w14:textId="77777777" w:rsidR="00E94832" w:rsidRPr="005D3E3F" w:rsidRDefault="00E94832" w:rsidP="00E94832">
            <w:pPr>
              <w:pStyle w:val="NoSpacing"/>
              <w:jc w:val="center"/>
              <w:rPr>
                <w:sz w:val="20"/>
                <w:szCs w:val="20"/>
              </w:rPr>
            </w:pPr>
            <w:r>
              <w:rPr>
                <w:sz w:val="20"/>
                <w:szCs w:val="20"/>
              </w:rPr>
              <w:t>4</w:t>
            </w:r>
            <w:r w:rsidRPr="005D3E3F">
              <w:rPr>
                <w:sz w:val="20"/>
                <w:szCs w:val="20"/>
              </w:rPr>
              <w:t xml:space="preserve"> of </w:t>
            </w:r>
            <w:r>
              <w:rPr>
                <w:sz w:val="20"/>
                <w:szCs w:val="20"/>
              </w:rPr>
              <w:t>4</w:t>
            </w:r>
          </w:p>
          <w:p w14:paraId="00AEC9C4" w14:textId="20904E36" w:rsidR="00E94832" w:rsidRPr="005D3E3F" w:rsidRDefault="00E94832" w:rsidP="00E94832">
            <w:pPr>
              <w:pStyle w:val="NoSpacing"/>
              <w:jc w:val="center"/>
              <w:rPr>
                <w:sz w:val="20"/>
                <w:szCs w:val="20"/>
              </w:rPr>
            </w:pPr>
            <w:r w:rsidRPr="005D3E3F">
              <w:rPr>
                <w:sz w:val="20"/>
                <w:szCs w:val="20"/>
              </w:rPr>
              <w:t>5 of 5</w:t>
            </w:r>
          </w:p>
        </w:tc>
        <w:tc>
          <w:tcPr>
            <w:tcW w:w="735" w:type="pct"/>
            <w:vAlign w:val="center"/>
          </w:tcPr>
          <w:p w14:paraId="4C7F0F36" w14:textId="77777777" w:rsidR="003303F6" w:rsidRPr="005D3E3F" w:rsidRDefault="003303F6" w:rsidP="003303F6">
            <w:pPr>
              <w:pStyle w:val="NoSpacing"/>
              <w:jc w:val="center"/>
              <w:rPr>
                <w:sz w:val="20"/>
                <w:szCs w:val="20"/>
              </w:rPr>
            </w:pPr>
            <w:r w:rsidRPr="005D3E3F">
              <w:rPr>
                <w:sz w:val="20"/>
                <w:szCs w:val="20"/>
              </w:rPr>
              <w:t>100%</w:t>
            </w:r>
          </w:p>
          <w:p w14:paraId="2D3C17E1" w14:textId="77777777" w:rsidR="00E94832" w:rsidRDefault="004437E3" w:rsidP="00E94832">
            <w:pPr>
              <w:pStyle w:val="NoSpacing"/>
              <w:jc w:val="center"/>
              <w:rPr>
                <w:sz w:val="20"/>
                <w:szCs w:val="20"/>
              </w:rPr>
            </w:pPr>
            <w:r w:rsidRPr="005D3E3F">
              <w:rPr>
                <w:sz w:val="20"/>
                <w:szCs w:val="20"/>
              </w:rPr>
              <w:t>100%</w:t>
            </w:r>
          </w:p>
          <w:p w14:paraId="6EF836FC" w14:textId="756CE036" w:rsidR="00E94832" w:rsidRPr="005D3E3F" w:rsidRDefault="00E94832" w:rsidP="00E94832">
            <w:pPr>
              <w:pStyle w:val="NoSpacing"/>
              <w:jc w:val="center"/>
              <w:rPr>
                <w:sz w:val="20"/>
                <w:szCs w:val="20"/>
              </w:rPr>
            </w:pPr>
            <w:r w:rsidRPr="005D3E3F">
              <w:rPr>
                <w:sz w:val="20"/>
                <w:szCs w:val="20"/>
              </w:rPr>
              <w:t>100%</w:t>
            </w:r>
          </w:p>
          <w:p w14:paraId="41776E7F" w14:textId="43624D4B" w:rsidR="004437E3" w:rsidRPr="005D3E3F" w:rsidRDefault="00E94832" w:rsidP="00E94832">
            <w:pPr>
              <w:pStyle w:val="NoSpacing"/>
              <w:jc w:val="center"/>
              <w:rPr>
                <w:sz w:val="20"/>
                <w:szCs w:val="20"/>
              </w:rPr>
            </w:pPr>
            <w:r w:rsidRPr="005D3E3F">
              <w:rPr>
                <w:sz w:val="20"/>
                <w:szCs w:val="20"/>
              </w:rPr>
              <w:t>100%</w:t>
            </w:r>
          </w:p>
        </w:tc>
      </w:tr>
      <w:tr w:rsidR="003303F6" w:rsidRPr="005D3E3F" w14:paraId="0B8F4C27" w14:textId="77777777" w:rsidTr="00765E5F">
        <w:tc>
          <w:tcPr>
            <w:tcW w:w="835" w:type="pct"/>
            <w:vMerge/>
          </w:tcPr>
          <w:p w14:paraId="589B074C" w14:textId="77777777" w:rsidR="003303F6" w:rsidRPr="005D3E3F" w:rsidRDefault="003303F6" w:rsidP="003303F6">
            <w:pPr>
              <w:pStyle w:val="NoSpacing"/>
              <w:rPr>
                <w:sz w:val="20"/>
                <w:szCs w:val="20"/>
              </w:rPr>
            </w:pPr>
          </w:p>
        </w:tc>
        <w:tc>
          <w:tcPr>
            <w:tcW w:w="522" w:type="pct"/>
            <w:vMerge/>
            <w:vAlign w:val="center"/>
          </w:tcPr>
          <w:p w14:paraId="4E73DE54" w14:textId="77777777" w:rsidR="003303F6" w:rsidRPr="005D3E3F" w:rsidRDefault="003303F6" w:rsidP="003303F6">
            <w:pPr>
              <w:pStyle w:val="NoSpacing"/>
              <w:rPr>
                <w:sz w:val="20"/>
                <w:szCs w:val="20"/>
              </w:rPr>
            </w:pPr>
          </w:p>
        </w:tc>
        <w:tc>
          <w:tcPr>
            <w:tcW w:w="1381" w:type="pct"/>
            <w:shd w:val="clear" w:color="auto" w:fill="auto"/>
          </w:tcPr>
          <w:p w14:paraId="4E250FAF"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7ED79E3D" w14:textId="77777777" w:rsidR="003303F6" w:rsidRPr="005D3E3F" w:rsidRDefault="004437E3"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shd w:val="clear" w:color="auto" w:fill="auto"/>
            <w:vAlign w:val="center"/>
          </w:tcPr>
          <w:p w14:paraId="30DE790E"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61D6E154"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6823018F" w14:textId="77777777" w:rsidTr="00765E5F">
        <w:tc>
          <w:tcPr>
            <w:tcW w:w="835" w:type="pct"/>
            <w:vMerge/>
          </w:tcPr>
          <w:p w14:paraId="13693895" w14:textId="77777777" w:rsidR="003303F6" w:rsidRPr="005D3E3F" w:rsidRDefault="003303F6" w:rsidP="003303F6">
            <w:pPr>
              <w:pStyle w:val="NoSpacing"/>
              <w:rPr>
                <w:sz w:val="20"/>
                <w:szCs w:val="20"/>
              </w:rPr>
            </w:pPr>
          </w:p>
        </w:tc>
        <w:tc>
          <w:tcPr>
            <w:tcW w:w="522" w:type="pct"/>
            <w:vMerge w:val="restart"/>
            <w:vAlign w:val="center"/>
          </w:tcPr>
          <w:p w14:paraId="46AC5963" w14:textId="77777777" w:rsidR="003303F6" w:rsidRPr="005D3E3F" w:rsidRDefault="003303F6" w:rsidP="003303F6">
            <w:pPr>
              <w:pStyle w:val="NoSpacing"/>
              <w:rPr>
                <w:sz w:val="20"/>
                <w:szCs w:val="20"/>
              </w:rPr>
            </w:pPr>
            <w:r w:rsidRPr="005D3E3F">
              <w:rPr>
                <w:sz w:val="20"/>
                <w:szCs w:val="20"/>
              </w:rPr>
              <w:t>PAS3</w:t>
            </w:r>
          </w:p>
          <w:p w14:paraId="5CEDF9B7" w14:textId="77777777" w:rsidR="003303F6" w:rsidRPr="005D3E3F" w:rsidRDefault="003303F6" w:rsidP="003303F6">
            <w:pPr>
              <w:pStyle w:val="NoSpacing"/>
              <w:rPr>
                <w:sz w:val="20"/>
                <w:szCs w:val="20"/>
              </w:rPr>
            </w:pPr>
            <w:r w:rsidRPr="005D3E3F">
              <w:rPr>
                <w:sz w:val="20"/>
                <w:szCs w:val="20"/>
              </w:rPr>
              <w:t>(2009)</w:t>
            </w:r>
          </w:p>
        </w:tc>
        <w:tc>
          <w:tcPr>
            <w:tcW w:w="1381" w:type="pct"/>
          </w:tcPr>
          <w:p w14:paraId="3091B7A6"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13F30CC"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4CDE784" w14:textId="77777777" w:rsidR="003303F6" w:rsidRDefault="00E94832" w:rsidP="00E94832">
            <w:pPr>
              <w:pStyle w:val="NoSpacing"/>
              <w:jc w:val="center"/>
              <w:rPr>
                <w:sz w:val="20"/>
                <w:szCs w:val="20"/>
              </w:rPr>
            </w:pPr>
            <w:r>
              <w:rPr>
                <w:sz w:val="20"/>
                <w:szCs w:val="20"/>
              </w:rPr>
              <w:t>2</w:t>
            </w:r>
            <w:r w:rsidR="003303F6" w:rsidRPr="005D3E3F">
              <w:rPr>
                <w:sz w:val="20"/>
                <w:szCs w:val="20"/>
              </w:rPr>
              <w:t xml:space="preserve"> of </w:t>
            </w:r>
            <w:r>
              <w:rPr>
                <w:sz w:val="20"/>
                <w:szCs w:val="20"/>
              </w:rPr>
              <w:t>3</w:t>
            </w:r>
          </w:p>
          <w:p w14:paraId="503FE59D" w14:textId="6A3753EB" w:rsidR="00E94832" w:rsidRPr="005D3E3F" w:rsidRDefault="00E94832" w:rsidP="00E94832">
            <w:pPr>
              <w:pStyle w:val="NoSpacing"/>
              <w:jc w:val="center"/>
              <w:rPr>
                <w:sz w:val="20"/>
                <w:szCs w:val="20"/>
              </w:rPr>
            </w:pPr>
            <w:r>
              <w:rPr>
                <w:sz w:val="20"/>
                <w:szCs w:val="20"/>
              </w:rPr>
              <w:t>No Data</w:t>
            </w:r>
          </w:p>
        </w:tc>
        <w:tc>
          <w:tcPr>
            <w:tcW w:w="735" w:type="pct"/>
            <w:vAlign w:val="center"/>
          </w:tcPr>
          <w:p w14:paraId="3E589A44" w14:textId="321FB0C9" w:rsidR="003303F6" w:rsidRPr="005D3E3F" w:rsidRDefault="00E94832" w:rsidP="003303F6">
            <w:pPr>
              <w:pStyle w:val="NoSpacing"/>
              <w:jc w:val="center"/>
              <w:rPr>
                <w:sz w:val="20"/>
                <w:szCs w:val="20"/>
              </w:rPr>
            </w:pPr>
            <w:r>
              <w:rPr>
                <w:sz w:val="20"/>
                <w:szCs w:val="20"/>
              </w:rPr>
              <w:t>67</w:t>
            </w:r>
            <w:r w:rsidR="003303F6" w:rsidRPr="005D3E3F">
              <w:rPr>
                <w:sz w:val="20"/>
                <w:szCs w:val="20"/>
              </w:rPr>
              <w:t>%</w:t>
            </w:r>
          </w:p>
        </w:tc>
      </w:tr>
      <w:tr w:rsidR="003303F6" w:rsidRPr="005D3E3F" w14:paraId="61A45BDB" w14:textId="77777777" w:rsidTr="00765E5F">
        <w:tc>
          <w:tcPr>
            <w:tcW w:w="835" w:type="pct"/>
            <w:vMerge/>
          </w:tcPr>
          <w:p w14:paraId="21FFC981" w14:textId="77777777" w:rsidR="003303F6" w:rsidRPr="005D3E3F" w:rsidRDefault="003303F6" w:rsidP="003303F6">
            <w:pPr>
              <w:pStyle w:val="NoSpacing"/>
              <w:rPr>
                <w:sz w:val="20"/>
                <w:szCs w:val="20"/>
              </w:rPr>
            </w:pPr>
          </w:p>
        </w:tc>
        <w:tc>
          <w:tcPr>
            <w:tcW w:w="522" w:type="pct"/>
            <w:vMerge/>
            <w:vAlign w:val="center"/>
          </w:tcPr>
          <w:p w14:paraId="6CE22BAF" w14:textId="77777777" w:rsidR="003303F6" w:rsidRPr="005D3E3F" w:rsidRDefault="003303F6" w:rsidP="003303F6">
            <w:pPr>
              <w:pStyle w:val="NoSpacing"/>
              <w:rPr>
                <w:sz w:val="20"/>
                <w:szCs w:val="20"/>
              </w:rPr>
            </w:pPr>
          </w:p>
        </w:tc>
        <w:tc>
          <w:tcPr>
            <w:tcW w:w="1381" w:type="pct"/>
          </w:tcPr>
          <w:p w14:paraId="3BB2BFE7"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378C6FA"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4E15043F" w14:textId="77777777" w:rsidR="003303F6" w:rsidRDefault="00E94832" w:rsidP="003303F6">
            <w:pPr>
              <w:pStyle w:val="NoSpacing"/>
              <w:jc w:val="center"/>
              <w:rPr>
                <w:sz w:val="20"/>
                <w:szCs w:val="20"/>
              </w:rPr>
            </w:pPr>
            <w:r>
              <w:rPr>
                <w:sz w:val="20"/>
                <w:szCs w:val="20"/>
              </w:rPr>
              <w:t>2 of 3</w:t>
            </w:r>
          </w:p>
          <w:p w14:paraId="5B76384A" w14:textId="1155645D" w:rsidR="00E94832" w:rsidRPr="005D3E3F" w:rsidRDefault="00E94832" w:rsidP="003303F6">
            <w:pPr>
              <w:pStyle w:val="NoSpacing"/>
              <w:jc w:val="center"/>
              <w:rPr>
                <w:sz w:val="20"/>
                <w:szCs w:val="20"/>
              </w:rPr>
            </w:pPr>
            <w:r>
              <w:rPr>
                <w:sz w:val="20"/>
                <w:szCs w:val="20"/>
              </w:rPr>
              <w:t>1 of 2</w:t>
            </w:r>
          </w:p>
        </w:tc>
        <w:tc>
          <w:tcPr>
            <w:tcW w:w="735" w:type="pct"/>
            <w:vAlign w:val="center"/>
          </w:tcPr>
          <w:p w14:paraId="11F7AE6D" w14:textId="77777777" w:rsidR="003303F6" w:rsidRDefault="004437E3" w:rsidP="00E94832">
            <w:pPr>
              <w:pStyle w:val="NoSpacing"/>
              <w:jc w:val="center"/>
              <w:rPr>
                <w:sz w:val="20"/>
                <w:szCs w:val="20"/>
              </w:rPr>
            </w:pPr>
            <w:r w:rsidRPr="005D3E3F">
              <w:rPr>
                <w:sz w:val="20"/>
                <w:szCs w:val="20"/>
              </w:rPr>
              <w:t>6</w:t>
            </w:r>
            <w:r w:rsidR="00E94832">
              <w:rPr>
                <w:sz w:val="20"/>
                <w:szCs w:val="20"/>
              </w:rPr>
              <w:t>7</w:t>
            </w:r>
            <w:r w:rsidR="003303F6" w:rsidRPr="005D3E3F">
              <w:rPr>
                <w:sz w:val="20"/>
                <w:szCs w:val="20"/>
              </w:rPr>
              <w:t>%</w:t>
            </w:r>
          </w:p>
          <w:p w14:paraId="615A560F" w14:textId="65EB478A" w:rsidR="00E94832" w:rsidRPr="005D3E3F" w:rsidRDefault="00E94832" w:rsidP="00E94832">
            <w:pPr>
              <w:pStyle w:val="NoSpacing"/>
              <w:jc w:val="center"/>
              <w:rPr>
                <w:sz w:val="20"/>
                <w:szCs w:val="20"/>
              </w:rPr>
            </w:pPr>
            <w:r>
              <w:rPr>
                <w:sz w:val="20"/>
                <w:szCs w:val="20"/>
              </w:rPr>
              <w:t>50%</w:t>
            </w:r>
          </w:p>
        </w:tc>
      </w:tr>
      <w:tr w:rsidR="003303F6" w:rsidRPr="005D3E3F" w14:paraId="02590F87" w14:textId="77777777" w:rsidTr="00765E5F">
        <w:tc>
          <w:tcPr>
            <w:tcW w:w="835" w:type="pct"/>
            <w:vMerge/>
          </w:tcPr>
          <w:p w14:paraId="7964DBAA" w14:textId="1750C9AB" w:rsidR="003303F6" w:rsidRPr="005D3E3F" w:rsidRDefault="003303F6" w:rsidP="003303F6">
            <w:pPr>
              <w:pStyle w:val="NoSpacing"/>
              <w:rPr>
                <w:sz w:val="20"/>
                <w:szCs w:val="20"/>
              </w:rPr>
            </w:pPr>
          </w:p>
        </w:tc>
        <w:tc>
          <w:tcPr>
            <w:tcW w:w="522" w:type="pct"/>
            <w:vMerge/>
            <w:vAlign w:val="center"/>
          </w:tcPr>
          <w:p w14:paraId="2D4BF34F" w14:textId="77777777" w:rsidR="003303F6" w:rsidRPr="005D3E3F" w:rsidRDefault="003303F6" w:rsidP="003303F6">
            <w:pPr>
              <w:pStyle w:val="NoSpacing"/>
              <w:rPr>
                <w:sz w:val="20"/>
                <w:szCs w:val="20"/>
              </w:rPr>
            </w:pPr>
          </w:p>
        </w:tc>
        <w:tc>
          <w:tcPr>
            <w:tcW w:w="1381" w:type="pct"/>
          </w:tcPr>
          <w:p w14:paraId="55C1DC90"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0937695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051E8B47" w14:textId="77777777" w:rsidR="003303F6" w:rsidRDefault="00E94832" w:rsidP="00E94832">
            <w:pPr>
              <w:pStyle w:val="NoSpacing"/>
              <w:jc w:val="center"/>
              <w:rPr>
                <w:sz w:val="20"/>
                <w:szCs w:val="20"/>
              </w:rPr>
            </w:pPr>
            <w:r>
              <w:rPr>
                <w:sz w:val="20"/>
                <w:szCs w:val="20"/>
              </w:rPr>
              <w:t>Zero</w:t>
            </w:r>
            <w:r w:rsidR="003303F6" w:rsidRPr="005D3E3F">
              <w:rPr>
                <w:sz w:val="20"/>
                <w:szCs w:val="20"/>
              </w:rPr>
              <w:t xml:space="preserve"> of </w:t>
            </w:r>
            <w:r>
              <w:rPr>
                <w:sz w:val="20"/>
                <w:szCs w:val="20"/>
              </w:rPr>
              <w:t>3</w:t>
            </w:r>
          </w:p>
          <w:p w14:paraId="2DD1E197" w14:textId="4EFD5CE2" w:rsidR="00E94832" w:rsidRPr="005D3E3F" w:rsidRDefault="00E94832" w:rsidP="00E94832">
            <w:pPr>
              <w:pStyle w:val="NoSpacing"/>
              <w:jc w:val="center"/>
              <w:rPr>
                <w:sz w:val="20"/>
                <w:szCs w:val="20"/>
              </w:rPr>
            </w:pPr>
            <w:r>
              <w:rPr>
                <w:sz w:val="20"/>
                <w:szCs w:val="20"/>
              </w:rPr>
              <w:t>Zero</w:t>
            </w:r>
            <w:r w:rsidRPr="005D3E3F">
              <w:rPr>
                <w:sz w:val="20"/>
                <w:szCs w:val="20"/>
              </w:rPr>
              <w:t xml:space="preserve"> of </w:t>
            </w:r>
            <w:r>
              <w:rPr>
                <w:sz w:val="20"/>
                <w:szCs w:val="20"/>
              </w:rPr>
              <w:t>2</w:t>
            </w:r>
          </w:p>
        </w:tc>
        <w:tc>
          <w:tcPr>
            <w:tcW w:w="735" w:type="pct"/>
            <w:vAlign w:val="center"/>
          </w:tcPr>
          <w:p w14:paraId="67C8184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FAC245D" w14:textId="77777777" w:rsidTr="00765E5F">
        <w:tc>
          <w:tcPr>
            <w:tcW w:w="835" w:type="pct"/>
            <w:vMerge/>
          </w:tcPr>
          <w:p w14:paraId="2DB56172" w14:textId="77777777" w:rsidR="003303F6" w:rsidRPr="005D3E3F" w:rsidRDefault="003303F6" w:rsidP="003303F6">
            <w:pPr>
              <w:pStyle w:val="NoSpacing"/>
              <w:rPr>
                <w:sz w:val="20"/>
                <w:szCs w:val="20"/>
              </w:rPr>
            </w:pPr>
          </w:p>
        </w:tc>
        <w:tc>
          <w:tcPr>
            <w:tcW w:w="522" w:type="pct"/>
            <w:vMerge/>
            <w:vAlign w:val="center"/>
          </w:tcPr>
          <w:p w14:paraId="22681D1F" w14:textId="77777777" w:rsidR="003303F6" w:rsidRPr="005D3E3F" w:rsidRDefault="003303F6" w:rsidP="003303F6">
            <w:pPr>
              <w:pStyle w:val="NoSpacing"/>
              <w:rPr>
                <w:sz w:val="20"/>
                <w:szCs w:val="20"/>
              </w:rPr>
            </w:pPr>
          </w:p>
        </w:tc>
        <w:tc>
          <w:tcPr>
            <w:tcW w:w="1381" w:type="pct"/>
          </w:tcPr>
          <w:p w14:paraId="0F31FC6A"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0BAD334C"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E3F8118" w14:textId="77777777" w:rsidR="003303F6" w:rsidRDefault="003303F6" w:rsidP="00E0235F">
            <w:pPr>
              <w:pStyle w:val="NoSpacing"/>
              <w:jc w:val="center"/>
              <w:rPr>
                <w:sz w:val="20"/>
                <w:szCs w:val="20"/>
              </w:rPr>
            </w:pPr>
            <w:r w:rsidRPr="005D3E3F">
              <w:rPr>
                <w:sz w:val="20"/>
                <w:szCs w:val="20"/>
              </w:rPr>
              <w:t xml:space="preserve">1 of </w:t>
            </w:r>
            <w:r w:rsidR="00E0235F">
              <w:rPr>
                <w:sz w:val="20"/>
                <w:szCs w:val="20"/>
              </w:rPr>
              <w:t>3</w:t>
            </w:r>
          </w:p>
          <w:p w14:paraId="0E959459" w14:textId="04D5B375" w:rsidR="00E0235F" w:rsidRPr="005D3E3F" w:rsidRDefault="00E0235F" w:rsidP="00E0235F">
            <w:pPr>
              <w:pStyle w:val="NoSpacing"/>
              <w:jc w:val="center"/>
              <w:rPr>
                <w:sz w:val="20"/>
                <w:szCs w:val="20"/>
              </w:rPr>
            </w:pPr>
            <w:r>
              <w:rPr>
                <w:sz w:val="20"/>
                <w:szCs w:val="20"/>
              </w:rPr>
              <w:t>1 of 4</w:t>
            </w:r>
          </w:p>
        </w:tc>
        <w:tc>
          <w:tcPr>
            <w:tcW w:w="735" w:type="pct"/>
            <w:vAlign w:val="center"/>
          </w:tcPr>
          <w:p w14:paraId="272A8B60" w14:textId="77777777" w:rsidR="003303F6" w:rsidRDefault="00E0235F" w:rsidP="003303F6">
            <w:pPr>
              <w:pStyle w:val="NoSpacing"/>
              <w:jc w:val="center"/>
              <w:rPr>
                <w:sz w:val="20"/>
                <w:szCs w:val="20"/>
              </w:rPr>
            </w:pPr>
            <w:r>
              <w:rPr>
                <w:sz w:val="20"/>
                <w:szCs w:val="20"/>
              </w:rPr>
              <w:t>33</w:t>
            </w:r>
            <w:r w:rsidR="003303F6" w:rsidRPr="005D3E3F">
              <w:rPr>
                <w:sz w:val="20"/>
                <w:szCs w:val="20"/>
              </w:rPr>
              <w:t>%</w:t>
            </w:r>
          </w:p>
          <w:p w14:paraId="1B68D47B" w14:textId="26319CD8" w:rsidR="00E0235F" w:rsidRPr="005D3E3F" w:rsidRDefault="00E0235F" w:rsidP="003303F6">
            <w:pPr>
              <w:pStyle w:val="NoSpacing"/>
              <w:jc w:val="center"/>
              <w:rPr>
                <w:sz w:val="20"/>
                <w:szCs w:val="20"/>
              </w:rPr>
            </w:pPr>
            <w:r>
              <w:rPr>
                <w:sz w:val="20"/>
                <w:szCs w:val="20"/>
              </w:rPr>
              <w:t>25%</w:t>
            </w:r>
          </w:p>
        </w:tc>
      </w:tr>
      <w:tr w:rsidR="003303F6" w:rsidRPr="005D3E3F" w14:paraId="325037EA" w14:textId="77777777" w:rsidTr="00765E5F">
        <w:tc>
          <w:tcPr>
            <w:tcW w:w="835" w:type="pct"/>
            <w:vMerge/>
          </w:tcPr>
          <w:p w14:paraId="29FBC7AC" w14:textId="4548619E" w:rsidR="003303F6" w:rsidRPr="005D3E3F" w:rsidRDefault="003303F6" w:rsidP="003303F6">
            <w:pPr>
              <w:pStyle w:val="NoSpacing"/>
              <w:rPr>
                <w:sz w:val="20"/>
                <w:szCs w:val="20"/>
              </w:rPr>
            </w:pPr>
          </w:p>
        </w:tc>
        <w:tc>
          <w:tcPr>
            <w:tcW w:w="522" w:type="pct"/>
            <w:vMerge/>
            <w:vAlign w:val="center"/>
          </w:tcPr>
          <w:p w14:paraId="3B27DAB1" w14:textId="77777777" w:rsidR="003303F6" w:rsidRPr="005D3E3F" w:rsidRDefault="003303F6" w:rsidP="003303F6">
            <w:pPr>
              <w:pStyle w:val="NoSpacing"/>
              <w:rPr>
                <w:sz w:val="20"/>
                <w:szCs w:val="20"/>
              </w:rPr>
            </w:pPr>
          </w:p>
        </w:tc>
        <w:tc>
          <w:tcPr>
            <w:tcW w:w="1381" w:type="pct"/>
          </w:tcPr>
          <w:p w14:paraId="02FD7D8A"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1C5C450" w14:textId="77777777" w:rsidR="003303F6" w:rsidRPr="005D3E3F" w:rsidRDefault="004437E3" w:rsidP="003303F6">
            <w:pPr>
              <w:pStyle w:val="NoSpacing"/>
              <w:jc w:val="center"/>
              <w:rPr>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585AE26F" w14:textId="31AD9F9B" w:rsidR="00E0235F" w:rsidRDefault="00E0235F" w:rsidP="003303F6">
            <w:pPr>
              <w:pStyle w:val="NoSpacing"/>
              <w:jc w:val="center"/>
              <w:rPr>
                <w:sz w:val="20"/>
                <w:szCs w:val="20"/>
              </w:rPr>
            </w:pPr>
            <w:r>
              <w:rPr>
                <w:sz w:val="20"/>
                <w:szCs w:val="20"/>
              </w:rPr>
              <w:t>Do Data</w:t>
            </w:r>
          </w:p>
          <w:p w14:paraId="2B091F36" w14:textId="20FA9414" w:rsidR="003303F6" w:rsidRPr="005D3E3F" w:rsidRDefault="00E0235F" w:rsidP="003303F6">
            <w:pPr>
              <w:pStyle w:val="NoSpacing"/>
              <w:jc w:val="center"/>
              <w:rPr>
                <w:sz w:val="20"/>
                <w:szCs w:val="20"/>
              </w:rPr>
            </w:pPr>
            <w:r>
              <w:rPr>
                <w:sz w:val="20"/>
                <w:szCs w:val="20"/>
              </w:rPr>
              <w:t>Zero of 4</w:t>
            </w:r>
          </w:p>
        </w:tc>
        <w:tc>
          <w:tcPr>
            <w:tcW w:w="735" w:type="pct"/>
            <w:vAlign w:val="center"/>
          </w:tcPr>
          <w:p w14:paraId="17FF258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3A304D00" w14:textId="77777777" w:rsidTr="00765E5F">
        <w:tc>
          <w:tcPr>
            <w:tcW w:w="835" w:type="pct"/>
            <w:vMerge/>
          </w:tcPr>
          <w:p w14:paraId="4A7DCD7F" w14:textId="77777777" w:rsidR="003303F6" w:rsidRPr="005D3E3F" w:rsidRDefault="003303F6" w:rsidP="003303F6">
            <w:pPr>
              <w:pStyle w:val="NoSpacing"/>
              <w:rPr>
                <w:sz w:val="20"/>
                <w:szCs w:val="20"/>
              </w:rPr>
            </w:pPr>
          </w:p>
        </w:tc>
        <w:tc>
          <w:tcPr>
            <w:tcW w:w="522" w:type="pct"/>
            <w:vMerge/>
            <w:vAlign w:val="center"/>
          </w:tcPr>
          <w:p w14:paraId="57415189" w14:textId="77777777" w:rsidR="003303F6" w:rsidRPr="005D3E3F" w:rsidRDefault="003303F6" w:rsidP="003303F6">
            <w:pPr>
              <w:pStyle w:val="NoSpacing"/>
              <w:rPr>
                <w:sz w:val="20"/>
                <w:szCs w:val="20"/>
              </w:rPr>
            </w:pPr>
          </w:p>
        </w:tc>
        <w:tc>
          <w:tcPr>
            <w:tcW w:w="1381" w:type="pct"/>
          </w:tcPr>
          <w:p w14:paraId="7FE1CAC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142D6EF1" w14:textId="77777777" w:rsidR="003303F6" w:rsidRPr="005D3E3F" w:rsidRDefault="003303F6" w:rsidP="003303F6">
            <w:pPr>
              <w:pStyle w:val="NoSpacing"/>
              <w:rPr>
                <w:sz w:val="20"/>
                <w:szCs w:val="20"/>
              </w:rPr>
            </w:pPr>
          </w:p>
        </w:tc>
        <w:tc>
          <w:tcPr>
            <w:tcW w:w="717" w:type="pct"/>
            <w:vAlign w:val="center"/>
          </w:tcPr>
          <w:p w14:paraId="2E05D90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1630A2E"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vAlign w:val="center"/>
          </w:tcPr>
          <w:p w14:paraId="3F8A4221" w14:textId="13E3AD5B" w:rsidR="003303F6" w:rsidRPr="005D3E3F" w:rsidRDefault="003303F6" w:rsidP="003303F6">
            <w:pPr>
              <w:pStyle w:val="NoSpacing"/>
              <w:jc w:val="center"/>
              <w:rPr>
                <w:sz w:val="20"/>
                <w:szCs w:val="20"/>
              </w:rPr>
            </w:pPr>
            <w:r w:rsidRPr="005D3E3F">
              <w:rPr>
                <w:sz w:val="20"/>
                <w:szCs w:val="20"/>
              </w:rPr>
              <w:t xml:space="preserve">Zero of </w:t>
            </w:r>
            <w:r w:rsidR="00E0235F">
              <w:rPr>
                <w:sz w:val="20"/>
                <w:szCs w:val="20"/>
              </w:rPr>
              <w:t>3</w:t>
            </w:r>
          </w:p>
          <w:p w14:paraId="3617C767" w14:textId="231DB603" w:rsidR="00B219CA" w:rsidRPr="005D3E3F" w:rsidRDefault="00B219CA" w:rsidP="00E0235F">
            <w:pPr>
              <w:pStyle w:val="NoSpacing"/>
              <w:jc w:val="center"/>
              <w:rPr>
                <w:sz w:val="20"/>
                <w:szCs w:val="20"/>
              </w:rPr>
            </w:pPr>
            <w:r w:rsidRPr="005D3E3F">
              <w:rPr>
                <w:sz w:val="20"/>
                <w:szCs w:val="20"/>
              </w:rPr>
              <w:t xml:space="preserve">Zero of </w:t>
            </w:r>
            <w:r w:rsidR="00E0235F">
              <w:rPr>
                <w:sz w:val="20"/>
                <w:szCs w:val="20"/>
              </w:rPr>
              <w:t>2</w:t>
            </w:r>
          </w:p>
        </w:tc>
        <w:tc>
          <w:tcPr>
            <w:tcW w:w="735" w:type="pct"/>
            <w:vAlign w:val="center"/>
          </w:tcPr>
          <w:p w14:paraId="494984F9" w14:textId="77777777" w:rsidR="003303F6" w:rsidRPr="005D3E3F" w:rsidRDefault="003303F6" w:rsidP="003303F6">
            <w:pPr>
              <w:pStyle w:val="NoSpacing"/>
              <w:jc w:val="center"/>
              <w:rPr>
                <w:sz w:val="20"/>
                <w:szCs w:val="20"/>
              </w:rPr>
            </w:pPr>
            <w:r w:rsidRPr="005D3E3F">
              <w:rPr>
                <w:sz w:val="20"/>
                <w:szCs w:val="20"/>
              </w:rPr>
              <w:t>0%</w:t>
            </w:r>
          </w:p>
          <w:p w14:paraId="247F1408" w14:textId="77777777" w:rsidR="00B219CA" w:rsidRPr="005D3E3F" w:rsidRDefault="00B219CA" w:rsidP="003303F6">
            <w:pPr>
              <w:pStyle w:val="NoSpacing"/>
              <w:jc w:val="center"/>
              <w:rPr>
                <w:sz w:val="20"/>
                <w:szCs w:val="20"/>
              </w:rPr>
            </w:pPr>
            <w:r w:rsidRPr="005D3E3F">
              <w:rPr>
                <w:sz w:val="20"/>
                <w:szCs w:val="20"/>
              </w:rPr>
              <w:t>0%</w:t>
            </w:r>
          </w:p>
        </w:tc>
      </w:tr>
      <w:tr w:rsidR="003303F6" w:rsidRPr="005D3E3F" w14:paraId="6CC6A412" w14:textId="77777777" w:rsidTr="00765E5F">
        <w:tc>
          <w:tcPr>
            <w:tcW w:w="835" w:type="pct"/>
            <w:vMerge/>
          </w:tcPr>
          <w:p w14:paraId="6A06C786" w14:textId="77777777" w:rsidR="003303F6" w:rsidRPr="005D3E3F" w:rsidRDefault="003303F6" w:rsidP="003303F6">
            <w:pPr>
              <w:pStyle w:val="NoSpacing"/>
              <w:rPr>
                <w:sz w:val="20"/>
                <w:szCs w:val="20"/>
              </w:rPr>
            </w:pPr>
          </w:p>
        </w:tc>
        <w:tc>
          <w:tcPr>
            <w:tcW w:w="522" w:type="pct"/>
            <w:vMerge/>
            <w:vAlign w:val="center"/>
          </w:tcPr>
          <w:p w14:paraId="2121474F" w14:textId="77777777" w:rsidR="003303F6" w:rsidRPr="005D3E3F" w:rsidRDefault="003303F6" w:rsidP="003303F6">
            <w:pPr>
              <w:pStyle w:val="NoSpacing"/>
              <w:rPr>
                <w:sz w:val="20"/>
                <w:szCs w:val="20"/>
              </w:rPr>
            </w:pPr>
          </w:p>
        </w:tc>
        <w:tc>
          <w:tcPr>
            <w:tcW w:w="1381" w:type="pct"/>
            <w:shd w:val="clear" w:color="auto" w:fill="auto"/>
          </w:tcPr>
          <w:p w14:paraId="14B95D32"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639032F" w14:textId="77777777" w:rsidR="003303F6" w:rsidRPr="005D3E3F" w:rsidRDefault="003303F6" w:rsidP="003303F6">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43BE881" w14:textId="77777777" w:rsidR="004437E3" w:rsidRPr="005D3E3F" w:rsidRDefault="004437E3" w:rsidP="003303F6">
            <w:pPr>
              <w:pStyle w:val="NoSpacing"/>
              <w:jc w:val="center"/>
              <w:rPr>
                <w:sz w:val="20"/>
                <w:szCs w:val="20"/>
              </w:rPr>
            </w:pPr>
            <w:r w:rsidRPr="005D3E3F">
              <w:rPr>
                <w:sz w:val="20"/>
                <w:szCs w:val="20"/>
              </w:rPr>
              <w:t xml:space="preserve">&gt;0.09 mg/L </w:t>
            </w:r>
            <w:r w:rsidRPr="005D3E3F">
              <w:rPr>
                <w:sz w:val="20"/>
                <w:szCs w:val="20"/>
                <w:vertAlign w:val="subscript"/>
              </w:rPr>
              <w:t>d</w:t>
            </w:r>
          </w:p>
        </w:tc>
        <w:tc>
          <w:tcPr>
            <w:tcW w:w="810" w:type="pct"/>
            <w:shd w:val="clear" w:color="auto" w:fill="auto"/>
            <w:vAlign w:val="center"/>
          </w:tcPr>
          <w:p w14:paraId="3953932D" w14:textId="47A53BC3" w:rsidR="003303F6" w:rsidRPr="005D3E3F" w:rsidRDefault="00E0235F" w:rsidP="003303F6">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65C2B590" w14:textId="77777777" w:rsidR="004437E3" w:rsidRDefault="00E0235F" w:rsidP="003303F6">
            <w:pPr>
              <w:pStyle w:val="NoSpacing"/>
              <w:jc w:val="center"/>
              <w:rPr>
                <w:sz w:val="20"/>
                <w:szCs w:val="20"/>
              </w:rPr>
            </w:pPr>
            <w:r>
              <w:rPr>
                <w:sz w:val="20"/>
                <w:szCs w:val="20"/>
              </w:rPr>
              <w:t>4 of 4</w:t>
            </w:r>
          </w:p>
          <w:p w14:paraId="79BC4075" w14:textId="77777777" w:rsidR="00E0235F" w:rsidRPr="005D3E3F" w:rsidRDefault="00E0235F" w:rsidP="00E0235F">
            <w:pPr>
              <w:pStyle w:val="NoSpacing"/>
              <w:jc w:val="center"/>
              <w:rPr>
                <w:sz w:val="20"/>
                <w:szCs w:val="20"/>
              </w:rPr>
            </w:pPr>
            <w:r>
              <w:rPr>
                <w:sz w:val="20"/>
                <w:szCs w:val="20"/>
              </w:rPr>
              <w:t>3</w:t>
            </w:r>
            <w:r w:rsidRPr="005D3E3F">
              <w:rPr>
                <w:sz w:val="20"/>
                <w:szCs w:val="20"/>
              </w:rPr>
              <w:t xml:space="preserve"> of </w:t>
            </w:r>
            <w:r>
              <w:rPr>
                <w:sz w:val="20"/>
                <w:szCs w:val="20"/>
              </w:rPr>
              <w:t>3</w:t>
            </w:r>
          </w:p>
          <w:p w14:paraId="5641F7FE" w14:textId="4601BEF7" w:rsidR="00E0235F" w:rsidRPr="005D3E3F" w:rsidRDefault="00E0235F" w:rsidP="00E0235F">
            <w:pPr>
              <w:pStyle w:val="NoSpacing"/>
              <w:jc w:val="center"/>
              <w:rPr>
                <w:sz w:val="20"/>
                <w:szCs w:val="20"/>
              </w:rPr>
            </w:pPr>
            <w:r>
              <w:rPr>
                <w:sz w:val="20"/>
                <w:szCs w:val="20"/>
              </w:rPr>
              <w:t>4 of 4</w:t>
            </w:r>
          </w:p>
        </w:tc>
        <w:tc>
          <w:tcPr>
            <w:tcW w:w="735" w:type="pct"/>
            <w:shd w:val="clear" w:color="auto" w:fill="auto"/>
            <w:vAlign w:val="center"/>
          </w:tcPr>
          <w:p w14:paraId="3BD3B286" w14:textId="77777777" w:rsidR="003303F6" w:rsidRPr="005D3E3F" w:rsidRDefault="00906CBE" w:rsidP="003303F6">
            <w:pPr>
              <w:pStyle w:val="NoSpacing"/>
              <w:jc w:val="center"/>
              <w:rPr>
                <w:sz w:val="20"/>
                <w:szCs w:val="20"/>
              </w:rPr>
            </w:pPr>
            <w:r w:rsidRPr="005D3E3F">
              <w:rPr>
                <w:sz w:val="20"/>
                <w:szCs w:val="20"/>
              </w:rPr>
              <w:t>10</w:t>
            </w:r>
            <w:r w:rsidR="003303F6" w:rsidRPr="005D3E3F">
              <w:rPr>
                <w:sz w:val="20"/>
                <w:szCs w:val="20"/>
              </w:rPr>
              <w:t>0%</w:t>
            </w:r>
          </w:p>
          <w:p w14:paraId="0E48EFB4" w14:textId="77777777" w:rsidR="00E0235F" w:rsidRPr="005D3E3F" w:rsidRDefault="00E0235F" w:rsidP="00E0235F">
            <w:pPr>
              <w:pStyle w:val="NoSpacing"/>
              <w:jc w:val="center"/>
              <w:rPr>
                <w:sz w:val="20"/>
                <w:szCs w:val="20"/>
              </w:rPr>
            </w:pPr>
            <w:r w:rsidRPr="005D3E3F">
              <w:rPr>
                <w:sz w:val="20"/>
                <w:szCs w:val="20"/>
              </w:rPr>
              <w:t>100%</w:t>
            </w:r>
          </w:p>
          <w:p w14:paraId="1F208E1B" w14:textId="77777777" w:rsidR="00E0235F" w:rsidRPr="005D3E3F" w:rsidRDefault="00E0235F" w:rsidP="00E0235F">
            <w:pPr>
              <w:pStyle w:val="NoSpacing"/>
              <w:jc w:val="center"/>
              <w:rPr>
                <w:sz w:val="20"/>
                <w:szCs w:val="20"/>
              </w:rPr>
            </w:pPr>
            <w:r w:rsidRPr="005D3E3F">
              <w:rPr>
                <w:sz w:val="20"/>
                <w:szCs w:val="20"/>
              </w:rPr>
              <w:t>100%</w:t>
            </w:r>
          </w:p>
          <w:p w14:paraId="4374A40F" w14:textId="59A46F67" w:rsidR="004437E3" w:rsidRPr="005D3E3F" w:rsidRDefault="00E0235F" w:rsidP="00E0235F">
            <w:pPr>
              <w:pStyle w:val="NoSpacing"/>
              <w:jc w:val="center"/>
              <w:rPr>
                <w:sz w:val="20"/>
                <w:szCs w:val="20"/>
              </w:rPr>
            </w:pPr>
            <w:r w:rsidRPr="005D3E3F">
              <w:rPr>
                <w:sz w:val="20"/>
                <w:szCs w:val="20"/>
              </w:rPr>
              <w:t>100%</w:t>
            </w:r>
          </w:p>
        </w:tc>
      </w:tr>
      <w:tr w:rsidR="003303F6" w:rsidRPr="005D3E3F" w14:paraId="4C9467D7" w14:textId="77777777" w:rsidTr="00765E5F">
        <w:tc>
          <w:tcPr>
            <w:tcW w:w="835" w:type="pct"/>
            <w:vMerge/>
          </w:tcPr>
          <w:p w14:paraId="1B913177" w14:textId="77777777" w:rsidR="003303F6" w:rsidRPr="005D3E3F" w:rsidRDefault="003303F6" w:rsidP="003303F6">
            <w:pPr>
              <w:pStyle w:val="NoSpacing"/>
              <w:rPr>
                <w:sz w:val="20"/>
                <w:szCs w:val="20"/>
              </w:rPr>
            </w:pPr>
          </w:p>
        </w:tc>
        <w:tc>
          <w:tcPr>
            <w:tcW w:w="522" w:type="pct"/>
            <w:vMerge/>
            <w:vAlign w:val="center"/>
          </w:tcPr>
          <w:p w14:paraId="2C235D80" w14:textId="77777777" w:rsidR="003303F6" w:rsidRPr="005D3E3F" w:rsidRDefault="003303F6" w:rsidP="003303F6">
            <w:pPr>
              <w:pStyle w:val="NoSpacing"/>
              <w:rPr>
                <w:sz w:val="20"/>
                <w:szCs w:val="20"/>
              </w:rPr>
            </w:pPr>
          </w:p>
        </w:tc>
        <w:tc>
          <w:tcPr>
            <w:tcW w:w="1381" w:type="pct"/>
            <w:shd w:val="clear" w:color="auto" w:fill="auto"/>
          </w:tcPr>
          <w:p w14:paraId="63C6C4F9"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5B7F7D9D"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shd w:val="clear" w:color="auto" w:fill="auto"/>
            <w:vAlign w:val="center"/>
          </w:tcPr>
          <w:p w14:paraId="4502E539"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1B2098D8"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319D9EF4" w14:textId="77777777" w:rsidTr="00765E5F">
        <w:tc>
          <w:tcPr>
            <w:tcW w:w="835" w:type="pct"/>
            <w:vMerge w:val="restart"/>
          </w:tcPr>
          <w:p w14:paraId="746086FB" w14:textId="77777777" w:rsidR="003303F6" w:rsidRPr="005D3E3F" w:rsidRDefault="003303F6" w:rsidP="003303F6">
            <w:pPr>
              <w:pStyle w:val="NoSpacing"/>
              <w:rPr>
                <w:sz w:val="20"/>
                <w:szCs w:val="20"/>
              </w:rPr>
            </w:pPr>
            <w:r w:rsidRPr="005D3E3F">
              <w:rPr>
                <w:sz w:val="20"/>
                <w:szCs w:val="20"/>
              </w:rPr>
              <w:t>Other Tributaries</w:t>
            </w:r>
          </w:p>
        </w:tc>
        <w:tc>
          <w:tcPr>
            <w:tcW w:w="522" w:type="pct"/>
            <w:vMerge w:val="restart"/>
            <w:vAlign w:val="center"/>
          </w:tcPr>
          <w:p w14:paraId="36275042" w14:textId="77777777" w:rsidR="003303F6" w:rsidRPr="005D3E3F" w:rsidRDefault="003303F6" w:rsidP="003303F6">
            <w:pPr>
              <w:pStyle w:val="NoSpacing"/>
              <w:rPr>
                <w:sz w:val="20"/>
                <w:szCs w:val="20"/>
              </w:rPr>
            </w:pPr>
            <w:r w:rsidRPr="005D3E3F">
              <w:rPr>
                <w:sz w:val="20"/>
                <w:szCs w:val="20"/>
              </w:rPr>
              <w:t>CRA1</w:t>
            </w:r>
          </w:p>
          <w:p w14:paraId="1D3EBE3C" w14:textId="77777777" w:rsidR="003303F6" w:rsidRPr="005D3E3F" w:rsidRDefault="003303F6" w:rsidP="003303F6">
            <w:pPr>
              <w:pStyle w:val="NoSpacing"/>
              <w:rPr>
                <w:sz w:val="20"/>
                <w:szCs w:val="20"/>
              </w:rPr>
            </w:pPr>
            <w:r w:rsidRPr="005D3E3F">
              <w:rPr>
                <w:sz w:val="20"/>
                <w:szCs w:val="20"/>
              </w:rPr>
              <w:t>(2008)</w:t>
            </w:r>
          </w:p>
        </w:tc>
        <w:tc>
          <w:tcPr>
            <w:tcW w:w="1381" w:type="pct"/>
          </w:tcPr>
          <w:p w14:paraId="0B14B780"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34D069B7"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1452B177" w14:textId="3043860F" w:rsidR="003303F6" w:rsidRDefault="00132646" w:rsidP="003303F6">
            <w:pPr>
              <w:pStyle w:val="NoSpacing"/>
              <w:jc w:val="center"/>
              <w:rPr>
                <w:sz w:val="20"/>
                <w:szCs w:val="20"/>
              </w:rPr>
            </w:pPr>
            <w:r w:rsidRPr="005D3E3F">
              <w:rPr>
                <w:sz w:val="20"/>
                <w:szCs w:val="20"/>
              </w:rPr>
              <w:t>Zero</w:t>
            </w:r>
            <w:r w:rsidR="003303F6" w:rsidRPr="005D3E3F">
              <w:rPr>
                <w:sz w:val="20"/>
                <w:szCs w:val="20"/>
              </w:rPr>
              <w:t xml:space="preserve"> of </w:t>
            </w:r>
            <w:r w:rsidR="00E0235F">
              <w:rPr>
                <w:sz w:val="20"/>
                <w:szCs w:val="20"/>
              </w:rPr>
              <w:t>6</w:t>
            </w:r>
          </w:p>
          <w:p w14:paraId="3A745E82" w14:textId="436EDD0D" w:rsidR="00E0235F" w:rsidRPr="005D3E3F" w:rsidRDefault="00E0235F" w:rsidP="003303F6">
            <w:pPr>
              <w:pStyle w:val="NoSpacing"/>
              <w:jc w:val="center"/>
              <w:rPr>
                <w:sz w:val="20"/>
                <w:szCs w:val="20"/>
              </w:rPr>
            </w:pPr>
            <w:r>
              <w:rPr>
                <w:sz w:val="20"/>
                <w:szCs w:val="20"/>
              </w:rPr>
              <w:t>No Data</w:t>
            </w:r>
          </w:p>
        </w:tc>
        <w:tc>
          <w:tcPr>
            <w:tcW w:w="735" w:type="pct"/>
            <w:vAlign w:val="center"/>
          </w:tcPr>
          <w:p w14:paraId="1D5A709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0E3D66C" w14:textId="77777777" w:rsidTr="00765E5F">
        <w:tc>
          <w:tcPr>
            <w:tcW w:w="835" w:type="pct"/>
            <w:vMerge/>
          </w:tcPr>
          <w:p w14:paraId="06E7D188" w14:textId="77777777" w:rsidR="003303F6" w:rsidRPr="005D3E3F" w:rsidRDefault="003303F6" w:rsidP="003303F6">
            <w:pPr>
              <w:pStyle w:val="NoSpacing"/>
              <w:rPr>
                <w:sz w:val="20"/>
                <w:szCs w:val="20"/>
              </w:rPr>
            </w:pPr>
          </w:p>
        </w:tc>
        <w:tc>
          <w:tcPr>
            <w:tcW w:w="522" w:type="pct"/>
            <w:vMerge/>
            <w:vAlign w:val="center"/>
          </w:tcPr>
          <w:p w14:paraId="065E0E8C" w14:textId="77777777" w:rsidR="003303F6" w:rsidRPr="005D3E3F" w:rsidRDefault="003303F6" w:rsidP="003303F6">
            <w:pPr>
              <w:pStyle w:val="NoSpacing"/>
              <w:rPr>
                <w:sz w:val="20"/>
                <w:szCs w:val="20"/>
              </w:rPr>
            </w:pPr>
          </w:p>
        </w:tc>
        <w:tc>
          <w:tcPr>
            <w:tcW w:w="1381" w:type="pct"/>
          </w:tcPr>
          <w:p w14:paraId="6160D6E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B21C8D7"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4DA08246" w14:textId="77777777" w:rsidR="003303F6" w:rsidRDefault="00E0235F" w:rsidP="003303F6">
            <w:pPr>
              <w:pStyle w:val="NoSpacing"/>
              <w:jc w:val="center"/>
              <w:rPr>
                <w:sz w:val="20"/>
                <w:szCs w:val="20"/>
              </w:rPr>
            </w:pPr>
            <w:r>
              <w:rPr>
                <w:sz w:val="20"/>
                <w:szCs w:val="20"/>
              </w:rPr>
              <w:t>3 of 6</w:t>
            </w:r>
          </w:p>
          <w:p w14:paraId="3A22C748" w14:textId="587F0CA1" w:rsidR="00E0235F" w:rsidRPr="005D3E3F" w:rsidRDefault="00E0235F" w:rsidP="003303F6">
            <w:pPr>
              <w:pStyle w:val="NoSpacing"/>
              <w:jc w:val="center"/>
              <w:rPr>
                <w:sz w:val="20"/>
                <w:szCs w:val="20"/>
              </w:rPr>
            </w:pPr>
            <w:r>
              <w:rPr>
                <w:sz w:val="20"/>
                <w:szCs w:val="20"/>
              </w:rPr>
              <w:t>2 of 3</w:t>
            </w:r>
          </w:p>
        </w:tc>
        <w:tc>
          <w:tcPr>
            <w:tcW w:w="735" w:type="pct"/>
            <w:vAlign w:val="center"/>
          </w:tcPr>
          <w:p w14:paraId="6343F39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79D5D3D4" w14:textId="77777777" w:rsidTr="00765E5F">
        <w:tc>
          <w:tcPr>
            <w:tcW w:w="835" w:type="pct"/>
            <w:vMerge/>
          </w:tcPr>
          <w:p w14:paraId="7FA5B16A" w14:textId="21B28402" w:rsidR="003303F6" w:rsidRPr="005D3E3F" w:rsidRDefault="003303F6" w:rsidP="003303F6">
            <w:pPr>
              <w:pStyle w:val="NoSpacing"/>
              <w:rPr>
                <w:sz w:val="20"/>
                <w:szCs w:val="20"/>
              </w:rPr>
            </w:pPr>
          </w:p>
        </w:tc>
        <w:tc>
          <w:tcPr>
            <w:tcW w:w="522" w:type="pct"/>
            <w:vMerge/>
            <w:vAlign w:val="center"/>
          </w:tcPr>
          <w:p w14:paraId="12943AF4" w14:textId="77777777" w:rsidR="003303F6" w:rsidRPr="005D3E3F" w:rsidRDefault="003303F6" w:rsidP="003303F6">
            <w:pPr>
              <w:pStyle w:val="NoSpacing"/>
              <w:rPr>
                <w:sz w:val="20"/>
                <w:szCs w:val="20"/>
              </w:rPr>
            </w:pPr>
          </w:p>
        </w:tc>
        <w:tc>
          <w:tcPr>
            <w:tcW w:w="1381" w:type="pct"/>
          </w:tcPr>
          <w:p w14:paraId="5BA65777"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17764C3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0213D3AE" w14:textId="77777777" w:rsidR="003303F6" w:rsidRDefault="003303F6" w:rsidP="00E0235F">
            <w:pPr>
              <w:pStyle w:val="NoSpacing"/>
              <w:jc w:val="center"/>
              <w:rPr>
                <w:sz w:val="20"/>
                <w:szCs w:val="20"/>
              </w:rPr>
            </w:pPr>
            <w:r w:rsidRPr="005D3E3F">
              <w:rPr>
                <w:sz w:val="20"/>
                <w:szCs w:val="20"/>
              </w:rPr>
              <w:t xml:space="preserve">Zero of </w:t>
            </w:r>
            <w:r w:rsidR="00E0235F">
              <w:rPr>
                <w:sz w:val="20"/>
                <w:szCs w:val="20"/>
              </w:rPr>
              <w:t>6</w:t>
            </w:r>
          </w:p>
          <w:p w14:paraId="3057C276" w14:textId="283CEC0E" w:rsidR="00E0235F" w:rsidRPr="005D3E3F" w:rsidRDefault="00E0235F" w:rsidP="00E0235F">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E7E72F3"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31CBFDD6" w14:textId="440CA74C" w:rsidR="00E0235F" w:rsidRPr="005D3E3F" w:rsidRDefault="00E0235F" w:rsidP="003303F6">
            <w:pPr>
              <w:pStyle w:val="NoSpacing"/>
              <w:jc w:val="center"/>
              <w:rPr>
                <w:sz w:val="20"/>
                <w:szCs w:val="20"/>
              </w:rPr>
            </w:pPr>
            <w:r w:rsidRPr="005D3E3F">
              <w:rPr>
                <w:rFonts w:cstheme="minorHAnsi"/>
                <w:sz w:val="20"/>
                <w:szCs w:val="20"/>
              </w:rPr>
              <w:t>0%</w:t>
            </w:r>
          </w:p>
        </w:tc>
      </w:tr>
      <w:tr w:rsidR="003303F6" w:rsidRPr="005D3E3F" w14:paraId="0DF7D767" w14:textId="77777777" w:rsidTr="00765E5F">
        <w:tc>
          <w:tcPr>
            <w:tcW w:w="835" w:type="pct"/>
            <w:vMerge/>
          </w:tcPr>
          <w:p w14:paraId="1B2C6B19" w14:textId="77777777" w:rsidR="003303F6" w:rsidRPr="005D3E3F" w:rsidRDefault="003303F6" w:rsidP="003303F6">
            <w:pPr>
              <w:pStyle w:val="NoSpacing"/>
              <w:rPr>
                <w:sz w:val="20"/>
                <w:szCs w:val="20"/>
              </w:rPr>
            </w:pPr>
          </w:p>
        </w:tc>
        <w:tc>
          <w:tcPr>
            <w:tcW w:w="522" w:type="pct"/>
            <w:vMerge/>
            <w:vAlign w:val="center"/>
          </w:tcPr>
          <w:p w14:paraId="121553F5" w14:textId="77777777" w:rsidR="003303F6" w:rsidRPr="005D3E3F" w:rsidRDefault="003303F6" w:rsidP="003303F6">
            <w:pPr>
              <w:pStyle w:val="NoSpacing"/>
              <w:rPr>
                <w:sz w:val="20"/>
                <w:szCs w:val="20"/>
              </w:rPr>
            </w:pPr>
          </w:p>
        </w:tc>
        <w:tc>
          <w:tcPr>
            <w:tcW w:w="1381" w:type="pct"/>
          </w:tcPr>
          <w:p w14:paraId="5742A87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34665A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67044629" w14:textId="77777777" w:rsidR="003303F6" w:rsidRDefault="003303F6" w:rsidP="00E0235F">
            <w:pPr>
              <w:pStyle w:val="NoSpacing"/>
              <w:jc w:val="center"/>
              <w:rPr>
                <w:sz w:val="20"/>
                <w:szCs w:val="20"/>
              </w:rPr>
            </w:pPr>
            <w:r w:rsidRPr="005D3E3F">
              <w:rPr>
                <w:sz w:val="20"/>
                <w:szCs w:val="20"/>
              </w:rPr>
              <w:t xml:space="preserve">Zero of </w:t>
            </w:r>
            <w:r w:rsidR="00E0235F">
              <w:rPr>
                <w:sz w:val="20"/>
                <w:szCs w:val="20"/>
              </w:rPr>
              <w:t>6</w:t>
            </w:r>
          </w:p>
          <w:p w14:paraId="2EB691E2" w14:textId="74F6BD0E" w:rsidR="00E0235F" w:rsidRPr="005D3E3F" w:rsidRDefault="00E0235F" w:rsidP="00E0235F">
            <w:pPr>
              <w:pStyle w:val="NoSpacing"/>
              <w:jc w:val="center"/>
              <w:rPr>
                <w:sz w:val="20"/>
                <w:szCs w:val="20"/>
              </w:rPr>
            </w:pPr>
            <w:r w:rsidRPr="005D3E3F">
              <w:rPr>
                <w:sz w:val="20"/>
                <w:szCs w:val="20"/>
              </w:rPr>
              <w:t xml:space="preserve">Zero of </w:t>
            </w:r>
            <w:r>
              <w:rPr>
                <w:sz w:val="20"/>
                <w:szCs w:val="20"/>
              </w:rPr>
              <w:t>5</w:t>
            </w:r>
          </w:p>
        </w:tc>
        <w:tc>
          <w:tcPr>
            <w:tcW w:w="735" w:type="pct"/>
            <w:vAlign w:val="center"/>
          </w:tcPr>
          <w:p w14:paraId="728998A5" w14:textId="77777777" w:rsidR="00E0235F" w:rsidRDefault="003303F6" w:rsidP="003303F6">
            <w:pPr>
              <w:pStyle w:val="NoSpacing"/>
              <w:jc w:val="center"/>
              <w:rPr>
                <w:rFonts w:cstheme="minorHAnsi"/>
                <w:sz w:val="20"/>
                <w:szCs w:val="20"/>
              </w:rPr>
            </w:pPr>
            <w:r w:rsidRPr="005D3E3F">
              <w:rPr>
                <w:rFonts w:cstheme="minorHAnsi"/>
                <w:sz w:val="20"/>
                <w:szCs w:val="20"/>
              </w:rPr>
              <w:t>0%</w:t>
            </w:r>
          </w:p>
          <w:p w14:paraId="2D075941" w14:textId="23B1F7EA" w:rsidR="003303F6" w:rsidRPr="005D3E3F" w:rsidRDefault="00E0235F" w:rsidP="003303F6">
            <w:pPr>
              <w:pStyle w:val="NoSpacing"/>
              <w:jc w:val="center"/>
              <w:rPr>
                <w:sz w:val="20"/>
                <w:szCs w:val="20"/>
              </w:rPr>
            </w:pPr>
            <w:r w:rsidRPr="005D3E3F">
              <w:rPr>
                <w:rFonts w:cstheme="minorHAnsi"/>
                <w:sz w:val="20"/>
                <w:szCs w:val="20"/>
              </w:rPr>
              <w:t>0%</w:t>
            </w:r>
          </w:p>
        </w:tc>
      </w:tr>
      <w:tr w:rsidR="003303F6" w:rsidRPr="005D3E3F" w14:paraId="700F1BE1" w14:textId="77777777" w:rsidTr="00765E5F">
        <w:tc>
          <w:tcPr>
            <w:tcW w:w="835" w:type="pct"/>
            <w:vMerge/>
          </w:tcPr>
          <w:p w14:paraId="780F3426" w14:textId="77777777" w:rsidR="003303F6" w:rsidRPr="005D3E3F" w:rsidRDefault="003303F6" w:rsidP="003303F6">
            <w:pPr>
              <w:pStyle w:val="NoSpacing"/>
              <w:rPr>
                <w:sz w:val="20"/>
                <w:szCs w:val="20"/>
              </w:rPr>
            </w:pPr>
          </w:p>
        </w:tc>
        <w:tc>
          <w:tcPr>
            <w:tcW w:w="522" w:type="pct"/>
            <w:vMerge/>
            <w:vAlign w:val="center"/>
          </w:tcPr>
          <w:p w14:paraId="7A509CAC" w14:textId="77777777" w:rsidR="003303F6" w:rsidRPr="005D3E3F" w:rsidRDefault="003303F6" w:rsidP="003303F6">
            <w:pPr>
              <w:pStyle w:val="NoSpacing"/>
              <w:rPr>
                <w:sz w:val="20"/>
                <w:szCs w:val="20"/>
              </w:rPr>
            </w:pPr>
          </w:p>
        </w:tc>
        <w:tc>
          <w:tcPr>
            <w:tcW w:w="1381" w:type="pct"/>
          </w:tcPr>
          <w:p w14:paraId="019770E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9D29ECA" w14:textId="77777777" w:rsidR="003303F6" w:rsidRPr="005D3E3F" w:rsidRDefault="003303F6" w:rsidP="003303F6">
            <w:pPr>
              <w:pStyle w:val="NoSpacing"/>
              <w:jc w:val="center"/>
              <w:rPr>
                <w:sz w:val="20"/>
                <w:szCs w:val="20"/>
              </w:rPr>
            </w:pPr>
            <w:r w:rsidRPr="005D3E3F">
              <w:rPr>
                <w:rFonts w:cstheme="minorHAnsi"/>
                <w:sz w:val="20"/>
                <w:szCs w:val="20"/>
              </w:rPr>
              <w:t>&gt; 1.8 mg/L</w:t>
            </w:r>
            <w:r w:rsidR="00132646" w:rsidRPr="005D3E3F">
              <w:rPr>
                <w:rFonts w:cstheme="minorHAnsi"/>
                <w:sz w:val="20"/>
                <w:szCs w:val="20"/>
              </w:rPr>
              <w:t xml:space="preserve"> a</w:t>
            </w:r>
          </w:p>
        </w:tc>
        <w:tc>
          <w:tcPr>
            <w:tcW w:w="810" w:type="pct"/>
            <w:vAlign w:val="center"/>
          </w:tcPr>
          <w:p w14:paraId="7D809D27" w14:textId="77777777" w:rsidR="00E0235F" w:rsidRDefault="00E0235F" w:rsidP="003303F6">
            <w:pPr>
              <w:pStyle w:val="NoSpacing"/>
              <w:jc w:val="center"/>
              <w:rPr>
                <w:sz w:val="20"/>
                <w:szCs w:val="20"/>
              </w:rPr>
            </w:pPr>
            <w:r>
              <w:rPr>
                <w:sz w:val="20"/>
                <w:szCs w:val="20"/>
              </w:rPr>
              <w:t>No Data</w:t>
            </w:r>
          </w:p>
          <w:p w14:paraId="10227B8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15EAE991"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93701A5" w14:textId="77777777" w:rsidTr="00765E5F">
        <w:tc>
          <w:tcPr>
            <w:tcW w:w="835" w:type="pct"/>
            <w:vMerge/>
          </w:tcPr>
          <w:p w14:paraId="0EAD71C7" w14:textId="4A19D681" w:rsidR="003303F6" w:rsidRPr="005D3E3F" w:rsidRDefault="003303F6" w:rsidP="003303F6">
            <w:pPr>
              <w:pStyle w:val="NoSpacing"/>
              <w:rPr>
                <w:sz w:val="20"/>
                <w:szCs w:val="20"/>
              </w:rPr>
            </w:pPr>
          </w:p>
        </w:tc>
        <w:tc>
          <w:tcPr>
            <w:tcW w:w="522" w:type="pct"/>
            <w:vMerge/>
            <w:vAlign w:val="center"/>
          </w:tcPr>
          <w:p w14:paraId="2EF291DF" w14:textId="77777777" w:rsidR="003303F6" w:rsidRPr="005D3E3F" w:rsidRDefault="003303F6" w:rsidP="003303F6">
            <w:pPr>
              <w:pStyle w:val="NoSpacing"/>
              <w:rPr>
                <w:sz w:val="20"/>
                <w:szCs w:val="20"/>
              </w:rPr>
            </w:pPr>
          </w:p>
        </w:tc>
        <w:tc>
          <w:tcPr>
            <w:tcW w:w="1381" w:type="pct"/>
          </w:tcPr>
          <w:p w14:paraId="2AD2E2C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775343DC" w14:textId="77777777" w:rsidR="003303F6" w:rsidRPr="005D3E3F" w:rsidRDefault="003303F6" w:rsidP="003303F6">
            <w:pPr>
              <w:pStyle w:val="NoSpacing"/>
              <w:rPr>
                <w:sz w:val="20"/>
                <w:szCs w:val="20"/>
              </w:rPr>
            </w:pPr>
          </w:p>
        </w:tc>
        <w:tc>
          <w:tcPr>
            <w:tcW w:w="717" w:type="pct"/>
            <w:vAlign w:val="center"/>
          </w:tcPr>
          <w:p w14:paraId="505F3F0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71014C19" w14:textId="77777777" w:rsidR="003303F6" w:rsidRPr="005D3E3F" w:rsidRDefault="003303F6" w:rsidP="00132646">
            <w:pPr>
              <w:pStyle w:val="NoSpacing"/>
              <w:jc w:val="center"/>
              <w:rPr>
                <w:sz w:val="20"/>
                <w:szCs w:val="20"/>
              </w:rPr>
            </w:pPr>
            <w:r w:rsidRPr="005D3E3F">
              <w:rPr>
                <w:rFonts w:cstheme="minorHAnsi"/>
                <w:sz w:val="20"/>
                <w:szCs w:val="20"/>
              </w:rPr>
              <w:t>&gt;0.56 mg/L</w:t>
            </w:r>
            <w:r w:rsidR="00132646" w:rsidRPr="005D3E3F">
              <w:rPr>
                <w:rFonts w:cstheme="minorHAnsi"/>
                <w:sz w:val="20"/>
                <w:szCs w:val="20"/>
              </w:rPr>
              <w:t xml:space="preserve"> </w:t>
            </w:r>
            <w:r w:rsidR="00132646" w:rsidRPr="005D3E3F">
              <w:rPr>
                <w:rFonts w:cstheme="minorHAnsi"/>
                <w:sz w:val="20"/>
                <w:szCs w:val="20"/>
                <w:vertAlign w:val="subscript"/>
              </w:rPr>
              <w:t>b</w:t>
            </w:r>
          </w:p>
        </w:tc>
        <w:tc>
          <w:tcPr>
            <w:tcW w:w="810" w:type="pct"/>
            <w:vAlign w:val="center"/>
          </w:tcPr>
          <w:p w14:paraId="59D15E81" w14:textId="085121CD" w:rsidR="003303F6" w:rsidRDefault="00E0235F"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50236BC8" w14:textId="258C9FE4" w:rsidR="003303F6" w:rsidRPr="005D3E3F" w:rsidRDefault="00E0235F" w:rsidP="00E0235F">
            <w:pPr>
              <w:pStyle w:val="NoSpacing"/>
              <w:jc w:val="center"/>
              <w:rPr>
                <w:sz w:val="20"/>
                <w:szCs w:val="20"/>
              </w:rPr>
            </w:pPr>
            <w:r>
              <w:rPr>
                <w:sz w:val="20"/>
                <w:szCs w:val="20"/>
              </w:rPr>
              <w:t>3 of 3</w:t>
            </w:r>
          </w:p>
        </w:tc>
        <w:tc>
          <w:tcPr>
            <w:tcW w:w="735" w:type="pct"/>
            <w:vAlign w:val="center"/>
          </w:tcPr>
          <w:p w14:paraId="79EAA73A" w14:textId="7921C2B8" w:rsidR="003303F6" w:rsidRPr="005D3E3F" w:rsidRDefault="00E0235F" w:rsidP="003303F6">
            <w:pPr>
              <w:pStyle w:val="NoSpacing"/>
              <w:jc w:val="center"/>
              <w:rPr>
                <w:rFonts w:cstheme="minorHAnsi"/>
                <w:sz w:val="20"/>
                <w:szCs w:val="20"/>
              </w:rPr>
            </w:pPr>
            <w:r>
              <w:rPr>
                <w:rFonts w:cstheme="minorHAnsi"/>
                <w:sz w:val="20"/>
                <w:szCs w:val="20"/>
              </w:rPr>
              <w:t>10</w:t>
            </w:r>
            <w:r w:rsidR="00120E20" w:rsidRPr="005D3E3F">
              <w:rPr>
                <w:rFonts w:cstheme="minorHAnsi"/>
                <w:sz w:val="20"/>
                <w:szCs w:val="20"/>
              </w:rPr>
              <w:t>0</w:t>
            </w:r>
            <w:r w:rsidR="003303F6" w:rsidRPr="005D3E3F">
              <w:rPr>
                <w:rFonts w:cstheme="minorHAnsi"/>
                <w:sz w:val="20"/>
                <w:szCs w:val="20"/>
              </w:rPr>
              <w:t>%</w:t>
            </w:r>
          </w:p>
          <w:p w14:paraId="3A1E5887" w14:textId="1EDEBCCE" w:rsidR="00120E20" w:rsidRPr="005D3E3F" w:rsidRDefault="00E0235F" w:rsidP="00132646">
            <w:pPr>
              <w:pStyle w:val="NoSpacing"/>
              <w:jc w:val="center"/>
              <w:rPr>
                <w:sz w:val="20"/>
                <w:szCs w:val="20"/>
              </w:rPr>
            </w:pPr>
            <w:r>
              <w:rPr>
                <w:rFonts w:cstheme="minorHAnsi"/>
                <w:sz w:val="20"/>
                <w:szCs w:val="20"/>
              </w:rPr>
              <w:t>10</w:t>
            </w:r>
            <w:r w:rsidR="00120E20" w:rsidRPr="005D3E3F">
              <w:rPr>
                <w:rFonts w:cstheme="minorHAnsi"/>
                <w:sz w:val="20"/>
                <w:szCs w:val="20"/>
              </w:rPr>
              <w:t>0%</w:t>
            </w:r>
          </w:p>
        </w:tc>
      </w:tr>
      <w:tr w:rsidR="003303F6" w:rsidRPr="005D3E3F" w14:paraId="54D842E3" w14:textId="77777777" w:rsidTr="00765E5F">
        <w:tc>
          <w:tcPr>
            <w:tcW w:w="835" w:type="pct"/>
            <w:vMerge/>
          </w:tcPr>
          <w:p w14:paraId="0E46DF2D" w14:textId="77777777" w:rsidR="003303F6" w:rsidRPr="005D3E3F" w:rsidRDefault="003303F6" w:rsidP="003303F6">
            <w:pPr>
              <w:pStyle w:val="NoSpacing"/>
              <w:rPr>
                <w:sz w:val="20"/>
                <w:szCs w:val="20"/>
              </w:rPr>
            </w:pPr>
          </w:p>
        </w:tc>
        <w:tc>
          <w:tcPr>
            <w:tcW w:w="522" w:type="pct"/>
            <w:vMerge/>
            <w:vAlign w:val="center"/>
          </w:tcPr>
          <w:p w14:paraId="4FEC78B8" w14:textId="77777777" w:rsidR="003303F6" w:rsidRPr="005D3E3F" w:rsidRDefault="003303F6" w:rsidP="003303F6">
            <w:pPr>
              <w:pStyle w:val="NoSpacing"/>
              <w:rPr>
                <w:sz w:val="20"/>
                <w:szCs w:val="20"/>
              </w:rPr>
            </w:pPr>
          </w:p>
        </w:tc>
        <w:tc>
          <w:tcPr>
            <w:tcW w:w="1381" w:type="pct"/>
          </w:tcPr>
          <w:p w14:paraId="3DE00D9A"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7768FDB" w14:textId="77777777" w:rsidR="003303F6" w:rsidRPr="005D3E3F" w:rsidRDefault="003303F6" w:rsidP="00132646">
            <w:pPr>
              <w:pStyle w:val="NoSpacing"/>
              <w:jc w:val="center"/>
              <w:rPr>
                <w:rFonts w:cstheme="minorHAnsi"/>
                <w:sz w:val="20"/>
                <w:szCs w:val="20"/>
                <w:vertAlign w:val="subscript"/>
              </w:rPr>
            </w:pPr>
            <w:r w:rsidRPr="005D3E3F">
              <w:rPr>
                <w:rFonts w:cstheme="minorHAnsi"/>
                <w:sz w:val="20"/>
                <w:szCs w:val="20"/>
              </w:rPr>
              <w:t>&gt; 0.037 mg/L</w:t>
            </w:r>
            <w:r w:rsidR="00132646" w:rsidRPr="005D3E3F">
              <w:rPr>
                <w:rFonts w:cstheme="minorHAnsi"/>
                <w:sz w:val="20"/>
                <w:szCs w:val="20"/>
              </w:rPr>
              <w:t xml:space="preserve"> </w:t>
            </w:r>
            <w:r w:rsidR="00132646" w:rsidRPr="005D3E3F">
              <w:rPr>
                <w:rFonts w:cstheme="minorHAnsi"/>
                <w:sz w:val="20"/>
                <w:szCs w:val="20"/>
                <w:vertAlign w:val="subscript"/>
              </w:rPr>
              <w:t>c</w:t>
            </w:r>
          </w:p>
          <w:p w14:paraId="7A79A643" w14:textId="77777777" w:rsidR="00132646" w:rsidRPr="005D3E3F" w:rsidRDefault="00132646" w:rsidP="0013264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27EC5326" w14:textId="2373765C" w:rsidR="003303F6" w:rsidRPr="005D3E3F" w:rsidRDefault="00E0235F"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642A247E" w14:textId="26CD3184" w:rsidR="00E77E4C" w:rsidRDefault="00E0235F" w:rsidP="00E0235F">
            <w:pPr>
              <w:pStyle w:val="NoSpacing"/>
              <w:jc w:val="center"/>
              <w:rPr>
                <w:sz w:val="20"/>
                <w:szCs w:val="20"/>
              </w:rPr>
            </w:pPr>
            <w:r>
              <w:rPr>
                <w:sz w:val="20"/>
                <w:szCs w:val="20"/>
              </w:rPr>
              <w:t>5</w:t>
            </w:r>
            <w:r w:rsidR="00E77E4C" w:rsidRPr="005D3E3F">
              <w:rPr>
                <w:sz w:val="20"/>
                <w:szCs w:val="20"/>
              </w:rPr>
              <w:t xml:space="preserve"> of </w:t>
            </w:r>
            <w:r>
              <w:rPr>
                <w:sz w:val="20"/>
                <w:szCs w:val="20"/>
              </w:rPr>
              <w:t>5</w:t>
            </w:r>
          </w:p>
          <w:p w14:paraId="3FC6E9EA" w14:textId="6132649C" w:rsidR="00E0235F" w:rsidRPr="005D3E3F" w:rsidRDefault="00E0235F" w:rsidP="00E0235F">
            <w:pPr>
              <w:pStyle w:val="NoSpacing"/>
              <w:jc w:val="center"/>
              <w:rPr>
                <w:sz w:val="20"/>
                <w:szCs w:val="20"/>
              </w:rPr>
            </w:pPr>
            <w:r>
              <w:rPr>
                <w:sz w:val="20"/>
                <w:szCs w:val="20"/>
              </w:rPr>
              <w:t>5</w:t>
            </w:r>
            <w:r w:rsidRPr="005D3E3F">
              <w:rPr>
                <w:sz w:val="20"/>
                <w:szCs w:val="20"/>
              </w:rPr>
              <w:t xml:space="preserve"> of </w:t>
            </w:r>
            <w:r>
              <w:rPr>
                <w:sz w:val="20"/>
                <w:szCs w:val="20"/>
              </w:rPr>
              <w:t>6</w:t>
            </w:r>
          </w:p>
          <w:p w14:paraId="303EA78E" w14:textId="4899EA67" w:rsidR="00E0235F" w:rsidRPr="005D3E3F" w:rsidRDefault="00E0235F" w:rsidP="00E0235F">
            <w:pPr>
              <w:pStyle w:val="NoSpacing"/>
              <w:jc w:val="center"/>
              <w:rPr>
                <w:sz w:val="20"/>
                <w:szCs w:val="20"/>
              </w:rPr>
            </w:pPr>
            <w:r>
              <w:rPr>
                <w:sz w:val="20"/>
                <w:szCs w:val="20"/>
              </w:rPr>
              <w:t>4</w:t>
            </w:r>
            <w:r w:rsidRPr="005D3E3F">
              <w:rPr>
                <w:sz w:val="20"/>
                <w:szCs w:val="20"/>
              </w:rPr>
              <w:t xml:space="preserve"> of </w:t>
            </w:r>
            <w:r>
              <w:rPr>
                <w:sz w:val="20"/>
                <w:szCs w:val="20"/>
              </w:rPr>
              <w:t>5</w:t>
            </w:r>
          </w:p>
        </w:tc>
        <w:tc>
          <w:tcPr>
            <w:tcW w:w="735" w:type="pct"/>
            <w:vAlign w:val="center"/>
          </w:tcPr>
          <w:p w14:paraId="6EAEC8C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654AA822" w14:textId="77777777" w:rsidR="00E77E4C" w:rsidRDefault="00E77E4C" w:rsidP="003303F6">
            <w:pPr>
              <w:pStyle w:val="NoSpacing"/>
              <w:jc w:val="center"/>
              <w:rPr>
                <w:rFonts w:cstheme="minorHAnsi"/>
                <w:sz w:val="20"/>
                <w:szCs w:val="20"/>
              </w:rPr>
            </w:pPr>
            <w:r w:rsidRPr="005D3E3F">
              <w:rPr>
                <w:rFonts w:cstheme="minorHAnsi"/>
                <w:sz w:val="20"/>
                <w:szCs w:val="20"/>
              </w:rPr>
              <w:t>100%</w:t>
            </w:r>
          </w:p>
          <w:p w14:paraId="7C211D07" w14:textId="77777777" w:rsidR="00E0235F" w:rsidRDefault="00E0235F" w:rsidP="003303F6">
            <w:pPr>
              <w:pStyle w:val="NoSpacing"/>
              <w:jc w:val="center"/>
              <w:rPr>
                <w:rFonts w:cstheme="minorHAnsi"/>
                <w:sz w:val="20"/>
                <w:szCs w:val="20"/>
              </w:rPr>
            </w:pPr>
            <w:r>
              <w:rPr>
                <w:rFonts w:cstheme="minorHAnsi"/>
                <w:sz w:val="20"/>
                <w:szCs w:val="20"/>
              </w:rPr>
              <w:t>83%</w:t>
            </w:r>
          </w:p>
          <w:p w14:paraId="4258699B" w14:textId="11E48195" w:rsidR="00E0235F" w:rsidRPr="005D3E3F" w:rsidRDefault="00E0235F" w:rsidP="003303F6">
            <w:pPr>
              <w:pStyle w:val="NoSpacing"/>
              <w:jc w:val="center"/>
              <w:rPr>
                <w:rFonts w:cstheme="minorHAnsi"/>
                <w:sz w:val="20"/>
                <w:szCs w:val="20"/>
              </w:rPr>
            </w:pPr>
            <w:r>
              <w:rPr>
                <w:rFonts w:cstheme="minorHAnsi"/>
                <w:sz w:val="20"/>
                <w:szCs w:val="20"/>
              </w:rPr>
              <w:t>80%</w:t>
            </w:r>
          </w:p>
        </w:tc>
      </w:tr>
      <w:tr w:rsidR="003303F6" w:rsidRPr="005D3E3F" w14:paraId="452471F9" w14:textId="77777777" w:rsidTr="00765E5F">
        <w:tc>
          <w:tcPr>
            <w:tcW w:w="835" w:type="pct"/>
            <w:vMerge/>
          </w:tcPr>
          <w:p w14:paraId="078AE7AB" w14:textId="1D639F57" w:rsidR="003303F6" w:rsidRPr="005D3E3F" w:rsidRDefault="003303F6" w:rsidP="003303F6">
            <w:pPr>
              <w:pStyle w:val="NoSpacing"/>
              <w:rPr>
                <w:sz w:val="20"/>
                <w:szCs w:val="20"/>
              </w:rPr>
            </w:pPr>
          </w:p>
        </w:tc>
        <w:tc>
          <w:tcPr>
            <w:tcW w:w="522" w:type="pct"/>
            <w:vMerge/>
            <w:vAlign w:val="center"/>
          </w:tcPr>
          <w:p w14:paraId="76E63F7E" w14:textId="77777777" w:rsidR="003303F6" w:rsidRPr="005D3E3F" w:rsidRDefault="003303F6" w:rsidP="003303F6">
            <w:pPr>
              <w:pStyle w:val="NoSpacing"/>
              <w:rPr>
                <w:sz w:val="20"/>
                <w:szCs w:val="20"/>
              </w:rPr>
            </w:pPr>
          </w:p>
        </w:tc>
        <w:tc>
          <w:tcPr>
            <w:tcW w:w="1381" w:type="pct"/>
          </w:tcPr>
          <w:p w14:paraId="7A1EC3B3"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469ED8" w14:textId="77777777" w:rsidR="003303F6" w:rsidRPr="005D3E3F" w:rsidRDefault="003303F6" w:rsidP="00132646">
            <w:pPr>
              <w:pStyle w:val="NoSpacing"/>
              <w:jc w:val="center"/>
              <w:rPr>
                <w:rFonts w:cstheme="minorHAnsi"/>
                <w:sz w:val="20"/>
                <w:szCs w:val="20"/>
              </w:rPr>
            </w:pPr>
            <w:r w:rsidRPr="005D3E3F">
              <w:rPr>
                <w:rFonts w:cstheme="minorHAnsi"/>
                <w:sz w:val="20"/>
                <w:szCs w:val="20"/>
              </w:rPr>
              <w:t>&gt;0.037 mg/L</w:t>
            </w:r>
            <w:r w:rsidR="00132646" w:rsidRPr="005D3E3F">
              <w:rPr>
                <w:rFonts w:cstheme="minorHAnsi"/>
                <w:sz w:val="20"/>
                <w:szCs w:val="20"/>
              </w:rPr>
              <w:t xml:space="preserve"> </w:t>
            </w:r>
            <w:r w:rsidR="00132646" w:rsidRPr="005D3E3F">
              <w:rPr>
                <w:rFonts w:cstheme="minorHAnsi"/>
                <w:sz w:val="20"/>
                <w:szCs w:val="20"/>
                <w:vertAlign w:val="subscript"/>
              </w:rPr>
              <w:t>e</w:t>
            </w:r>
          </w:p>
        </w:tc>
        <w:tc>
          <w:tcPr>
            <w:tcW w:w="810" w:type="pct"/>
            <w:vAlign w:val="center"/>
          </w:tcPr>
          <w:p w14:paraId="75487ED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7936C4A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0FC57F8D" w14:textId="77777777" w:rsidTr="00765E5F">
        <w:tc>
          <w:tcPr>
            <w:tcW w:w="835" w:type="pct"/>
            <w:vMerge/>
          </w:tcPr>
          <w:p w14:paraId="223535CD"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E5DB2DD" w14:textId="77777777" w:rsidR="003303F6" w:rsidRPr="005D3E3F" w:rsidRDefault="003303F6" w:rsidP="003303F6">
            <w:pPr>
              <w:pStyle w:val="NoSpacing"/>
              <w:rPr>
                <w:sz w:val="20"/>
                <w:szCs w:val="20"/>
              </w:rPr>
            </w:pPr>
            <w:r w:rsidRPr="005D3E3F">
              <w:rPr>
                <w:sz w:val="20"/>
                <w:szCs w:val="20"/>
              </w:rPr>
              <w:t>BUZ1</w:t>
            </w:r>
          </w:p>
          <w:p w14:paraId="1BA3CDBC" w14:textId="77777777" w:rsidR="003303F6" w:rsidRPr="005D3E3F" w:rsidRDefault="003303F6" w:rsidP="003303F6">
            <w:pPr>
              <w:pStyle w:val="NoSpacing"/>
              <w:rPr>
                <w:sz w:val="20"/>
                <w:szCs w:val="20"/>
              </w:rPr>
            </w:pPr>
            <w:r w:rsidRPr="005D3E3F">
              <w:rPr>
                <w:sz w:val="20"/>
                <w:szCs w:val="20"/>
              </w:rPr>
              <w:t>(2009)</w:t>
            </w:r>
          </w:p>
        </w:tc>
        <w:tc>
          <w:tcPr>
            <w:tcW w:w="1381" w:type="pct"/>
          </w:tcPr>
          <w:p w14:paraId="76186C1A"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8143D"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47392E94" w14:textId="77777777" w:rsidR="003303F6" w:rsidRDefault="00E0235F" w:rsidP="00E0235F">
            <w:pPr>
              <w:pStyle w:val="NoSpacing"/>
              <w:jc w:val="center"/>
              <w:rPr>
                <w:sz w:val="20"/>
                <w:szCs w:val="20"/>
              </w:rPr>
            </w:pPr>
            <w:r>
              <w:rPr>
                <w:sz w:val="20"/>
                <w:szCs w:val="20"/>
              </w:rPr>
              <w:t>2</w:t>
            </w:r>
            <w:r w:rsidR="003303F6" w:rsidRPr="005D3E3F">
              <w:rPr>
                <w:sz w:val="20"/>
                <w:szCs w:val="20"/>
              </w:rPr>
              <w:t xml:space="preserve"> of </w:t>
            </w:r>
            <w:r>
              <w:rPr>
                <w:sz w:val="20"/>
                <w:szCs w:val="20"/>
              </w:rPr>
              <w:t>2</w:t>
            </w:r>
          </w:p>
          <w:p w14:paraId="452D2620" w14:textId="77BCB463" w:rsidR="00E0235F" w:rsidRPr="005D3E3F" w:rsidRDefault="00E0235F" w:rsidP="00E0235F">
            <w:pPr>
              <w:pStyle w:val="NoSpacing"/>
              <w:jc w:val="center"/>
              <w:rPr>
                <w:sz w:val="20"/>
                <w:szCs w:val="20"/>
              </w:rPr>
            </w:pPr>
            <w:r>
              <w:rPr>
                <w:sz w:val="20"/>
                <w:szCs w:val="20"/>
              </w:rPr>
              <w:t>No Data</w:t>
            </w:r>
          </w:p>
        </w:tc>
        <w:tc>
          <w:tcPr>
            <w:tcW w:w="735" w:type="pct"/>
            <w:vAlign w:val="center"/>
          </w:tcPr>
          <w:p w14:paraId="701C7BC7" w14:textId="720E21EC" w:rsidR="003303F6" w:rsidRPr="005D3E3F" w:rsidRDefault="00E0235F" w:rsidP="003303F6">
            <w:pPr>
              <w:pStyle w:val="NoSpacing"/>
              <w:jc w:val="center"/>
              <w:rPr>
                <w:sz w:val="20"/>
                <w:szCs w:val="20"/>
              </w:rPr>
            </w:pPr>
            <w:r>
              <w:rPr>
                <w:rFonts w:cstheme="minorHAnsi"/>
                <w:sz w:val="20"/>
                <w:szCs w:val="20"/>
              </w:rPr>
              <w:t>100</w:t>
            </w:r>
            <w:r w:rsidR="003303F6" w:rsidRPr="005D3E3F">
              <w:rPr>
                <w:rFonts w:cstheme="minorHAnsi"/>
                <w:sz w:val="20"/>
                <w:szCs w:val="20"/>
              </w:rPr>
              <w:t>%</w:t>
            </w:r>
          </w:p>
        </w:tc>
      </w:tr>
      <w:tr w:rsidR="003303F6" w:rsidRPr="005D3E3F" w14:paraId="0D637E42" w14:textId="77777777" w:rsidTr="00765E5F">
        <w:tc>
          <w:tcPr>
            <w:tcW w:w="835" w:type="pct"/>
            <w:vMerge/>
          </w:tcPr>
          <w:p w14:paraId="26BAFA3F" w14:textId="77777777" w:rsidR="003303F6" w:rsidRPr="005D3E3F" w:rsidRDefault="003303F6" w:rsidP="003303F6">
            <w:pPr>
              <w:pStyle w:val="NoSpacing"/>
              <w:rPr>
                <w:sz w:val="20"/>
                <w:szCs w:val="20"/>
              </w:rPr>
            </w:pPr>
          </w:p>
        </w:tc>
        <w:tc>
          <w:tcPr>
            <w:tcW w:w="522" w:type="pct"/>
            <w:vMerge/>
            <w:shd w:val="clear" w:color="auto" w:fill="auto"/>
            <w:vAlign w:val="center"/>
          </w:tcPr>
          <w:p w14:paraId="6E1F1B4D" w14:textId="77777777" w:rsidR="003303F6" w:rsidRPr="005D3E3F" w:rsidRDefault="003303F6" w:rsidP="003303F6">
            <w:pPr>
              <w:pStyle w:val="NoSpacing"/>
              <w:rPr>
                <w:sz w:val="20"/>
                <w:szCs w:val="20"/>
              </w:rPr>
            </w:pPr>
          </w:p>
        </w:tc>
        <w:tc>
          <w:tcPr>
            <w:tcW w:w="1381" w:type="pct"/>
          </w:tcPr>
          <w:p w14:paraId="3A673FB3"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26039111"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46D97C36" w14:textId="77777777" w:rsidR="00E0235F" w:rsidRDefault="00E0235F" w:rsidP="00E0235F">
            <w:pPr>
              <w:pStyle w:val="NoSpacing"/>
              <w:jc w:val="center"/>
              <w:rPr>
                <w:sz w:val="20"/>
                <w:szCs w:val="20"/>
              </w:rPr>
            </w:pPr>
            <w:r>
              <w:rPr>
                <w:sz w:val="20"/>
                <w:szCs w:val="20"/>
              </w:rPr>
              <w:t>2</w:t>
            </w:r>
            <w:r w:rsidRPr="005D3E3F">
              <w:rPr>
                <w:sz w:val="20"/>
                <w:szCs w:val="20"/>
              </w:rPr>
              <w:t xml:space="preserve"> of </w:t>
            </w:r>
            <w:r>
              <w:rPr>
                <w:sz w:val="20"/>
                <w:szCs w:val="20"/>
              </w:rPr>
              <w:t>2</w:t>
            </w:r>
          </w:p>
          <w:p w14:paraId="71E10740" w14:textId="207F00C1" w:rsidR="003303F6" w:rsidRPr="005D3E3F" w:rsidRDefault="00E0235F" w:rsidP="00E0235F">
            <w:pPr>
              <w:pStyle w:val="NoSpacing"/>
              <w:jc w:val="center"/>
              <w:rPr>
                <w:sz w:val="20"/>
                <w:szCs w:val="20"/>
              </w:rPr>
            </w:pPr>
            <w:r>
              <w:rPr>
                <w:sz w:val="20"/>
                <w:szCs w:val="20"/>
              </w:rPr>
              <w:t>No Data</w:t>
            </w:r>
          </w:p>
        </w:tc>
        <w:tc>
          <w:tcPr>
            <w:tcW w:w="735" w:type="pct"/>
            <w:vAlign w:val="center"/>
          </w:tcPr>
          <w:p w14:paraId="60E0066D" w14:textId="77777777" w:rsidR="003303F6" w:rsidRPr="005D3E3F" w:rsidRDefault="003303F6" w:rsidP="003303F6">
            <w:pPr>
              <w:pStyle w:val="NoSpacing"/>
              <w:jc w:val="center"/>
              <w:rPr>
                <w:sz w:val="20"/>
                <w:szCs w:val="20"/>
              </w:rPr>
            </w:pPr>
            <w:r w:rsidRPr="005D3E3F">
              <w:rPr>
                <w:rFonts w:cstheme="minorHAnsi"/>
                <w:sz w:val="20"/>
                <w:szCs w:val="20"/>
              </w:rPr>
              <w:t>100%</w:t>
            </w:r>
          </w:p>
        </w:tc>
      </w:tr>
      <w:tr w:rsidR="003303F6" w:rsidRPr="005D3E3F" w14:paraId="31BE43EA" w14:textId="77777777" w:rsidTr="00765E5F">
        <w:tc>
          <w:tcPr>
            <w:tcW w:w="835" w:type="pct"/>
            <w:vMerge/>
          </w:tcPr>
          <w:p w14:paraId="3CEF6AB7" w14:textId="77777777" w:rsidR="003303F6" w:rsidRPr="005D3E3F" w:rsidRDefault="003303F6" w:rsidP="003303F6">
            <w:pPr>
              <w:pStyle w:val="NoSpacing"/>
              <w:rPr>
                <w:sz w:val="20"/>
                <w:szCs w:val="20"/>
              </w:rPr>
            </w:pPr>
          </w:p>
        </w:tc>
        <w:tc>
          <w:tcPr>
            <w:tcW w:w="522" w:type="pct"/>
            <w:vMerge/>
            <w:shd w:val="clear" w:color="auto" w:fill="auto"/>
            <w:vAlign w:val="center"/>
          </w:tcPr>
          <w:p w14:paraId="47DDC5EC" w14:textId="77777777" w:rsidR="003303F6" w:rsidRPr="005D3E3F" w:rsidRDefault="003303F6" w:rsidP="003303F6">
            <w:pPr>
              <w:pStyle w:val="NoSpacing"/>
              <w:rPr>
                <w:sz w:val="20"/>
                <w:szCs w:val="20"/>
              </w:rPr>
            </w:pPr>
          </w:p>
        </w:tc>
        <w:tc>
          <w:tcPr>
            <w:tcW w:w="1381" w:type="pct"/>
          </w:tcPr>
          <w:p w14:paraId="21FEC79A"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463C22C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1782DF78" w14:textId="77777777" w:rsidR="003303F6" w:rsidRDefault="003303F6" w:rsidP="003844BF">
            <w:pPr>
              <w:pStyle w:val="NoSpacing"/>
              <w:jc w:val="center"/>
              <w:rPr>
                <w:sz w:val="20"/>
                <w:szCs w:val="20"/>
              </w:rPr>
            </w:pPr>
            <w:r w:rsidRPr="005D3E3F">
              <w:rPr>
                <w:sz w:val="20"/>
                <w:szCs w:val="20"/>
              </w:rPr>
              <w:t xml:space="preserve">Zero of </w:t>
            </w:r>
            <w:r w:rsidR="003844BF">
              <w:rPr>
                <w:sz w:val="20"/>
                <w:szCs w:val="20"/>
              </w:rPr>
              <w:t>2</w:t>
            </w:r>
          </w:p>
          <w:p w14:paraId="0C0E2EB7" w14:textId="7C67621B" w:rsidR="003844BF" w:rsidRPr="005D3E3F" w:rsidRDefault="003844BF" w:rsidP="003844BF">
            <w:pPr>
              <w:pStyle w:val="NoSpacing"/>
              <w:jc w:val="center"/>
              <w:rPr>
                <w:sz w:val="20"/>
                <w:szCs w:val="20"/>
              </w:rPr>
            </w:pPr>
            <w:r>
              <w:rPr>
                <w:sz w:val="20"/>
                <w:szCs w:val="20"/>
              </w:rPr>
              <w:t>No Data</w:t>
            </w:r>
          </w:p>
        </w:tc>
        <w:tc>
          <w:tcPr>
            <w:tcW w:w="735" w:type="pct"/>
            <w:vAlign w:val="center"/>
          </w:tcPr>
          <w:p w14:paraId="1722EBD7"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69D2879" w14:textId="77777777" w:rsidTr="00765E5F">
        <w:tc>
          <w:tcPr>
            <w:tcW w:w="835" w:type="pct"/>
            <w:vMerge/>
          </w:tcPr>
          <w:p w14:paraId="6B40334F" w14:textId="12C3CBA0" w:rsidR="003303F6" w:rsidRPr="005D3E3F" w:rsidRDefault="003303F6" w:rsidP="003303F6">
            <w:pPr>
              <w:pStyle w:val="NoSpacing"/>
              <w:rPr>
                <w:sz w:val="20"/>
                <w:szCs w:val="20"/>
              </w:rPr>
            </w:pPr>
          </w:p>
        </w:tc>
        <w:tc>
          <w:tcPr>
            <w:tcW w:w="522" w:type="pct"/>
            <w:vMerge/>
            <w:shd w:val="clear" w:color="auto" w:fill="auto"/>
            <w:vAlign w:val="center"/>
          </w:tcPr>
          <w:p w14:paraId="18FD4C99" w14:textId="77777777" w:rsidR="003303F6" w:rsidRPr="005D3E3F" w:rsidRDefault="003303F6" w:rsidP="003303F6">
            <w:pPr>
              <w:pStyle w:val="NoSpacing"/>
              <w:rPr>
                <w:sz w:val="20"/>
                <w:szCs w:val="20"/>
              </w:rPr>
            </w:pPr>
          </w:p>
        </w:tc>
        <w:tc>
          <w:tcPr>
            <w:tcW w:w="1381" w:type="pct"/>
          </w:tcPr>
          <w:p w14:paraId="48703677"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13E6458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A4CFA8C" w14:textId="77777777" w:rsidR="003844BF" w:rsidRDefault="003844BF" w:rsidP="003844BF">
            <w:pPr>
              <w:pStyle w:val="NoSpacing"/>
              <w:jc w:val="center"/>
              <w:rPr>
                <w:sz w:val="20"/>
                <w:szCs w:val="20"/>
              </w:rPr>
            </w:pPr>
            <w:r w:rsidRPr="005D3E3F">
              <w:rPr>
                <w:sz w:val="20"/>
                <w:szCs w:val="20"/>
              </w:rPr>
              <w:t xml:space="preserve">Zero of </w:t>
            </w:r>
            <w:r>
              <w:rPr>
                <w:sz w:val="20"/>
                <w:szCs w:val="20"/>
              </w:rPr>
              <w:t>2</w:t>
            </w:r>
          </w:p>
          <w:p w14:paraId="04052A47" w14:textId="3C173C45" w:rsidR="003303F6" w:rsidRPr="005D3E3F" w:rsidRDefault="003844BF" w:rsidP="003844BF">
            <w:pPr>
              <w:pStyle w:val="NoSpacing"/>
              <w:jc w:val="center"/>
              <w:rPr>
                <w:sz w:val="20"/>
                <w:szCs w:val="20"/>
              </w:rPr>
            </w:pPr>
            <w:r w:rsidRPr="005D3E3F">
              <w:rPr>
                <w:sz w:val="20"/>
                <w:szCs w:val="20"/>
              </w:rPr>
              <w:t xml:space="preserve">Zero of </w:t>
            </w:r>
            <w:r>
              <w:rPr>
                <w:sz w:val="20"/>
                <w:szCs w:val="20"/>
              </w:rPr>
              <w:t>2</w:t>
            </w:r>
          </w:p>
        </w:tc>
        <w:tc>
          <w:tcPr>
            <w:tcW w:w="735" w:type="pct"/>
            <w:vAlign w:val="center"/>
          </w:tcPr>
          <w:p w14:paraId="5533930C"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4AAEDF99" w14:textId="77777777" w:rsidTr="00765E5F">
        <w:tc>
          <w:tcPr>
            <w:tcW w:w="835" w:type="pct"/>
            <w:vMerge/>
          </w:tcPr>
          <w:p w14:paraId="46268020" w14:textId="77777777" w:rsidR="003303F6" w:rsidRPr="005D3E3F" w:rsidRDefault="003303F6" w:rsidP="003303F6">
            <w:pPr>
              <w:pStyle w:val="NoSpacing"/>
              <w:rPr>
                <w:sz w:val="20"/>
                <w:szCs w:val="20"/>
              </w:rPr>
            </w:pPr>
          </w:p>
        </w:tc>
        <w:tc>
          <w:tcPr>
            <w:tcW w:w="522" w:type="pct"/>
            <w:vMerge/>
            <w:shd w:val="clear" w:color="auto" w:fill="auto"/>
            <w:vAlign w:val="center"/>
          </w:tcPr>
          <w:p w14:paraId="4E0E211E" w14:textId="77777777" w:rsidR="003303F6" w:rsidRPr="005D3E3F" w:rsidRDefault="003303F6" w:rsidP="003303F6">
            <w:pPr>
              <w:pStyle w:val="NoSpacing"/>
              <w:rPr>
                <w:sz w:val="20"/>
                <w:szCs w:val="20"/>
              </w:rPr>
            </w:pPr>
          </w:p>
        </w:tc>
        <w:tc>
          <w:tcPr>
            <w:tcW w:w="1381" w:type="pct"/>
          </w:tcPr>
          <w:p w14:paraId="0F195F68"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B6DD4A6" w14:textId="77777777" w:rsidR="003303F6" w:rsidRPr="005D3E3F" w:rsidRDefault="003303F6" w:rsidP="00E77E4C">
            <w:pPr>
              <w:pStyle w:val="NoSpacing"/>
              <w:jc w:val="center"/>
              <w:rPr>
                <w:sz w:val="20"/>
                <w:szCs w:val="20"/>
              </w:rPr>
            </w:pPr>
            <w:r w:rsidRPr="005D3E3F">
              <w:rPr>
                <w:rFonts w:cstheme="minorHAnsi"/>
                <w:sz w:val="20"/>
                <w:szCs w:val="20"/>
              </w:rPr>
              <w:t>&gt; 1.8 mg/L</w:t>
            </w:r>
            <w:r w:rsidR="00E77E4C" w:rsidRPr="005D3E3F">
              <w:rPr>
                <w:rFonts w:cstheme="minorHAnsi"/>
                <w:sz w:val="20"/>
                <w:szCs w:val="20"/>
              </w:rPr>
              <w:t xml:space="preserve"> </w:t>
            </w:r>
            <w:r w:rsidR="00E77E4C" w:rsidRPr="005D3E3F">
              <w:rPr>
                <w:rFonts w:cstheme="minorHAnsi"/>
                <w:sz w:val="20"/>
                <w:szCs w:val="20"/>
                <w:vertAlign w:val="subscript"/>
              </w:rPr>
              <w:t>a</w:t>
            </w:r>
          </w:p>
        </w:tc>
        <w:tc>
          <w:tcPr>
            <w:tcW w:w="810" w:type="pct"/>
            <w:vAlign w:val="center"/>
          </w:tcPr>
          <w:p w14:paraId="29A065B8" w14:textId="2B7B862A" w:rsidR="003844BF" w:rsidRDefault="003844BF" w:rsidP="003844BF">
            <w:pPr>
              <w:pStyle w:val="NoSpacing"/>
              <w:jc w:val="center"/>
              <w:rPr>
                <w:sz w:val="20"/>
                <w:szCs w:val="20"/>
              </w:rPr>
            </w:pPr>
            <w:r>
              <w:rPr>
                <w:sz w:val="20"/>
                <w:szCs w:val="20"/>
              </w:rPr>
              <w:t>No Data</w:t>
            </w:r>
          </w:p>
          <w:p w14:paraId="1F83C32B" w14:textId="096B142C" w:rsidR="003303F6" w:rsidRPr="005D3E3F" w:rsidRDefault="003844BF" w:rsidP="003844BF">
            <w:pPr>
              <w:pStyle w:val="NoSpacing"/>
              <w:jc w:val="center"/>
              <w:rPr>
                <w:sz w:val="20"/>
                <w:szCs w:val="20"/>
              </w:rPr>
            </w:pPr>
            <w:r w:rsidRPr="005D3E3F">
              <w:rPr>
                <w:sz w:val="20"/>
                <w:szCs w:val="20"/>
              </w:rPr>
              <w:t xml:space="preserve">Zero of </w:t>
            </w:r>
            <w:r>
              <w:rPr>
                <w:sz w:val="20"/>
                <w:szCs w:val="20"/>
              </w:rPr>
              <w:t>2</w:t>
            </w:r>
          </w:p>
        </w:tc>
        <w:tc>
          <w:tcPr>
            <w:tcW w:w="735" w:type="pct"/>
            <w:vAlign w:val="center"/>
          </w:tcPr>
          <w:p w14:paraId="1CE2FA73"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06BC4A1D" w14:textId="77777777" w:rsidTr="00765E5F">
        <w:tc>
          <w:tcPr>
            <w:tcW w:w="835" w:type="pct"/>
            <w:vMerge/>
          </w:tcPr>
          <w:p w14:paraId="31C4D7E9" w14:textId="77777777" w:rsidR="003303F6" w:rsidRPr="005D3E3F" w:rsidRDefault="003303F6" w:rsidP="003303F6">
            <w:pPr>
              <w:pStyle w:val="NoSpacing"/>
              <w:rPr>
                <w:sz w:val="20"/>
                <w:szCs w:val="20"/>
              </w:rPr>
            </w:pPr>
          </w:p>
        </w:tc>
        <w:tc>
          <w:tcPr>
            <w:tcW w:w="522" w:type="pct"/>
            <w:vMerge/>
            <w:shd w:val="clear" w:color="auto" w:fill="auto"/>
            <w:vAlign w:val="center"/>
          </w:tcPr>
          <w:p w14:paraId="679BCBA0" w14:textId="77777777" w:rsidR="003303F6" w:rsidRPr="005D3E3F" w:rsidRDefault="003303F6" w:rsidP="003303F6">
            <w:pPr>
              <w:pStyle w:val="NoSpacing"/>
              <w:rPr>
                <w:sz w:val="20"/>
                <w:szCs w:val="20"/>
              </w:rPr>
            </w:pPr>
          </w:p>
        </w:tc>
        <w:tc>
          <w:tcPr>
            <w:tcW w:w="1381" w:type="pct"/>
          </w:tcPr>
          <w:p w14:paraId="5EDFABFD"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5D5F435" w14:textId="77777777" w:rsidR="003303F6" w:rsidRPr="005D3E3F" w:rsidRDefault="003303F6" w:rsidP="003303F6">
            <w:pPr>
              <w:pStyle w:val="NoSpacing"/>
              <w:rPr>
                <w:sz w:val="20"/>
                <w:szCs w:val="20"/>
              </w:rPr>
            </w:pPr>
          </w:p>
        </w:tc>
        <w:tc>
          <w:tcPr>
            <w:tcW w:w="717" w:type="pct"/>
            <w:vAlign w:val="center"/>
          </w:tcPr>
          <w:p w14:paraId="3C06734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E81B626"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56 mg/L</w:t>
            </w:r>
            <w:r w:rsidR="00E77E4C" w:rsidRPr="005D3E3F">
              <w:rPr>
                <w:rFonts w:cstheme="minorHAnsi"/>
                <w:sz w:val="20"/>
                <w:szCs w:val="20"/>
              </w:rPr>
              <w:t xml:space="preserve"> </w:t>
            </w:r>
            <w:r w:rsidR="00E77E4C" w:rsidRPr="005D3E3F">
              <w:rPr>
                <w:rFonts w:cstheme="minorHAnsi"/>
                <w:sz w:val="20"/>
                <w:szCs w:val="20"/>
                <w:vertAlign w:val="subscript"/>
              </w:rPr>
              <w:t>b</w:t>
            </w:r>
          </w:p>
        </w:tc>
        <w:tc>
          <w:tcPr>
            <w:tcW w:w="810" w:type="pct"/>
            <w:vAlign w:val="center"/>
          </w:tcPr>
          <w:p w14:paraId="3135A899" w14:textId="1553DB73" w:rsidR="003303F6" w:rsidRPr="005D3E3F" w:rsidRDefault="003303F6" w:rsidP="003303F6">
            <w:pPr>
              <w:pStyle w:val="NoSpacing"/>
              <w:jc w:val="center"/>
              <w:rPr>
                <w:sz w:val="20"/>
                <w:szCs w:val="20"/>
              </w:rPr>
            </w:pPr>
            <w:r w:rsidRPr="005D3E3F">
              <w:rPr>
                <w:sz w:val="20"/>
                <w:szCs w:val="20"/>
              </w:rPr>
              <w:t xml:space="preserve">Zero of </w:t>
            </w:r>
            <w:r w:rsidR="003844BF">
              <w:rPr>
                <w:sz w:val="20"/>
                <w:szCs w:val="20"/>
              </w:rPr>
              <w:t>2</w:t>
            </w:r>
          </w:p>
          <w:p w14:paraId="7291B26C" w14:textId="769F6B1F" w:rsidR="003303F6" w:rsidRPr="005D3E3F" w:rsidRDefault="003844BF" w:rsidP="00E77E4C">
            <w:pPr>
              <w:pStyle w:val="NoSpacing"/>
              <w:jc w:val="center"/>
              <w:rPr>
                <w:sz w:val="20"/>
                <w:szCs w:val="20"/>
              </w:rPr>
            </w:pPr>
            <w:r>
              <w:rPr>
                <w:sz w:val="20"/>
                <w:szCs w:val="20"/>
              </w:rPr>
              <w:t>No Data</w:t>
            </w:r>
          </w:p>
        </w:tc>
        <w:tc>
          <w:tcPr>
            <w:tcW w:w="735" w:type="pct"/>
            <w:vAlign w:val="center"/>
          </w:tcPr>
          <w:p w14:paraId="5A76C5F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19951110" w14:textId="77777777" w:rsidR="003303F6" w:rsidRPr="005D3E3F" w:rsidRDefault="003303F6" w:rsidP="00E77E4C">
            <w:pPr>
              <w:pStyle w:val="NoSpacing"/>
              <w:jc w:val="center"/>
              <w:rPr>
                <w:rFonts w:cstheme="minorHAnsi"/>
                <w:sz w:val="20"/>
                <w:szCs w:val="20"/>
              </w:rPr>
            </w:pPr>
            <w:r w:rsidRPr="005D3E3F">
              <w:rPr>
                <w:rFonts w:cstheme="minorHAnsi"/>
                <w:sz w:val="20"/>
                <w:szCs w:val="20"/>
              </w:rPr>
              <w:t>0%</w:t>
            </w:r>
          </w:p>
        </w:tc>
      </w:tr>
      <w:tr w:rsidR="003303F6" w:rsidRPr="005D3E3F" w14:paraId="4D525050" w14:textId="77777777" w:rsidTr="00765E5F">
        <w:tc>
          <w:tcPr>
            <w:tcW w:w="835" w:type="pct"/>
            <w:vMerge/>
          </w:tcPr>
          <w:p w14:paraId="0073EFF7" w14:textId="77777777" w:rsidR="003303F6" w:rsidRPr="005D3E3F" w:rsidRDefault="003303F6" w:rsidP="003303F6">
            <w:pPr>
              <w:pStyle w:val="NoSpacing"/>
              <w:rPr>
                <w:sz w:val="20"/>
                <w:szCs w:val="20"/>
              </w:rPr>
            </w:pPr>
          </w:p>
        </w:tc>
        <w:tc>
          <w:tcPr>
            <w:tcW w:w="522" w:type="pct"/>
            <w:vMerge/>
            <w:shd w:val="clear" w:color="auto" w:fill="auto"/>
            <w:vAlign w:val="center"/>
          </w:tcPr>
          <w:p w14:paraId="7AC97765" w14:textId="77777777" w:rsidR="003303F6" w:rsidRPr="005D3E3F" w:rsidRDefault="003303F6" w:rsidP="003303F6">
            <w:pPr>
              <w:pStyle w:val="NoSpacing"/>
              <w:rPr>
                <w:sz w:val="20"/>
                <w:szCs w:val="20"/>
              </w:rPr>
            </w:pPr>
          </w:p>
        </w:tc>
        <w:tc>
          <w:tcPr>
            <w:tcW w:w="1381" w:type="pct"/>
          </w:tcPr>
          <w:p w14:paraId="1DF6656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09C6A8C" w14:textId="77777777" w:rsidR="003303F6" w:rsidRPr="005D3E3F" w:rsidRDefault="00120E20" w:rsidP="003303F6">
            <w:pPr>
              <w:pStyle w:val="NoSpacing"/>
              <w:jc w:val="center"/>
              <w:rPr>
                <w:rFonts w:cstheme="minorHAnsi"/>
                <w:sz w:val="20"/>
                <w:szCs w:val="20"/>
              </w:rPr>
            </w:pPr>
            <w:r w:rsidRPr="005D3E3F">
              <w:rPr>
                <w:rFonts w:cstheme="minorHAnsi"/>
                <w:sz w:val="20"/>
                <w:szCs w:val="20"/>
              </w:rPr>
              <w:t>&gt; 0.037 mg/L</w:t>
            </w:r>
            <w:r w:rsidR="00E77E4C" w:rsidRPr="005D3E3F">
              <w:rPr>
                <w:rFonts w:cstheme="minorHAnsi"/>
                <w:sz w:val="20"/>
                <w:szCs w:val="20"/>
              </w:rPr>
              <w:t xml:space="preserve"> </w:t>
            </w:r>
            <w:r w:rsidR="00E77E4C" w:rsidRPr="005D3E3F">
              <w:rPr>
                <w:rFonts w:cstheme="minorHAnsi"/>
                <w:sz w:val="20"/>
                <w:szCs w:val="20"/>
                <w:vertAlign w:val="subscript"/>
              </w:rPr>
              <w:t>c</w:t>
            </w:r>
          </w:p>
          <w:p w14:paraId="5BB03FB2" w14:textId="77777777" w:rsidR="00E77E4C" w:rsidRPr="005D3E3F" w:rsidRDefault="00E77E4C" w:rsidP="003303F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13886A68" w14:textId="31943092" w:rsidR="003303F6" w:rsidRPr="005D3E3F" w:rsidRDefault="003844BF" w:rsidP="003303F6">
            <w:pPr>
              <w:pStyle w:val="NoSpacing"/>
              <w:jc w:val="center"/>
              <w:rPr>
                <w:sz w:val="20"/>
                <w:szCs w:val="20"/>
              </w:rPr>
            </w:pPr>
            <w:r>
              <w:rPr>
                <w:sz w:val="20"/>
                <w:szCs w:val="20"/>
              </w:rPr>
              <w:t>2</w:t>
            </w:r>
            <w:r w:rsidR="003303F6" w:rsidRPr="005D3E3F">
              <w:rPr>
                <w:sz w:val="20"/>
                <w:szCs w:val="20"/>
              </w:rPr>
              <w:t xml:space="preserve"> of </w:t>
            </w:r>
            <w:r>
              <w:rPr>
                <w:sz w:val="20"/>
                <w:szCs w:val="20"/>
              </w:rPr>
              <w:t>2</w:t>
            </w:r>
          </w:p>
          <w:p w14:paraId="6896B58D" w14:textId="77777777" w:rsidR="00E77E4C" w:rsidRDefault="003844BF" w:rsidP="003844BF">
            <w:pPr>
              <w:pStyle w:val="NoSpacing"/>
              <w:jc w:val="center"/>
              <w:rPr>
                <w:sz w:val="20"/>
                <w:szCs w:val="20"/>
              </w:rPr>
            </w:pPr>
            <w:r>
              <w:rPr>
                <w:sz w:val="20"/>
                <w:szCs w:val="20"/>
              </w:rPr>
              <w:t>2</w:t>
            </w:r>
            <w:r w:rsidR="00E77E4C" w:rsidRPr="005D3E3F">
              <w:rPr>
                <w:sz w:val="20"/>
                <w:szCs w:val="20"/>
              </w:rPr>
              <w:t xml:space="preserve"> of </w:t>
            </w:r>
            <w:r>
              <w:rPr>
                <w:sz w:val="20"/>
                <w:szCs w:val="20"/>
              </w:rPr>
              <w:t>2</w:t>
            </w:r>
          </w:p>
          <w:p w14:paraId="70EEA8D7" w14:textId="77777777" w:rsidR="003844BF" w:rsidRDefault="003844BF" w:rsidP="003844BF">
            <w:pPr>
              <w:pStyle w:val="NoSpacing"/>
              <w:jc w:val="center"/>
              <w:rPr>
                <w:sz w:val="20"/>
                <w:szCs w:val="20"/>
              </w:rPr>
            </w:pPr>
            <w:r>
              <w:rPr>
                <w:sz w:val="20"/>
                <w:szCs w:val="20"/>
              </w:rPr>
              <w:t>1 of 2</w:t>
            </w:r>
          </w:p>
          <w:p w14:paraId="7366C9FB" w14:textId="6570F1C1" w:rsidR="003844BF" w:rsidRPr="005D3E3F" w:rsidRDefault="003844BF" w:rsidP="003844BF">
            <w:pPr>
              <w:pStyle w:val="NoSpacing"/>
              <w:jc w:val="center"/>
              <w:rPr>
                <w:sz w:val="20"/>
                <w:szCs w:val="20"/>
              </w:rPr>
            </w:pPr>
            <w:r>
              <w:rPr>
                <w:sz w:val="20"/>
                <w:szCs w:val="20"/>
              </w:rPr>
              <w:t>2 of 2</w:t>
            </w:r>
          </w:p>
        </w:tc>
        <w:tc>
          <w:tcPr>
            <w:tcW w:w="735" w:type="pct"/>
            <w:vAlign w:val="center"/>
          </w:tcPr>
          <w:p w14:paraId="495F96D9"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38F775A5" w14:textId="77777777" w:rsidR="00E77E4C" w:rsidRDefault="00E77E4C" w:rsidP="003303F6">
            <w:pPr>
              <w:pStyle w:val="NoSpacing"/>
              <w:jc w:val="center"/>
              <w:rPr>
                <w:rFonts w:cstheme="minorHAnsi"/>
                <w:sz w:val="20"/>
                <w:szCs w:val="20"/>
              </w:rPr>
            </w:pPr>
            <w:r w:rsidRPr="005D3E3F">
              <w:rPr>
                <w:rFonts w:cstheme="minorHAnsi"/>
                <w:sz w:val="20"/>
                <w:szCs w:val="20"/>
              </w:rPr>
              <w:t>100%</w:t>
            </w:r>
          </w:p>
          <w:p w14:paraId="08691070" w14:textId="77777777" w:rsidR="003844BF" w:rsidRDefault="003844BF" w:rsidP="003303F6">
            <w:pPr>
              <w:pStyle w:val="NoSpacing"/>
              <w:jc w:val="center"/>
              <w:rPr>
                <w:rFonts w:cstheme="minorHAnsi"/>
                <w:sz w:val="20"/>
                <w:szCs w:val="20"/>
              </w:rPr>
            </w:pPr>
            <w:r>
              <w:rPr>
                <w:rFonts w:cstheme="minorHAnsi"/>
                <w:sz w:val="20"/>
                <w:szCs w:val="20"/>
              </w:rPr>
              <w:t>50%</w:t>
            </w:r>
          </w:p>
          <w:p w14:paraId="732AD5A0" w14:textId="71F1883E" w:rsidR="003844BF" w:rsidRPr="005D3E3F" w:rsidRDefault="003844BF" w:rsidP="003303F6">
            <w:pPr>
              <w:pStyle w:val="NoSpacing"/>
              <w:jc w:val="center"/>
              <w:rPr>
                <w:rFonts w:cstheme="minorHAnsi"/>
                <w:sz w:val="20"/>
                <w:szCs w:val="20"/>
              </w:rPr>
            </w:pPr>
            <w:r>
              <w:rPr>
                <w:rFonts w:cstheme="minorHAnsi"/>
                <w:sz w:val="20"/>
                <w:szCs w:val="20"/>
              </w:rPr>
              <w:t>100%</w:t>
            </w:r>
          </w:p>
        </w:tc>
      </w:tr>
      <w:tr w:rsidR="003303F6" w:rsidRPr="005D3E3F" w14:paraId="219987B7" w14:textId="77777777" w:rsidTr="00765E5F">
        <w:tc>
          <w:tcPr>
            <w:tcW w:w="835" w:type="pct"/>
            <w:vMerge/>
          </w:tcPr>
          <w:p w14:paraId="69DFEA32" w14:textId="41A855D4" w:rsidR="003303F6" w:rsidRPr="005D3E3F" w:rsidRDefault="003303F6" w:rsidP="003303F6">
            <w:pPr>
              <w:pStyle w:val="NoSpacing"/>
              <w:rPr>
                <w:sz w:val="20"/>
                <w:szCs w:val="20"/>
              </w:rPr>
            </w:pPr>
          </w:p>
        </w:tc>
        <w:tc>
          <w:tcPr>
            <w:tcW w:w="522" w:type="pct"/>
            <w:vMerge/>
            <w:shd w:val="clear" w:color="auto" w:fill="auto"/>
            <w:vAlign w:val="center"/>
          </w:tcPr>
          <w:p w14:paraId="4E2877E6" w14:textId="77777777" w:rsidR="003303F6" w:rsidRPr="005D3E3F" w:rsidRDefault="003303F6" w:rsidP="003303F6">
            <w:pPr>
              <w:pStyle w:val="NoSpacing"/>
              <w:rPr>
                <w:sz w:val="20"/>
                <w:szCs w:val="20"/>
              </w:rPr>
            </w:pPr>
          </w:p>
        </w:tc>
        <w:tc>
          <w:tcPr>
            <w:tcW w:w="1381" w:type="pct"/>
          </w:tcPr>
          <w:p w14:paraId="018C9670"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73FF0A"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037 mg/L</w:t>
            </w:r>
            <w:r w:rsidR="00E77E4C" w:rsidRPr="005D3E3F">
              <w:rPr>
                <w:rFonts w:cstheme="minorHAnsi"/>
                <w:sz w:val="20"/>
                <w:szCs w:val="20"/>
              </w:rPr>
              <w:t xml:space="preserve"> </w:t>
            </w:r>
            <w:r w:rsidR="00E77E4C" w:rsidRPr="005D3E3F">
              <w:rPr>
                <w:rFonts w:cstheme="minorHAnsi"/>
                <w:sz w:val="20"/>
                <w:szCs w:val="20"/>
                <w:vertAlign w:val="subscript"/>
              </w:rPr>
              <w:t>e</w:t>
            </w:r>
          </w:p>
        </w:tc>
        <w:tc>
          <w:tcPr>
            <w:tcW w:w="810" w:type="pct"/>
            <w:vAlign w:val="center"/>
          </w:tcPr>
          <w:p w14:paraId="420BC68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8CBE83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2EBF071F" w14:textId="77777777" w:rsidTr="00765E5F">
        <w:tc>
          <w:tcPr>
            <w:tcW w:w="835" w:type="pct"/>
            <w:vMerge/>
          </w:tcPr>
          <w:p w14:paraId="19F82E41"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11344FC" w14:textId="77777777" w:rsidR="003303F6" w:rsidRPr="005D3E3F" w:rsidRDefault="003303F6" w:rsidP="003303F6">
            <w:pPr>
              <w:pStyle w:val="NoSpacing"/>
              <w:rPr>
                <w:sz w:val="20"/>
                <w:szCs w:val="20"/>
              </w:rPr>
            </w:pPr>
            <w:r w:rsidRPr="005D3E3F">
              <w:rPr>
                <w:sz w:val="20"/>
                <w:szCs w:val="20"/>
              </w:rPr>
              <w:t>BLP1</w:t>
            </w:r>
          </w:p>
          <w:p w14:paraId="3B4A5B6D" w14:textId="77777777" w:rsidR="003303F6" w:rsidRPr="005D3E3F" w:rsidRDefault="003303F6" w:rsidP="003303F6">
            <w:pPr>
              <w:pStyle w:val="NoSpacing"/>
              <w:rPr>
                <w:sz w:val="20"/>
                <w:szCs w:val="20"/>
              </w:rPr>
            </w:pPr>
            <w:r w:rsidRPr="005D3E3F">
              <w:rPr>
                <w:sz w:val="20"/>
                <w:szCs w:val="20"/>
              </w:rPr>
              <w:t>(2009)</w:t>
            </w:r>
          </w:p>
        </w:tc>
        <w:tc>
          <w:tcPr>
            <w:tcW w:w="1381" w:type="pct"/>
          </w:tcPr>
          <w:p w14:paraId="2EA2434F"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CF7F5"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209F2BB" w14:textId="77777777" w:rsidR="003303F6" w:rsidRDefault="003303F6" w:rsidP="003844BF">
            <w:pPr>
              <w:pStyle w:val="NoSpacing"/>
              <w:jc w:val="center"/>
              <w:rPr>
                <w:sz w:val="20"/>
                <w:szCs w:val="20"/>
              </w:rPr>
            </w:pPr>
            <w:r w:rsidRPr="005D3E3F">
              <w:rPr>
                <w:sz w:val="20"/>
                <w:szCs w:val="20"/>
              </w:rPr>
              <w:t xml:space="preserve">5 of </w:t>
            </w:r>
            <w:r w:rsidR="003844BF">
              <w:rPr>
                <w:sz w:val="20"/>
                <w:szCs w:val="20"/>
              </w:rPr>
              <w:t>6</w:t>
            </w:r>
          </w:p>
          <w:p w14:paraId="00C125B5" w14:textId="04B9DA9B" w:rsidR="003844BF" w:rsidRPr="005D3E3F" w:rsidRDefault="003844BF" w:rsidP="003844BF">
            <w:pPr>
              <w:pStyle w:val="NoSpacing"/>
              <w:jc w:val="center"/>
              <w:rPr>
                <w:sz w:val="20"/>
                <w:szCs w:val="20"/>
              </w:rPr>
            </w:pPr>
            <w:r>
              <w:rPr>
                <w:sz w:val="20"/>
                <w:szCs w:val="20"/>
              </w:rPr>
              <w:t>1 of 1</w:t>
            </w:r>
          </w:p>
        </w:tc>
        <w:tc>
          <w:tcPr>
            <w:tcW w:w="735" w:type="pct"/>
            <w:vAlign w:val="center"/>
          </w:tcPr>
          <w:p w14:paraId="690423AE" w14:textId="77777777" w:rsidR="003303F6" w:rsidRDefault="003303F6" w:rsidP="003303F6">
            <w:pPr>
              <w:pStyle w:val="NoSpacing"/>
              <w:jc w:val="center"/>
              <w:rPr>
                <w:rFonts w:cstheme="minorHAnsi"/>
                <w:sz w:val="20"/>
                <w:szCs w:val="20"/>
              </w:rPr>
            </w:pPr>
            <w:r w:rsidRPr="005D3E3F">
              <w:rPr>
                <w:rFonts w:cstheme="minorHAnsi"/>
                <w:sz w:val="20"/>
                <w:szCs w:val="20"/>
              </w:rPr>
              <w:t>100%</w:t>
            </w:r>
          </w:p>
          <w:p w14:paraId="0CD050F9" w14:textId="5ED9ACF7" w:rsidR="003844BF" w:rsidRPr="005D3E3F" w:rsidRDefault="003844BF" w:rsidP="003303F6">
            <w:pPr>
              <w:pStyle w:val="NoSpacing"/>
              <w:jc w:val="center"/>
              <w:rPr>
                <w:sz w:val="20"/>
                <w:szCs w:val="20"/>
              </w:rPr>
            </w:pPr>
            <w:r>
              <w:rPr>
                <w:rFonts w:cstheme="minorHAnsi"/>
                <w:sz w:val="20"/>
                <w:szCs w:val="20"/>
              </w:rPr>
              <w:t>100%</w:t>
            </w:r>
          </w:p>
        </w:tc>
      </w:tr>
      <w:tr w:rsidR="003303F6" w:rsidRPr="005D3E3F" w14:paraId="155902C3" w14:textId="77777777" w:rsidTr="00765E5F">
        <w:tc>
          <w:tcPr>
            <w:tcW w:w="835" w:type="pct"/>
            <w:vMerge/>
          </w:tcPr>
          <w:p w14:paraId="71810B1C" w14:textId="52B1A954" w:rsidR="003303F6" w:rsidRPr="005D3E3F" w:rsidRDefault="003303F6" w:rsidP="003303F6">
            <w:pPr>
              <w:pStyle w:val="NoSpacing"/>
              <w:rPr>
                <w:sz w:val="20"/>
                <w:szCs w:val="20"/>
              </w:rPr>
            </w:pPr>
          </w:p>
        </w:tc>
        <w:tc>
          <w:tcPr>
            <w:tcW w:w="522" w:type="pct"/>
            <w:vMerge/>
            <w:shd w:val="clear" w:color="auto" w:fill="auto"/>
            <w:vAlign w:val="center"/>
          </w:tcPr>
          <w:p w14:paraId="7E94275E" w14:textId="77777777" w:rsidR="003303F6" w:rsidRPr="005D3E3F" w:rsidRDefault="003303F6" w:rsidP="003303F6">
            <w:pPr>
              <w:pStyle w:val="NoSpacing"/>
              <w:rPr>
                <w:sz w:val="20"/>
                <w:szCs w:val="20"/>
              </w:rPr>
            </w:pPr>
          </w:p>
        </w:tc>
        <w:tc>
          <w:tcPr>
            <w:tcW w:w="1381" w:type="pct"/>
          </w:tcPr>
          <w:p w14:paraId="14B742D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58C68DB"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76B17AE7" w14:textId="77777777" w:rsidR="003303F6" w:rsidRDefault="003844BF" w:rsidP="003844BF">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069F743A" w14:textId="11C4EFF9" w:rsidR="003844BF" w:rsidRPr="005D3E3F" w:rsidRDefault="003844BF" w:rsidP="003844BF">
            <w:pPr>
              <w:pStyle w:val="NoSpacing"/>
              <w:jc w:val="center"/>
              <w:rPr>
                <w:sz w:val="20"/>
                <w:szCs w:val="20"/>
              </w:rPr>
            </w:pPr>
            <w:r>
              <w:rPr>
                <w:sz w:val="20"/>
                <w:szCs w:val="20"/>
              </w:rPr>
              <w:t>3 of 3</w:t>
            </w:r>
          </w:p>
        </w:tc>
        <w:tc>
          <w:tcPr>
            <w:tcW w:w="735" w:type="pct"/>
            <w:vAlign w:val="center"/>
          </w:tcPr>
          <w:p w14:paraId="4B36E744" w14:textId="77777777" w:rsidR="003303F6" w:rsidRDefault="003303F6" w:rsidP="003303F6">
            <w:pPr>
              <w:pStyle w:val="NoSpacing"/>
              <w:jc w:val="center"/>
              <w:rPr>
                <w:rFonts w:cstheme="minorHAnsi"/>
                <w:sz w:val="20"/>
                <w:szCs w:val="20"/>
              </w:rPr>
            </w:pPr>
            <w:r w:rsidRPr="005D3E3F">
              <w:rPr>
                <w:rFonts w:cstheme="minorHAnsi"/>
                <w:sz w:val="20"/>
                <w:szCs w:val="20"/>
              </w:rPr>
              <w:t>100%</w:t>
            </w:r>
          </w:p>
          <w:p w14:paraId="2E3A804E" w14:textId="1453044E" w:rsidR="003844BF" w:rsidRPr="005D3E3F" w:rsidRDefault="003844BF" w:rsidP="003303F6">
            <w:pPr>
              <w:pStyle w:val="NoSpacing"/>
              <w:jc w:val="center"/>
              <w:rPr>
                <w:sz w:val="20"/>
                <w:szCs w:val="20"/>
              </w:rPr>
            </w:pPr>
            <w:r>
              <w:rPr>
                <w:rFonts w:cstheme="minorHAnsi"/>
                <w:sz w:val="20"/>
                <w:szCs w:val="20"/>
              </w:rPr>
              <w:t>100%</w:t>
            </w:r>
          </w:p>
        </w:tc>
      </w:tr>
      <w:tr w:rsidR="003303F6" w:rsidRPr="005D3E3F" w14:paraId="58D206B5" w14:textId="77777777" w:rsidTr="00765E5F">
        <w:tc>
          <w:tcPr>
            <w:tcW w:w="835" w:type="pct"/>
            <w:vMerge/>
          </w:tcPr>
          <w:p w14:paraId="12CB9ED3" w14:textId="77777777" w:rsidR="003303F6" w:rsidRPr="005D3E3F" w:rsidRDefault="003303F6" w:rsidP="003303F6">
            <w:pPr>
              <w:pStyle w:val="NoSpacing"/>
              <w:rPr>
                <w:sz w:val="20"/>
                <w:szCs w:val="20"/>
              </w:rPr>
            </w:pPr>
          </w:p>
        </w:tc>
        <w:tc>
          <w:tcPr>
            <w:tcW w:w="522" w:type="pct"/>
            <w:vMerge/>
            <w:shd w:val="clear" w:color="auto" w:fill="auto"/>
            <w:vAlign w:val="center"/>
          </w:tcPr>
          <w:p w14:paraId="2898D008" w14:textId="77777777" w:rsidR="003303F6" w:rsidRPr="005D3E3F" w:rsidRDefault="003303F6" w:rsidP="003303F6">
            <w:pPr>
              <w:pStyle w:val="NoSpacing"/>
              <w:rPr>
                <w:sz w:val="20"/>
                <w:szCs w:val="20"/>
              </w:rPr>
            </w:pPr>
          </w:p>
        </w:tc>
        <w:tc>
          <w:tcPr>
            <w:tcW w:w="1381" w:type="pct"/>
          </w:tcPr>
          <w:p w14:paraId="09719269"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50A6EE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4FD8EDB1" w14:textId="77777777" w:rsidR="003303F6" w:rsidRDefault="003303F6" w:rsidP="003303F6">
            <w:pPr>
              <w:pStyle w:val="NoSpacing"/>
              <w:jc w:val="center"/>
              <w:rPr>
                <w:sz w:val="20"/>
                <w:szCs w:val="20"/>
              </w:rPr>
            </w:pPr>
            <w:r w:rsidRPr="005D3E3F">
              <w:rPr>
                <w:sz w:val="20"/>
                <w:szCs w:val="20"/>
              </w:rPr>
              <w:t>Zero of 5</w:t>
            </w:r>
          </w:p>
          <w:p w14:paraId="5C4D8CED" w14:textId="50237278" w:rsidR="003844BF" w:rsidRPr="005D3E3F" w:rsidRDefault="003844BF" w:rsidP="003303F6">
            <w:pPr>
              <w:pStyle w:val="NoSpacing"/>
              <w:jc w:val="center"/>
              <w:rPr>
                <w:sz w:val="20"/>
                <w:szCs w:val="20"/>
              </w:rPr>
            </w:pPr>
            <w:r>
              <w:rPr>
                <w:sz w:val="20"/>
                <w:szCs w:val="20"/>
              </w:rPr>
              <w:t>Zero of 3</w:t>
            </w:r>
          </w:p>
        </w:tc>
        <w:tc>
          <w:tcPr>
            <w:tcW w:w="735" w:type="pct"/>
            <w:vAlign w:val="center"/>
          </w:tcPr>
          <w:p w14:paraId="7AEB5742"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2624475A" w14:textId="317F6DDF" w:rsidR="003844BF" w:rsidRPr="005D3E3F" w:rsidRDefault="003844BF" w:rsidP="003303F6">
            <w:pPr>
              <w:pStyle w:val="NoSpacing"/>
              <w:jc w:val="center"/>
              <w:rPr>
                <w:sz w:val="20"/>
                <w:szCs w:val="20"/>
              </w:rPr>
            </w:pPr>
            <w:r>
              <w:rPr>
                <w:rFonts w:cstheme="minorHAnsi"/>
                <w:sz w:val="20"/>
                <w:szCs w:val="20"/>
              </w:rPr>
              <w:t>0%</w:t>
            </w:r>
          </w:p>
        </w:tc>
      </w:tr>
      <w:tr w:rsidR="003303F6" w:rsidRPr="005D3E3F" w14:paraId="391A622D" w14:textId="77777777" w:rsidTr="00765E5F">
        <w:tc>
          <w:tcPr>
            <w:tcW w:w="835" w:type="pct"/>
            <w:vMerge/>
          </w:tcPr>
          <w:p w14:paraId="0C5844BE" w14:textId="77777777" w:rsidR="003303F6" w:rsidRPr="005D3E3F" w:rsidRDefault="003303F6" w:rsidP="003303F6">
            <w:pPr>
              <w:pStyle w:val="NoSpacing"/>
              <w:rPr>
                <w:sz w:val="20"/>
                <w:szCs w:val="20"/>
              </w:rPr>
            </w:pPr>
          </w:p>
        </w:tc>
        <w:tc>
          <w:tcPr>
            <w:tcW w:w="522" w:type="pct"/>
            <w:vMerge/>
            <w:shd w:val="clear" w:color="auto" w:fill="auto"/>
            <w:vAlign w:val="center"/>
          </w:tcPr>
          <w:p w14:paraId="3151F196" w14:textId="77777777" w:rsidR="003303F6" w:rsidRPr="005D3E3F" w:rsidRDefault="003303F6" w:rsidP="003303F6">
            <w:pPr>
              <w:pStyle w:val="NoSpacing"/>
              <w:rPr>
                <w:sz w:val="20"/>
                <w:szCs w:val="20"/>
              </w:rPr>
            </w:pPr>
          </w:p>
        </w:tc>
        <w:tc>
          <w:tcPr>
            <w:tcW w:w="1381" w:type="pct"/>
          </w:tcPr>
          <w:p w14:paraId="2FADC2B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812A072"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27345A85" w14:textId="77777777" w:rsidR="003303F6" w:rsidRDefault="003844BF" w:rsidP="003844BF">
            <w:pPr>
              <w:pStyle w:val="NoSpacing"/>
              <w:jc w:val="center"/>
              <w:rPr>
                <w:sz w:val="20"/>
                <w:szCs w:val="20"/>
              </w:rPr>
            </w:pPr>
            <w:r>
              <w:rPr>
                <w:sz w:val="20"/>
                <w:szCs w:val="20"/>
              </w:rPr>
              <w:t>3</w:t>
            </w:r>
            <w:r w:rsidR="003303F6" w:rsidRPr="005D3E3F">
              <w:rPr>
                <w:sz w:val="20"/>
                <w:szCs w:val="20"/>
              </w:rPr>
              <w:t xml:space="preserve"> of </w:t>
            </w:r>
            <w:r>
              <w:rPr>
                <w:sz w:val="20"/>
                <w:szCs w:val="20"/>
              </w:rPr>
              <w:t>6</w:t>
            </w:r>
          </w:p>
          <w:p w14:paraId="3DA20C55" w14:textId="62FF7E56" w:rsidR="003844BF" w:rsidRPr="005D3E3F" w:rsidRDefault="003844BF" w:rsidP="003844BF">
            <w:pPr>
              <w:pStyle w:val="NoSpacing"/>
              <w:jc w:val="center"/>
              <w:rPr>
                <w:sz w:val="20"/>
                <w:szCs w:val="20"/>
              </w:rPr>
            </w:pPr>
            <w:r>
              <w:rPr>
                <w:sz w:val="20"/>
                <w:szCs w:val="20"/>
              </w:rPr>
              <w:t>Zero of 5</w:t>
            </w:r>
          </w:p>
        </w:tc>
        <w:tc>
          <w:tcPr>
            <w:tcW w:w="735" w:type="pct"/>
            <w:vAlign w:val="center"/>
          </w:tcPr>
          <w:p w14:paraId="277E3019" w14:textId="77777777" w:rsidR="003844BF" w:rsidRDefault="003844BF" w:rsidP="003303F6">
            <w:pPr>
              <w:pStyle w:val="NoSpacing"/>
              <w:jc w:val="center"/>
              <w:rPr>
                <w:rFonts w:cstheme="minorHAnsi"/>
                <w:sz w:val="20"/>
                <w:szCs w:val="20"/>
              </w:rPr>
            </w:pPr>
            <w:r>
              <w:rPr>
                <w:rFonts w:cstheme="minorHAnsi"/>
                <w:sz w:val="20"/>
                <w:szCs w:val="20"/>
              </w:rPr>
              <w:t>50%</w:t>
            </w:r>
          </w:p>
          <w:p w14:paraId="0CBFE755"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1A5D38E0" w14:textId="77777777" w:rsidTr="00765E5F">
        <w:tc>
          <w:tcPr>
            <w:tcW w:w="835" w:type="pct"/>
            <w:vMerge/>
          </w:tcPr>
          <w:p w14:paraId="443517F6" w14:textId="2F07EED9" w:rsidR="003303F6" w:rsidRPr="005D3E3F" w:rsidRDefault="003303F6" w:rsidP="003303F6">
            <w:pPr>
              <w:pStyle w:val="NoSpacing"/>
              <w:rPr>
                <w:sz w:val="20"/>
                <w:szCs w:val="20"/>
              </w:rPr>
            </w:pPr>
          </w:p>
        </w:tc>
        <w:tc>
          <w:tcPr>
            <w:tcW w:w="522" w:type="pct"/>
            <w:vMerge/>
            <w:shd w:val="clear" w:color="auto" w:fill="auto"/>
            <w:vAlign w:val="center"/>
          </w:tcPr>
          <w:p w14:paraId="43E51A60" w14:textId="77777777" w:rsidR="003303F6" w:rsidRPr="005D3E3F" w:rsidRDefault="003303F6" w:rsidP="003303F6">
            <w:pPr>
              <w:pStyle w:val="NoSpacing"/>
              <w:rPr>
                <w:sz w:val="20"/>
                <w:szCs w:val="20"/>
              </w:rPr>
            </w:pPr>
          </w:p>
        </w:tc>
        <w:tc>
          <w:tcPr>
            <w:tcW w:w="1381" w:type="pct"/>
          </w:tcPr>
          <w:p w14:paraId="47319ED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5A70F92" w14:textId="77777777" w:rsidR="003303F6" w:rsidRPr="005D3E3F" w:rsidRDefault="003303F6" w:rsidP="00645425">
            <w:pPr>
              <w:pStyle w:val="NoSpacing"/>
              <w:jc w:val="center"/>
              <w:rPr>
                <w:sz w:val="20"/>
                <w:szCs w:val="20"/>
              </w:rPr>
            </w:pPr>
            <w:r w:rsidRPr="005D3E3F">
              <w:rPr>
                <w:rFonts w:cstheme="minorHAnsi"/>
                <w:sz w:val="20"/>
                <w:szCs w:val="20"/>
              </w:rPr>
              <w:t>&gt; 1.8 mg/L</w:t>
            </w:r>
            <w:r w:rsidR="00645425" w:rsidRPr="005D3E3F">
              <w:rPr>
                <w:rFonts w:cstheme="minorHAnsi"/>
                <w:sz w:val="20"/>
                <w:szCs w:val="20"/>
              </w:rPr>
              <w:t xml:space="preserve"> </w:t>
            </w:r>
            <w:r w:rsidR="00645425" w:rsidRPr="005D3E3F">
              <w:rPr>
                <w:rFonts w:cstheme="minorHAnsi"/>
                <w:sz w:val="20"/>
                <w:szCs w:val="20"/>
                <w:vertAlign w:val="subscript"/>
              </w:rPr>
              <w:t>a</w:t>
            </w:r>
          </w:p>
        </w:tc>
        <w:tc>
          <w:tcPr>
            <w:tcW w:w="810" w:type="pct"/>
            <w:vAlign w:val="center"/>
          </w:tcPr>
          <w:p w14:paraId="5E62C469" w14:textId="0E15D839" w:rsidR="003844BF" w:rsidRDefault="003844BF" w:rsidP="003303F6">
            <w:pPr>
              <w:pStyle w:val="NoSpacing"/>
              <w:jc w:val="center"/>
              <w:rPr>
                <w:sz w:val="20"/>
                <w:szCs w:val="20"/>
              </w:rPr>
            </w:pPr>
            <w:r>
              <w:rPr>
                <w:sz w:val="20"/>
                <w:szCs w:val="20"/>
              </w:rPr>
              <w:t>No Data</w:t>
            </w:r>
          </w:p>
          <w:p w14:paraId="050D24BE" w14:textId="7255C6F5" w:rsidR="003303F6" w:rsidRPr="005D3E3F" w:rsidRDefault="003303F6" w:rsidP="003844BF">
            <w:pPr>
              <w:pStyle w:val="NoSpacing"/>
              <w:jc w:val="center"/>
              <w:rPr>
                <w:sz w:val="20"/>
                <w:szCs w:val="20"/>
              </w:rPr>
            </w:pPr>
            <w:r w:rsidRPr="005D3E3F">
              <w:rPr>
                <w:sz w:val="20"/>
                <w:szCs w:val="20"/>
              </w:rPr>
              <w:t xml:space="preserve">Zero of </w:t>
            </w:r>
            <w:r w:rsidR="003844BF">
              <w:rPr>
                <w:sz w:val="20"/>
                <w:szCs w:val="20"/>
              </w:rPr>
              <w:t>5</w:t>
            </w:r>
          </w:p>
        </w:tc>
        <w:tc>
          <w:tcPr>
            <w:tcW w:w="735" w:type="pct"/>
            <w:vAlign w:val="center"/>
          </w:tcPr>
          <w:p w14:paraId="6447323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257C9AD8" w14:textId="77777777" w:rsidTr="00765E5F">
        <w:tc>
          <w:tcPr>
            <w:tcW w:w="835" w:type="pct"/>
            <w:vMerge/>
          </w:tcPr>
          <w:p w14:paraId="055BB043" w14:textId="77777777" w:rsidR="003303F6" w:rsidRPr="005D3E3F" w:rsidRDefault="003303F6" w:rsidP="003303F6">
            <w:pPr>
              <w:pStyle w:val="NoSpacing"/>
              <w:rPr>
                <w:sz w:val="20"/>
                <w:szCs w:val="20"/>
              </w:rPr>
            </w:pPr>
          </w:p>
        </w:tc>
        <w:tc>
          <w:tcPr>
            <w:tcW w:w="522" w:type="pct"/>
            <w:vMerge/>
            <w:shd w:val="clear" w:color="auto" w:fill="auto"/>
            <w:vAlign w:val="center"/>
          </w:tcPr>
          <w:p w14:paraId="2985A760" w14:textId="77777777" w:rsidR="003303F6" w:rsidRPr="005D3E3F" w:rsidRDefault="003303F6" w:rsidP="003303F6">
            <w:pPr>
              <w:pStyle w:val="NoSpacing"/>
              <w:rPr>
                <w:sz w:val="20"/>
                <w:szCs w:val="20"/>
              </w:rPr>
            </w:pPr>
          </w:p>
        </w:tc>
        <w:tc>
          <w:tcPr>
            <w:tcW w:w="1381" w:type="pct"/>
          </w:tcPr>
          <w:p w14:paraId="0772C7B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5964C060" w14:textId="77777777" w:rsidR="003303F6" w:rsidRPr="005D3E3F" w:rsidRDefault="003303F6" w:rsidP="003303F6">
            <w:pPr>
              <w:pStyle w:val="NoSpacing"/>
              <w:rPr>
                <w:sz w:val="20"/>
                <w:szCs w:val="20"/>
              </w:rPr>
            </w:pPr>
          </w:p>
        </w:tc>
        <w:tc>
          <w:tcPr>
            <w:tcW w:w="717" w:type="pct"/>
            <w:vAlign w:val="center"/>
          </w:tcPr>
          <w:p w14:paraId="0934F73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FFDF398" w14:textId="77777777" w:rsidR="003303F6" w:rsidRPr="005D3E3F" w:rsidRDefault="003303F6" w:rsidP="00645425">
            <w:pPr>
              <w:pStyle w:val="NoSpacing"/>
              <w:jc w:val="center"/>
              <w:rPr>
                <w:rFonts w:cstheme="minorHAnsi"/>
                <w:sz w:val="20"/>
                <w:szCs w:val="20"/>
              </w:rPr>
            </w:pPr>
            <w:r w:rsidRPr="005D3E3F">
              <w:rPr>
                <w:rFonts w:cstheme="minorHAnsi"/>
                <w:sz w:val="20"/>
                <w:szCs w:val="20"/>
              </w:rPr>
              <w:t>&gt;0.56 mg/L</w:t>
            </w:r>
            <w:r w:rsidR="00645425" w:rsidRPr="005D3E3F">
              <w:rPr>
                <w:rFonts w:cstheme="minorHAnsi"/>
                <w:sz w:val="20"/>
                <w:szCs w:val="20"/>
              </w:rPr>
              <w:t xml:space="preserve"> </w:t>
            </w:r>
            <w:r w:rsidR="00645425" w:rsidRPr="005D3E3F">
              <w:rPr>
                <w:rFonts w:cstheme="minorHAnsi"/>
                <w:sz w:val="20"/>
                <w:szCs w:val="20"/>
                <w:vertAlign w:val="subscript"/>
              </w:rPr>
              <w:t>b</w:t>
            </w:r>
          </w:p>
        </w:tc>
        <w:tc>
          <w:tcPr>
            <w:tcW w:w="810" w:type="pct"/>
            <w:vAlign w:val="center"/>
          </w:tcPr>
          <w:p w14:paraId="5C76E18A" w14:textId="4AF5D94B" w:rsidR="003303F6" w:rsidRPr="005D3E3F" w:rsidRDefault="003844BF" w:rsidP="003303F6">
            <w:pPr>
              <w:pStyle w:val="NoSpacing"/>
              <w:jc w:val="center"/>
              <w:rPr>
                <w:sz w:val="20"/>
                <w:szCs w:val="20"/>
              </w:rPr>
            </w:pPr>
            <w:r>
              <w:rPr>
                <w:sz w:val="20"/>
                <w:szCs w:val="20"/>
              </w:rPr>
              <w:t xml:space="preserve">6 </w:t>
            </w:r>
            <w:r w:rsidR="003303F6" w:rsidRPr="005D3E3F">
              <w:rPr>
                <w:sz w:val="20"/>
                <w:szCs w:val="20"/>
              </w:rPr>
              <w:t xml:space="preserve">of </w:t>
            </w:r>
            <w:r>
              <w:rPr>
                <w:sz w:val="20"/>
                <w:szCs w:val="20"/>
              </w:rPr>
              <w:t>6</w:t>
            </w:r>
          </w:p>
          <w:p w14:paraId="57B7445F" w14:textId="422DD371" w:rsidR="003303F6" w:rsidRPr="005D3E3F" w:rsidRDefault="003844BF" w:rsidP="003844BF">
            <w:pPr>
              <w:pStyle w:val="NoSpacing"/>
              <w:jc w:val="center"/>
              <w:rPr>
                <w:sz w:val="20"/>
                <w:szCs w:val="20"/>
              </w:rPr>
            </w:pPr>
            <w:r>
              <w:rPr>
                <w:sz w:val="20"/>
                <w:szCs w:val="20"/>
              </w:rPr>
              <w:t>3</w:t>
            </w:r>
            <w:r w:rsidR="003303F6" w:rsidRPr="005D3E3F">
              <w:rPr>
                <w:sz w:val="20"/>
                <w:szCs w:val="20"/>
              </w:rPr>
              <w:t xml:space="preserve"> of </w:t>
            </w:r>
            <w:r>
              <w:rPr>
                <w:sz w:val="20"/>
                <w:szCs w:val="20"/>
              </w:rPr>
              <w:t>3</w:t>
            </w:r>
          </w:p>
        </w:tc>
        <w:tc>
          <w:tcPr>
            <w:tcW w:w="735" w:type="pct"/>
            <w:vAlign w:val="center"/>
          </w:tcPr>
          <w:p w14:paraId="2CC6D72A" w14:textId="731565C6" w:rsidR="003303F6" w:rsidRPr="005D3E3F" w:rsidRDefault="003844BF"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63393A4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tc>
      </w:tr>
      <w:tr w:rsidR="003303F6" w:rsidRPr="005D3E3F" w14:paraId="3975DB5F" w14:textId="77777777" w:rsidTr="00765E5F">
        <w:tc>
          <w:tcPr>
            <w:tcW w:w="835" w:type="pct"/>
            <w:vMerge/>
          </w:tcPr>
          <w:p w14:paraId="384D1208" w14:textId="77777777" w:rsidR="003303F6" w:rsidRPr="005D3E3F" w:rsidRDefault="003303F6" w:rsidP="003303F6">
            <w:pPr>
              <w:pStyle w:val="NoSpacing"/>
              <w:rPr>
                <w:sz w:val="20"/>
                <w:szCs w:val="20"/>
              </w:rPr>
            </w:pPr>
          </w:p>
        </w:tc>
        <w:tc>
          <w:tcPr>
            <w:tcW w:w="522" w:type="pct"/>
            <w:vMerge/>
            <w:shd w:val="clear" w:color="auto" w:fill="auto"/>
            <w:vAlign w:val="center"/>
          </w:tcPr>
          <w:p w14:paraId="7FB99445" w14:textId="77777777" w:rsidR="003303F6" w:rsidRPr="005D3E3F" w:rsidRDefault="003303F6" w:rsidP="003303F6">
            <w:pPr>
              <w:pStyle w:val="NoSpacing"/>
              <w:rPr>
                <w:sz w:val="20"/>
                <w:szCs w:val="20"/>
              </w:rPr>
            </w:pPr>
          </w:p>
        </w:tc>
        <w:tc>
          <w:tcPr>
            <w:tcW w:w="1381" w:type="pct"/>
          </w:tcPr>
          <w:p w14:paraId="0D7A135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F444586" w14:textId="77777777" w:rsidR="003303F6" w:rsidRPr="005D3E3F" w:rsidRDefault="003303F6" w:rsidP="00645425">
            <w:pPr>
              <w:pStyle w:val="NoSpacing"/>
              <w:jc w:val="center"/>
              <w:rPr>
                <w:rFonts w:cstheme="minorHAnsi"/>
                <w:sz w:val="20"/>
                <w:szCs w:val="20"/>
                <w:vertAlign w:val="subscript"/>
              </w:rPr>
            </w:pPr>
            <w:r w:rsidRPr="005D3E3F">
              <w:rPr>
                <w:rFonts w:cstheme="minorHAnsi"/>
                <w:sz w:val="20"/>
                <w:szCs w:val="20"/>
              </w:rPr>
              <w:t>&gt; 0.037 mg/L</w:t>
            </w:r>
            <w:r w:rsidR="00645425" w:rsidRPr="005D3E3F">
              <w:rPr>
                <w:rFonts w:cstheme="minorHAnsi"/>
                <w:sz w:val="20"/>
                <w:szCs w:val="20"/>
              </w:rPr>
              <w:t xml:space="preserve"> </w:t>
            </w:r>
            <w:r w:rsidR="00645425" w:rsidRPr="005D3E3F">
              <w:rPr>
                <w:rFonts w:cstheme="minorHAnsi"/>
                <w:sz w:val="20"/>
                <w:szCs w:val="20"/>
                <w:vertAlign w:val="subscript"/>
              </w:rPr>
              <w:t>c</w:t>
            </w:r>
          </w:p>
          <w:p w14:paraId="192BEE83" w14:textId="77777777" w:rsidR="00645425" w:rsidRPr="005D3E3F" w:rsidRDefault="00E77E4C" w:rsidP="00645425">
            <w:pPr>
              <w:pStyle w:val="NoSpacing"/>
              <w:jc w:val="center"/>
              <w:rPr>
                <w:rFonts w:cstheme="minorHAnsi"/>
                <w:sz w:val="20"/>
                <w:szCs w:val="20"/>
              </w:rPr>
            </w:pPr>
            <w:r w:rsidRPr="005D3E3F">
              <w:rPr>
                <w:rFonts w:cstheme="minorHAnsi"/>
                <w:sz w:val="20"/>
                <w:szCs w:val="20"/>
              </w:rPr>
              <w:t>&gt;</w:t>
            </w:r>
            <w:r w:rsidR="00645425" w:rsidRPr="005D3E3F">
              <w:rPr>
                <w:rFonts w:cstheme="minorHAnsi"/>
                <w:sz w:val="20"/>
                <w:szCs w:val="20"/>
              </w:rPr>
              <w:t xml:space="preserve">0.09 mg/L </w:t>
            </w:r>
            <w:r w:rsidR="00645425" w:rsidRPr="005D3E3F">
              <w:rPr>
                <w:rFonts w:cstheme="minorHAnsi"/>
                <w:sz w:val="20"/>
                <w:szCs w:val="20"/>
                <w:vertAlign w:val="subscript"/>
              </w:rPr>
              <w:t>d</w:t>
            </w:r>
          </w:p>
        </w:tc>
        <w:tc>
          <w:tcPr>
            <w:tcW w:w="810" w:type="pct"/>
            <w:vAlign w:val="center"/>
          </w:tcPr>
          <w:p w14:paraId="16EE40F6" w14:textId="4D3EE3B9" w:rsidR="003844BF" w:rsidRDefault="003844BF" w:rsidP="003303F6">
            <w:pPr>
              <w:pStyle w:val="NoSpacing"/>
              <w:jc w:val="center"/>
              <w:rPr>
                <w:sz w:val="20"/>
                <w:szCs w:val="20"/>
              </w:rPr>
            </w:pPr>
            <w:r>
              <w:rPr>
                <w:sz w:val="20"/>
                <w:szCs w:val="20"/>
              </w:rPr>
              <w:t>6 of 6</w:t>
            </w:r>
          </w:p>
          <w:p w14:paraId="4569E058" w14:textId="77777777" w:rsidR="003303F6" w:rsidRDefault="003303F6" w:rsidP="003303F6">
            <w:pPr>
              <w:pStyle w:val="NoSpacing"/>
              <w:jc w:val="center"/>
              <w:rPr>
                <w:sz w:val="20"/>
                <w:szCs w:val="20"/>
              </w:rPr>
            </w:pPr>
            <w:r w:rsidRPr="005D3E3F">
              <w:rPr>
                <w:sz w:val="20"/>
                <w:szCs w:val="20"/>
              </w:rPr>
              <w:t>5 of 5</w:t>
            </w:r>
          </w:p>
          <w:p w14:paraId="6CB702EA" w14:textId="43F7C391" w:rsidR="003844BF" w:rsidRPr="005D3E3F" w:rsidRDefault="003844BF" w:rsidP="003303F6">
            <w:pPr>
              <w:pStyle w:val="NoSpacing"/>
              <w:jc w:val="center"/>
              <w:rPr>
                <w:sz w:val="20"/>
                <w:szCs w:val="20"/>
              </w:rPr>
            </w:pPr>
            <w:r>
              <w:rPr>
                <w:sz w:val="20"/>
                <w:szCs w:val="20"/>
              </w:rPr>
              <w:t>3 of 6</w:t>
            </w:r>
          </w:p>
          <w:p w14:paraId="09D0781F" w14:textId="72CE3AE9" w:rsidR="00645425" w:rsidRPr="005D3E3F" w:rsidRDefault="003844BF" w:rsidP="003303F6">
            <w:pPr>
              <w:pStyle w:val="NoSpacing"/>
              <w:jc w:val="center"/>
              <w:rPr>
                <w:sz w:val="20"/>
                <w:szCs w:val="20"/>
              </w:rPr>
            </w:pPr>
            <w:r>
              <w:rPr>
                <w:sz w:val="20"/>
                <w:szCs w:val="20"/>
              </w:rPr>
              <w:t>3</w:t>
            </w:r>
            <w:r w:rsidR="00645425" w:rsidRPr="005D3E3F">
              <w:rPr>
                <w:sz w:val="20"/>
                <w:szCs w:val="20"/>
              </w:rPr>
              <w:t xml:space="preserve"> of 5</w:t>
            </w:r>
          </w:p>
        </w:tc>
        <w:tc>
          <w:tcPr>
            <w:tcW w:w="735" w:type="pct"/>
            <w:vAlign w:val="center"/>
          </w:tcPr>
          <w:p w14:paraId="1D9D032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6426D8DD" w14:textId="77777777" w:rsidR="00645425" w:rsidRDefault="003844BF" w:rsidP="003303F6">
            <w:pPr>
              <w:pStyle w:val="NoSpacing"/>
              <w:jc w:val="center"/>
              <w:rPr>
                <w:rFonts w:cstheme="minorHAnsi"/>
                <w:sz w:val="20"/>
                <w:szCs w:val="20"/>
              </w:rPr>
            </w:pPr>
            <w:r>
              <w:rPr>
                <w:rFonts w:cstheme="minorHAnsi"/>
                <w:sz w:val="20"/>
                <w:szCs w:val="20"/>
              </w:rPr>
              <w:t>10</w:t>
            </w:r>
            <w:r w:rsidR="00645425" w:rsidRPr="005D3E3F">
              <w:rPr>
                <w:rFonts w:cstheme="minorHAnsi"/>
                <w:sz w:val="20"/>
                <w:szCs w:val="20"/>
              </w:rPr>
              <w:t>0%</w:t>
            </w:r>
          </w:p>
          <w:p w14:paraId="415A7059" w14:textId="77777777" w:rsidR="003844BF" w:rsidRDefault="003844BF" w:rsidP="003303F6">
            <w:pPr>
              <w:pStyle w:val="NoSpacing"/>
              <w:jc w:val="center"/>
              <w:rPr>
                <w:rFonts w:cstheme="minorHAnsi"/>
                <w:sz w:val="20"/>
                <w:szCs w:val="20"/>
              </w:rPr>
            </w:pPr>
            <w:r>
              <w:rPr>
                <w:rFonts w:cstheme="minorHAnsi"/>
                <w:sz w:val="20"/>
                <w:szCs w:val="20"/>
              </w:rPr>
              <w:t>50%</w:t>
            </w:r>
          </w:p>
          <w:p w14:paraId="2B8F7485" w14:textId="7D5173AB" w:rsidR="003844BF" w:rsidRPr="005D3E3F" w:rsidRDefault="003844BF" w:rsidP="003303F6">
            <w:pPr>
              <w:pStyle w:val="NoSpacing"/>
              <w:jc w:val="center"/>
              <w:rPr>
                <w:rFonts w:cstheme="minorHAnsi"/>
                <w:sz w:val="20"/>
                <w:szCs w:val="20"/>
              </w:rPr>
            </w:pPr>
            <w:r>
              <w:rPr>
                <w:rFonts w:cstheme="minorHAnsi"/>
                <w:sz w:val="20"/>
                <w:szCs w:val="20"/>
              </w:rPr>
              <w:t>60%</w:t>
            </w:r>
          </w:p>
        </w:tc>
      </w:tr>
      <w:tr w:rsidR="003303F6" w:rsidRPr="005D3E3F" w14:paraId="4CB2BD7C" w14:textId="77777777" w:rsidTr="00765E5F">
        <w:tc>
          <w:tcPr>
            <w:tcW w:w="835" w:type="pct"/>
            <w:vMerge/>
          </w:tcPr>
          <w:p w14:paraId="796DA92B" w14:textId="4594ECE9" w:rsidR="003303F6" w:rsidRPr="005D3E3F" w:rsidRDefault="003303F6" w:rsidP="003303F6">
            <w:pPr>
              <w:pStyle w:val="NoSpacing"/>
              <w:rPr>
                <w:sz w:val="20"/>
                <w:szCs w:val="20"/>
              </w:rPr>
            </w:pPr>
          </w:p>
        </w:tc>
        <w:tc>
          <w:tcPr>
            <w:tcW w:w="522" w:type="pct"/>
            <w:vMerge/>
            <w:shd w:val="clear" w:color="auto" w:fill="auto"/>
            <w:vAlign w:val="center"/>
          </w:tcPr>
          <w:p w14:paraId="7EFFD8C5" w14:textId="77777777" w:rsidR="003303F6" w:rsidRPr="005D3E3F" w:rsidRDefault="003303F6" w:rsidP="003303F6">
            <w:pPr>
              <w:pStyle w:val="NoSpacing"/>
              <w:rPr>
                <w:sz w:val="20"/>
                <w:szCs w:val="20"/>
              </w:rPr>
            </w:pPr>
          </w:p>
        </w:tc>
        <w:tc>
          <w:tcPr>
            <w:tcW w:w="1381" w:type="pct"/>
          </w:tcPr>
          <w:p w14:paraId="382BEB0A"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7E4A0A6" w14:textId="77777777" w:rsidR="003303F6" w:rsidRPr="005D3E3F" w:rsidRDefault="00645425"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vAlign w:val="center"/>
          </w:tcPr>
          <w:p w14:paraId="68F3B4C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86A2FA5"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78255AF" w14:textId="77777777" w:rsidTr="00765E5F">
        <w:tc>
          <w:tcPr>
            <w:tcW w:w="835" w:type="pct"/>
            <w:vMerge w:val="restart"/>
          </w:tcPr>
          <w:p w14:paraId="001C1126"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4FCA7CC6" w14:textId="77777777" w:rsidR="003303F6" w:rsidRPr="005D3E3F" w:rsidRDefault="003303F6" w:rsidP="003303F6">
            <w:pPr>
              <w:pStyle w:val="NoSpacing"/>
              <w:rPr>
                <w:sz w:val="20"/>
                <w:szCs w:val="20"/>
              </w:rPr>
            </w:pPr>
            <w:r w:rsidRPr="005D3E3F">
              <w:rPr>
                <w:sz w:val="20"/>
                <w:szCs w:val="20"/>
              </w:rPr>
              <w:t>LON1</w:t>
            </w:r>
          </w:p>
          <w:p w14:paraId="2621AAF3" w14:textId="77777777" w:rsidR="003303F6" w:rsidRPr="005D3E3F" w:rsidRDefault="003303F6" w:rsidP="003303F6">
            <w:pPr>
              <w:pStyle w:val="NoSpacing"/>
              <w:rPr>
                <w:sz w:val="20"/>
                <w:szCs w:val="20"/>
              </w:rPr>
            </w:pPr>
            <w:r w:rsidRPr="005D3E3F">
              <w:rPr>
                <w:sz w:val="20"/>
                <w:szCs w:val="20"/>
              </w:rPr>
              <w:t>(2008)</w:t>
            </w:r>
          </w:p>
        </w:tc>
        <w:tc>
          <w:tcPr>
            <w:tcW w:w="1381" w:type="pct"/>
          </w:tcPr>
          <w:p w14:paraId="74A7E72B"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85C53FB"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06293F02" w14:textId="77777777" w:rsidR="003303F6" w:rsidRDefault="000E7B41" w:rsidP="003844BF">
            <w:pPr>
              <w:pStyle w:val="NoSpacing"/>
              <w:jc w:val="center"/>
              <w:rPr>
                <w:sz w:val="20"/>
                <w:szCs w:val="20"/>
              </w:rPr>
            </w:pPr>
            <w:r w:rsidRPr="005D3E3F">
              <w:rPr>
                <w:sz w:val="20"/>
                <w:szCs w:val="20"/>
              </w:rPr>
              <w:t>Zero</w:t>
            </w:r>
            <w:r w:rsidR="003303F6" w:rsidRPr="005D3E3F">
              <w:rPr>
                <w:sz w:val="20"/>
                <w:szCs w:val="20"/>
              </w:rPr>
              <w:t xml:space="preserve"> of </w:t>
            </w:r>
            <w:r w:rsidR="003844BF">
              <w:rPr>
                <w:sz w:val="20"/>
                <w:szCs w:val="20"/>
              </w:rPr>
              <w:t>2</w:t>
            </w:r>
          </w:p>
          <w:p w14:paraId="390EABA9" w14:textId="28E6A5BA" w:rsidR="003844BF" w:rsidRPr="005D3E3F" w:rsidRDefault="003844BF" w:rsidP="003844BF">
            <w:pPr>
              <w:pStyle w:val="NoSpacing"/>
              <w:jc w:val="center"/>
              <w:rPr>
                <w:sz w:val="20"/>
                <w:szCs w:val="20"/>
              </w:rPr>
            </w:pPr>
            <w:r>
              <w:rPr>
                <w:sz w:val="20"/>
                <w:szCs w:val="20"/>
              </w:rPr>
              <w:t>No Data</w:t>
            </w:r>
          </w:p>
        </w:tc>
        <w:tc>
          <w:tcPr>
            <w:tcW w:w="735" w:type="pct"/>
            <w:vAlign w:val="center"/>
          </w:tcPr>
          <w:p w14:paraId="02DC465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BCA869" w14:textId="77777777" w:rsidTr="00765E5F">
        <w:tc>
          <w:tcPr>
            <w:tcW w:w="835" w:type="pct"/>
            <w:vMerge/>
          </w:tcPr>
          <w:p w14:paraId="3E1E06A0" w14:textId="7762EB37" w:rsidR="003303F6" w:rsidRPr="005D3E3F" w:rsidRDefault="003303F6" w:rsidP="003303F6">
            <w:pPr>
              <w:pStyle w:val="NoSpacing"/>
              <w:rPr>
                <w:sz w:val="20"/>
                <w:szCs w:val="20"/>
              </w:rPr>
            </w:pPr>
          </w:p>
        </w:tc>
        <w:tc>
          <w:tcPr>
            <w:tcW w:w="522" w:type="pct"/>
            <w:vMerge/>
            <w:shd w:val="clear" w:color="auto" w:fill="auto"/>
            <w:vAlign w:val="center"/>
          </w:tcPr>
          <w:p w14:paraId="20F0EFC2" w14:textId="77777777" w:rsidR="003303F6" w:rsidRPr="005D3E3F" w:rsidRDefault="003303F6" w:rsidP="003303F6">
            <w:pPr>
              <w:pStyle w:val="NoSpacing"/>
              <w:rPr>
                <w:sz w:val="20"/>
                <w:szCs w:val="20"/>
              </w:rPr>
            </w:pPr>
          </w:p>
        </w:tc>
        <w:tc>
          <w:tcPr>
            <w:tcW w:w="1381" w:type="pct"/>
          </w:tcPr>
          <w:p w14:paraId="562AB1D4"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3EF4EF60"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235 mpn/100 ml</w:t>
            </w:r>
          </w:p>
        </w:tc>
        <w:tc>
          <w:tcPr>
            <w:tcW w:w="810" w:type="pct"/>
            <w:vAlign w:val="center"/>
          </w:tcPr>
          <w:p w14:paraId="6A24C356" w14:textId="77777777" w:rsidR="003303F6" w:rsidRDefault="003844BF" w:rsidP="003844BF">
            <w:pPr>
              <w:pStyle w:val="NoSpacing"/>
              <w:jc w:val="center"/>
              <w:rPr>
                <w:sz w:val="20"/>
                <w:szCs w:val="20"/>
              </w:rPr>
            </w:pPr>
            <w:r>
              <w:rPr>
                <w:sz w:val="20"/>
                <w:szCs w:val="20"/>
              </w:rPr>
              <w:t>Zero</w:t>
            </w:r>
            <w:r w:rsidR="003303F6" w:rsidRPr="005D3E3F">
              <w:rPr>
                <w:sz w:val="20"/>
                <w:szCs w:val="20"/>
              </w:rPr>
              <w:t xml:space="preserve"> of </w:t>
            </w:r>
            <w:r>
              <w:rPr>
                <w:sz w:val="20"/>
                <w:szCs w:val="20"/>
              </w:rPr>
              <w:t>2</w:t>
            </w:r>
          </w:p>
          <w:p w14:paraId="55901C27" w14:textId="40D8126F" w:rsidR="003844BF" w:rsidRPr="005D3E3F" w:rsidRDefault="003844BF" w:rsidP="003844BF">
            <w:pPr>
              <w:pStyle w:val="NoSpacing"/>
              <w:jc w:val="center"/>
              <w:rPr>
                <w:sz w:val="20"/>
                <w:szCs w:val="20"/>
              </w:rPr>
            </w:pPr>
            <w:r>
              <w:rPr>
                <w:sz w:val="20"/>
                <w:szCs w:val="20"/>
              </w:rPr>
              <w:t>3 of 3</w:t>
            </w:r>
          </w:p>
        </w:tc>
        <w:tc>
          <w:tcPr>
            <w:tcW w:w="735" w:type="pct"/>
            <w:vAlign w:val="center"/>
          </w:tcPr>
          <w:p w14:paraId="3C517F72" w14:textId="77777777" w:rsidR="003303F6" w:rsidRDefault="003844BF" w:rsidP="003303F6">
            <w:pPr>
              <w:pStyle w:val="NoSpacing"/>
              <w:jc w:val="center"/>
              <w:rPr>
                <w:rFonts w:cstheme="minorHAnsi"/>
                <w:sz w:val="20"/>
                <w:szCs w:val="20"/>
              </w:rPr>
            </w:pPr>
            <w:r>
              <w:rPr>
                <w:rFonts w:cstheme="minorHAnsi"/>
                <w:sz w:val="20"/>
                <w:szCs w:val="20"/>
              </w:rPr>
              <w:t>0</w:t>
            </w:r>
            <w:r w:rsidR="003303F6" w:rsidRPr="005D3E3F">
              <w:rPr>
                <w:rFonts w:cstheme="minorHAnsi"/>
                <w:sz w:val="20"/>
                <w:szCs w:val="20"/>
              </w:rPr>
              <w:t>%</w:t>
            </w:r>
          </w:p>
          <w:p w14:paraId="1494DBB0" w14:textId="1D930EE2" w:rsidR="003844BF" w:rsidRPr="005D3E3F" w:rsidRDefault="003844BF" w:rsidP="003303F6">
            <w:pPr>
              <w:pStyle w:val="NoSpacing"/>
              <w:jc w:val="center"/>
              <w:rPr>
                <w:rFonts w:cstheme="minorHAnsi"/>
                <w:sz w:val="20"/>
                <w:szCs w:val="20"/>
              </w:rPr>
            </w:pPr>
            <w:r>
              <w:rPr>
                <w:rFonts w:cstheme="minorHAnsi"/>
                <w:sz w:val="20"/>
                <w:szCs w:val="20"/>
              </w:rPr>
              <w:t>100%</w:t>
            </w:r>
          </w:p>
        </w:tc>
      </w:tr>
      <w:tr w:rsidR="003303F6" w:rsidRPr="005D3E3F" w14:paraId="62B4A9D7" w14:textId="77777777" w:rsidTr="00765E5F">
        <w:tc>
          <w:tcPr>
            <w:tcW w:w="835" w:type="pct"/>
            <w:vMerge/>
          </w:tcPr>
          <w:p w14:paraId="399583D6" w14:textId="1F66ABC3" w:rsidR="003303F6" w:rsidRPr="005D3E3F" w:rsidRDefault="003303F6" w:rsidP="003303F6">
            <w:pPr>
              <w:pStyle w:val="NoSpacing"/>
              <w:rPr>
                <w:sz w:val="20"/>
                <w:szCs w:val="20"/>
              </w:rPr>
            </w:pPr>
          </w:p>
        </w:tc>
        <w:tc>
          <w:tcPr>
            <w:tcW w:w="522" w:type="pct"/>
            <w:vMerge/>
            <w:shd w:val="clear" w:color="auto" w:fill="auto"/>
            <w:vAlign w:val="center"/>
          </w:tcPr>
          <w:p w14:paraId="37EF6B5B" w14:textId="77777777" w:rsidR="003303F6" w:rsidRPr="005D3E3F" w:rsidRDefault="003303F6" w:rsidP="003303F6">
            <w:pPr>
              <w:pStyle w:val="NoSpacing"/>
              <w:rPr>
                <w:sz w:val="20"/>
                <w:szCs w:val="20"/>
              </w:rPr>
            </w:pPr>
          </w:p>
        </w:tc>
        <w:tc>
          <w:tcPr>
            <w:tcW w:w="1381" w:type="pct"/>
          </w:tcPr>
          <w:p w14:paraId="76F647E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130DAC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23E641D5" w14:textId="77777777" w:rsidR="003303F6" w:rsidRDefault="003303F6" w:rsidP="003844BF">
            <w:pPr>
              <w:pStyle w:val="NoSpacing"/>
              <w:jc w:val="center"/>
              <w:rPr>
                <w:sz w:val="20"/>
                <w:szCs w:val="20"/>
              </w:rPr>
            </w:pPr>
            <w:r w:rsidRPr="005D3E3F">
              <w:rPr>
                <w:sz w:val="20"/>
                <w:szCs w:val="20"/>
              </w:rPr>
              <w:t xml:space="preserve">Zero of </w:t>
            </w:r>
            <w:r w:rsidR="003844BF">
              <w:rPr>
                <w:sz w:val="20"/>
                <w:szCs w:val="20"/>
              </w:rPr>
              <w:t>2</w:t>
            </w:r>
          </w:p>
          <w:p w14:paraId="2A4511BB" w14:textId="48188129" w:rsidR="003844BF" w:rsidRPr="005D3E3F" w:rsidRDefault="003844BF" w:rsidP="003844BF">
            <w:pPr>
              <w:pStyle w:val="NoSpacing"/>
              <w:jc w:val="center"/>
              <w:rPr>
                <w:sz w:val="20"/>
                <w:szCs w:val="20"/>
              </w:rPr>
            </w:pPr>
            <w:r>
              <w:rPr>
                <w:sz w:val="20"/>
                <w:szCs w:val="20"/>
              </w:rPr>
              <w:t>Zero of 3</w:t>
            </w:r>
          </w:p>
        </w:tc>
        <w:tc>
          <w:tcPr>
            <w:tcW w:w="735" w:type="pct"/>
            <w:vAlign w:val="center"/>
          </w:tcPr>
          <w:p w14:paraId="36C5F0D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66DB0A5B" w14:textId="77777777" w:rsidTr="00765E5F">
        <w:tc>
          <w:tcPr>
            <w:tcW w:w="835" w:type="pct"/>
            <w:vMerge/>
          </w:tcPr>
          <w:p w14:paraId="47E4791E" w14:textId="537845BF" w:rsidR="003303F6" w:rsidRPr="005D3E3F" w:rsidRDefault="003303F6" w:rsidP="003303F6">
            <w:pPr>
              <w:pStyle w:val="NoSpacing"/>
              <w:rPr>
                <w:sz w:val="20"/>
                <w:szCs w:val="20"/>
              </w:rPr>
            </w:pPr>
          </w:p>
        </w:tc>
        <w:tc>
          <w:tcPr>
            <w:tcW w:w="522" w:type="pct"/>
            <w:vMerge/>
            <w:shd w:val="clear" w:color="auto" w:fill="auto"/>
            <w:vAlign w:val="center"/>
          </w:tcPr>
          <w:p w14:paraId="23074FD6" w14:textId="77777777" w:rsidR="003303F6" w:rsidRPr="005D3E3F" w:rsidRDefault="003303F6" w:rsidP="003303F6">
            <w:pPr>
              <w:pStyle w:val="NoSpacing"/>
              <w:rPr>
                <w:sz w:val="20"/>
                <w:szCs w:val="20"/>
              </w:rPr>
            </w:pPr>
          </w:p>
        </w:tc>
        <w:tc>
          <w:tcPr>
            <w:tcW w:w="1381" w:type="pct"/>
          </w:tcPr>
          <w:p w14:paraId="6A8E99B5"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BABB434"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gt; 158 mg/L</w:t>
            </w:r>
          </w:p>
        </w:tc>
        <w:tc>
          <w:tcPr>
            <w:tcW w:w="810" w:type="pct"/>
            <w:vAlign w:val="center"/>
          </w:tcPr>
          <w:p w14:paraId="6F1FD463" w14:textId="3323D9A5" w:rsidR="003844BF" w:rsidRDefault="003844BF" w:rsidP="003303F6">
            <w:pPr>
              <w:pStyle w:val="NoSpacing"/>
              <w:jc w:val="center"/>
              <w:rPr>
                <w:sz w:val="20"/>
                <w:szCs w:val="20"/>
              </w:rPr>
            </w:pPr>
            <w:r>
              <w:rPr>
                <w:sz w:val="20"/>
                <w:szCs w:val="20"/>
              </w:rPr>
              <w:t>Zero of 2</w:t>
            </w:r>
          </w:p>
          <w:p w14:paraId="052D2DF9"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01615634"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31495F55" w14:textId="0E34B267" w:rsidR="003844BF" w:rsidRPr="005D3E3F" w:rsidRDefault="003844BF" w:rsidP="003303F6">
            <w:pPr>
              <w:pStyle w:val="NoSpacing"/>
              <w:jc w:val="center"/>
              <w:rPr>
                <w:rFonts w:cstheme="minorHAnsi"/>
                <w:sz w:val="20"/>
                <w:szCs w:val="20"/>
              </w:rPr>
            </w:pPr>
            <w:r>
              <w:rPr>
                <w:rFonts w:cstheme="minorHAnsi"/>
                <w:sz w:val="20"/>
                <w:szCs w:val="20"/>
              </w:rPr>
              <w:t>0%</w:t>
            </w:r>
          </w:p>
        </w:tc>
      </w:tr>
      <w:tr w:rsidR="003303F6" w:rsidRPr="005D3E3F" w14:paraId="1F4B9844" w14:textId="77777777" w:rsidTr="00765E5F">
        <w:tc>
          <w:tcPr>
            <w:tcW w:w="835" w:type="pct"/>
            <w:vMerge/>
          </w:tcPr>
          <w:p w14:paraId="7C293406" w14:textId="77777777" w:rsidR="003303F6" w:rsidRPr="005D3E3F" w:rsidRDefault="003303F6" w:rsidP="003303F6">
            <w:pPr>
              <w:pStyle w:val="NoSpacing"/>
              <w:rPr>
                <w:sz w:val="20"/>
                <w:szCs w:val="20"/>
              </w:rPr>
            </w:pPr>
          </w:p>
        </w:tc>
        <w:tc>
          <w:tcPr>
            <w:tcW w:w="522" w:type="pct"/>
            <w:vMerge/>
            <w:shd w:val="clear" w:color="auto" w:fill="auto"/>
            <w:vAlign w:val="center"/>
          </w:tcPr>
          <w:p w14:paraId="53BDCAC1" w14:textId="77777777" w:rsidR="003303F6" w:rsidRPr="005D3E3F" w:rsidRDefault="003303F6" w:rsidP="003303F6">
            <w:pPr>
              <w:pStyle w:val="NoSpacing"/>
              <w:rPr>
                <w:sz w:val="20"/>
                <w:szCs w:val="20"/>
              </w:rPr>
            </w:pPr>
          </w:p>
        </w:tc>
        <w:tc>
          <w:tcPr>
            <w:tcW w:w="1381" w:type="pct"/>
          </w:tcPr>
          <w:p w14:paraId="331842A1"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4C0DF46" w14:textId="77777777" w:rsidR="003303F6" w:rsidRPr="005D3E3F" w:rsidRDefault="000E7B41"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36425087"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9182B8D"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A56834" w14:textId="77777777" w:rsidTr="00765E5F">
        <w:tc>
          <w:tcPr>
            <w:tcW w:w="835" w:type="pct"/>
            <w:vMerge/>
          </w:tcPr>
          <w:p w14:paraId="321D2C97" w14:textId="77777777" w:rsidR="003303F6" w:rsidRPr="005D3E3F" w:rsidRDefault="003303F6" w:rsidP="003303F6">
            <w:pPr>
              <w:pStyle w:val="NoSpacing"/>
              <w:rPr>
                <w:sz w:val="20"/>
                <w:szCs w:val="20"/>
              </w:rPr>
            </w:pPr>
          </w:p>
        </w:tc>
        <w:tc>
          <w:tcPr>
            <w:tcW w:w="522" w:type="pct"/>
            <w:vMerge/>
            <w:shd w:val="clear" w:color="auto" w:fill="auto"/>
            <w:vAlign w:val="center"/>
          </w:tcPr>
          <w:p w14:paraId="24446610" w14:textId="77777777" w:rsidR="003303F6" w:rsidRPr="005D3E3F" w:rsidRDefault="003303F6" w:rsidP="003303F6">
            <w:pPr>
              <w:pStyle w:val="NoSpacing"/>
              <w:rPr>
                <w:sz w:val="20"/>
                <w:szCs w:val="20"/>
              </w:rPr>
            </w:pPr>
          </w:p>
        </w:tc>
        <w:tc>
          <w:tcPr>
            <w:tcW w:w="1381" w:type="pct"/>
          </w:tcPr>
          <w:p w14:paraId="6F0C390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2F554E8" w14:textId="77777777" w:rsidR="003303F6" w:rsidRPr="005D3E3F" w:rsidRDefault="003303F6" w:rsidP="003303F6">
            <w:pPr>
              <w:pStyle w:val="NoSpacing"/>
              <w:rPr>
                <w:sz w:val="20"/>
                <w:szCs w:val="20"/>
              </w:rPr>
            </w:pPr>
          </w:p>
        </w:tc>
        <w:tc>
          <w:tcPr>
            <w:tcW w:w="717" w:type="pct"/>
            <w:vAlign w:val="center"/>
          </w:tcPr>
          <w:p w14:paraId="58C7102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67C2EFF8"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56 mg/L</w:t>
            </w:r>
            <w:r w:rsidR="000E7B41" w:rsidRPr="005D3E3F">
              <w:rPr>
                <w:rFonts w:cstheme="minorHAnsi"/>
                <w:sz w:val="20"/>
                <w:szCs w:val="20"/>
              </w:rPr>
              <w:t xml:space="preserve"> </w:t>
            </w:r>
            <w:r w:rsidR="000E7B41" w:rsidRPr="005D3E3F">
              <w:rPr>
                <w:rFonts w:cstheme="minorHAnsi"/>
                <w:sz w:val="20"/>
                <w:szCs w:val="20"/>
                <w:vertAlign w:val="subscript"/>
              </w:rPr>
              <w:t>b</w:t>
            </w:r>
          </w:p>
        </w:tc>
        <w:tc>
          <w:tcPr>
            <w:tcW w:w="810" w:type="pct"/>
            <w:vAlign w:val="center"/>
          </w:tcPr>
          <w:p w14:paraId="3C7CF474" w14:textId="125E664A" w:rsidR="003303F6" w:rsidRPr="005D3E3F" w:rsidRDefault="003844BF" w:rsidP="003303F6">
            <w:pPr>
              <w:pStyle w:val="NoSpacing"/>
              <w:jc w:val="center"/>
              <w:rPr>
                <w:sz w:val="20"/>
                <w:szCs w:val="20"/>
              </w:rPr>
            </w:pPr>
            <w:r>
              <w:rPr>
                <w:sz w:val="20"/>
                <w:szCs w:val="20"/>
              </w:rPr>
              <w:t>2</w:t>
            </w:r>
            <w:r w:rsidR="003303F6" w:rsidRPr="005D3E3F">
              <w:rPr>
                <w:sz w:val="20"/>
                <w:szCs w:val="20"/>
              </w:rPr>
              <w:t xml:space="preserve"> of</w:t>
            </w:r>
            <w:r>
              <w:rPr>
                <w:sz w:val="20"/>
                <w:szCs w:val="20"/>
              </w:rPr>
              <w:t xml:space="preserve"> 2</w:t>
            </w:r>
          </w:p>
          <w:p w14:paraId="20BAED8B" w14:textId="70544EFB" w:rsidR="003303F6" w:rsidRPr="005D3E3F" w:rsidRDefault="003844BF" w:rsidP="003844BF">
            <w:pPr>
              <w:pStyle w:val="NoSpacing"/>
              <w:jc w:val="center"/>
              <w:rPr>
                <w:sz w:val="20"/>
                <w:szCs w:val="20"/>
              </w:rPr>
            </w:pPr>
            <w:r>
              <w:rPr>
                <w:sz w:val="20"/>
                <w:szCs w:val="20"/>
              </w:rPr>
              <w:t>3</w:t>
            </w:r>
            <w:r w:rsidR="003303F6" w:rsidRPr="005D3E3F">
              <w:rPr>
                <w:sz w:val="20"/>
                <w:szCs w:val="20"/>
              </w:rPr>
              <w:t xml:space="preserve"> of </w:t>
            </w:r>
            <w:r>
              <w:rPr>
                <w:sz w:val="20"/>
                <w:szCs w:val="20"/>
              </w:rPr>
              <w:t>3</w:t>
            </w:r>
          </w:p>
        </w:tc>
        <w:tc>
          <w:tcPr>
            <w:tcW w:w="735" w:type="pct"/>
            <w:vAlign w:val="center"/>
          </w:tcPr>
          <w:p w14:paraId="3E37BA7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7AF8962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tc>
      </w:tr>
      <w:tr w:rsidR="003303F6" w:rsidRPr="005D3E3F" w14:paraId="39783836" w14:textId="77777777" w:rsidTr="00765E5F">
        <w:tc>
          <w:tcPr>
            <w:tcW w:w="835" w:type="pct"/>
            <w:vMerge/>
          </w:tcPr>
          <w:p w14:paraId="3D9B6D7B" w14:textId="77777777" w:rsidR="003303F6" w:rsidRPr="005D3E3F" w:rsidRDefault="003303F6" w:rsidP="003303F6">
            <w:pPr>
              <w:pStyle w:val="NoSpacing"/>
              <w:rPr>
                <w:sz w:val="20"/>
                <w:szCs w:val="20"/>
              </w:rPr>
            </w:pPr>
          </w:p>
        </w:tc>
        <w:tc>
          <w:tcPr>
            <w:tcW w:w="522" w:type="pct"/>
            <w:vMerge/>
            <w:shd w:val="clear" w:color="auto" w:fill="auto"/>
            <w:vAlign w:val="center"/>
          </w:tcPr>
          <w:p w14:paraId="0EC3D251" w14:textId="77777777" w:rsidR="003303F6" w:rsidRPr="005D3E3F" w:rsidRDefault="003303F6" w:rsidP="003303F6">
            <w:pPr>
              <w:pStyle w:val="NoSpacing"/>
              <w:rPr>
                <w:sz w:val="20"/>
                <w:szCs w:val="20"/>
              </w:rPr>
            </w:pPr>
          </w:p>
        </w:tc>
        <w:tc>
          <w:tcPr>
            <w:tcW w:w="1381" w:type="pct"/>
          </w:tcPr>
          <w:p w14:paraId="09681D9C"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A449547"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 0.037 mg/L</w:t>
            </w:r>
            <w:r w:rsidR="000E7B41" w:rsidRPr="005D3E3F">
              <w:rPr>
                <w:rFonts w:cstheme="minorHAnsi"/>
                <w:sz w:val="20"/>
                <w:szCs w:val="20"/>
              </w:rPr>
              <w:t xml:space="preserve"> </w:t>
            </w:r>
            <w:r w:rsidR="000E7B41" w:rsidRPr="005D3E3F">
              <w:rPr>
                <w:rFonts w:cstheme="minorHAnsi"/>
                <w:sz w:val="20"/>
                <w:szCs w:val="20"/>
                <w:vertAlign w:val="subscript"/>
              </w:rPr>
              <w:t>c</w:t>
            </w:r>
            <w:r w:rsidR="000E7B41" w:rsidRPr="005D3E3F">
              <w:rPr>
                <w:rFonts w:cstheme="minorHAnsi"/>
                <w:sz w:val="20"/>
                <w:szCs w:val="20"/>
              </w:rPr>
              <w:t xml:space="preserve"> &gt;0.09 mg/L </w:t>
            </w:r>
            <w:r w:rsidR="000E7B41" w:rsidRPr="005D3E3F">
              <w:rPr>
                <w:rFonts w:cstheme="minorHAnsi"/>
                <w:sz w:val="20"/>
                <w:szCs w:val="20"/>
                <w:vertAlign w:val="subscript"/>
              </w:rPr>
              <w:t>d</w:t>
            </w:r>
          </w:p>
        </w:tc>
        <w:tc>
          <w:tcPr>
            <w:tcW w:w="810" w:type="pct"/>
            <w:vAlign w:val="center"/>
          </w:tcPr>
          <w:p w14:paraId="341FBA0F" w14:textId="77777777" w:rsidR="003303F6" w:rsidRPr="005D3E3F" w:rsidRDefault="003303F6" w:rsidP="003303F6">
            <w:pPr>
              <w:pStyle w:val="NoSpacing"/>
              <w:jc w:val="center"/>
              <w:rPr>
                <w:sz w:val="20"/>
                <w:szCs w:val="20"/>
              </w:rPr>
            </w:pPr>
            <w:r w:rsidRPr="005D3E3F">
              <w:rPr>
                <w:sz w:val="20"/>
                <w:szCs w:val="20"/>
              </w:rPr>
              <w:t>2 of 2</w:t>
            </w:r>
          </w:p>
          <w:p w14:paraId="317170E0" w14:textId="0BAF6713" w:rsidR="000E7B41" w:rsidRDefault="003844BF" w:rsidP="003303F6">
            <w:pPr>
              <w:pStyle w:val="NoSpacing"/>
              <w:jc w:val="center"/>
              <w:rPr>
                <w:sz w:val="20"/>
                <w:szCs w:val="20"/>
              </w:rPr>
            </w:pPr>
            <w:r>
              <w:rPr>
                <w:sz w:val="20"/>
                <w:szCs w:val="20"/>
              </w:rPr>
              <w:t>5</w:t>
            </w:r>
            <w:r w:rsidR="000E7B41" w:rsidRPr="005D3E3F">
              <w:rPr>
                <w:sz w:val="20"/>
                <w:szCs w:val="20"/>
              </w:rPr>
              <w:t xml:space="preserve"> of </w:t>
            </w:r>
            <w:r>
              <w:rPr>
                <w:sz w:val="20"/>
                <w:szCs w:val="20"/>
              </w:rPr>
              <w:t>5</w:t>
            </w:r>
          </w:p>
          <w:p w14:paraId="68041EF5" w14:textId="7F7D037F" w:rsidR="003844BF" w:rsidRPr="005D3E3F" w:rsidRDefault="003844BF" w:rsidP="003844BF">
            <w:pPr>
              <w:pStyle w:val="NoSpacing"/>
              <w:jc w:val="center"/>
              <w:rPr>
                <w:sz w:val="20"/>
                <w:szCs w:val="20"/>
              </w:rPr>
            </w:pPr>
            <w:r>
              <w:rPr>
                <w:sz w:val="20"/>
                <w:szCs w:val="20"/>
              </w:rPr>
              <w:t>Zero</w:t>
            </w:r>
            <w:r w:rsidRPr="005D3E3F">
              <w:rPr>
                <w:sz w:val="20"/>
                <w:szCs w:val="20"/>
              </w:rPr>
              <w:t xml:space="preserve"> of </w:t>
            </w:r>
            <w:r>
              <w:rPr>
                <w:sz w:val="20"/>
                <w:szCs w:val="20"/>
              </w:rPr>
              <w:t>2</w:t>
            </w:r>
          </w:p>
          <w:p w14:paraId="40318F44" w14:textId="4A578CE5" w:rsidR="003844BF" w:rsidRPr="005D3E3F" w:rsidRDefault="003844BF" w:rsidP="003844BF">
            <w:pPr>
              <w:pStyle w:val="NoSpacing"/>
              <w:jc w:val="center"/>
              <w:rPr>
                <w:sz w:val="20"/>
                <w:szCs w:val="20"/>
              </w:rPr>
            </w:pPr>
            <w:r>
              <w:rPr>
                <w:sz w:val="20"/>
                <w:szCs w:val="20"/>
              </w:rPr>
              <w:t>4</w:t>
            </w:r>
            <w:r w:rsidRPr="005D3E3F">
              <w:rPr>
                <w:sz w:val="20"/>
                <w:szCs w:val="20"/>
              </w:rPr>
              <w:t xml:space="preserve"> of </w:t>
            </w:r>
            <w:r>
              <w:rPr>
                <w:sz w:val="20"/>
                <w:szCs w:val="20"/>
              </w:rPr>
              <w:t>5</w:t>
            </w:r>
          </w:p>
        </w:tc>
        <w:tc>
          <w:tcPr>
            <w:tcW w:w="735" w:type="pct"/>
            <w:vAlign w:val="center"/>
          </w:tcPr>
          <w:p w14:paraId="79FC1C44" w14:textId="77777777" w:rsidR="003844BF" w:rsidRDefault="003844BF" w:rsidP="003303F6">
            <w:pPr>
              <w:pStyle w:val="NoSpacing"/>
              <w:jc w:val="center"/>
              <w:rPr>
                <w:rFonts w:cstheme="minorHAnsi"/>
                <w:sz w:val="20"/>
                <w:szCs w:val="20"/>
              </w:rPr>
            </w:pPr>
            <w:r>
              <w:rPr>
                <w:rFonts w:cstheme="minorHAnsi"/>
                <w:sz w:val="20"/>
                <w:szCs w:val="20"/>
              </w:rPr>
              <w:t>100%</w:t>
            </w:r>
          </w:p>
          <w:p w14:paraId="4851F7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2B942D7C" w14:textId="77777777" w:rsidR="000E7B41" w:rsidRDefault="000E7B41" w:rsidP="003303F6">
            <w:pPr>
              <w:pStyle w:val="NoSpacing"/>
              <w:jc w:val="center"/>
              <w:rPr>
                <w:rFonts w:cstheme="minorHAnsi"/>
                <w:sz w:val="20"/>
                <w:szCs w:val="20"/>
              </w:rPr>
            </w:pPr>
            <w:r w:rsidRPr="005D3E3F">
              <w:rPr>
                <w:rFonts w:cstheme="minorHAnsi"/>
                <w:sz w:val="20"/>
                <w:szCs w:val="20"/>
              </w:rPr>
              <w:t>0%</w:t>
            </w:r>
          </w:p>
          <w:p w14:paraId="0BA0F8DF" w14:textId="6EA1ABA3" w:rsidR="003844BF" w:rsidRPr="005D3E3F" w:rsidRDefault="003844BF" w:rsidP="003303F6">
            <w:pPr>
              <w:pStyle w:val="NoSpacing"/>
              <w:jc w:val="center"/>
              <w:rPr>
                <w:rFonts w:cstheme="minorHAnsi"/>
                <w:sz w:val="20"/>
                <w:szCs w:val="20"/>
              </w:rPr>
            </w:pPr>
            <w:r>
              <w:rPr>
                <w:rFonts w:cstheme="minorHAnsi"/>
                <w:sz w:val="20"/>
                <w:szCs w:val="20"/>
              </w:rPr>
              <w:t>80%</w:t>
            </w:r>
          </w:p>
        </w:tc>
      </w:tr>
      <w:tr w:rsidR="003303F6" w:rsidRPr="005D3E3F" w14:paraId="081295AD" w14:textId="77777777" w:rsidTr="00765E5F">
        <w:tc>
          <w:tcPr>
            <w:tcW w:w="835" w:type="pct"/>
            <w:vMerge/>
          </w:tcPr>
          <w:p w14:paraId="5411481B" w14:textId="57D543BA" w:rsidR="003303F6" w:rsidRPr="005D3E3F" w:rsidRDefault="003303F6" w:rsidP="003303F6">
            <w:pPr>
              <w:pStyle w:val="NoSpacing"/>
              <w:rPr>
                <w:sz w:val="20"/>
                <w:szCs w:val="20"/>
              </w:rPr>
            </w:pPr>
          </w:p>
        </w:tc>
        <w:tc>
          <w:tcPr>
            <w:tcW w:w="522" w:type="pct"/>
            <w:vMerge/>
            <w:shd w:val="clear" w:color="auto" w:fill="auto"/>
            <w:vAlign w:val="center"/>
          </w:tcPr>
          <w:p w14:paraId="36082181" w14:textId="77777777" w:rsidR="003303F6" w:rsidRPr="005D3E3F" w:rsidRDefault="003303F6" w:rsidP="003303F6">
            <w:pPr>
              <w:pStyle w:val="NoSpacing"/>
              <w:rPr>
                <w:sz w:val="20"/>
                <w:szCs w:val="20"/>
              </w:rPr>
            </w:pPr>
          </w:p>
        </w:tc>
        <w:tc>
          <w:tcPr>
            <w:tcW w:w="1381" w:type="pct"/>
          </w:tcPr>
          <w:p w14:paraId="70FA28B4"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47F86F3C"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037 mg/L</w:t>
            </w:r>
            <w:r w:rsidR="000E7B41" w:rsidRPr="005D3E3F">
              <w:rPr>
                <w:rFonts w:cstheme="minorHAnsi"/>
                <w:sz w:val="20"/>
                <w:szCs w:val="20"/>
              </w:rPr>
              <w:t xml:space="preserve"> </w:t>
            </w:r>
            <w:r w:rsidR="000E7B41" w:rsidRPr="005D3E3F">
              <w:rPr>
                <w:rFonts w:cstheme="minorHAnsi"/>
                <w:sz w:val="20"/>
                <w:szCs w:val="20"/>
                <w:vertAlign w:val="subscript"/>
              </w:rPr>
              <w:t>e</w:t>
            </w:r>
          </w:p>
        </w:tc>
        <w:tc>
          <w:tcPr>
            <w:tcW w:w="810" w:type="pct"/>
            <w:vAlign w:val="center"/>
          </w:tcPr>
          <w:p w14:paraId="20D035BA"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EA9EDB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6421191" w14:textId="77777777" w:rsidTr="00765E5F">
        <w:tc>
          <w:tcPr>
            <w:tcW w:w="835" w:type="pct"/>
            <w:vMerge w:val="restart"/>
          </w:tcPr>
          <w:p w14:paraId="4C04C6DE" w14:textId="77777777" w:rsidR="003303F6" w:rsidRPr="005D3E3F" w:rsidRDefault="003303F6" w:rsidP="003303F6">
            <w:pPr>
              <w:pStyle w:val="NoSpacing"/>
              <w:rPr>
                <w:sz w:val="20"/>
                <w:szCs w:val="20"/>
              </w:rPr>
            </w:pPr>
            <w:r w:rsidRPr="005D3E3F">
              <w:rPr>
                <w:sz w:val="20"/>
                <w:szCs w:val="20"/>
              </w:rPr>
              <w:t>White River</w:t>
            </w:r>
          </w:p>
          <w:p w14:paraId="6E4E1540" w14:textId="77777777" w:rsidR="003303F6" w:rsidRPr="005D3E3F" w:rsidRDefault="003303F6" w:rsidP="003303F6">
            <w:pPr>
              <w:pStyle w:val="NoSpacing"/>
              <w:rPr>
                <w:sz w:val="20"/>
                <w:szCs w:val="20"/>
              </w:rPr>
            </w:pPr>
          </w:p>
        </w:tc>
        <w:tc>
          <w:tcPr>
            <w:tcW w:w="522" w:type="pct"/>
            <w:vMerge w:val="restart"/>
            <w:vAlign w:val="center"/>
          </w:tcPr>
          <w:p w14:paraId="449239F3" w14:textId="77777777" w:rsidR="003303F6" w:rsidRPr="005D3E3F" w:rsidRDefault="003303F6" w:rsidP="003303F6">
            <w:pPr>
              <w:pStyle w:val="NoSpacing"/>
              <w:rPr>
                <w:sz w:val="20"/>
                <w:szCs w:val="20"/>
              </w:rPr>
            </w:pPr>
            <w:r w:rsidRPr="005D3E3F">
              <w:rPr>
                <w:sz w:val="20"/>
                <w:szCs w:val="20"/>
              </w:rPr>
              <w:t>WHR4</w:t>
            </w:r>
          </w:p>
          <w:p w14:paraId="38C6094D" w14:textId="77777777" w:rsidR="00FB61B1" w:rsidRPr="005D3E3F" w:rsidRDefault="00FB61B1" w:rsidP="003303F6">
            <w:pPr>
              <w:pStyle w:val="NoSpacing"/>
              <w:rPr>
                <w:sz w:val="20"/>
                <w:szCs w:val="20"/>
              </w:rPr>
            </w:pPr>
            <w:r w:rsidRPr="005D3E3F">
              <w:rPr>
                <w:sz w:val="20"/>
                <w:szCs w:val="20"/>
              </w:rPr>
              <w:t>(2009)</w:t>
            </w:r>
          </w:p>
        </w:tc>
        <w:tc>
          <w:tcPr>
            <w:tcW w:w="1381" w:type="pct"/>
          </w:tcPr>
          <w:p w14:paraId="205FA9A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10FBA3D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6E0BBA7F" w14:textId="77777777" w:rsidR="003303F6" w:rsidRDefault="00414F17" w:rsidP="00414F17">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20C834FC" w14:textId="0937F29A" w:rsidR="00414F17" w:rsidRPr="005D3E3F" w:rsidRDefault="00414F17" w:rsidP="00414F17">
            <w:pPr>
              <w:pStyle w:val="NoSpacing"/>
              <w:jc w:val="center"/>
              <w:rPr>
                <w:sz w:val="20"/>
                <w:szCs w:val="20"/>
              </w:rPr>
            </w:pPr>
            <w:r>
              <w:rPr>
                <w:sz w:val="20"/>
                <w:szCs w:val="20"/>
              </w:rPr>
              <w:t>1 of 1</w:t>
            </w:r>
          </w:p>
        </w:tc>
        <w:tc>
          <w:tcPr>
            <w:tcW w:w="735" w:type="pct"/>
            <w:vAlign w:val="center"/>
          </w:tcPr>
          <w:p w14:paraId="7F0356A7" w14:textId="77777777" w:rsidR="003303F6" w:rsidRDefault="00414F17"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3BA579E5" w14:textId="3E204DDD" w:rsidR="00414F17" w:rsidRPr="005D3E3F" w:rsidRDefault="00414F17" w:rsidP="003303F6">
            <w:pPr>
              <w:pStyle w:val="NoSpacing"/>
              <w:jc w:val="center"/>
              <w:rPr>
                <w:rFonts w:cstheme="minorHAnsi"/>
                <w:sz w:val="20"/>
                <w:szCs w:val="20"/>
              </w:rPr>
            </w:pPr>
            <w:r>
              <w:rPr>
                <w:rFonts w:cstheme="minorHAnsi"/>
                <w:sz w:val="20"/>
                <w:szCs w:val="20"/>
              </w:rPr>
              <w:t>100%</w:t>
            </w:r>
          </w:p>
        </w:tc>
      </w:tr>
      <w:tr w:rsidR="003303F6" w:rsidRPr="005D3E3F" w14:paraId="66FD9B8E" w14:textId="77777777" w:rsidTr="00765E5F">
        <w:tc>
          <w:tcPr>
            <w:tcW w:w="835" w:type="pct"/>
            <w:vMerge/>
          </w:tcPr>
          <w:p w14:paraId="3FA8DD8A" w14:textId="52FE84C2" w:rsidR="003303F6" w:rsidRPr="005D3E3F" w:rsidRDefault="003303F6" w:rsidP="003303F6">
            <w:pPr>
              <w:pStyle w:val="NoSpacing"/>
              <w:rPr>
                <w:sz w:val="20"/>
                <w:szCs w:val="20"/>
              </w:rPr>
            </w:pPr>
          </w:p>
        </w:tc>
        <w:tc>
          <w:tcPr>
            <w:tcW w:w="522" w:type="pct"/>
            <w:vMerge/>
            <w:vAlign w:val="center"/>
          </w:tcPr>
          <w:p w14:paraId="4C47C642" w14:textId="77777777" w:rsidR="003303F6" w:rsidRPr="005D3E3F" w:rsidRDefault="003303F6" w:rsidP="003303F6">
            <w:pPr>
              <w:pStyle w:val="NoSpacing"/>
              <w:rPr>
                <w:sz w:val="20"/>
                <w:szCs w:val="20"/>
              </w:rPr>
            </w:pPr>
          </w:p>
        </w:tc>
        <w:tc>
          <w:tcPr>
            <w:tcW w:w="1381" w:type="pct"/>
          </w:tcPr>
          <w:p w14:paraId="788DA49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6CF14F03"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235 mpn/100 ml</w:t>
            </w:r>
          </w:p>
        </w:tc>
        <w:tc>
          <w:tcPr>
            <w:tcW w:w="810" w:type="pct"/>
            <w:vAlign w:val="center"/>
          </w:tcPr>
          <w:p w14:paraId="667945FA" w14:textId="7AF9C79F" w:rsidR="003303F6" w:rsidRDefault="00414F17" w:rsidP="00414F17">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00710B9F" w14:textId="7188A79C" w:rsidR="00414F17" w:rsidRPr="005D3E3F" w:rsidRDefault="00414F17" w:rsidP="00414F17">
            <w:pPr>
              <w:pStyle w:val="NoSpacing"/>
              <w:jc w:val="center"/>
              <w:rPr>
                <w:sz w:val="20"/>
                <w:szCs w:val="20"/>
              </w:rPr>
            </w:pPr>
            <w:r>
              <w:rPr>
                <w:sz w:val="20"/>
                <w:szCs w:val="20"/>
              </w:rPr>
              <w:t>2 of 3</w:t>
            </w:r>
          </w:p>
        </w:tc>
        <w:tc>
          <w:tcPr>
            <w:tcW w:w="735" w:type="pct"/>
            <w:vAlign w:val="center"/>
          </w:tcPr>
          <w:p w14:paraId="714077C4" w14:textId="77777777" w:rsidR="003303F6" w:rsidRDefault="00414F17"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0BD78B09" w14:textId="513F7FE1" w:rsidR="00414F17" w:rsidRPr="005D3E3F" w:rsidRDefault="00414F17" w:rsidP="003303F6">
            <w:pPr>
              <w:pStyle w:val="NoSpacing"/>
              <w:jc w:val="center"/>
              <w:rPr>
                <w:rFonts w:cstheme="minorHAnsi"/>
                <w:sz w:val="20"/>
                <w:szCs w:val="20"/>
              </w:rPr>
            </w:pPr>
            <w:r>
              <w:rPr>
                <w:rFonts w:cstheme="minorHAnsi"/>
                <w:sz w:val="20"/>
                <w:szCs w:val="20"/>
              </w:rPr>
              <w:t>67%</w:t>
            </w:r>
          </w:p>
        </w:tc>
      </w:tr>
      <w:tr w:rsidR="003303F6" w:rsidRPr="005D3E3F" w14:paraId="506C7503" w14:textId="77777777" w:rsidTr="00765E5F">
        <w:tc>
          <w:tcPr>
            <w:tcW w:w="835" w:type="pct"/>
            <w:vMerge/>
          </w:tcPr>
          <w:p w14:paraId="2A458046" w14:textId="557E8387" w:rsidR="003303F6" w:rsidRPr="005D3E3F" w:rsidRDefault="003303F6" w:rsidP="003303F6">
            <w:pPr>
              <w:pStyle w:val="NoSpacing"/>
              <w:rPr>
                <w:sz w:val="20"/>
                <w:szCs w:val="20"/>
              </w:rPr>
            </w:pPr>
          </w:p>
        </w:tc>
        <w:tc>
          <w:tcPr>
            <w:tcW w:w="522" w:type="pct"/>
            <w:vMerge/>
            <w:vAlign w:val="center"/>
          </w:tcPr>
          <w:p w14:paraId="4756CBF4" w14:textId="77777777" w:rsidR="003303F6" w:rsidRPr="005D3E3F" w:rsidRDefault="003303F6" w:rsidP="003303F6">
            <w:pPr>
              <w:pStyle w:val="NoSpacing"/>
              <w:rPr>
                <w:sz w:val="20"/>
                <w:szCs w:val="20"/>
              </w:rPr>
            </w:pPr>
          </w:p>
        </w:tc>
        <w:tc>
          <w:tcPr>
            <w:tcW w:w="1381" w:type="pct"/>
          </w:tcPr>
          <w:p w14:paraId="67DB374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5FE40D8F"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5400031B" w14:textId="77777777" w:rsidR="003303F6" w:rsidRDefault="003303F6" w:rsidP="00414F17">
            <w:pPr>
              <w:pStyle w:val="NoSpacing"/>
              <w:jc w:val="center"/>
              <w:rPr>
                <w:sz w:val="20"/>
                <w:szCs w:val="20"/>
              </w:rPr>
            </w:pPr>
            <w:r w:rsidRPr="005D3E3F">
              <w:rPr>
                <w:sz w:val="20"/>
                <w:szCs w:val="20"/>
              </w:rPr>
              <w:t xml:space="preserve">Zero of </w:t>
            </w:r>
            <w:r w:rsidR="00414F17">
              <w:rPr>
                <w:sz w:val="20"/>
                <w:szCs w:val="20"/>
              </w:rPr>
              <w:t>3</w:t>
            </w:r>
          </w:p>
          <w:p w14:paraId="4AE90954" w14:textId="2643B52F" w:rsidR="00414F17" w:rsidRPr="005D3E3F" w:rsidRDefault="00414F17" w:rsidP="00414F17">
            <w:pPr>
              <w:pStyle w:val="NoSpacing"/>
              <w:jc w:val="center"/>
              <w:rPr>
                <w:sz w:val="20"/>
                <w:szCs w:val="20"/>
              </w:rPr>
            </w:pPr>
            <w:r>
              <w:rPr>
                <w:sz w:val="20"/>
                <w:szCs w:val="20"/>
              </w:rPr>
              <w:t>Zero of 3</w:t>
            </w:r>
          </w:p>
        </w:tc>
        <w:tc>
          <w:tcPr>
            <w:tcW w:w="735" w:type="pct"/>
            <w:vAlign w:val="center"/>
          </w:tcPr>
          <w:p w14:paraId="0E8A99C7"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6917C84F" w14:textId="763A28A1" w:rsidR="00414F17" w:rsidRPr="005D3E3F" w:rsidRDefault="00414F17" w:rsidP="003303F6">
            <w:pPr>
              <w:pStyle w:val="NoSpacing"/>
              <w:jc w:val="center"/>
              <w:rPr>
                <w:rFonts w:cstheme="minorHAnsi"/>
                <w:sz w:val="20"/>
                <w:szCs w:val="20"/>
              </w:rPr>
            </w:pPr>
            <w:r>
              <w:rPr>
                <w:rFonts w:cstheme="minorHAnsi"/>
                <w:sz w:val="20"/>
                <w:szCs w:val="20"/>
              </w:rPr>
              <w:t>0%</w:t>
            </w:r>
          </w:p>
        </w:tc>
      </w:tr>
      <w:tr w:rsidR="003303F6" w:rsidRPr="005D3E3F" w14:paraId="330E6CBF" w14:textId="77777777" w:rsidTr="00765E5F">
        <w:tc>
          <w:tcPr>
            <w:tcW w:w="835" w:type="pct"/>
            <w:vMerge/>
          </w:tcPr>
          <w:p w14:paraId="6BD1C6A9" w14:textId="1F8401BF" w:rsidR="003303F6" w:rsidRPr="005D3E3F" w:rsidRDefault="003303F6" w:rsidP="003303F6">
            <w:pPr>
              <w:pStyle w:val="NoSpacing"/>
              <w:rPr>
                <w:sz w:val="20"/>
                <w:szCs w:val="20"/>
              </w:rPr>
            </w:pPr>
          </w:p>
        </w:tc>
        <w:tc>
          <w:tcPr>
            <w:tcW w:w="522" w:type="pct"/>
            <w:vMerge/>
            <w:vAlign w:val="center"/>
          </w:tcPr>
          <w:p w14:paraId="69BF21AD" w14:textId="77777777" w:rsidR="003303F6" w:rsidRPr="005D3E3F" w:rsidRDefault="003303F6" w:rsidP="003303F6">
            <w:pPr>
              <w:pStyle w:val="NoSpacing"/>
              <w:rPr>
                <w:sz w:val="20"/>
                <w:szCs w:val="20"/>
              </w:rPr>
            </w:pPr>
          </w:p>
        </w:tc>
        <w:tc>
          <w:tcPr>
            <w:tcW w:w="1381" w:type="pct"/>
          </w:tcPr>
          <w:p w14:paraId="647BD36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D6AAD73" w14:textId="12148866" w:rsidR="003303F6" w:rsidRPr="005D3E3F" w:rsidRDefault="003303F6" w:rsidP="00414F17">
            <w:pPr>
              <w:pStyle w:val="NoSpacing"/>
              <w:jc w:val="center"/>
              <w:rPr>
                <w:rFonts w:cstheme="minorHAnsi"/>
                <w:sz w:val="20"/>
                <w:szCs w:val="20"/>
              </w:rPr>
            </w:pPr>
            <w:r w:rsidRPr="005D3E3F">
              <w:rPr>
                <w:rFonts w:ascii="Calibri" w:hAnsi="Calibri"/>
                <w:sz w:val="20"/>
                <w:szCs w:val="20"/>
              </w:rPr>
              <w:t xml:space="preserve">  &gt; </w:t>
            </w:r>
            <w:r w:rsidR="00414F17">
              <w:rPr>
                <w:rFonts w:ascii="Calibri" w:hAnsi="Calibri"/>
                <w:sz w:val="20"/>
                <w:szCs w:val="20"/>
              </w:rPr>
              <w:t>4525</w:t>
            </w:r>
            <w:r w:rsidRPr="005D3E3F">
              <w:rPr>
                <w:rFonts w:ascii="Calibri" w:hAnsi="Calibri"/>
                <w:sz w:val="20"/>
                <w:szCs w:val="20"/>
              </w:rPr>
              <w:t xml:space="preserve"> mg/L</w:t>
            </w:r>
          </w:p>
        </w:tc>
        <w:tc>
          <w:tcPr>
            <w:tcW w:w="810" w:type="pct"/>
            <w:vAlign w:val="center"/>
          </w:tcPr>
          <w:p w14:paraId="08E81348" w14:textId="4A38696D" w:rsidR="00414F17" w:rsidRDefault="00414F17" w:rsidP="003303F6">
            <w:pPr>
              <w:pStyle w:val="NoSpacing"/>
              <w:jc w:val="center"/>
              <w:rPr>
                <w:sz w:val="20"/>
                <w:szCs w:val="20"/>
              </w:rPr>
            </w:pPr>
            <w:r>
              <w:rPr>
                <w:sz w:val="20"/>
                <w:szCs w:val="20"/>
              </w:rPr>
              <w:t>2 of 3</w:t>
            </w:r>
          </w:p>
          <w:p w14:paraId="008CFF1B" w14:textId="722B79AF" w:rsidR="003303F6" w:rsidRPr="005D3E3F" w:rsidRDefault="00414F17" w:rsidP="003303F6">
            <w:pPr>
              <w:pStyle w:val="NoSpacing"/>
              <w:jc w:val="center"/>
              <w:rPr>
                <w:sz w:val="20"/>
                <w:szCs w:val="20"/>
              </w:rPr>
            </w:pPr>
            <w:r>
              <w:rPr>
                <w:sz w:val="20"/>
                <w:szCs w:val="20"/>
              </w:rPr>
              <w:t>3</w:t>
            </w:r>
            <w:r w:rsidR="003303F6" w:rsidRPr="005D3E3F">
              <w:rPr>
                <w:sz w:val="20"/>
                <w:szCs w:val="20"/>
              </w:rPr>
              <w:t xml:space="preserve"> of 5</w:t>
            </w:r>
          </w:p>
        </w:tc>
        <w:tc>
          <w:tcPr>
            <w:tcW w:w="735" w:type="pct"/>
            <w:vAlign w:val="center"/>
          </w:tcPr>
          <w:p w14:paraId="5C0144EC" w14:textId="77777777" w:rsidR="003303F6" w:rsidRDefault="00414F17" w:rsidP="00414F17">
            <w:pPr>
              <w:pStyle w:val="NoSpacing"/>
              <w:jc w:val="center"/>
              <w:rPr>
                <w:rFonts w:cstheme="minorHAnsi"/>
                <w:sz w:val="20"/>
                <w:szCs w:val="20"/>
              </w:rPr>
            </w:pPr>
            <w:r>
              <w:rPr>
                <w:rFonts w:cstheme="minorHAnsi"/>
                <w:sz w:val="20"/>
                <w:szCs w:val="20"/>
              </w:rPr>
              <w:t>67</w:t>
            </w:r>
            <w:r w:rsidR="003303F6" w:rsidRPr="005D3E3F">
              <w:rPr>
                <w:rFonts w:cstheme="minorHAnsi"/>
                <w:sz w:val="20"/>
                <w:szCs w:val="20"/>
              </w:rPr>
              <w:t>%</w:t>
            </w:r>
          </w:p>
          <w:p w14:paraId="3C2358B2" w14:textId="37BE09B2" w:rsidR="00414F17" w:rsidRPr="005D3E3F" w:rsidRDefault="00414F17" w:rsidP="00414F17">
            <w:pPr>
              <w:pStyle w:val="NoSpacing"/>
              <w:jc w:val="center"/>
              <w:rPr>
                <w:rFonts w:cstheme="minorHAnsi"/>
                <w:sz w:val="20"/>
                <w:szCs w:val="20"/>
              </w:rPr>
            </w:pPr>
            <w:r>
              <w:rPr>
                <w:rFonts w:cstheme="minorHAnsi"/>
                <w:sz w:val="20"/>
                <w:szCs w:val="20"/>
              </w:rPr>
              <w:t>60%</w:t>
            </w:r>
          </w:p>
        </w:tc>
      </w:tr>
      <w:tr w:rsidR="003303F6" w:rsidRPr="005D3E3F" w14:paraId="7E8E1DEA" w14:textId="77777777" w:rsidTr="00765E5F">
        <w:tc>
          <w:tcPr>
            <w:tcW w:w="835" w:type="pct"/>
            <w:vMerge/>
          </w:tcPr>
          <w:p w14:paraId="4B6EB6A6" w14:textId="77777777" w:rsidR="003303F6" w:rsidRPr="005D3E3F" w:rsidRDefault="003303F6" w:rsidP="003303F6">
            <w:pPr>
              <w:pStyle w:val="NoSpacing"/>
              <w:rPr>
                <w:sz w:val="20"/>
                <w:szCs w:val="20"/>
              </w:rPr>
            </w:pPr>
          </w:p>
        </w:tc>
        <w:tc>
          <w:tcPr>
            <w:tcW w:w="522" w:type="pct"/>
            <w:vMerge/>
            <w:vAlign w:val="center"/>
          </w:tcPr>
          <w:p w14:paraId="7161E148" w14:textId="77777777" w:rsidR="003303F6" w:rsidRPr="005D3E3F" w:rsidRDefault="003303F6" w:rsidP="003303F6">
            <w:pPr>
              <w:pStyle w:val="NoSpacing"/>
              <w:rPr>
                <w:sz w:val="20"/>
                <w:szCs w:val="20"/>
              </w:rPr>
            </w:pPr>
          </w:p>
        </w:tc>
        <w:tc>
          <w:tcPr>
            <w:tcW w:w="1381" w:type="pct"/>
          </w:tcPr>
          <w:p w14:paraId="530C8556"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2640996" w14:textId="77777777" w:rsidR="003303F6" w:rsidRPr="005D3E3F" w:rsidRDefault="00E27CAC"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72D0950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46F34A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3BE7D626" w14:textId="77777777" w:rsidTr="00765E5F">
        <w:tc>
          <w:tcPr>
            <w:tcW w:w="835" w:type="pct"/>
            <w:vMerge/>
          </w:tcPr>
          <w:p w14:paraId="2D1EA693" w14:textId="77777777" w:rsidR="003303F6" w:rsidRPr="005D3E3F" w:rsidRDefault="003303F6" w:rsidP="003303F6">
            <w:pPr>
              <w:pStyle w:val="NoSpacing"/>
              <w:rPr>
                <w:sz w:val="20"/>
                <w:szCs w:val="20"/>
              </w:rPr>
            </w:pPr>
          </w:p>
        </w:tc>
        <w:tc>
          <w:tcPr>
            <w:tcW w:w="522" w:type="pct"/>
            <w:vMerge/>
            <w:vAlign w:val="center"/>
          </w:tcPr>
          <w:p w14:paraId="0BE925F4" w14:textId="77777777" w:rsidR="003303F6" w:rsidRPr="005D3E3F" w:rsidRDefault="003303F6" w:rsidP="003303F6">
            <w:pPr>
              <w:pStyle w:val="NoSpacing"/>
              <w:rPr>
                <w:sz w:val="20"/>
                <w:szCs w:val="20"/>
              </w:rPr>
            </w:pPr>
          </w:p>
        </w:tc>
        <w:tc>
          <w:tcPr>
            <w:tcW w:w="1381" w:type="pct"/>
          </w:tcPr>
          <w:p w14:paraId="0A61BF3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62F2201C" w14:textId="77777777" w:rsidR="003303F6" w:rsidRPr="005D3E3F" w:rsidRDefault="003303F6" w:rsidP="003303F6">
            <w:pPr>
              <w:pStyle w:val="NoSpacing"/>
              <w:rPr>
                <w:sz w:val="20"/>
                <w:szCs w:val="20"/>
              </w:rPr>
            </w:pPr>
          </w:p>
        </w:tc>
        <w:tc>
          <w:tcPr>
            <w:tcW w:w="717" w:type="pct"/>
            <w:vAlign w:val="center"/>
          </w:tcPr>
          <w:p w14:paraId="7DC6BEA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C8D808F"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56 mg/L</w:t>
            </w:r>
            <w:r w:rsidR="00E27CAC" w:rsidRPr="005D3E3F">
              <w:rPr>
                <w:rFonts w:cstheme="minorHAnsi"/>
                <w:sz w:val="20"/>
                <w:szCs w:val="20"/>
              </w:rPr>
              <w:t xml:space="preserve"> </w:t>
            </w:r>
            <w:r w:rsidR="00E27CAC" w:rsidRPr="005D3E3F">
              <w:rPr>
                <w:rFonts w:cstheme="minorHAnsi"/>
                <w:sz w:val="20"/>
                <w:szCs w:val="20"/>
                <w:vertAlign w:val="subscript"/>
              </w:rPr>
              <w:t>b</w:t>
            </w:r>
          </w:p>
        </w:tc>
        <w:tc>
          <w:tcPr>
            <w:tcW w:w="810" w:type="pct"/>
            <w:vAlign w:val="center"/>
          </w:tcPr>
          <w:p w14:paraId="6B89D114" w14:textId="1D1D5257" w:rsidR="003303F6" w:rsidRPr="005D3E3F" w:rsidRDefault="00414F17" w:rsidP="003303F6">
            <w:pPr>
              <w:pStyle w:val="NoSpacing"/>
              <w:jc w:val="center"/>
              <w:rPr>
                <w:sz w:val="20"/>
                <w:szCs w:val="20"/>
              </w:rPr>
            </w:pPr>
            <w:r>
              <w:rPr>
                <w:sz w:val="20"/>
                <w:szCs w:val="20"/>
              </w:rPr>
              <w:t>2 of 3</w:t>
            </w:r>
          </w:p>
          <w:p w14:paraId="2126D205" w14:textId="789BF90B" w:rsidR="003303F6" w:rsidRPr="005D3E3F" w:rsidRDefault="00E27CAC" w:rsidP="00414F17">
            <w:pPr>
              <w:pStyle w:val="NoSpacing"/>
              <w:jc w:val="center"/>
              <w:rPr>
                <w:sz w:val="20"/>
                <w:szCs w:val="20"/>
              </w:rPr>
            </w:pPr>
            <w:r w:rsidRPr="005D3E3F">
              <w:rPr>
                <w:sz w:val="20"/>
                <w:szCs w:val="20"/>
              </w:rPr>
              <w:t xml:space="preserve">2 of </w:t>
            </w:r>
            <w:r w:rsidR="00414F17">
              <w:rPr>
                <w:sz w:val="20"/>
                <w:szCs w:val="20"/>
              </w:rPr>
              <w:t>3</w:t>
            </w:r>
          </w:p>
        </w:tc>
        <w:tc>
          <w:tcPr>
            <w:tcW w:w="735" w:type="pct"/>
            <w:vAlign w:val="center"/>
          </w:tcPr>
          <w:p w14:paraId="6953D711" w14:textId="3ABB37B2" w:rsidR="003303F6" w:rsidRPr="005D3E3F" w:rsidRDefault="00414F17" w:rsidP="003303F6">
            <w:pPr>
              <w:pStyle w:val="NoSpacing"/>
              <w:jc w:val="center"/>
              <w:rPr>
                <w:rFonts w:cstheme="minorHAnsi"/>
                <w:sz w:val="20"/>
                <w:szCs w:val="20"/>
              </w:rPr>
            </w:pPr>
            <w:r>
              <w:rPr>
                <w:rFonts w:cstheme="minorHAnsi"/>
                <w:sz w:val="20"/>
                <w:szCs w:val="20"/>
              </w:rPr>
              <w:t>67</w:t>
            </w:r>
            <w:r w:rsidR="003303F6" w:rsidRPr="005D3E3F">
              <w:rPr>
                <w:rFonts w:cstheme="minorHAnsi"/>
                <w:sz w:val="20"/>
                <w:szCs w:val="20"/>
              </w:rPr>
              <w:t>%</w:t>
            </w:r>
          </w:p>
          <w:p w14:paraId="506E8B6E" w14:textId="303BCE9A" w:rsidR="003303F6" w:rsidRPr="005D3E3F" w:rsidRDefault="00414F17" w:rsidP="003303F6">
            <w:pPr>
              <w:pStyle w:val="NoSpacing"/>
              <w:jc w:val="center"/>
              <w:rPr>
                <w:rFonts w:cstheme="minorHAnsi"/>
                <w:sz w:val="20"/>
                <w:szCs w:val="20"/>
              </w:rPr>
            </w:pPr>
            <w:r>
              <w:rPr>
                <w:rFonts w:cstheme="minorHAnsi"/>
                <w:sz w:val="20"/>
                <w:szCs w:val="20"/>
              </w:rPr>
              <w:t>67</w:t>
            </w:r>
            <w:r w:rsidR="00E27CAC" w:rsidRPr="005D3E3F">
              <w:rPr>
                <w:rFonts w:cstheme="minorHAnsi"/>
                <w:sz w:val="20"/>
                <w:szCs w:val="20"/>
              </w:rPr>
              <w:t>%</w:t>
            </w:r>
          </w:p>
        </w:tc>
      </w:tr>
      <w:tr w:rsidR="003303F6" w:rsidRPr="005D3E3F" w14:paraId="00993FD1" w14:textId="77777777" w:rsidTr="00765E5F">
        <w:tc>
          <w:tcPr>
            <w:tcW w:w="835" w:type="pct"/>
            <w:vMerge/>
          </w:tcPr>
          <w:p w14:paraId="480F4BD1" w14:textId="77777777" w:rsidR="003303F6" w:rsidRPr="005D3E3F" w:rsidRDefault="003303F6" w:rsidP="003303F6">
            <w:pPr>
              <w:pStyle w:val="NoSpacing"/>
              <w:rPr>
                <w:sz w:val="20"/>
                <w:szCs w:val="20"/>
              </w:rPr>
            </w:pPr>
          </w:p>
        </w:tc>
        <w:tc>
          <w:tcPr>
            <w:tcW w:w="522" w:type="pct"/>
            <w:vMerge/>
            <w:vAlign w:val="center"/>
          </w:tcPr>
          <w:p w14:paraId="0DDC6CDE" w14:textId="77777777" w:rsidR="003303F6" w:rsidRPr="005D3E3F" w:rsidRDefault="003303F6" w:rsidP="003303F6">
            <w:pPr>
              <w:pStyle w:val="NoSpacing"/>
              <w:rPr>
                <w:sz w:val="20"/>
                <w:szCs w:val="20"/>
              </w:rPr>
            </w:pPr>
          </w:p>
        </w:tc>
        <w:tc>
          <w:tcPr>
            <w:tcW w:w="1381" w:type="pct"/>
          </w:tcPr>
          <w:p w14:paraId="5C492F41"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EA6A9B3" w14:textId="77777777" w:rsidR="00E27CAC" w:rsidRPr="005D3E3F" w:rsidRDefault="00E27CAC" w:rsidP="00E27CAC">
            <w:pPr>
              <w:pStyle w:val="NoSpacing"/>
              <w:jc w:val="center"/>
              <w:rPr>
                <w:rFonts w:cstheme="minorHAnsi"/>
                <w:sz w:val="20"/>
                <w:szCs w:val="20"/>
              </w:rPr>
            </w:pPr>
            <w:r w:rsidRPr="005D3E3F">
              <w:rPr>
                <w:rFonts w:cstheme="minorHAnsi"/>
                <w:sz w:val="20"/>
                <w:szCs w:val="20"/>
              </w:rPr>
              <w:t xml:space="preserve">&gt; 0.037 mg/L </w:t>
            </w:r>
            <w:r w:rsidRPr="005D3E3F">
              <w:rPr>
                <w:rFonts w:cstheme="minorHAnsi"/>
                <w:sz w:val="20"/>
                <w:szCs w:val="20"/>
                <w:vertAlign w:val="subscript"/>
              </w:rPr>
              <w:t>c</w:t>
            </w:r>
          </w:p>
          <w:p w14:paraId="5AC9371B" w14:textId="77777777" w:rsidR="003303F6" w:rsidRPr="005D3E3F" w:rsidRDefault="00E27CAC" w:rsidP="00E27CAC">
            <w:pPr>
              <w:pStyle w:val="NoSpacing"/>
              <w:jc w:val="center"/>
              <w:rPr>
                <w:rFonts w:cstheme="minorHAnsi"/>
                <w:sz w:val="20"/>
                <w:szCs w:val="20"/>
              </w:rPr>
            </w:pPr>
            <w:r w:rsidRPr="005D3E3F">
              <w:rPr>
                <w:rFonts w:cstheme="minorHAnsi"/>
                <w:sz w:val="20"/>
                <w:szCs w:val="20"/>
              </w:rPr>
              <w:t xml:space="preserve">&gt; 0.09 mg/L </w:t>
            </w:r>
            <w:r w:rsidRPr="005D3E3F">
              <w:rPr>
                <w:rFonts w:cstheme="minorHAnsi"/>
                <w:sz w:val="20"/>
                <w:szCs w:val="20"/>
                <w:vertAlign w:val="subscript"/>
              </w:rPr>
              <w:t>d</w:t>
            </w:r>
          </w:p>
        </w:tc>
        <w:tc>
          <w:tcPr>
            <w:tcW w:w="810" w:type="pct"/>
            <w:vAlign w:val="center"/>
          </w:tcPr>
          <w:p w14:paraId="7453E30B" w14:textId="1C0CAF98" w:rsidR="003303F6" w:rsidRPr="005D3E3F" w:rsidRDefault="00414F17" w:rsidP="003303F6">
            <w:pPr>
              <w:pStyle w:val="NoSpacing"/>
              <w:jc w:val="center"/>
              <w:rPr>
                <w:sz w:val="20"/>
                <w:szCs w:val="20"/>
              </w:rPr>
            </w:pPr>
            <w:r>
              <w:rPr>
                <w:sz w:val="20"/>
                <w:szCs w:val="20"/>
              </w:rPr>
              <w:t>3</w:t>
            </w:r>
            <w:r w:rsidR="00E27CAC" w:rsidRPr="005D3E3F">
              <w:rPr>
                <w:sz w:val="20"/>
                <w:szCs w:val="20"/>
              </w:rPr>
              <w:t xml:space="preserve"> of</w:t>
            </w:r>
            <w:r>
              <w:rPr>
                <w:sz w:val="20"/>
                <w:szCs w:val="20"/>
              </w:rPr>
              <w:t xml:space="preserve"> 3</w:t>
            </w:r>
          </w:p>
          <w:p w14:paraId="0412A873" w14:textId="77777777" w:rsidR="0030550C" w:rsidRDefault="0030550C" w:rsidP="003303F6">
            <w:pPr>
              <w:pStyle w:val="NoSpacing"/>
              <w:jc w:val="center"/>
              <w:rPr>
                <w:sz w:val="20"/>
                <w:szCs w:val="20"/>
              </w:rPr>
            </w:pPr>
            <w:r w:rsidRPr="005D3E3F">
              <w:rPr>
                <w:sz w:val="20"/>
                <w:szCs w:val="20"/>
              </w:rPr>
              <w:t>5 of 5</w:t>
            </w:r>
          </w:p>
          <w:p w14:paraId="5AD4FB99" w14:textId="77777777" w:rsidR="00414F17" w:rsidRPr="005D3E3F" w:rsidRDefault="00414F17" w:rsidP="00414F17">
            <w:pPr>
              <w:pStyle w:val="NoSpacing"/>
              <w:jc w:val="center"/>
              <w:rPr>
                <w:sz w:val="20"/>
                <w:szCs w:val="20"/>
              </w:rPr>
            </w:pPr>
            <w:r>
              <w:rPr>
                <w:sz w:val="20"/>
                <w:szCs w:val="20"/>
              </w:rPr>
              <w:t>3</w:t>
            </w:r>
            <w:r w:rsidRPr="005D3E3F">
              <w:rPr>
                <w:sz w:val="20"/>
                <w:szCs w:val="20"/>
              </w:rPr>
              <w:t xml:space="preserve"> of</w:t>
            </w:r>
            <w:r>
              <w:rPr>
                <w:sz w:val="20"/>
                <w:szCs w:val="20"/>
              </w:rPr>
              <w:t xml:space="preserve"> 3</w:t>
            </w:r>
          </w:p>
          <w:p w14:paraId="513A0DD6" w14:textId="37C502C9" w:rsidR="00414F17" w:rsidRPr="005D3E3F" w:rsidRDefault="00414F17" w:rsidP="00414F17">
            <w:pPr>
              <w:pStyle w:val="NoSpacing"/>
              <w:jc w:val="center"/>
              <w:rPr>
                <w:sz w:val="20"/>
                <w:szCs w:val="20"/>
              </w:rPr>
            </w:pPr>
            <w:r w:rsidRPr="005D3E3F">
              <w:rPr>
                <w:sz w:val="20"/>
                <w:szCs w:val="20"/>
              </w:rPr>
              <w:t>5 of 5</w:t>
            </w:r>
          </w:p>
        </w:tc>
        <w:tc>
          <w:tcPr>
            <w:tcW w:w="735" w:type="pct"/>
            <w:vAlign w:val="center"/>
          </w:tcPr>
          <w:p w14:paraId="3B31B9DD" w14:textId="77777777" w:rsidR="003303F6" w:rsidRPr="005D3E3F" w:rsidRDefault="00E27CAC" w:rsidP="003303F6">
            <w:pPr>
              <w:pStyle w:val="NoSpacing"/>
              <w:jc w:val="center"/>
              <w:rPr>
                <w:rFonts w:cstheme="minorHAnsi"/>
                <w:sz w:val="20"/>
                <w:szCs w:val="20"/>
              </w:rPr>
            </w:pPr>
            <w:r w:rsidRPr="005D3E3F">
              <w:rPr>
                <w:rFonts w:cstheme="minorHAnsi"/>
                <w:sz w:val="20"/>
                <w:szCs w:val="20"/>
              </w:rPr>
              <w:t>100%</w:t>
            </w:r>
          </w:p>
          <w:p w14:paraId="10C2B248" w14:textId="77777777" w:rsidR="00414F17" w:rsidRDefault="0030550C" w:rsidP="00414F17">
            <w:pPr>
              <w:pStyle w:val="NoSpacing"/>
              <w:jc w:val="center"/>
              <w:rPr>
                <w:rFonts w:cstheme="minorHAnsi"/>
                <w:sz w:val="20"/>
                <w:szCs w:val="20"/>
              </w:rPr>
            </w:pPr>
            <w:r w:rsidRPr="005D3E3F">
              <w:rPr>
                <w:rFonts w:cstheme="minorHAnsi"/>
                <w:sz w:val="20"/>
                <w:szCs w:val="20"/>
              </w:rPr>
              <w:t>100%</w:t>
            </w:r>
          </w:p>
          <w:p w14:paraId="5071C0C1" w14:textId="183E2C94" w:rsidR="00414F17" w:rsidRPr="005D3E3F" w:rsidRDefault="00414F17" w:rsidP="00414F17">
            <w:pPr>
              <w:pStyle w:val="NoSpacing"/>
              <w:jc w:val="center"/>
              <w:rPr>
                <w:rFonts w:cstheme="minorHAnsi"/>
                <w:sz w:val="20"/>
                <w:szCs w:val="20"/>
              </w:rPr>
            </w:pPr>
            <w:r w:rsidRPr="005D3E3F">
              <w:rPr>
                <w:rFonts w:cstheme="minorHAnsi"/>
                <w:sz w:val="20"/>
                <w:szCs w:val="20"/>
              </w:rPr>
              <w:t>100%</w:t>
            </w:r>
          </w:p>
          <w:p w14:paraId="7DB41512" w14:textId="36FC868D" w:rsidR="0030550C" w:rsidRPr="005D3E3F" w:rsidRDefault="00414F17" w:rsidP="00414F17">
            <w:pPr>
              <w:pStyle w:val="NoSpacing"/>
              <w:jc w:val="center"/>
              <w:rPr>
                <w:rFonts w:cstheme="minorHAnsi"/>
                <w:sz w:val="20"/>
                <w:szCs w:val="20"/>
              </w:rPr>
            </w:pPr>
            <w:r w:rsidRPr="005D3E3F">
              <w:rPr>
                <w:rFonts w:cstheme="minorHAnsi"/>
                <w:sz w:val="20"/>
                <w:szCs w:val="20"/>
              </w:rPr>
              <w:t>100%</w:t>
            </w:r>
          </w:p>
        </w:tc>
      </w:tr>
      <w:tr w:rsidR="003303F6" w:rsidRPr="004437E3" w14:paraId="7A97E3BD" w14:textId="77777777" w:rsidTr="00765E5F">
        <w:tc>
          <w:tcPr>
            <w:tcW w:w="835" w:type="pct"/>
            <w:vMerge/>
          </w:tcPr>
          <w:p w14:paraId="1231D42D" w14:textId="77777777" w:rsidR="003303F6" w:rsidRPr="005D3E3F" w:rsidRDefault="003303F6" w:rsidP="003303F6">
            <w:pPr>
              <w:pStyle w:val="NoSpacing"/>
              <w:rPr>
                <w:sz w:val="20"/>
                <w:szCs w:val="20"/>
              </w:rPr>
            </w:pPr>
          </w:p>
        </w:tc>
        <w:tc>
          <w:tcPr>
            <w:tcW w:w="522" w:type="pct"/>
            <w:vMerge/>
            <w:vAlign w:val="center"/>
          </w:tcPr>
          <w:p w14:paraId="1CA56C03" w14:textId="77777777" w:rsidR="003303F6" w:rsidRPr="005D3E3F" w:rsidRDefault="003303F6" w:rsidP="003303F6">
            <w:pPr>
              <w:pStyle w:val="NoSpacing"/>
              <w:rPr>
                <w:sz w:val="20"/>
                <w:szCs w:val="20"/>
              </w:rPr>
            </w:pPr>
          </w:p>
        </w:tc>
        <w:tc>
          <w:tcPr>
            <w:tcW w:w="1381" w:type="pct"/>
          </w:tcPr>
          <w:p w14:paraId="112D6DC5" w14:textId="77777777" w:rsidR="003303F6" w:rsidRPr="005D3E3F" w:rsidRDefault="003303F6" w:rsidP="003303F6">
            <w:pPr>
              <w:pStyle w:val="NoSpacing"/>
              <w:rPr>
                <w:sz w:val="20"/>
                <w:szCs w:val="20"/>
              </w:rPr>
            </w:pPr>
            <w:r w:rsidRPr="005D3E3F">
              <w:rPr>
                <w:sz w:val="20"/>
                <w:szCs w:val="20"/>
              </w:rPr>
              <w:t>Soluble Reactive Phosphorus</w:t>
            </w:r>
          </w:p>
        </w:tc>
        <w:tc>
          <w:tcPr>
            <w:tcW w:w="717" w:type="pct"/>
            <w:vAlign w:val="center"/>
          </w:tcPr>
          <w:p w14:paraId="16D8E304"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037 mg/L</w:t>
            </w:r>
            <w:r w:rsidR="00E27CAC" w:rsidRPr="005D3E3F">
              <w:rPr>
                <w:rFonts w:cstheme="minorHAnsi"/>
                <w:sz w:val="20"/>
                <w:szCs w:val="20"/>
              </w:rPr>
              <w:t xml:space="preserve"> </w:t>
            </w:r>
            <w:r w:rsidR="00E27CAC" w:rsidRPr="005D3E3F">
              <w:rPr>
                <w:rFonts w:cstheme="minorHAnsi"/>
                <w:sz w:val="20"/>
                <w:szCs w:val="20"/>
                <w:vertAlign w:val="subscript"/>
              </w:rPr>
              <w:t>e</w:t>
            </w:r>
          </w:p>
        </w:tc>
        <w:tc>
          <w:tcPr>
            <w:tcW w:w="810" w:type="pct"/>
            <w:vAlign w:val="center"/>
          </w:tcPr>
          <w:p w14:paraId="1989D46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A546BF" w14:textId="77777777" w:rsidR="003303F6" w:rsidRPr="004437E3" w:rsidRDefault="003303F6" w:rsidP="003303F6">
            <w:pPr>
              <w:pStyle w:val="NoSpacing"/>
              <w:jc w:val="center"/>
              <w:rPr>
                <w:rFonts w:cstheme="minorHAnsi"/>
                <w:sz w:val="20"/>
                <w:szCs w:val="20"/>
              </w:rPr>
            </w:pPr>
            <w:r w:rsidRPr="005D3E3F">
              <w:rPr>
                <w:rFonts w:cstheme="minorHAnsi"/>
                <w:sz w:val="20"/>
                <w:szCs w:val="20"/>
              </w:rPr>
              <w:t>No data</w:t>
            </w:r>
          </w:p>
        </w:tc>
      </w:tr>
    </w:tbl>
    <w:p w14:paraId="3008C3CB" w14:textId="77777777" w:rsidR="00F15AB5" w:rsidRDefault="00F15AB5" w:rsidP="002F7B13"/>
    <w:p w14:paraId="61667BB8" w14:textId="77777777" w:rsidR="000B776C" w:rsidRDefault="000B776C" w:rsidP="000B776C">
      <w:pPr>
        <w:pStyle w:val="Heading3"/>
      </w:pPr>
    </w:p>
    <w:p w14:paraId="480A3AA7" w14:textId="77777777" w:rsidR="00E02FE9" w:rsidRDefault="00E02FE9">
      <w:pPr>
        <w:rPr>
          <w:rFonts w:asciiTheme="majorHAnsi" w:eastAsiaTheme="majorEastAsia" w:hAnsiTheme="majorHAnsi" w:cstheme="majorBidi"/>
          <w:b/>
          <w:bCs/>
          <w:color w:val="4F81BD" w:themeColor="accent1"/>
          <w:sz w:val="26"/>
          <w:szCs w:val="26"/>
        </w:rPr>
      </w:pPr>
      <w:r>
        <w:br w:type="page"/>
      </w:r>
    </w:p>
    <w:p w14:paraId="331928E9" w14:textId="0057EC20" w:rsidR="00E02FE9" w:rsidRPr="004E6F00" w:rsidRDefault="00E02FE9" w:rsidP="00E02FE9">
      <w:pPr>
        <w:pStyle w:val="Heading2"/>
      </w:pPr>
      <w:bookmarkStart w:id="38" w:name="_Toc262198164"/>
      <w:r>
        <w:t>3</w:t>
      </w:r>
      <w:r w:rsidRPr="004E6F00">
        <w:t>.</w:t>
      </w:r>
      <w:r>
        <w:t>3</w:t>
      </w:r>
      <w:r w:rsidRPr="004E6F00">
        <w:tab/>
      </w:r>
      <w:r>
        <w:t>Macroinvertebrate Data</w:t>
      </w:r>
      <w:bookmarkEnd w:id="38"/>
    </w:p>
    <w:p w14:paraId="598A8B91" w14:textId="77777777" w:rsidR="00E02FE9" w:rsidRDefault="00E02FE9" w:rsidP="000B776C">
      <w:pPr>
        <w:pStyle w:val="Heading3"/>
      </w:pPr>
    </w:p>
    <w:p w14:paraId="56A53718" w14:textId="2440FAFD" w:rsidR="00F1062E" w:rsidRDefault="00F1062E" w:rsidP="00F1062E">
      <w:pPr>
        <w:keepNext/>
      </w:pPr>
    </w:p>
    <w:p w14:paraId="1B3F88E9" w14:textId="77777777" w:rsidR="00A035F4" w:rsidRDefault="00F1062E" w:rsidP="00F1062E">
      <w:pPr>
        <w:pStyle w:val="Caption"/>
      </w:pPr>
      <w:bookmarkStart w:id="39" w:name="_Toc253843600"/>
      <w:r>
        <w:t xml:space="preserve">Figure </w:t>
      </w:r>
      <w:r w:rsidR="001C2062">
        <w:fldChar w:fldCharType="begin"/>
      </w:r>
      <w:r w:rsidR="001C2062">
        <w:instrText xml:space="preserve"> SEQ Figure \* ARABIC </w:instrText>
      </w:r>
      <w:r w:rsidR="001C2062">
        <w:fldChar w:fldCharType="separate"/>
      </w:r>
      <w:r w:rsidR="005B32E6">
        <w:rPr>
          <w:noProof/>
        </w:rPr>
        <w:t>11</w:t>
      </w:r>
      <w:r w:rsidR="001C2062">
        <w:rPr>
          <w:noProof/>
        </w:rPr>
        <w:fldChar w:fldCharType="end"/>
      </w:r>
      <w:r>
        <w:t xml:space="preserve">: Macroinvertebrate Taxa Richness for </w:t>
      </w:r>
      <w:r w:rsidR="000A6073">
        <w:t>1993</w:t>
      </w:r>
      <w:r>
        <w:t>-2011 Samples</w:t>
      </w:r>
      <w:bookmarkEnd w:id="39"/>
    </w:p>
    <w:p w14:paraId="6F74096A" w14:textId="6BE991DA" w:rsidR="00A63423" w:rsidRDefault="00A63423" w:rsidP="00A63423">
      <w:pPr>
        <w:pStyle w:val="Heading1"/>
      </w:pPr>
    </w:p>
    <w:p w14:paraId="519A1F3E" w14:textId="77777777" w:rsidR="00A63423" w:rsidRDefault="00A63423" w:rsidP="00A63423">
      <w:pPr>
        <w:pStyle w:val="Caption"/>
        <w:rPr>
          <w:color w:val="3366FF"/>
        </w:rPr>
      </w:pPr>
      <w:bookmarkStart w:id="40" w:name="_Toc253843601"/>
      <w:r>
        <w:t xml:space="preserve">Figure </w:t>
      </w:r>
      <w:r w:rsidR="001C2062">
        <w:fldChar w:fldCharType="begin"/>
      </w:r>
      <w:r w:rsidR="001C2062">
        <w:instrText xml:space="preserve"> SEQ Figure \* ARABIC </w:instrText>
      </w:r>
      <w:r w:rsidR="001C2062">
        <w:fldChar w:fldCharType="separate"/>
      </w:r>
      <w:r w:rsidR="005B32E6">
        <w:rPr>
          <w:noProof/>
        </w:rPr>
        <w:t>12</w:t>
      </w:r>
      <w:r w:rsidR="001C2062">
        <w:rPr>
          <w:noProof/>
        </w:rPr>
        <w:fldChar w:fldCharType="end"/>
      </w:r>
      <w:r>
        <w:t xml:space="preserve">: Macroinvertebrate EPT Index for </w:t>
      </w:r>
      <w:r w:rsidR="000A6073">
        <w:t>1993</w:t>
      </w:r>
      <w:r>
        <w:t>-2011 Samples</w:t>
      </w:r>
      <w:bookmarkEnd w:id="40"/>
    </w:p>
    <w:p w14:paraId="20AD718E" w14:textId="7A8D3F25" w:rsidR="00A63423" w:rsidRDefault="00A63423" w:rsidP="00A63423">
      <w:pPr>
        <w:keepNext/>
        <w:tabs>
          <w:tab w:val="left" w:pos="1707"/>
        </w:tabs>
      </w:pPr>
    </w:p>
    <w:p w14:paraId="38EA1ADF" w14:textId="77777777" w:rsidR="00A035F4" w:rsidRPr="00A63423" w:rsidRDefault="00A63423" w:rsidP="00A63423">
      <w:pPr>
        <w:pStyle w:val="Caption"/>
      </w:pPr>
      <w:bookmarkStart w:id="41" w:name="_Toc253843602"/>
      <w:r>
        <w:t xml:space="preserve">Figure </w:t>
      </w:r>
      <w:r w:rsidR="001C2062">
        <w:fldChar w:fldCharType="begin"/>
      </w:r>
      <w:r w:rsidR="001C2062">
        <w:instrText xml:space="preserve"> SEQ Figure \* ARABIC </w:instrText>
      </w:r>
      <w:r w:rsidR="001C2062">
        <w:fldChar w:fldCharType="separate"/>
      </w:r>
      <w:r w:rsidR="005B32E6">
        <w:rPr>
          <w:noProof/>
        </w:rPr>
        <w:t>13</w:t>
      </w:r>
      <w:r w:rsidR="001C2062">
        <w:rPr>
          <w:noProof/>
        </w:rPr>
        <w:fldChar w:fldCharType="end"/>
      </w:r>
      <w:r>
        <w:t xml:space="preserve">: Macroinvertebrate Family Biotic Index for </w:t>
      </w:r>
      <w:r w:rsidR="000A6073">
        <w:t>1993</w:t>
      </w:r>
      <w:r>
        <w:t>-2011 Samples</w:t>
      </w:r>
      <w:bookmarkEnd w:id="41"/>
    </w:p>
    <w:p w14:paraId="08159F07" w14:textId="17BC5E76" w:rsidR="00A63423" w:rsidRDefault="00A63423" w:rsidP="00A63423">
      <w:pPr>
        <w:pStyle w:val="Heading1"/>
      </w:pPr>
    </w:p>
    <w:p w14:paraId="408283FE" w14:textId="77777777" w:rsidR="00A63423" w:rsidRDefault="00A63423" w:rsidP="00A63423">
      <w:pPr>
        <w:pStyle w:val="Caption"/>
        <w:rPr>
          <w:color w:val="3366FF"/>
        </w:rPr>
      </w:pPr>
      <w:bookmarkStart w:id="42" w:name="_Toc253843603"/>
      <w:r>
        <w:t xml:space="preserve">Figure </w:t>
      </w:r>
      <w:r w:rsidR="001C2062">
        <w:fldChar w:fldCharType="begin"/>
      </w:r>
      <w:r w:rsidR="001C2062">
        <w:instrText xml:space="preserve"> SEQ Figure \* ARABIC </w:instrText>
      </w:r>
      <w:r w:rsidR="001C2062">
        <w:fldChar w:fldCharType="separate"/>
      </w:r>
      <w:r w:rsidR="005B32E6">
        <w:rPr>
          <w:noProof/>
        </w:rPr>
        <w:t>14</w:t>
      </w:r>
      <w:r w:rsidR="001C2062">
        <w:rPr>
          <w:noProof/>
        </w:rPr>
        <w:fldChar w:fldCharType="end"/>
      </w:r>
      <w:r>
        <w:t xml:space="preserve">: Macroinvertebrate %Dominant Family for </w:t>
      </w:r>
      <w:r w:rsidR="000A6073">
        <w:t>1993</w:t>
      </w:r>
      <w:r>
        <w:t>-2011 Samples</w:t>
      </w:r>
      <w:bookmarkEnd w:id="42"/>
    </w:p>
    <w:p w14:paraId="6A0E86CE" w14:textId="30809DA0" w:rsidR="00A63423" w:rsidRDefault="00A63423" w:rsidP="00A63423">
      <w:pPr>
        <w:keepNext/>
        <w:tabs>
          <w:tab w:val="left" w:pos="1000"/>
        </w:tabs>
      </w:pPr>
    </w:p>
    <w:p w14:paraId="4A567D61" w14:textId="77777777" w:rsidR="00A035F4" w:rsidRPr="00A63423" w:rsidRDefault="00A63423" w:rsidP="00A63423">
      <w:pPr>
        <w:pStyle w:val="Caption"/>
      </w:pPr>
      <w:bookmarkStart w:id="43" w:name="_Toc253843604"/>
      <w:r>
        <w:t xml:space="preserve">Figure </w:t>
      </w:r>
      <w:r w:rsidR="001C2062">
        <w:fldChar w:fldCharType="begin"/>
      </w:r>
      <w:r w:rsidR="001C2062">
        <w:instrText xml:space="preserve"> SEQ Figure \* ARABIC </w:instrText>
      </w:r>
      <w:r w:rsidR="001C2062">
        <w:fldChar w:fldCharType="separate"/>
      </w:r>
      <w:r w:rsidR="005B32E6">
        <w:rPr>
          <w:noProof/>
        </w:rPr>
        <w:t>15</w:t>
      </w:r>
      <w:r w:rsidR="001C2062">
        <w:rPr>
          <w:noProof/>
        </w:rPr>
        <w:fldChar w:fldCharType="end"/>
      </w:r>
      <w:r>
        <w:t xml:space="preserve">: Macroinvertebrate %Dipteran and Non-Insect for </w:t>
      </w:r>
      <w:r w:rsidR="000A6073">
        <w:t>1993</w:t>
      </w:r>
      <w:r>
        <w:t>-2011 Samples</w:t>
      </w:r>
      <w:bookmarkEnd w:id="43"/>
    </w:p>
    <w:p w14:paraId="7314C555" w14:textId="512BC4E9" w:rsidR="00A63423" w:rsidRDefault="00A63423" w:rsidP="00A63423">
      <w:pPr>
        <w:pStyle w:val="Heading1"/>
      </w:pPr>
    </w:p>
    <w:p w14:paraId="7EE33893" w14:textId="77777777" w:rsidR="00A035F4" w:rsidRDefault="00A63423" w:rsidP="00A63423">
      <w:pPr>
        <w:pStyle w:val="Caption"/>
        <w:rPr>
          <w:color w:val="3366FF"/>
        </w:rPr>
      </w:pPr>
      <w:bookmarkStart w:id="44" w:name="_Toc253843605"/>
      <w:r>
        <w:t xml:space="preserve">Figure </w:t>
      </w:r>
      <w:r w:rsidR="001C2062">
        <w:fldChar w:fldCharType="begin"/>
      </w:r>
      <w:r w:rsidR="001C2062">
        <w:instrText xml:space="preserve"> SEQ Figure \* ARABIC </w:instrText>
      </w:r>
      <w:r w:rsidR="001C2062">
        <w:fldChar w:fldCharType="separate"/>
      </w:r>
      <w:r w:rsidR="005B32E6">
        <w:rPr>
          <w:noProof/>
        </w:rPr>
        <w:t>16</w:t>
      </w:r>
      <w:r w:rsidR="001C2062">
        <w:rPr>
          <w:noProof/>
        </w:rPr>
        <w:fldChar w:fldCharType="end"/>
      </w:r>
      <w:r>
        <w:t>: Macroinvertebrate %Collector Gatherer for 1993-2011 Samples</w:t>
      </w:r>
      <w:bookmarkEnd w:id="44"/>
    </w:p>
    <w:p w14:paraId="6DFE526A" w14:textId="172E0AEB" w:rsidR="00A63423" w:rsidRDefault="00A63423" w:rsidP="00A63423">
      <w:pPr>
        <w:pStyle w:val="Heading1"/>
      </w:pPr>
    </w:p>
    <w:p w14:paraId="50ACA5D1" w14:textId="77777777" w:rsidR="00A035F4" w:rsidRDefault="00A63423" w:rsidP="00A63423">
      <w:pPr>
        <w:pStyle w:val="Caption"/>
        <w:rPr>
          <w:color w:val="3366FF"/>
        </w:rPr>
      </w:pPr>
      <w:bookmarkStart w:id="45" w:name="_Toc253843606"/>
      <w:r>
        <w:t xml:space="preserve">Figure </w:t>
      </w:r>
      <w:r w:rsidR="001C2062">
        <w:fldChar w:fldCharType="begin"/>
      </w:r>
      <w:r w:rsidR="001C2062">
        <w:instrText xml:space="preserve"> SEQ Figure \* ARABIC </w:instrText>
      </w:r>
      <w:r w:rsidR="001C2062">
        <w:fldChar w:fldCharType="separate"/>
      </w:r>
      <w:r w:rsidR="005B32E6">
        <w:rPr>
          <w:noProof/>
        </w:rPr>
        <w:t>17</w:t>
      </w:r>
      <w:r w:rsidR="001C2062">
        <w:rPr>
          <w:noProof/>
        </w:rPr>
        <w:fldChar w:fldCharType="end"/>
      </w:r>
      <w:r>
        <w:t>: Macroinvertebrate Total Health Score for 1993-2011 Samples</w:t>
      </w:r>
      <w:bookmarkEnd w:id="45"/>
    </w:p>
    <w:p w14:paraId="517D5A17" w14:textId="77777777" w:rsidR="00EC08DE" w:rsidRDefault="00EC08DE" w:rsidP="00414F17">
      <w:pPr>
        <w:pStyle w:val="Caption"/>
        <w:keepNext/>
        <w:rPr>
          <w:sz w:val="22"/>
        </w:rPr>
      </w:pPr>
    </w:p>
    <w:p w14:paraId="50F5FDF8" w14:textId="5FE6945E" w:rsidR="00EC08DE" w:rsidRPr="007D6205" w:rsidRDefault="00EC08DE" w:rsidP="00EC08DE">
      <w:pPr>
        <w:pStyle w:val="Caption"/>
        <w:keepNext/>
        <w:jc w:val="center"/>
        <w:rPr>
          <w:sz w:val="22"/>
        </w:rPr>
      </w:pPr>
      <w:bookmarkStart w:id="46" w:name="_Toc253843568"/>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1</w:t>
      </w:r>
      <w:r w:rsidRPr="00FC052A">
        <w:rPr>
          <w:sz w:val="22"/>
        </w:rPr>
        <w:fldChar w:fldCharType="end"/>
      </w:r>
      <w:r>
        <w:rPr>
          <w:sz w:val="22"/>
        </w:rPr>
        <w:t xml:space="preserve">.  </w:t>
      </w:r>
      <w:r w:rsidR="00414F17">
        <w:rPr>
          <w:sz w:val="22"/>
        </w:rPr>
        <w:t>Bear in the Lodge</w:t>
      </w:r>
      <w:r>
        <w:rPr>
          <w:sz w:val="22"/>
        </w:rPr>
        <w:t xml:space="preserve"> Creek Stations</w:t>
      </w:r>
      <w:bookmarkEnd w:id="46"/>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27"/>
        <w:gridCol w:w="1236"/>
        <w:gridCol w:w="2560"/>
        <w:gridCol w:w="1305"/>
        <w:gridCol w:w="1479"/>
        <w:gridCol w:w="1339"/>
      </w:tblGrid>
      <w:tr w:rsidR="00401746" w:rsidRPr="001C1910" w14:paraId="21606EBE" w14:textId="77777777" w:rsidTr="002C4942">
        <w:trPr>
          <w:tblHeader/>
        </w:trPr>
        <w:tc>
          <w:tcPr>
            <w:tcW w:w="808" w:type="pct"/>
            <w:vAlign w:val="center"/>
          </w:tcPr>
          <w:p w14:paraId="081CF63A" w14:textId="77777777" w:rsidR="00401746" w:rsidRPr="001C1910" w:rsidRDefault="00401746" w:rsidP="00401746">
            <w:pPr>
              <w:pStyle w:val="NoSpacing"/>
              <w:jc w:val="center"/>
              <w:rPr>
                <w:b/>
                <w:sz w:val="20"/>
                <w:szCs w:val="20"/>
              </w:rPr>
            </w:pPr>
            <w:r w:rsidRPr="001C1910">
              <w:rPr>
                <w:b/>
                <w:sz w:val="20"/>
                <w:szCs w:val="20"/>
              </w:rPr>
              <w:t>Waterbody</w:t>
            </w:r>
          </w:p>
        </w:tc>
        <w:tc>
          <w:tcPr>
            <w:tcW w:w="654" w:type="pct"/>
            <w:vAlign w:val="center"/>
          </w:tcPr>
          <w:p w14:paraId="5A1ECE75" w14:textId="77777777" w:rsidR="00401746" w:rsidRPr="001C1910" w:rsidRDefault="00401746" w:rsidP="00401746">
            <w:pPr>
              <w:pStyle w:val="NoSpacing"/>
              <w:jc w:val="center"/>
              <w:rPr>
                <w:b/>
                <w:sz w:val="20"/>
                <w:szCs w:val="20"/>
              </w:rPr>
            </w:pPr>
            <w:r w:rsidRPr="001C1910">
              <w:rPr>
                <w:b/>
                <w:sz w:val="20"/>
                <w:szCs w:val="20"/>
              </w:rPr>
              <w:t>Site #</w:t>
            </w:r>
          </w:p>
        </w:tc>
        <w:tc>
          <w:tcPr>
            <w:tcW w:w="1355" w:type="pct"/>
            <w:vAlign w:val="center"/>
          </w:tcPr>
          <w:p w14:paraId="6AE351F7" w14:textId="77777777" w:rsidR="00401746" w:rsidRPr="001C1910" w:rsidRDefault="00401746" w:rsidP="00401746">
            <w:pPr>
              <w:pStyle w:val="NoSpacing"/>
              <w:jc w:val="center"/>
              <w:rPr>
                <w:b/>
                <w:sz w:val="20"/>
                <w:szCs w:val="20"/>
              </w:rPr>
            </w:pPr>
            <w:r w:rsidRPr="001C1910">
              <w:rPr>
                <w:b/>
                <w:sz w:val="20"/>
                <w:szCs w:val="20"/>
              </w:rPr>
              <w:t>Parameter</w:t>
            </w:r>
          </w:p>
        </w:tc>
        <w:tc>
          <w:tcPr>
            <w:tcW w:w="691" w:type="pct"/>
            <w:vAlign w:val="center"/>
          </w:tcPr>
          <w:p w14:paraId="2DCC6D6A" w14:textId="77777777" w:rsidR="00401746" w:rsidRPr="001C1910" w:rsidRDefault="00401746" w:rsidP="00401746">
            <w:pPr>
              <w:pStyle w:val="NoSpacing"/>
              <w:jc w:val="center"/>
              <w:rPr>
                <w:b/>
                <w:sz w:val="20"/>
                <w:szCs w:val="20"/>
              </w:rPr>
            </w:pPr>
            <w:r w:rsidRPr="001C1910">
              <w:rPr>
                <w:b/>
                <w:sz w:val="20"/>
                <w:szCs w:val="20"/>
              </w:rPr>
              <w:t>Value</w:t>
            </w:r>
          </w:p>
        </w:tc>
        <w:tc>
          <w:tcPr>
            <w:tcW w:w="783" w:type="pct"/>
            <w:vAlign w:val="center"/>
          </w:tcPr>
          <w:p w14:paraId="168E3894" w14:textId="77777777" w:rsidR="00401746" w:rsidRPr="001C1910" w:rsidRDefault="00401746" w:rsidP="00401746">
            <w:pPr>
              <w:pStyle w:val="NoSpacing"/>
              <w:jc w:val="center"/>
              <w:rPr>
                <w:b/>
                <w:sz w:val="20"/>
                <w:szCs w:val="20"/>
              </w:rPr>
            </w:pPr>
            <w:r w:rsidRPr="001C1910">
              <w:rPr>
                <w:b/>
                <w:sz w:val="20"/>
                <w:szCs w:val="20"/>
              </w:rPr>
              <w:t>Mean</w:t>
            </w:r>
          </w:p>
        </w:tc>
        <w:tc>
          <w:tcPr>
            <w:tcW w:w="709" w:type="pct"/>
            <w:vAlign w:val="center"/>
          </w:tcPr>
          <w:p w14:paraId="691D3AAA" w14:textId="77777777" w:rsidR="00401746" w:rsidRPr="001C1910" w:rsidRDefault="00401746" w:rsidP="00401746">
            <w:pPr>
              <w:pStyle w:val="NoSpacing"/>
              <w:jc w:val="center"/>
              <w:rPr>
                <w:b/>
                <w:sz w:val="20"/>
                <w:szCs w:val="20"/>
              </w:rPr>
            </w:pPr>
            <w:r w:rsidRPr="001C1910">
              <w:rPr>
                <w:b/>
                <w:sz w:val="20"/>
                <w:szCs w:val="20"/>
              </w:rPr>
              <w:t>StDev</w:t>
            </w:r>
          </w:p>
        </w:tc>
      </w:tr>
      <w:tr w:rsidR="003824F6" w:rsidRPr="001C1910" w14:paraId="33283F44" w14:textId="77777777" w:rsidTr="002C4942">
        <w:tc>
          <w:tcPr>
            <w:tcW w:w="808" w:type="pct"/>
            <w:vMerge w:val="restart"/>
          </w:tcPr>
          <w:p w14:paraId="0B85207B" w14:textId="130E7E66" w:rsidR="003824F6" w:rsidRPr="001C1910" w:rsidRDefault="00414F17" w:rsidP="003824F6">
            <w:pPr>
              <w:pStyle w:val="NoSpacing"/>
              <w:rPr>
                <w:sz w:val="20"/>
                <w:szCs w:val="20"/>
              </w:rPr>
            </w:pPr>
            <w:r>
              <w:rPr>
                <w:sz w:val="20"/>
                <w:szCs w:val="20"/>
              </w:rPr>
              <w:t>Bear in the Lodge</w:t>
            </w:r>
            <w:r w:rsidR="003824F6" w:rsidRPr="001C1910">
              <w:rPr>
                <w:sz w:val="20"/>
                <w:szCs w:val="20"/>
              </w:rPr>
              <w:t xml:space="preserve"> Creek</w:t>
            </w:r>
          </w:p>
        </w:tc>
        <w:tc>
          <w:tcPr>
            <w:tcW w:w="654" w:type="pct"/>
            <w:vMerge w:val="restart"/>
            <w:vAlign w:val="center"/>
          </w:tcPr>
          <w:p w14:paraId="0D3BBDAB" w14:textId="57066F3F" w:rsidR="003824F6" w:rsidRPr="001C1910" w:rsidRDefault="00414F17" w:rsidP="003824F6">
            <w:pPr>
              <w:pStyle w:val="NoSpacing"/>
              <w:rPr>
                <w:sz w:val="20"/>
                <w:szCs w:val="20"/>
              </w:rPr>
            </w:pPr>
            <w:r>
              <w:rPr>
                <w:sz w:val="20"/>
                <w:szCs w:val="20"/>
              </w:rPr>
              <w:t>BEA</w:t>
            </w:r>
            <w:r w:rsidR="003824F6" w:rsidRPr="001C1910">
              <w:rPr>
                <w:sz w:val="20"/>
                <w:szCs w:val="20"/>
              </w:rPr>
              <w:t>1</w:t>
            </w:r>
          </w:p>
          <w:p w14:paraId="47E7F853" w14:textId="25F2FD9B" w:rsidR="003824F6" w:rsidRPr="001C1910" w:rsidRDefault="003824F6" w:rsidP="00401746">
            <w:pPr>
              <w:pStyle w:val="NoSpacing"/>
              <w:rPr>
                <w:sz w:val="20"/>
                <w:szCs w:val="20"/>
              </w:rPr>
            </w:pPr>
            <w:r w:rsidRPr="001C1910">
              <w:rPr>
                <w:sz w:val="20"/>
                <w:szCs w:val="20"/>
              </w:rPr>
              <w:t>(20</w:t>
            </w:r>
            <w:r w:rsidR="00414F17">
              <w:rPr>
                <w:sz w:val="20"/>
                <w:szCs w:val="20"/>
              </w:rPr>
              <w:t>12-2013</w:t>
            </w:r>
            <w:r w:rsidRPr="001C1910">
              <w:rPr>
                <w:sz w:val="20"/>
                <w:szCs w:val="20"/>
              </w:rPr>
              <w:t>)</w:t>
            </w:r>
          </w:p>
          <w:p w14:paraId="292E72A1" w14:textId="77777777" w:rsidR="00AA5262" w:rsidRPr="001C1910" w:rsidRDefault="00AA5262" w:rsidP="00401746">
            <w:pPr>
              <w:pStyle w:val="NoSpacing"/>
              <w:rPr>
                <w:sz w:val="20"/>
                <w:szCs w:val="20"/>
              </w:rPr>
            </w:pPr>
            <w:r w:rsidRPr="001C1910">
              <w:rPr>
                <w:sz w:val="20"/>
                <w:szCs w:val="20"/>
              </w:rPr>
              <w:t>Chironomidae</w:t>
            </w:r>
          </w:p>
          <w:p w14:paraId="75F0423B" w14:textId="44757AF6" w:rsidR="00AA5262" w:rsidRPr="001C1910" w:rsidRDefault="00AA5262" w:rsidP="00401746">
            <w:pPr>
              <w:pStyle w:val="NoSpacing"/>
              <w:rPr>
                <w:sz w:val="20"/>
                <w:szCs w:val="20"/>
              </w:rPr>
            </w:pPr>
            <w:r w:rsidRPr="001C1910">
              <w:rPr>
                <w:sz w:val="20"/>
                <w:szCs w:val="20"/>
              </w:rPr>
              <w:t xml:space="preserve">n = </w:t>
            </w:r>
            <w:r w:rsidR="00414F17">
              <w:rPr>
                <w:sz w:val="20"/>
                <w:szCs w:val="20"/>
              </w:rPr>
              <w:t>5</w:t>
            </w:r>
            <w:r w:rsidRPr="001C1910">
              <w:rPr>
                <w:sz w:val="20"/>
                <w:szCs w:val="20"/>
              </w:rPr>
              <w:t xml:space="preserve"> years</w:t>
            </w:r>
          </w:p>
          <w:p w14:paraId="1D29D708" w14:textId="77777777" w:rsidR="00AA5262" w:rsidRPr="001C1910" w:rsidRDefault="00AA5262" w:rsidP="00401746">
            <w:pPr>
              <w:pStyle w:val="NoSpacing"/>
              <w:rPr>
                <w:sz w:val="20"/>
                <w:szCs w:val="20"/>
              </w:rPr>
            </w:pPr>
          </w:p>
          <w:p w14:paraId="692B22A6" w14:textId="5EBF865F" w:rsidR="00AA5262" w:rsidRPr="001C1910" w:rsidRDefault="00414F17" w:rsidP="00401746">
            <w:pPr>
              <w:pStyle w:val="NoSpacing"/>
              <w:rPr>
                <w:sz w:val="20"/>
                <w:szCs w:val="20"/>
              </w:rPr>
            </w:pPr>
            <w:r>
              <w:rPr>
                <w:sz w:val="20"/>
                <w:szCs w:val="20"/>
              </w:rPr>
              <w:t>High</w:t>
            </w:r>
            <w:r w:rsidR="00AA5262" w:rsidRPr="001C1910">
              <w:rPr>
                <w:sz w:val="20"/>
                <w:szCs w:val="20"/>
              </w:rPr>
              <w:t xml:space="preserve"> Plains Ecoregion</w:t>
            </w:r>
          </w:p>
        </w:tc>
        <w:tc>
          <w:tcPr>
            <w:tcW w:w="1355" w:type="pct"/>
          </w:tcPr>
          <w:p w14:paraId="36DD24DB" w14:textId="77777777" w:rsidR="003824F6" w:rsidRPr="001C1910" w:rsidRDefault="003824F6" w:rsidP="003824F6">
            <w:pPr>
              <w:pStyle w:val="NoSpacing"/>
              <w:rPr>
                <w:sz w:val="20"/>
                <w:szCs w:val="20"/>
              </w:rPr>
            </w:pPr>
            <w:r w:rsidRPr="001C1910">
              <w:rPr>
                <w:sz w:val="20"/>
                <w:szCs w:val="20"/>
              </w:rPr>
              <w:t>Taxa Richness</w:t>
            </w:r>
          </w:p>
        </w:tc>
        <w:tc>
          <w:tcPr>
            <w:tcW w:w="691" w:type="pct"/>
            <w:vAlign w:val="center"/>
          </w:tcPr>
          <w:p w14:paraId="5CDBA446" w14:textId="41889412" w:rsidR="003824F6" w:rsidRPr="001C1910" w:rsidRDefault="00414F17" w:rsidP="003824F6">
            <w:pPr>
              <w:pStyle w:val="NoSpacing"/>
              <w:jc w:val="center"/>
              <w:rPr>
                <w:sz w:val="20"/>
                <w:szCs w:val="20"/>
              </w:rPr>
            </w:pPr>
            <w:r>
              <w:rPr>
                <w:rFonts w:cstheme="minorHAnsi"/>
                <w:sz w:val="20"/>
                <w:szCs w:val="20"/>
              </w:rPr>
              <w:t>9 / 17</w:t>
            </w:r>
          </w:p>
        </w:tc>
        <w:tc>
          <w:tcPr>
            <w:tcW w:w="783" w:type="pct"/>
            <w:vAlign w:val="center"/>
          </w:tcPr>
          <w:p w14:paraId="7139EC8A" w14:textId="715789F2" w:rsidR="003824F6" w:rsidRPr="001C1910" w:rsidRDefault="00414F17" w:rsidP="003824F6">
            <w:pPr>
              <w:pStyle w:val="NoSpacing"/>
              <w:jc w:val="center"/>
              <w:rPr>
                <w:sz w:val="20"/>
                <w:szCs w:val="20"/>
              </w:rPr>
            </w:pPr>
            <w:r>
              <w:rPr>
                <w:sz w:val="20"/>
                <w:szCs w:val="20"/>
              </w:rPr>
              <w:t>10.2</w:t>
            </w:r>
          </w:p>
        </w:tc>
        <w:tc>
          <w:tcPr>
            <w:tcW w:w="709" w:type="pct"/>
            <w:vAlign w:val="center"/>
          </w:tcPr>
          <w:p w14:paraId="5634658A" w14:textId="31C44B27" w:rsidR="003824F6" w:rsidRPr="001C1910" w:rsidRDefault="00531F9B" w:rsidP="003824F6">
            <w:pPr>
              <w:pStyle w:val="NoSpacing"/>
              <w:jc w:val="center"/>
              <w:rPr>
                <w:sz w:val="20"/>
                <w:szCs w:val="20"/>
              </w:rPr>
            </w:pPr>
            <w:r>
              <w:rPr>
                <w:rFonts w:cstheme="minorHAnsi"/>
                <w:sz w:val="20"/>
                <w:szCs w:val="20"/>
              </w:rPr>
              <w:t>3.9</w:t>
            </w:r>
          </w:p>
        </w:tc>
      </w:tr>
      <w:tr w:rsidR="003824F6" w:rsidRPr="001C1910" w14:paraId="62BCD869" w14:textId="77777777" w:rsidTr="002C4942">
        <w:tc>
          <w:tcPr>
            <w:tcW w:w="808" w:type="pct"/>
            <w:vMerge/>
          </w:tcPr>
          <w:p w14:paraId="2A0FEF44" w14:textId="77777777" w:rsidR="003824F6" w:rsidRPr="001C1910" w:rsidRDefault="003824F6" w:rsidP="003824F6">
            <w:pPr>
              <w:pStyle w:val="NoSpacing"/>
              <w:rPr>
                <w:sz w:val="20"/>
                <w:szCs w:val="20"/>
              </w:rPr>
            </w:pPr>
          </w:p>
        </w:tc>
        <w:tc>
          <w:tcPr>
            <w:tcW w:w="654" w:type="pct"/>
            <w:vMerge/>
            <w:vAlign w:val="center"/>
          </w:tcPr>
          <w:p w14:paraId="405ADC32" w14:textId="77777777" w:rsidR="003824F6" w:rsidRPr="001C1910" w:rsidRDefault="003824F6" w:rsidP="003824F6">
            <w:pPr>
              <w:pStyle w:val="NoSpacing"/>
              <w:rPr>
                <w:sz w:val="20"/>
                <w:szCs w:val="20"/>
              </w:rPr>
            </w:pPr>
          </w:p>
        </w:tc>
        <w:tc>
          <w:tcPr>
            <w:tcW w:w="1355" w:type="pct"/>
          </w:tcPr>
          <w:p w14:paraId="78BE317E" w14:textId="77777777" w:rsidR="003824F6" w:rsidRPr="001C1910" w:rsidRDefault="003824F6" w:rsidP="003824F6">
            <w:pPr>
              <w:pStyle w:val="NoSpacing"/>
              <w:rPr>
                <w:sz w:val="20"/>
                <w:szCs w:val="20"/>
              </w:rPr>
            </w:pPr>
            <w:r w:rsidRPr="001C1910">
              <w:rPr>
                <w:sz w:val="20"/>
                <w:szCs w:val="20"/>
              </w:rPr>
              <w:t>EPT Index</w:t>
            </w:r>
          </w:p>
        </w:tc>
        <w:tc>
          <w:tcPr>
            <w:tcW w:w="691" w:type="pct"/>
            <w:vAlign w:val="center"/>
          </w:tcPr>
          <w:p w14:paraId="337DABFB" w14:textId="27BC6E30" w:rsidR="003824F6" w:rsidRPr="001C1910" w:rsidRDefault="00531F9B" w:rsidP="003824F6">
            <w:pPr>
              <w:pStyle w:val="NoSpacing"/>
              <w:jc w:val="center"/>
              <w:rPr>
                <w:sz w:val="20"/>
                <w:szCs w:val="20"/>
              </w:rPr>
            </w:pPr>
            <w:r>
              <w:rPr>
                <w:rFonts w:cstheme="minorHAnsi"/>
                <w:sz w:val="20"/>
                <w:szCs w:val="20"/>
              </w:rPr>
              <w:t>3 / 5</w:t>
            </w:r>
          </w:p>
        </w:tc>
        <w:tc>
          <w:tcPr>
            <w:tcW w:w="783" w:type="pct"/>
            <w:vAlign w:val="center"/>
          </w:tcPr>
          <w:p w14:paraId="773B83BD" w14:textId="4C803A18" w:rsidR="003824F6" w:rsidRPr="001C1910" w:rsidRDefault="00531F9B" w:rsidP="003824F6">
            <w:pPr>
              <w:pStyle w:val="NoSpacing"/>
              <w:jc w:val="center"/>
              <w:rPr>
                <w:sz w:val="20"/>
                <w:szCs w:val="20"/>
              </w:rPr>
            </w:pPr>
            <w:r>
              <w:rPr>
                <w:sz w:val="20"/>
                <w:szCs w:val="20"/>
              </w:rPr>
              <w:t>3.2</w:t>
            </w:r>
          </w:p>
        </w:tc>
        <w:tc>
          <w:tcPr>
            <w:tcW w:w="709" w:type="pct"/>
            <w:vAlign w:val="center"/>
          </w:tcPr>
          <w:p w14:paraId="4139D568" w14:textId="64675506" w:rsidR="003824F6" w:rsidRPr="001C1910" w:rsidRDefault="00531F9B" w:rsidP="003824F6">
            <w:pPr>
              <w:pStyle w:val="NoSpacing"/>
              <w:jc w:val="center"/>
              <w:rPr>
                <w:sz w:val="20"/>
                <w:szCs w:val="20"/>
              </w:rPr>
            </w:pPr>
            <w:r>
              <w:rPr>
                <w:rFonts w:cstheme="minorHAnsi"/>
                <w:sz w:val="20"/>
                <w:szCs w:val="20"/>
              </w:rPr>
              <w:t>0.58</w:t>
            </w:r>
          </w:p>
        </w:tc>
      </w:tr>
      <w:tr w:rsidR="003824F6" w:rsidRPr="001C1910" w14:paraId="7130C9B3" w14:textId="77777777" w:rsidTr="002C4942">
        <w:tc>
          <w:tcPr>
            <w:tcW w:w="808" w:type="pct"/>
            <w:vMerge/>
          </w:tcPr>
          <w:p w14:paraId="01C727FD" w14:textId="77777777" w:rsidR="003824F6" w:rsidRPr="001C1910" w:rsidRDefault="003824F6" w:rsidP="003824F6">
            <w:pPr>
              <w:pStyle w:val="NoSpacing"/>
              <w:rPr>
                <w:sz w:val="20"/>
                <w:szCs w:val="20"/>
              </w:rPr>
            </w:pPr>
          </w:p>
        </w:tc>
        <w:tc>
          <w:tcPr>
            <w:tcW w:w="654" w:type="pct"/>
            <w:vMerge/>
            <w:vAlign w:val="center"/>
          </w:tcPr>
          <w:p w14:paraId="5055C158" w14:textId="77777777" w:rsidR="003824F6" w:rsidRPr="001C1910" w:rsidRDefault="003824F6" w:rsidP="003824F6">
            <w:pPr>
              <w:pStyle w:val="NoSpacing"/>
              <w:rPr>
                <w:sz w:val="20"/>
                <w:szCs w:val="20"/>
              </w:rPr>
            </w:pPr>
          </w:p>
        </w:tc>
        <w:tc>
          <w:tcPr>
            <w:tcW w:w="1355" w:type="pct"/>
          </w:tcPr>
          <w:p w14:paraId="04E71BCD" w14:textId="77777777" w:rsidR="003824F6" w:rsidRPr="001C1910" w:rsidRDefault="003824F6" w:rsidP="003824F6">
            <w:pPr>
              <w:pStyle w:val="NoSpacing"/>
              <w:rPr>
                <w:sz w:val="20"/>
                <w:szCs w:val="20"/>
              </w:rPr>
            </w:pPr>
            <w:r w:rsidRPr="001C1910">
              <w:rPr>
                <w:sz w:val="20"/>
                <w:szCs w:val="20"/>
              </w:rPr>
              <w:t>% EPT</w:t>
            </w:r>
          </w:p>
        </w:tc>
        <w:tc>
          <w:tcPr>
            <w:tcW w:w="691" w:type="pct"/>
            <w:vAlign w:val="center"/>
          </w:tcPr>
          <w:p w14:paraId="31222EE3" w14:textId="081AD8B1" w:rsidR="003824F6" w:rsidRPr="001C1910" w:rsidRDefault="00313BFF" w:rsidP="003824F6">
            <w:pPr>
              <w:pStyle w:val="NoSpacing"/>
              <w:jc w:val="center"/>
              <w:rPr>
                <w:sz w:val="20"/>
                <w:szCs w:val="20"/>
              </w:rPr>
            </w:pPr>
            <w:r w:rsidRPr="001C1910">
              <w:rPr>
                <w:rFonts w:cstheme="minorHAnsi"/>
                <w:sz w:val="20"/>
                <w:szCs w:val="20"/>
              </w:rPr>
              <w:t>1</w:t>
            </w:r>
            <w:r w:rsidR="00531F9B">
              <w:rPr>
                <w:rFonts w:cstheme="minorHAnsi"/>
                <w:sz w:val="20"/>
                <w:szCs w:val="20"/>
              </w:rPr>
              <w:t>8</w:t>
            </w:r>
            <w:r w:rsidR="003824F6" w:rsidRPr="001C1910">
              <w:rPr>
                <w:rFonts w:cstheme="minorHAnsi"/>
                <w:sz w:val="20"/>
                <w:szCs w:val="20"/>
              </w:rPr>
              <w:t>%</w:t>
            </w:r>
            <w:r w:rsidR="00531F9B">
              <w:rPr>
                <w:rFonts w:cstheme="minorHAnsi"/>
                <w:sz w:val="20"/>
                <w:szCs w:val="20"/>
              </w:rPr>
              <w:t xml:space="preserve"> / 26%</w:t>
            </w:r>
          </w:p>
        </w:tc>
        <w:tc>
          <w:tcPr>
            <w:tcW w:w="783" w:type="pct"/>
            <w:vAlign w:val="center"/>
          </w:tcPr>
          <w:p w14:paraId="076D82C6" w14:textId="232C5CCB" w:rsidR="003824F6" w:rsidRPr="001C1910" w:rsidRDefault="00531F9B" w:rsidP="003824F6">
            <w:pPr>
              <w:pStyle w:val="NoSpacing"/>
              <w:jc w:val="center"/>
              <w:rPr>
                <w:sz w:val="20"/>
                <w:szCs w:val="20"/>
              </w:rPr>
            </w:pPr>
            <w:r>
              <w:rPr>
                <w:sz w:val="20"/>
                <w:szCs w:val="20"/>
              </w:rPr>
              <w:t>21</w:t>
            </w:r>
            <w:r w:rsidR="00AA5262" w:rsidRPr="001C1910">
              <w:rPr>
                <w:sz w:val="20"/>
                <w:szCs w:val="20"/>
              </w:rPr>
              <w:t>%</w:t>
            </w:r>
          </w:p>
        </w:tc>
        <w:tc>
          <w:tcPr>
            <w:tcW w:w="709" w:type="pct"/>
            <w:vAlign w:val="center"/>
          </w:tcPr>
          <w:p w14:paraId="0F3EA446" w14:textId="636D0C1E" w:rsidR="003824F6" w:rsidRPr="001C1910" w:rsidRDefault="00531F9B" w:rsidP="003824F6">
            <w:pPr>
              <w:pStyle w:val="NoSpacing"/>
              <w:jc w:val="center"/>
              <w:rPr>
                <w:sz w:val="20"/>
                <w:szCs w:val="20"/>
              </w:rPr>
            </w:pPr>
            <w:r>
              <w:rPr>
                <w:rFonts w:cstheme="minorHAnsi"/>
                <w:sz w:val="20"/>
                <w:szCs w:val="20"/>
              </w:rPr>
              <w:t>18</w:t>
            </w:r>
            <w:r w:rsidR="00AA5262" w:rsidRPr="001C1910">
              <w:rPr>
                <w:rFonts w:cstheme="minorHAnsi"/>
                <w:sz w:val="20"/>
                <w:szCs w:val="20"/>
              </w:rPr>
              <w:t>%</w:t>
            </w:r>
          </w:p>
        </w:tc>
      </w:tr>
      <w:tr w:rsidR="003824F6" w:rsidRPr="001C1910" w14:paraId="270F6492" w14:textId="77777777" w:rsidTr="002C4942">
        <w:tc>
          <w:tcPr>
            <w:tcW w:w="808" w:type="pct"/>
            <w:vMerge/>
          </w:tcPr>
          <w:p w14:paraId="77B6C1AC" w14:textId="77777777" w:rsidR="003824F6" w:rsidRPr="001C1910" w:rsidRDefault="003824F6" w:rsidP="003824F6">
            <w:pPr>
              <w:pStyle w:val="NoSpacing"/>
              <w:rPr>
                <w:sz w:val="20"/>
                <w:szCs w:val="20"/>
              </w:rPr>
            </w:pPr>
          </w:p>
        </w:tc>
        <w:tc>
          <w:tcPr>
            <w:tcW w:w="654" w:type="pct"/>
            <w:vMerge/>
            <w:vAlign w:val="center"/>
          </w:tcPr>
          <w:p w14:paraId="3930E82F" w14:textId="77777777" w:rsidR="003824F6" w:rsidRPr="001C1910" w:rsidRDefault="003824F6" w:rsidP="003824F6">
            <w:pPr>
              <w:pStyle w:val="NoSpacing"/>
              <w:rPr>
                <w:sz w:val="20"/>
                <w:szCs w:val="20"/>
              </w:rPr>
            </w:pPr>
          </w:p>
        </w:tc>
        <w:tc>
          <w:tcPr>
            <w:tcW w:w="1355" w:type="pct"/>
          </w:tcPr>
          <w:p w14:paraId="244820ED" w14:textId="77777777" w:rsidR="003824F6" w:rsidRPr="001C1910" w:rsidRDefault="003824F6" w:rsidP="003824F6">
            <w:pPr>
              <w:pStyle w:val="NoSpacing"/>
              <w:rPr>
                <w:sz w:val="20"/>
                <w:szCs w:val="20"/>
              </w:rPr>
            </w:pPr>
            <w:r w:rsidRPr="001C1910">
              <w:rPr>
                <w:sz w:val="20"/>
                <w:szCs w:val="20"/>
              </w:rPr>
              <w:t>Family Biotic Index</w:t>
            </w:r>
          </w:p>
        </w:tc>
        <w:tc>
          <w:tcPr>
            <w:tcW w:w="691" w:type="pct"/>
            <w:vAlign w:val="center"/>
          </w:tcPr>
          <w:p w14:paraId="7E23F35E" w14:textId="3D7D2CC6" w:rsidR="003824F6" w:rsidRPr="001C1910" w:rsidRDefault="00531F9B" w:rsidP="003824F6">
            <w:pPr>
              <w:pStyle w:val="NoSpacing"/>
              <w:jc w:val="center"/>
              <w:rPr>
                <w:sz w:val="20"/>
                <w:szCs w:val="20"/>
              </w:rPr>
            </w:pPr>
            <w:r>
              <w:rPr>
                <w:sz w:val="20"/>
                <w:szCs w:val="20"/>
              </w:rPr>
              <w:t>5</w:t>
            </w:r>
            <w:r w:rsidR="00313BFF" w:rsidRPr="001C1910">
              <w:rPr>
                <w:sz w:val="20"/>
                <w:szCs w:val="20"/>
              </w:rPr>
              <w:t>.7</w:t>
            </w:r>
            <w:r>
              <w:rPr>
                <w:sz w:val="20"/>
                <w:szCs w:val="20"/>
              </w:rPr>
              <w:t xml:space="preserve"> / 5.8</w:t>
            </w:r>
          </w:p>
        </w:tc>
        <w:tc>
          <w:tcPr>
            <w:tcW w:w="783" w:type="pct"/>
            <w:vAlign w:val="center"/>
          </w:tcPr>
          <w:p w14:paraId="443C6418" w14:textId="425BE502" w:rsidR="003824F6" w:rsidRPr="001C1910" w:rsidRDefault="00531F9B" w:rsidP="00531F9B">
            <w:pPr>
              <w:pStyle w:val="NoSpacing"/>
              <w:jc w:val="center"/>
              <w:rPr>
                <w:sz w:val="20"/>
                <w:szCs w:val="20"/>
              </w:rPr>
            </w:pPr>
            <w:r>
              <w:rPr>
                <w:sz w:val="20"/>
                <w:szCs w:val="20"/>
              </w:rPr>
              <w:t>5.90</w:t>
            </w:r>
          </w:p>
        </w:tc>
        <w:tc>
          <w:tcPr>
            <w:tcW w:w="709" w:type="pct"/>
            <w:vAlign w:val="center"/>
          </w:tcPr>
          <w:p w14:paraId="5BD8CBCD" w14:textId="37327457" w:rsidR="003824F6" w:rsidRPr="001C1910" w:rsidRDefault="00531F9B" w:rsidP="003824F6">
            <w:pPr>
              <w:pStyle w:val="NoSpacing"/>
              <w:jc w:val="center"/>
              <w:rPr>
                <w:sz w:val="20"/>
                <w:szCs w:val="20"/>
              </w:rPr>
            </w:pPr>
            <w:r>
              <w:rPr>
                <w:rFonts w:cstheme="minorHAnsi"/>
                <w:sz w:val="20"/>
                <w:szCs w:val="20"/>
              </w:rPr>
              <w:t>0.94</w:t>
            </w:r>
          </w:p>
        </w:tc>
      </w:tr>
      <w:tr w:rsidR="003824F6" w:rsidRPr="001C1910" w14:paraId="1B062235" w14:textId="77777777" w:rsidTr="002C4942">
        <w:tc>
          <w:tcPr>
            <w:tcW w:w="808" w:type="pct"/>
            <w:vMerge/>
          </w:tcPr>
          <w:p w14:paraId="1491FA80" w14:textId="77777777" w:rsidR="003824F6" w:rsidRPr="001C1910" w:rsidRDefault="003824F6" w:rsidP="003824F6">
            <w:pPr>
              <w:pStyle w:val="NoSpacing"/>
              <w:rPr>
                <w:sz w:val="20"/>
                <w:szCs w:val="20"/>
              </w:rPr>
            </w:pPr>
          </w:p>
        </w:tc>
        <w:tc>
          <w:tcPr>
            <w:tcW w:w="654" w:type="pct"/>
            <w:vMerge/>
            <w:vAlign w:val="center"/>
          </w:tcPr>
          <w:p w14:paraId="3F43C296" w14:textId="77777777" w:rsidR="003824F6" w:rsidRPr="001C1910" w:rsidRDefault="003824F6" w:rsidP="003824F6">
            <w:pPr>
              <w:pStyle w:val="NoSpacing"/>
              <w:rPr>
                <w:sz w:val="20"/>
                <w:szCs w:val="20"/>
              </w:rPr>
            </w:pPr>
          </w:p>
        </w:tc>
        <w:tc>
          <w:tcPr>
            <w:tcW w:w="1355" w:type="pct"/>
          </w:tcPr>
          <w:p w14:paraId="258CD647" w14:textId="77777777" w:rsidR="003824F6" w:rsidRPr="001C1910" w:rsidRDefault="003824F6" w:rsidP="003824F6">
            <w:pPr>
              <w:pStyle w:val="NoSpacing"/>
              <w:rPr>
                <w:sz w:val="20"/>
                <w:szCs w:val="20"/>
              </w:rPr>
            </w:pPr>
            <w:r w:rsidRPr="001C1910">
              <w:rPr>
                <w:sz w:val="20"/>
                <w:szCs w:val="20"/>
              </w:rPr>
              <w:t>% Dominant Family</w:t>
            </w:r>
          </w:p>
        </w:tc>
        <w:tc>
          <w:tcPr>
            <w:tcW w:w="691" w:type="pct"/>
            <w:vAlign w:val="center"/>
          </w:tcPr>
          <w:p w14:paraId="270516D8" w14:textId="5CF686F0" w:rsidR="003824F6" w:rsidRPr="001C1910" w:rsidRDefault="00531F9B" w:rsidP="003824F6">
            <w:pPr>
              <w:pStyle w:val="NoSpacing"/>
              <w:jc w:val="center"/>
              <w:rPr>
                <w:sz w:val="20"/>
                <w:szCs w:val="20"/>
              </w:rPr>
            </w:pPr>
            <w:r>
              <w:rPr>
                <w:rFonts w:cstheme="minorHAnsi"/>
                <w:sz w:val="20"/>
                <w:szCs w:val="20"/>
              </w:rPr>
              <w:t>71</w:t>
            </w:r>
            <w:r w:rsidR="003824F6" w:rsidRPr="001C1910">
              <w:rPr>
                <w:rFonts w:cstheme="minorHAnsi"/>
                <w:sz w:val="20"/>
                <w:szCs w:val="20"/>
              </w:rPr>
              <w:t>%</w:t>
            </w:r>
            <w:r>
              <w:rPr>
                <w:rFonts w:cstheme="minorHAnsi"/>
                <w:sz w:val="20"/>
                <w:szCs w:val="20"/>
              </w:rPr>
              <w:t xml:space="preserve"> / 52%</w:t>
            </w:r>
          </w:p>
        </w:tc>
        <w:tc>
          <w:tcPr>
            <w:tcW w:w="783" w:type="pct"/>
            <w:vAlign w:val="center"/>
          </w:tcPr>
          <w:p w14:paraId="094A2707" w14:textId="6BD4C4F7" w:rsidR="003824F6" w:rsidRPr="001C1910" w:rsidRDefault="00531F9B" w:rsidP="003824F6">
            <w:pPr>
              <w:pStyle w:val="NoSpacing"/>
              <w:jc w:val="center"/>
              <w:rPr>
                <w:sz w:val="20"/>
                <w:szCs w:val="20"/>
              </w:rPr>
            </w:pPr>
            <w:r>
              <w:rPr>
                <w:sz w:val="20"/>
                <w:szCs w:val="20"/>
              </w:rPr>
              <w:t>58</w:t>
            </w:r>
            <w:r w:rsidR="00AA5262" w:rsidRPr="001C1910">
              <w:rPr>
                <w:sz w:val="20"/>
                <w:szCs w:val="20"/>
              </w:rPr>
              <w:t>%</w:t>
            </w:r>
          </w:p>
        </w:tc>
        <w:tc>
          <w:tcPr>
            <w:tcW w:w="709" w:type="pct"/>
            <w:vAlign w:val="center"/>
          </w:tcPr>
          <w:p w14:paraId="7CC7E0C0" w14:textId="61ACB34C" w:rsidR="003824F6" w:rsidRPr="001C1910" w:rsidRDefault="00531F9B" w:rsidP="003824F6">
            <w:pPr>
              <w:pStyle w:val="NoSpacing"/>
              <w:jc w:val="center"/>
              <w:rPr>
                <w:sz w:val="20"/>
                <w:szCs w:val="20"/>
              </w:rPr>
            </w:pPr>
            <w:r>
              <w:rPr>
                <w:rFonts w:cstheme="minorHAnsi"/>
                <w:sz w:val="20"/>
                <w:szCs w:val="20"/>
              </w:rPr>
              <w:t>4</w:t>
            </w:r>
            <w:r w:rsidR="00AA5262" w:rsidRPr="001C1910">
              <w:rPr>
                <w:rFonts w:cstheme="minorHAnsi"/>
                <w:sz w:val="20"/>
                <w:szCs w:val="20"/>
              </w:rPr>
              <w:t>%</w:t>
            </w:r>
          </w:p>
        </w:tc>
      </w:tr>
      <w:tr w:rsidR="003824F6" w:rsidRPr="001C1910" w14:paraId="572F704A" w14:textId="77777777" w:rsidTr="002C4942">
        <w:tc>
          <w:tcPr>
            <w:tcW w:w="808" w:type="pct"/>
            <w:vMerge/>
          </w:tcPr>
          <w:p w14:paraId="555B19DA" w14:textId="77777777" w:rsidR="003824F6" w:rsidRPr="001C1910" w:rsidRDefault="003824F6" w:rsidP="003824F6">
            <w:pPr>
              <w:pStyle w:val="NoSpacing"/>
              <w:rPr>
                <w:sz w:val="20"/>
                <w:szCs w:val="20"/>
              </w:rPr>
            </w:pPr>
          </w:p>
        </w:tc>
        <w:tc>
          <w:tcPr>
            <w:tcW w:w="654" w:type="pct"/>
            <w:vMerge/>
            <w:vAlign w:val="center"/>
          </w:tcPr>
          <w:p w14:paraId="22FBAECB" w14:textId="77777777" w:rsidR="003824F6" w:rsidRPr="001C1910" w:rsidRDefault="003824F6" w:rsidP="003824F6">
            <w:pPr>
              <w:pStyle w:val="NoSpacing"/>
              <w:rPr>
                <w:sz w:val="20"/>
                <w:szCs w:val="20"/>
              </w:rPr>
            </w:pPr>
          </w:p>
        </w:tc>
        <w:tc>
          <w:tcPr>
            <w:tcW w:w="1355" w:type="pct"/>
          </w:tcPr>
          <w:p w14:paraId="2C6D591F" w14:textId="77777777" w:rsidR="003824F6" w:rsidRPr="001C1910" w:rsidRDefault="003824F6" w:rsidP="003824F6">
            <w:pPr>
              <w:pStyle w:val="NoSpacing"/>
              <w:rPr>
                <w:sz w:val="20"/>
                <w:szCs w:val="20"/>
              </w:rPr>
            </w:pPr>
            <w:r w:rsidRPr="001C1910">
              <w:rPr>
                <w:sz w:val="20"/>
                <w:szCs w:val="20"/>
              </w:rPr>
              <w:t>% Dipteran &amp; Non-insects</w:t>
            </w:r>
          </w:p>
        </w:tc>
        <w:tc>
          <w:tcPr>
            <w:tcW w:w="691" w:type="pct"/>
            <w:vAlign w:val="center"/>
          </w:tcPr>
          <w:p w14:paraId="7A00B6A7" w14:textId="46C71C08" w:rsidR="003824F6" w:rsidRPr="001C1910" w:rsidRDefault="00531F9B" w:rsidP="00AA5262">
            <w:pPr>
              <w:pStyle w:val="NoSpacing"/>
              <w:jc w:val="center"/>
              <w:rPr>
                <w:sz w:val="20"/>
                <w:szCs w:val="20"/>
              </w:rPr>
            </w:pPr>
            <w:r>
              <w:rPr>
                <w:rFonts w:cstheme="minorHAnsi"/>
                <w:sz w:val="20"/>
                <w:szCs w:val="20"/>
              </w:rPr>
              <w:t>80</w:t>
            </w:r>
            <w:r w:rsidR="003824F6" w:rsidRPr="001C1910">
              <w:rPr>
                <w:rFonts w:cstheme="minorHAnsi"/>
                <w:sz w:val="20"/>
                <w:szCs w:val="20"/>
              </w:rPr>
              <w:t>%</w:t>
            </w:r>
            <w:r>
              <w:rPr>
                <w:rFonts w:cstheme="minorHAnsi"/>
                <w:sz w:val="20"/>
                <w:szCs w:val="20"/>
              </w:rPr>
              <w:t xml:space="preserve"> / 70%</w:t>
            </w:r>
          </w:p>
        </w:tc>
        <w:tc>
          <w:tcPr>
            <w:tcW w:w="783" w:type="pct"/>
            <w:vAlign w:val="center"/>
          </w:tcPr>
          <w:p w14:paraId="086C0DF2" w14:textId="79CAD78A" w:rsidR="003824F6" w:rsidRPr="001C1910" w:rsidRDefault="00AA5262" w:rsidP="003824F6">
            <w:pPr>
              <w:pStyle w:val="NoSpacing"/>
              <w:jc w:val="center"/>
              <w:rPr>
                <w:sz w:val="20"/>
                <w:szCs w:val="20"/>
              </w:rPr>
            </w:pPr>
            <w:r w:rsidRPr="001C1910">
              <w:rPr>
                <w:sz w:val="20"/>
                <w:szCs w:val="20"/>
              </w:rPr>
              <w:t>7</w:t>
            </w:r>
            <w:r w:rsidR="00531F9B">
              <w:rPr>
                <w:sz w:val="20"/>
                <w:szCs w:val="20"/>
              </w:rPr>
              <w:t>5</w:t>
            </w:r>
            <w:r w:rsidRPr="001C1910">
              <w:rPr>
                <w:sz w:val="20"/>
                <w:szCs w:val="20"/>
              </w:rPr>
              <w:t>%</w:t>
            </w:r>
          </w:p>
        </w:tc>
        <w:tc>
          <w:tcPr>
            <w:tcW w:w="709" w:type="pct"/>
            <w:vAlign w:val="center"/>
          </w:tcPr>
          <w:p w14:paraId="345FB855" w14:textId="404478B2" w:rsidR="003824F6" w:rsidRPr="001C1910" w:rsidRDefault="00531F9B" w:rsidP="003824F6">
            <w:pPr>
              <w:pStyle w:val="NoSpacing"/>
              <w:jc w:val="center"/>
              <w:rPr>
                <w:sz w:val="20"/>
                <w:szCs w:val="20"/>
              </w:rPr>
            </w:pPr>
            <w:r>
              <w:rPr>
                <w:rFonts w:cstheme="minorHAnsi"/>
                <w:sz w:val="20"/>
                <w:szCs w:val="20"/>
              </w:rPr>
              <w:t>18</w:t>
            </w:r>
            <w:r w:rsidR="00AA5262" w:rsidRPr="001C1910">
              <w:rPr>
                <w:rFonts w:cstheme="minorHAnsi"/>
                <w:sz w:val="20"/>
                <w:szCs w:val="20"/>
              </w:rPr>
              <w:t>%</w:t>
            </w:r>
          </w:p>
        </w:tc>
      </w:tr>
      <w:tr w:rsidR="003824F6" w:rsidRPr="001C1910" w14:paraId="204839E3" w14:textId="77777777" w:rsidTr="002C4942">
        <w:tc>
          <w:tcPr>
            <w:tcW w:w="808" w:type="pct"/>
            <w:vMerge/>
          </w:tcPr>
          <w:p w14:paraId="51F3B7CD" w14:textId="77777777" w:rsidR="003824F6" w:rsidRPr="001C1910" w:rsidRDefault="003824F6" w:rsidP="003824F6">
            <w:pPr>
              <w:pStyle w:val="NoSpacing"/>
              <w:rPr>
                <w:sz w:val="20"/>
                <w:szCs w:val="20"/>
              </w:rPr>
            </w:pPr>
          </w:p>
        </w:tc>
        <w:tc>
          <w:tcPr>
            <w:tcW w:w="654" w:type="pct"/>
            <w:vMerge/>
            <w:vAlign w:val="center"/>
          </w:tcPr>
          <w:p w14:paraId="0DDF030D" w14:textId="77777777" w:rsidR="003824F6" w:rsidRPr="001C1910" w:rsidRDefault="003824F6" w:rsidP="003824F6">
            <w:pPr>
              <w:pStyle w:val="NoSpacing"/>
              <w:rPr>
                <w:sz w:val="20"/>
                <w:szCs w:val="20"/>
              </w:rPr>
            </w:pPr>
          </w:p>
        </w:tc>
        <w:tc>
          <w:tcPr>
            <w:tcW w:w="1355" w:type="pct"/>
            <w:shd w:val="clear" w:color="auto" w:fill="auto"/>
          </w:tcPr>
          <w:p w14:paraId="3F84B974" w14:textId="77777777" w:rsidR="003824F6" w:rsidRPr="001C1910" w:rsidRDefault="003824F6" w:rsidP="003824F6">
            <w:pPr>
              <w:pStyle w:val="NoSpacing"/>
              <w:rPr>
                <w:sz w:val="20"/>
                <w:szCs w:val="20"/>
              </w:rPr>
            </w:pPr>
            <w:r w:rsidRPr="001C1910">
              <w:rPr>
                <w:sz w:val="20"/>
                <w:szCs w:val="20"/>
              </w:rPr>
              <w:t>% Collector Gatherers</w:t>
            </w:r>
          </w:p>
        </w:tc>
        <w:tc>
          <w:tcPr>
            <w:tcW w:w="691" w:type="pct"/>
            <w:shd w:val="clear" w:color="auto" w:fill="auto"/>
            <w:vAlign w:val="center"/>
          </w:tcPr>
          <w:p w14:paraId="61CB65AA" w14:textId="66406BB1" w:rsidR="003824F6" w:rsidRPr="001C1910" w:rsidRDefault="00531F9B" w:rsidP="003824F6">
            <w:pPr>
              <w:pStyle w:val="NoSpacing"/>
              <w:jc w:val="center"/>
              <w:rPr>
                <w:sz w:val="20"/>
                <w:szCs w:val="20"/>
              </w:rPr>
            </w:pPr>
            <w:r>
              <w:rPr>
                <w:rFonts w:cstheme="minorHAnsi"/>
                <w:sz w:val="20"/>
                <w:szCs w:val="20"/>
              </w:rPr>
              <w:t>85</w:t>
            </w:r>
            <w:r w:rsidR="003824F6" w:rsidRPr="001C1910">
              <w:rPr>
                <w:rFonts w:cstheme="minorHAnsi"/>
                <w:sz w:val="20"/>
                <w:szCs w:val="20"/>
              </w:rPr>
              <w:t>%</w:t>
            </w:r>
            <w:r>
              <w:rPr>
                <w:rFonts w:cstheme="minorHAnsi"/>
                <w:sz w:val="20"/>
                <w:szCs w:val="20"/>
              </w:rPr>
              <w:t xml:space="preserve"> / 87%</w:t>
            </w:r>
          </w:p>
        </w:tc>
        <w:tc>
          <w:tcPr>
            <w:tcW w:w="783" w:type="pct"/>
            <w:shd w:val="clear" w:color="auto" w:fill="auto"/>
            <w:vAlign w:val="center"/>
          </w:tcPr>
          <w:p w14:paraId="53081262" w14:textId="7E442D76" w:rsidR="003824F6" w:rsidRPr="001C1910" w:rsidRDefault="00531F9B" w:rsidP="003824F6">
            <w:pPr>
              <w:pStyle w:val="NoSpacing"/>
              <w:jc w:val="center"/>
              <w:rPr>
                <w:sz w:val="20"/>
                <w:szCs w:val="20"/>
              </w:rPr>
            </w:pPr>
            <w:r>
              <w:rPr>
                <w:sz w:val="20"/>
                <w:szCs w:val="20"/>
              </w:rPr>
              <w:t>80</w:t>
            </w:r>
            <w:r w:rsidR="00AA5262" w:rsidRPr="001C1910">
              <w:rPr>
                <w:sz w:val="20"/>
                <w:szCs w:val="20"/>
              </w:rPr>
              <w:t>%</w:t>
            </w:r>
          </w:p>
        </w:tc>
        <w:tc>
          <w:tcPr>
            <w:tcW w:w="709" w:type="pct"/>
            <w:shd w:val="clear" w:color="auto" w:fill="auto"/>
            <w:vAlign w:val="center"/>
          </w:tcPr>
          <w:p w14:paraId="77B61B74" w14:textId="77777777" w:rsidR="003824F6" w:rsidRPr="001C1910" w:rsidRDefault="00AA5262" w:rsidP="003824F6">
            <w:pPr>
              <w:pStyle w:val="NoSpacing"/>
              <w:jc w:val="center"/>
              <w:rPr>
                <w:rFonts w:cstheme="minorHAnsi"/>
                <w:sz w:val="20"/>
                <w:szCs w:val="20"/>
              </w:rPr>
            </w:pPr>
            <w:r w:rsidRPr="001C1910">
              <w:rPr>
                <w:rFonts w:cstheme="minorHAnsi"/>
                <w:sz w:val="20"/>
                <w:szCs w:val="20"/>
              </w:rPr>
              <w:t>19%</w:t>
            </w:r>
          </w:p>
        </w:tc>
      </w:tr>
      <w:tr w:rsidR="003824F6" w:rsidRPr="001C1910" w14:paraId="191A0EA5" w14:textId="77777777" w:rsidTr="002C4942">
        <w:tc>
          <w:tcPr>
            <w:tcW w:w="808" w:type="pct"/>
            <w:vMerge/>
          </w:tcPr>
          <w:p w14:paraId="0DE17FFA" w14:textId="77777777" w:rsidR="003824F6" w:rsidRPr="001C1910" w:rsidRDefault="003824F6" w:rsidP="003824F6">
            <w:pPr>
              <w:pStyle w:val="NoSpacing"/>
              <w:rPr>
                <w:sz w:val="20"/>
                <w:szCs w:val="20"/>
              </w:rPr>
            </w:pPr>
          </w:p>
        </w:tc>
        <w:tc>
          <w:tcPr>
            <w:tcW w:w="654" w:type="pct"/>
            <w:vMerge/>
            <w:vAlign w:val="center"/>
          </w:tcPr>
          <w:p w14:paraId="1EF74A60" w14:textId="77777777" w:rsidR="003824F6" w:rsidRPr="001C1910" w:rsidRDefault="003824F6" w:rsidP="003824F6">
            <w:pPr>
              <w:pStyle w:val="NoSpacing"/>
              <w:rPr>
                <w:sz w:val="20"/>
                <w:szCs w:val="20"/>
              </w:rPr>
            </w:pPr>
          </w:p>
        </w:tc>
        <w:tc>
          <w:tcPr>
            <w:tcW w:w="1355" w:type="pct"/>
            <w:shd w:val="clear" w:color="auto" w:fill="C6D9F1" w:themeFill="text2" w:themeFillTint="33"/>
          </w:tcPr>
          <w:p w14:paraId="0FED1354" w14:textId="77777777" w:rsidR="003824F6" w:rsidRPr="001C1910" w:rsidRDefault="003824F6" w:rsidP="003824F6">
            <w:pPr>
              <w:pStyle w:val="NoSpacing"/>
              <w:rPr>
                <w:b/>
                <w:sz w:val="20"/>
                <w:szCs w:val="20"/>
              </w:rPr>
            </w:pPr>
            <w:r w:rsidRPr="001C1910">
              <w:rPr>
                <w:b/>
                <w:sz w:val="20"/>
                <w:szCs w:val="20"/>
              </w:rPr>
              <w:t>Total Score</w:t>
            </w:r>
          </w:p>
          <w:p w14:paraId="150B37D0" w14:textId="418F4325" w:rsidR="00AA5262" w:rsidRPr="001C1910" w:rsidRDefault="00AA5262" w:rsidP="00531F9B">
            <w:pPr>
              <w:pStyle w:val="NoSpacing"/>
              <w:rPr>
                <w:sz w:val="20"/>
                <w:szCs w:val="20"/>
              </w:rPr>
            </w:pPr>
            <w:r w:rsidRPr="001C1910">
              <w:rPr>
                <w:b/>
                <w:sz w:val="20"/>
                <w:szCs w:val="20"/>
              </w:rPr>
              <w:t xml:space="preserve">Max Score = </w:t>
            </w:r>
            <w:r w:rsidR="00531F9B">
              <w:rPr>
                <w:b/>
                <w:sz w:val="20"/>
                <w:szCs w:val="20"/>
              </w:rPr>
              <w:t>24</w:t>
            </w:r>
          </w:p>
        </w:tc>
        <w:tc>
          <w:tcPr>
            <w:tcW w:w="691" w:type="pct"/>
            <w:shd w:val="clear" w:color="auto" w:fill="C6D9F1" w:themeFill="text2" w:themeFillTint="33"/>
            <w:vAlign w:val="center"/>
          </w:tcPr>
          <w:p w14:paraId="6A68E62D" w14:textId="1890FFC1" w:rsidR="003824F6" w:rsidRPr="001C1910" w:rsidRDefault="00313BFF" w:rsidP="003824F6">
            <w:pPr>
              <w:pStyle w:val="NoSpacing"/>
              <w:jc w:val="center"/>
              <w:rPr>
                <w:rFonts w:cstheme="minorHAnsi"/>
                <w:sz w:val="20"/>
                <w:szCs w:val="20"/>
              </w:rPr>
            </w:pPr>
            <w:r w:rsidRPr="001C1910">
              <w:rPr>
                <w:rFonts w:cstheme="minorHAnsi"/>
                <w:b/>
                <w:sz w:val="20"/>
                <w:szCs w:val="20"/>
              </w:rPr>
              <w:t>9</w:t>
            </w:r>
            <w:r w:rsidR="00531F9B">
              <w:rPr>
                <w:rFonts w:cstheme="minorHAnsi"/>
                <w:b/>
                <w:sz w:val="20"/>
                <w:szCs w:val="20"/>
              </w:rPr>
              <w:t xml:space="preserve"> / 24</w:t>
            </w:r>
          </w:p>
        </w:tc>
        <w:tc>
          <w:tcPr>
            <w:tcW w:w="783" w:type="pct"/>
            <w:shd w:val="clear" w:color="auto" w:fill="C6D9F1" w:themeFill="text2" w:themeFillTint="33"/>
            <w:vAlign w:val="center"/>
          </w:tcPr>
          <w:p w14:paraId="55532E5A" w14:textId="647DC16F" w:rsidR="003824F6" w:rsidRPr="001C1910" w:rsidRDefault="00531F9B" w:rsidP="003824F6">
            <w:pPr>
              <w:pStyle w:val="NoSpacing"/>
              <w:jc w:val="center"/>
              <w:rPr>
                <w:sz w:val="20"/>
                <w:szCs w:val="20"/>
              </w:rPr>
            </w:pPr>
            <w:r>
              <w:rPr>
                <w:b/>
                <w:sz w:val="20"/>
                <w:szCs w:val="20"/>
              </w:rPr>
              <w:t>14.4</w:t>
            </w:r>
          </w:p>
        </w:tc>
        <w:tc>
          <w:tcPr>
            <w:tcW w:w="709" w:type="pct"/>
            <w:shd w:val="clear" w:color="auto" w:fill="C6D9F1" w:themeFill="text2" w:themeFillTint="33"/>
            <w:vAlign w:val="center"/>
          </w:tcPr>
          <w:p w14:paraId="73262303" w14:textId="13E620DD" w:rsidR="003824F6" w:rsidRPr="001C1910" w:rsidRDefault="00531F9B" w:rsidP="003824F6">
            <w:pPr>
              <w:pStyle w:val="NoSpacing"/>
              <w:jc w:val="center"/>
              <w:rPr>
                <w:rFonts w:cstheme="minorHAnsi"/>
                <w:sz w:val="20"/>
                <w:szCs w:val="20"/>
              </w:rPr>
            </w:pPr>
            <w:r>
              <w:rPr>
                <w:rFonts w:cstheme="minorHAnsi"/>
                <w:b/>
                <w:sz w:val="20"/>
                <w:szCs w:val="20"/>
              </w:rPr>
              <w:t>6.5</w:t>
            </w:r>
          </w:p>
        </w:tc>
      </w:tr>
      <w:tr w:rsidR="003824F6" w:rsidRPr="001C1910" w14:paraId="4EDDCD42" w14:textId="77777777" w:rsidTr="002C4942">
        <w:tc>
          <w:tcPr>
            <w:tcW w:w="808" w:type="pct"/>
            <w:vMerge/>
          </w:tcPr>
          <w:p w14:paraId="17B0A0CB" w14:textId="77777777" w:rsidR="003824F6" w:rsidRPr="001C1910" w:rsidRDefault="003824F6" w:rsidP="003824F6">
            <w:pPr>
              <w:pStyle w:val="NoSpacing"/>
              <w:rPr>
                <w:sz w:val="20"/>
                <w:szCs w:val="20"/>
              </w:rPr>
            </w:pPr>
          </w:p>
        </w:tc>
        <w:tc>
          <w:tcPr>
            <w:tcW w:w="654" w:type="pct"/>
            <w:vMerge w:val="restart"/>
            <w:vAlign w:val="center"/>
          </w:tcPr>
          <w:p w14:paraId="6E153ED8" w14:textId="2C0A6430" w:rsidR="003824F6" w:rsidRPr="001C1910" w:rsidRDefault="00531F9B" w:rsidP="003824F6">
            <w:pPr>
              <w:pStyle w:val="NoSpacing"/>
              <w:rPr>
                <w:sz w:val="20"/>
                <w:szCs w:val="20"/>
              </w:rPr>
            </w:pPr>
            <w:r>
              <w:rPr>
                <w:sz w:val="20"/>
                <w:szCs w:val="20"/>
              </w:rPr>
              <w:t>BEA2</w:t>
            </w:r>
          </w:p>
          <w:p w14:paraId="4018E007" w14:textId="635B703A" w:rsidR="003824F6" w:rsidRPr="001C1910" w:rsidRDefault="00172BAD" w:rsidP="003824F6">
            <w:pPr>
              <w:pStyle w:val="NoSpacing"/>
              <w:rPr>
                <w:sz w:val="20"/>
                <w:szCs w:val="20"/>
              </w:rPr>
            </w:pPr>
            <w:r w:rsidRPr="001C1910">
              <w:rPr>
                <w:sz w:val="20"/>
                <w:szCs w:val="20"/>
              </w:rPr>
              <w:t>(20</w:t>
            </w:r>
            <w:r w:rsidR="00443E2B">
              <w:rPr>
                <w:sz w:val="20"/>
                <w:szCs w:val="20"/>
              </w:rPr>
              <w:t>12-2013</w:t>
            </w:r>
            <w:r w:rsidR="003824F6" w:rsidRPr="001C1910">
              <w:rPr>
                <w:sz w:val="20"/>
                <w:szCs w:val="20"/>
              </w:rPr>
              <w:t>)</w:t>
            </w:r>
          </w:p>
          <w:p w14:paraId="15573441" w14:textId="1663DC0F" w:rsidR="00AA5262" w:rsidRPr="001C1910" w:rsidRDefault="00531F9B" w:rsidP="003824F6">
            <w:pPr>
              <w:pStyle w:val="NoSpacing"/>
              <w:rPr>
                <w:sz w:val="20"/>
                <w:szCs w:val="20"/>
              </w:rPr>
            </w:pPr>
            <w:r>
              <w:rPr>
                <w:sz w:val="20"/>
                <w:szCs w:val="20"/>
              </w:rPr>
              <w:t>Chironomidae</w:t>
            </w:r>
          </w:p>
          <w:p w14:paraId="4D7C4E92" w14:textId="78E9A46F" w:rsidR="00AA5262" w:rsidRPr="001C1910" w:rsidRDefault="00AA5262" w:rsidP="003824F6">
            <w:pPr>
              <w:pStyle w:val="NoSpacing"/>
              <w:rPr>
                <w:sz w:val="20"/>
                <w:szCs w:val="20"/>
              </w:rPr>
            </w:pPr>
            <w:r w:rsidRPr="001C1910">
              <w:rPr>
                <w:sz w:val="20"/>
                <w:szCs w:val="20"/>
              </w:rPr>
              <w:t xml:space="preserve">n = </w:t>
            </w:r>
            <w:r w:rsidR="00FD1A69">
              <w:rPr>
                <w:sz w:val="20"/>
                <w:szCs w:val="20"/>
              </w:rPr>
              <w:t>4</w:t>
            </w:r>
            <w:r w:rsidRPr="001C1910">
              <w:rPr>
                <w:sz w:val="20"/>
                <w:szCs w:val="20"/>
              </w:rPr>
              <w:t xml:space="preserve"> years</w:t>
            </w:r>
          </w:p>
          <w:p w14:paraId="34DF1048" w14:textId="77777777" w:rsidR="00AA5262" w:rsidRPr="001C1910" w:rsidRDefault="00AA5262" w:rsidP="003824F6">
            <w:pPr>
              <w:pStyle w:val="NoSpacing"/>
              <w:rPr>
                <w:sz w:val="20"/>
                <w:szCs w:val="20"/>
              </w:rPr>
            </w:pPr>
          </w:p>
          <w:p w14:paraId="6C805A71" w14:textId="77777777" w:rsidR="00AA5262" w:rsidRPr="001C1910" w:rsidRDefault="0025344F" w:rsidP="003824F6">
            <w:pPr>
              <w:pStyle w:val="NoSpacing"/>
              <w:rPr>
                <w:sz w:val="20"/>
                <w:szCs w:val="20"/>
              </w:rPr>
            </w:pPr>
            <w:r w:rsidRPr="001C1910">
              <w:rPr>
                <w:sz w:val="20"/>
                <w:szCs w:val="20"/>
              </w:rPr>
              <w:t>High</w:t>
            </w:r>
            <w:r w:rsidR="00AA5262" w:rsidRPr="001C1910">
              <w:rPr>
                <w:sz w:val="20"/>
                <w:szCs w:val="20"/>
              </w:rPr>
              <w:t xml:space="preserve"> Plains Ecoregion</w:t>
            </w:r>
          </w:p>
        </w:tc>
        <w:tc>
          <w:tcPr>
            <w:tcW w:w="1355" w:type="pct"/>
            <w:shd w:val="clear" w:color="auto" w:fill="auto"/>
          </w:tcPr>
          <w:p w14:paraId="131A9B69" w14:textId="77777777" w:rsidR="003824F6" w:rsidRPr="001C1910" w:rsidRDefault="003824F6" w:rsidP="003824F6">
            <w:pPr>
              <w:pStyle w:val="NoSpacing"/>
              <w:rPr>
                <w:sz w:val="20"/>
                <w:szCs w:val="20"/>
              </w:rPr>
            </w:pPr>
            <w:r w:rsidRPr="001C1910">
              <w:rPr>
                <w:sz w:val="20"/>
                <w:szCs w:val="20"/>
              </w:rPr>
              <w:t>Taxa Richness</w:t>
            </w:r>
          </w:p>
        </w:tc>
        <w:tc>
          <w:tcPr>
            <w:tcW w:w="691" w:type="pct"/>
            <w:shd w:val="clear" w:color="auto" w:fill="auto"/>
            <w:vAlign w:val="center"/>
          </w:tcPr>
          <w:p w14:paraId="7EC8D672" w14:textId="25B24CB2" w:rsidR="003824F6" w:rsidRPr="001C1910" w:rsidRDefault="00172BAD" w:rsidP="003824F6">
            <w:pPr>
              <w:pStyle w:val="NoSpacing"/>
              <w:jc w:val="center"/>
              <w:rPr>
                <w:sz w:val="20"/>
                <w:szCs w:val="20"/>
              </w:rPr>
            </w:pPr>
            <w:r w:rsidRPr="001C1910">
              <w:rPr>
                <w:sz w:val="20"/>
                <w:szCs w:val="20"/>
              </w:rPr>
              <w:t>10</w:t>
            </w:r>
            <w:r w:rsidR="00531F9B">
              <w:rPr>
                <w:sz w:val="20"/>
                <w:szCs w:val="20"/>
              </w:rPr>
              <w:t xml:space="preserve"> / 7</w:t>
            </w:r>
          </w:p>
        </w:tc>
        <w:tc>
          <w:tcPr>
            <w:tcW w:w="783" w:type="pct"/>
            <w:shd w:val="clear" w:color="auto" w:fill="auto"/>
            <w:vAlign w:val="center"/>
          </w:tcPr>
          <w:p w14:paraId="79D7C24E" w14:textId="43FB31BC" w:rsidR="003824F6" w:rsidRPr="001C1910" w:rsidRDefault="00531F9B" w:rsidP="003824F6">
            <w:pPr>
              <w:pStyle w:val="NoSpacing"/>
              <w:jc w:val="center"/>
              <w:rPr>
                <w:sz w:val="20"/>
                <w:szCs w:val="20"/>
              </w:rPr>
            </w:pPr>
            <w:r>
              <w:rPr>
                <w:sz w:val="20"/>
                <w:szCs w:val="20"/>
              </w:rPr>
              <w:t>9</w:t>
            </w:r>
            <w:r w:rsidR="00140C0A" w:rsidRPr="001C1910">
              <w:rPr>
                <w:sz w:val="20"/>
                <w:szCs w:val="20"/>
              </w:rPr>
              <w:t>.50</w:t>
            </w:r>
          </w:p>
        </w:tc>
        <w:tc>
          <w:tcPr>
            <w:tcW w:w="709" w:type="pct"/>
            <w:shd w:val="clear" w:color="auto" w:fill="auto"/>
            <w:vAlign w:val="center"/>
          </w:tcPr>
          <w:p w14:paraId="654623F1" w14:textId="73D90526" w:rsidR="003824F6" w:rsidRPr="001C1910" w:rsidRDefault="00531F9B" w:rsidP="003824F6">
            <w:pPr>
              <w:pStyle w:val="NoSpacing"/>
              <w:jc w:val="center"/>
              <w:rPr>
                <w:rFonts w:cstheme="minorHAnsi"/>
                <w:sz w:val="20"/>
                <w:szCs w:val="20"/>
              </w:rPr>
            </w:pPr>
            <w:r>
              <w:rPr>
                <w:rFonts w:cstheme="minorHAnsi"/>
                <w:sz w:val="20"/>
                <w:szCs w:val="20"/>
              </w:rPr>
              <w:t>1.73</w:t>
            </w:r>
          </w:p>
        </w:tc>
      </w:tr>
      <w:tr w:rsidR="003824F6" w:rsidRPr="001C1910" w14:paraId="3E2AA3EE" w14:textId="77777777" w:rsidTr="002C4942">
        <w:tc>
          <w:tcPr>
            <w:tcW w:w="808" w:type="pct"/>
            <w:vMerge/>
          </w:tcPr>
          <w:p w14:paraId="2E184EB8" w14:textId="77777777" w:rsidR="003824F6" w:rsidRPr="001C1910" w:rsidRDefault="003824F6" w:rsidP="003824F6">
            <w:pPr>
              <w:pStyle w:val="NoSpacing"/>
              <w:rPr>
                <w:sz w:val="20"/>
                <w:szCs w:val="20"/>
              </w:rPr>
            </w:pPr>
          </w:p>
        </w:tc>
        <w:tc>
          <w:tcPr>
            <w:tcW w:w="654" w:type="pct"/>
            <w:vMerge/>
            <w:vAlign w:val="center"/>
          </w:tcPr>
          <w:p w14:paraId="7590B857" w14:textId="77777777" w:rsidR="003824F6" w:rsidRPr="001C1910" w:rsidRDefault="003824F6" w:rsidP="003824F6">
            <w:pPr>
              <w:pStyle w:val="NoSpacing"/>
              <w:rPr>
                <w:sz w:val="20"/>
                <w:szCs w:val="20"/>
              </w:rPr>
            </w:pPr>
          </w:p>
        </w:tc>
        <w:tc>
          <w:tcPr>
            <w:tcW w:w="1355" w:type="pct"/>
            <w:shd w:val="clear" w:color="auto" w:fill="auto"/>
          </w:tcPr>
          <w:p w14:paraId="4BFCD718" w14:textId="77777777" w:rsidR="003824F6" w:rsidRPr="001C1910" w:rsidRDefault="003824F6" w:rsidP="003824F6">
            <w:pPr>
              <w:pStyle w:val="NoSpacing"/>
              <w:rPr>
                <w:sz w:val="20"/>
                <w:szCs w:val="20"/>
              </w:rPr>
            </w:pPr>
            <w:r w:rsidRPr="001C1910">
              <w:rPr>
                <w:sz w:val="20"/>
                <w:szCs w:val="20"/>
              </w:rPr>
              <w:t>EPT Index</w:t>
            </w:r>
          </w:p>
        </w:tc>
        <w:tc>
          <w:tcPr>
            <w:tcW w:w="691" w:type="pct"/>
            <w:shd w:val="clear" w:color="auto" w:fill="auto"/>
            <w:vAlign w:val="center"/>
          </w:tcPr>
          <w:p w14:paraId="3DD4865D" w14:textId="67A77CF0" w:rsidR="003824F6" w:rsidRPr="001C1910" w:rsidRDefault="00531F9B" w:rsidP="003824F6">
            <w:pPr>
              <w:pStyle w:val="NoSpacing"/>
              <w:jc w:val="center"/>
              <w:rPr>
                <w:sz w:val="20"/>
                <w:szCs w:val="20"/>
              </w:rPr>
            </w:pPr>
            <w:r>
              <w:rPr>
                <w:sz w:val="20"/>
                <w:szCs w:val="20"/>
              </w:rPr>
              <w:t xml:space="preserve">1 / </w:t>
            </w:r>
            <w:r w:rsidR="00140C0A" w:rsidRPr="001C1910">
              <w:rPr>
                <w:sz w:val="20"/>
                <w:szCs w:val="20"/>
              </w:rPr>
              <w:t>2</w:t>
            </w:r>
          </w:p>
        </w:tc>
        <w:tc>
          <w:tcPr>
            <w:tcW w:w="783" w:type="pct"/>
            <w:shd w:val="clear" w:color="auto" w:fill="auto"/>
            <w:vAlign w:val="center"/>
          </w:tcPr>
          <w:p w14:paraId="1D33850A" w14:textId="484F220B" w:rsidR="003824F6" w:rsidRPr="001C1910" w:rsidRDefault="00531F9B" w:rsidP="003824F6">
            <w:pPr>
              <w:pStyle w:val="NoSpacing"/>
              <w:jc w:val="center"/>
              <w:rPr>
                <w:sz w:val="20"/>
                <w:szCs w:val="20"/>
              </w:rPr>
            </w:pPr>
            <w:r>
              <w:rPr>
                <w:sz w:val="20"/>
                <w:szCs w:val="20"/>
              </w:rPr>
              <w:t>3.00</w:t>
            </w:r>
          </w:p>
        </w:tc>
        <w:tc>
          <w:tcPr>
            <w:tcW w:w="709" w:type="pct"/>
            <w:shd w:val="clear" w:color="auto" w:fill="auto"/>
            <w:vAlign w:val="center"/>
          </w:tcPr>
          <w:p w14:paraId="5C838FA5" w14:textId="24C08CD9" w:rsidR="003824F6" w:rsidRPr="001C1910" w:rsidRDefault="00531F9B" w:rsidP="003824F6">
            <w:pPr>
              <w:pStyle w:val="NoSpacing"/>
              <w:jc w:val="center"/>
              <w:rPr>
                <w:sz w:val="20"/>
                <w:szCs w:val="20"/>
              </w:rPr>
            </w:pPr>
            <w:r>
              <w:rPr>
                <w:sz w:val="20"/>
                <w:szCs w:val="20"/>
              </w:rPr>
              <w:t>1.83</w:t>
            </w:r>
          </w:p>
        </w:tc>
      </w:tr>
      <w:tr w:rsidR="003824F6" w:rsidRPr="001C1910" w14:paraId="0DD6B6E7" w14:textId="77777777" w:rsidTr="002C4942">
        <w:tc>
          <w:tcPr>
            <w:tcW w:w="808" w:type="pct"/>
            <w:vMerge/>
          </w:tcPr>
          <w:p w14:paraId="04DFA606" w14:textId="77777777" w:rsidR="003824F6" w:rsidRPr="001C1910" w:rsidRDefault="003824F6" w:rsidP="003824F6">
            <w:pPr>
              <w:pStyle w:val="NoSpacing"/>
              <w:rPr>
                <w:sz w:val="20"/>
                <w:szCs w:val="20"/>
              </w:rPr>
            </w:pPr>
          </w:p>
        </w:tc>
        <w:tc>
          <w:tcPr>
            <w:tcW w:w="654" w:type="pct"/>
            <w:vMerge/>
            <w:vAlign w:val="center"/>
          </w:tcPr>
          <w:p w14:paraId="12F0EF60" w14:textId="77777777" w:rsidR="003824F6" w:rsidRPr="001C1910" w:rsidRDefault="003824F6" w:rsidP="003824F6">
            <w:pPr>
              <w:pStyle w:val="NoSpacing"/>
              <w:rPr>
                <w:sz w:val="20"/>
                <w:szCs w:val="20"/>
              </w:rPr>
            </w:pPr>
          </w:p>
        </w:tc>
        <w:tc>
          <w:tcPr>
            <w:tcW w:w="1355" w:type="pct"/>
            <w:shd w:val="clear" w:color="auto" w:fill="auto"/>
          </w:tcPr>
          <w:p w14:paraId="401BFC62" w14:textId="77777777" w:rsidR="003824F6" w:rsidRPr="001C1910" w:rsidRDefault="003824F6" w:rsidP="003824F6">
            <w:pPr>
              <w:pStyle w:val="NoSpacing"/>
              <w:rPr>
                <w:sz w:val="20"/>
                <w:szCs w:val="20"/>
              </w:rPr>
            </w:pPr>
            <w:r w:rsidRPr="001C1910">
              <w:rPr>
                <w:sz w:val="20"/>
                <w:szCs w:val="20"/>
              </w:rPr>
              <w:t>% EPT</w:t>
            </w:r>
          </w:p>
        </w:tc>
        <w:tc>
          <w:tcPr>
            <w:tcW w:w="691" w:type="pct"/>
            <w:shd w:val="clear" w:color="auto" w:fill="auto"/>
            <w:vAlign w:val="center"/>
          </w:tcPr>
          <w:p w14:paraId="0CAE1286" w14:textId="154F541C" w:rsidR="003824F6" w:rsidRPr="001C1910" w:rsidRDefault="00531F9B" w:rsidP="00313BFF">
            <w:pPr>
              <w:pStyle w:val="NoSpacing"/>
              <w:jc w:val="center"/>
              <w:rPr>
                <w:sz w:val="20"/>
                <w:szCs w:val="20"/>
              </w:rPr>
            </w:pPr>
            <w:r>
              <w:rPr>
                <w:rFonts w:cstheme="minorHAnsi"/>
                <w:sz w:val="20"/>
                <w:szCs w:val="20"/>
              </w:rPr>
              <w:t>1</w:t>
            </w:r>
            <w:r w:rsidR="003824F6" w:rsidRPr="001C1910">
              <w:rPr>
                <w:rFonts w:cstheme="minorHAnsi"/>
                <w:sz w:val="20"/>
                <w:szCs w:val="20"/>
              </w:rPr>
              <w:t>%</w:t>
            </w:r>
            <w:r>
              <w:rPr>
                <w:rFonts w:cstheme="minorHAnsi"/>
                <w:sz w:val="20"/>
                <w:szCs w:val="20"/>
              </w:rPr>
              <w:t xml:space="preserve"> / 10%</w:t>
            </w:r>
          </w:p>
        </w:tc>
        <w:tc>
          <w:tcPr>
            <w:tcW w:w="783" w:type="pct"/>
            <w:shd w:val="clear" w:color="auto" w:fill="auto"/>
            <w:vAlign w:val="center"/>
          </w:tcPr>
          <w:p w14:paraId="0D0946C5" w14:textId="6D7695BD" w:rsidR="003824F6" w:rsidRPr="001C1910" w:rsidRDefault="00531F9B" w:rsidP="00140C0A">
            <w:pPr>
              <w:pStyle w:val="NoSpacing"/>
              <w:jc w:val="center"/>
              <w:rPr>
                <w:sz w:val="20"/>
                <w:szCs w:val="20"/>
              </w:rPr>
            </w:pPr>
            <w:r>
              <w:rPr>
                <w:sz w:val="20"/>
                <w:szCs w:val="20"/>
              </w:rPr>
              <w:t>24%</w:t>
            </w:r>
          </w:p>
        </w:tc>
        <w:tc>
          <w:tcPr>
            <w:tcW w:w="709" w:type="pct"/>
            <w:shd w:val="clear" w:color="auto" w:fill="auto"/>
            <w:vAlign w:val="center"/>
          </w:tcPr>
          <w:p w14:paraId="37ECADDD" w14:textId="40E9801A" w:rsidR="003824F6" w:rsidRPr="001C1910" w:rsidRDefault="00531F9B" w:rsidP="003824F6">
            <w:pPr>
              <w:pStyle w:val="NoSpacing"/>
              <w:jc w:val="center"/>
              <w:rPr>
                <w:sz w:val="20"/>
                <w:szCs w:val="20"/>
              </w:rPr>
            </w:pPr>
            <w:r>
              <w:rPr>
                <w:rFonts w:cstheme="minorHAnsi"/>
                <w:sz w:val="20"/>
                <w:szCs w:val="20"/>
              </w:rPr>
              <w:t>26%</w:t>
            </w:r>
          </w:p>
        </w:tc>
      </w:tr>
      <w:tr w:rsidR="003824F6" w:rsidRPr="001C1910" w14:paraId="490F1604" w14:textId="77777777" w:rsidTr="002C4942">
        <w:tc>
          <w:tcPr>
            <w:tcW w:w="808" w:type="pct"/>
            <w:vMerge/>
          </w:tcPr>
          <w:p w14:paraId="01337791" w14:textId="77777777" w:rsidR="003824F6" w:rsidRPr="001C1910" w:rsidRDefault="003824F6" w:rsidP="003824F6">
            <w:pPr>
              <w:pStyle w:val="NoSpacing"/>
              <w:rPr>
                <w:sz w:val="20"/>
                <w:szCs w:val="20"/>
              </w:rPr>
            </w:pPr>
          </w:p>
        </w:tc>
        <w:tc>
          <w:tcPr>
            <w:tcW w:w="654" w:type="pct"/>
            <w:vMerge/>
            <w:vAlign w:val="center"/>
          </w:tcPr>
          <w:p w14:paraId="2E7E9945" w14:textId="77777777" w:rsidR="003824F6" w:rsidRPr="001C1910" w:rsidRDefault="003824F6" w:rsidP="003824F6">
            <w:pPr>
              <w:pStyle w:val="NoSpacing"/>
              <w:rPr>
                <w:sz w:val="20"/>
                <w:szCs w:val="20"/>
              </w:rPr>
            </w:pPr>
          </w:p>
        </w:tc>
        <w:tc>
          <w:tcPr>
            <w:tcW w:w="1355" w:type="pct"/>
            <w:shd w:val="clear" w:color="auto" w:fill="auto"/>
          </w:tcPr>
          <w:p w14:paraId="49CAAA42" w14:textId="77777777" w:rsidR="003824F6" w:rsidRPr="001C1910" w:rsidRDefault="003824F6" w:rsidP="003824F6">
            <w:pPr>
              <w:pStyle w:val="NoSpacing"/>
              <w:rPr>
                <w:sz w:val="20"/>
                <w:szCs w:val="20"/>
              </w:rPr>
            </w:pPr>
            <w:r w:rsidRPr="001C1910">
              <w:rPr>
                <w:sz w:val="20"/>
                <w:szCs w:val="20"/>
              </w:rPr>
              <w:t>Family Biotic Index</w:t>
            </w:r>
          </w:p>
        </w:tc>
        <w:tc>
          <w:tcPr>
            <w:tcW w:w="691" w:type="pct"/>
            <w:shd w:val="clear" w:color="auto" w:fill="auto"/>
            <w:vAlign w:val="center"/>
          </w:tcPr>
          <w:p w14:paraId="7EF2822C" w14:textId="49B28A4B" w:rsidR="003824F6" w:rsidRPr="001C1910" w:rsidRDefault="00140C0A" w:rsidP="00531F9B">
            <w:pPr>
              <w:pStyle w:val="NoSpacing"/>
              <w:jc w:val="center"/>
              <w:rPr>
                <w:sz w:val="20"/>
                <w:szCs w:val="20"/>
              </w:rPr>
            </w:pPr>
            <w:r w:rsidRPr="001C1910">
              <w:rPr>
                <w:rFonts w:cstheme="minorHAnsi"/>
                <w:sz w:val="20"/>
                <w:szCs w:val="20"/>
              </w:rPr>
              <w:t>7</w:t>
            </w:r>
            <w:r w:rsidR="00172BAD" w:rsidRPr="001C1910">
              <w:rPr>
                <w:rFonts w:cstheme="minorHAnsi"/>
                <w:sz w:val="20"/>
                <w:szCs w:val="20"/>
              </w:rPr>
              <w:t>.</w:t>
            </w:r>
            <w:r w:rsidR="00531F9B">
              <w:rPr>
                <w:rFonts w:cstheme="minorHAnsi"/>
                <w:sz w:val="20"/>
                <w:szCs w:val="20"/>
              </w:rPr>
              <w:t>08 / 6.43</w:t>
            </w:r>
          </w:p>
        </w:tc>
        <w:tc>
          <w:tcPr>
            <w:tcW w:w="783" w:type="pct"/>
            <w:shd w:val="clear" w:color="auto" w:fill="auto"/>
            <w:vAlign w:val="center"/>
          </w:tcPr>
          <w:p w14:paraId="3878D290" w14:textId="273FAA34" w:rsidR="003824F6" w:rsidRPr="001C1910" w:rsidRDefault="00531F9B" w:rsidP="003824F6">
            <w:pPr>
              <w:pStyle w:val="NoSpacing"/>
              <w:jc w:val="center"/>
              <w:rPr>
                <w:sz w:val="20"/>
                <w:szCs w:val="20"/>
              </w:rPr>
            </w:pPr>
            <w:r>
              <w:rPr>
                <w:sz w:val="20"/>
                <w:szCs w:val="20"/>
              </w:rPr>
              <w:t>6.26</w:t>
            </w:r>
          </w:p>
        </w:tc>
        <w:tc>
          <w:tcPr>
            <w:tcW w:w="709" w:type="pct"/>
            <w:shd w:val="clear" w:color="auto" w:fill="auto"/>
            <w:vAlign w:val="center"/>
          </w:tcPr>
          <w:p w14:paraId="0E32AC77" w14:textId="5B51A680" w:rsidR="003824F6" w:rsidRPr="001C1910" w:rsidRDefault="00531F9B" w:rsidP="003824F6">
            <w:pPr>
              <w:pStyle w:val="NoSpacing"/>
              <w:jc w:val="center"/>
              <w:rPr>
                <w:sz w:val="20"/>
                <w:szCs w:val="20"/>
              </w:rPr>
            </w:pPr>
            <w:r>
              <w:rPr>
                <w:rFonts w:cstheme="minorHAnsi"/>
                <w:sz w:val="20"/>
                <w:szCs w:val="20"/>
              </w:rPr>
              <w:t>1.08</w:t>
            </w:r>
          </w:p>
        </w:tc>
      </w:tr>
      <w:tr w:rsidR="003824F6" w:rsidRPr="001C1910" w14:paraId="0D44747E" w14:textId="77777777" w:rsidTr="002C4942">
        <w:tc>
          <w:tcPr>
            <w:tcW w:w="808" w:type="pct"/>
            <w:vMerge/>
          </w:tcPr>
          <w:p w14:paraId="62CC678D" w14:textId="77777777" w:rsidR="003824F6" w:rsidRPr="001C1910" w:rsidRDefault="003824F6" w:rsidP="003824F6">
            <w:pPr>
              <w:pStyle w:val="NoSpacing"/>
              <w:rPr>
                <w:sz w:val="20"/>
                <w:szCs w:val="20"/>
              </w:rPr>
            </w:pPr>
          </w:p>
        </w:tc>
        <w:tc>
          <w:tcPr>
            <w:tcW w:w="654" w:type="pct"/>
            <w:vMerge/>
            <w:vAlign w:val="center"/>
          </w:tcPr>
          <w:p w14:paraId="56AD6CBB" w14:textId="77777777" w:rsidR="003824F6" w:rsidRPr="001C1910" w:rsidRDefault="003824F6" w:rsidP="003824F6">
            <w:pPr>
              <w:pStyle w:val="NoSpacing"/>
              <w:rPr>
                <w:sz w:val="20"/>
                <w:szCs w:val="20"/>
              </w:rPr>
            </w:pPr>
          </w:p>
        </w:tc>
        <w:tc>
          <w:tcPr>
            <w:tcW w:w="1355" w:type="pct"/>
            <w:shd w:val="clear" w:color="auto" w:fill="auto"/>
          </w:tcPr>
          <w:p w14:paraId="563119F9" w14:textId="77777777" w:rsidR="003824F6" w:rsidRPr="001C1910" w:rsidRDefault="003824F6" w:rsidP="003824F6">
            <w:pPr>
              <w:pStyle w:val="NoSpacing"/>
              <w:rPr>
                <w:sz w:val="20"/>
                <w:szCs w:val="20"/>
              </w:rPr>
            </w:pPr>
            <w:r w:rsidRPr="001C1910">
              <w:rPr>
                <w:sz w:val="20"/>
                <w:szCs w:val="20"/>
              </w:rPr>
              <w:t>% Dominant Family</w:t>
            </w:r>
          </w:p>
        </w:tc>
        <w:tc>
          <w:tcPr>
            <w:tcW w:w="691" w:type="pct"/>
            <w:shd w:val="clear" w:color="auto" w:fill="auto"/>
            <w:vAlign w:val="center"/>
          </w:tcPr>
          <w:p w14:paraId="34BE4FB5" w14:textId="47D6E681" w:rsidR="003824F6" w:rsidRPr="001C1910" w:rsidRDefault="00FD1A69" w:rsidP="003824F6">
            <w:pPr>
              <w:pStyle w:val="NoSpacing"/>
              <w:jc w:val="center"/>
              <w:rPr>
                <w:sz w:val="20"/>
                <w:szCs w:val="20"/>
              </w:rPr>
            </w:pPr>
            <w:r>
              <w:rPr>
                <w:rFonts w:cstheme="minorHAnsi"/>
                <w:sz w:val="20"/>
                <w:szCs w:val="20"/>
              </w:rPr>
              <w:t>45</w:t>
            </w:r>
            <w:r w:rsidR="003824F6" w:rsidRPr="001C1910">
              <w:rPr>
                <w:rFonts w:cstheme="minorHAnsi"/>
                <w:sz w:val="20"/>
                <w:szCs w:val="20"/>
              </w:rPr>
              <w:t>%</w:t>
            </w:r>
            <w:r>
              <w:rPr>
                <w:rFonts w:cstheme="minorHAnsi"/>
                <w:sz w:val="20"/>
                <w:szCs w:val="20"/>
              </w:rPr>
              <w:t xml:space="preserve"> / 64%</w:t>
            </w:r>
          </w:p>
        </w:tc>
        <w:tc>
          <w:tcPr>
            <w:tcW w:w="783" w:type="pct"/>
            <w:shd w:val="clear" w:color="auto" w:fill="auto"/>
            <w:vAlign w:val="center"/>
          </w:tcPr>
          <w:p w14:paraId="04049BF6" w14:textId="64692BC1" w:rsidR="003824F6" w:rsidRPr="001C1910" w:rsidRDefault="00140C0A" w:rsidP="00FD1A69">
            <w:pPr>
              <w:pStyle w:val="NoSpacing"/>
              <w:jc w:val="center"/>
              <w:rPr>
                <w:sz w:val="20"/>
                <w:szCs w:val="20"/>
              </w:rPr>
            </w:pPr>
            <w:r w:rsidRPr="001C1910">
              <w:rPr>
                <w:sz w:val="20"/>
                <w:szCs w:val="20"/>
              </w:rPr>
              <w:t>4</w:t>
            </w:r>
            <w:r w:rsidR="00FD1A69">
              <w:rPr>
                <w:sz w:val="20"/>
                <w:szCs w:val="20"/>
              </w:rPr>
              <w:t>5</w:t>
            </w:r>
            <w:r w:rsidR="008C7097" w:rsidRPr="001C1910">
              <w:rPr>
                <w:sz w:val="20"/>
                <w:szCs w:val="20"/>
              </w:rPr>
              <w:t>%</w:t>
            </w:r>
          </w:p>
        </w:tc>
        <w:tc>
          <w:tcPr>
            <w:tcW w:w="709" w:type="pct"/>
            <w:shd w:val="clear" w:color="auto" w:fill="auto"/>
            <w:vAlign w:val="center"/>
          </w:tcPr>
          <w:p w14:paraId="3FDFF19A" w14:textId="3DF06AAC" w:rsidR="003824F6" w:rsidRPr="001C1910" w:rsidRDefault="008C7097" w:rsidP="00FD1A69">
            <w:pPr>
              <w:pStyle w:val="NoSpacing"/>
              <w:jc w:val="center"/>
              <w:rPr>
                <w:sz w:val="20"/>
                <w:szCs w:val="20"/>
              </w:rPr>
            </w:pPr>
            <w:r w:rsidRPr="001C1910">
              <w:rPr>
                <w:rFonts w:cstheme="minorHAnsi"/>
                <w:sz w:val="20"/>
                <w:szCs w:val="20"/>
              </w:rPr>
              <w:t>1</w:t>
            </w:r>
            <w:r w:rsidR="00FD1A69">
              <w:rPr>
                <w:rFonts w:cstheme="minorHAnsi"/>
                <w:sz w:val="20"/>
                <w:szCs w:val="20"/>
              </w:rPr>
              <w:t>6</w:t>
            </w:r>
            <w:r w:rsidRPr="001C1910">
              <w:rPr>
                <w:rFonts w:cstheme="minorHAnsi"/>
                <w:sz w:val="20"/>
                <w:szCs w:val="20"/>
              </w:rPr>
              <w:t>%</w:t>
            </w:r>
          </w:p>
        </w:tc>
      </w:tr>
      <w:tr w:rsidR="003824F6" w:rsidRPr="001C1910" w14:paraId="06D34919" w14:textId="77777777" w:rsidTr="002C4942">
        <w:tc>
          <w:tcPr>
            <w:tcW w:w="808" w:type="pct"/>
            <w:vMerge/>
          </w:tcPr>
          <w:p w14:paraId="1635CD8F" w14:textId="77777777" w:rsidR="003824F6" w:rsidRPr="001C1910" w:rsidRDefault="003824F6" w:rsidP="003824F6">
            <w:pPr>
              <w:pStyle w:val="NoSpacing"/>
              <w:rPr>
                <w:sz w:val="20"/>
                <w:szCs w:val="20"/>
              </w:rPr>
            </w:pPr>
          </w:p>
        </w:tc>
        <w:tc>
          <w:tcPr>
            <w:tcW w:w="654" w:type="pct"/>
            <w:vMerge/>
            <w:vAlign w:val="center"/>
          </w:tcPr>
          <w:p w14:paraId="291B9AE0" w14:textId="77777777" w:rsidR="003824F6" w:rsidRPr="001C1910" w:rsidRDefault="003824F6" w:rsidP="003824F6">
            <w:pPr>
              <w:pStyle w:val="NoSpacing"/>
              <w:rPr>
                <w:sz w:val="20"/>
                <w:szCs w:val="20"/>
              </w:rPr>
            </w:pPr>
          </w:p>
        </w:tc>
        <w:tc>
          <w:tcPr>
            <w:tcW w:w="1355" w:type="pct"/>
            <w:shd w:val="clear" w:color="auto" w:fill="auto"/>
          </w:tcPr>
          <w:p w14:paraId="2311587F" w14:textId="77777777" w:rsidR="003824F6" w:rsidRPr="001C1910" w:rsidRDefault="003824F6" w:rsidP="003824F6">
            <w:pPr>
              <w:pStyle w:val="NoSpacing"/>
              <w:rPr>
                <w:sz w:val="20"/>
                <w:szCs w:val="20"/>
              </w:rPr>
            </w:pPr>
            <w:r w:rsidRPr="001C1910">
              <w:rPr>
                <w:sz w:val="20"/>
                <w:szCs w:val="20"/>
              </w:rPr>
              <w:t>% Dipteran &amp; Non-insects</w:t>
            </w:r>
          </w:p>
        </w:tc>
        <w:tc>
          <w:tcPr>
            <w:tcW w:w="691" w:type="pct"/>
            <w:shd w:val="clear" w:color="auto" w:fill="auto"/>
            <w:vAlign w:val="center"/>
          </w:tcPr>
          <w:p w14:paraId="6B7CC0CC" w14:textId="74109D1C" w:rsidR="003824F6" w:rsidRPr="001C1910" w:rsidRDefault="00140C0A" w:rsidP="003824F6">
            <w:pPr>
              <w:pStyle w:val="NoSpacing"/>
              <w:jc w:val="center"/>
              <w:rPr>
                <w:sz w:val="20"/>
                <w:szCs w:val="20"/>
              </w:rPr>
            </w:pPr>
            <w:r w:rsidRPr="001C1910">
              <w:rPr>
                <w:rFonts w:cstheme="minorHAnsi"/>
                <w:sz w:val="20"/>
                <w:szCs w:val="20"/>
              </w:rPr>
              <w:t>9</w:t>
            </w:r>
            <w:r w:rsidR="00FD1A69">
              <w:rPr>
                <w:rFonts w:cstheme="minorHAnsi"/>
                <w:sz w:val="20"/>
                <w:szCs w:val="20"/>
              </w:rPr>
              <w:t>6</w:t>
            </w:r>
            <w:r w:rsidR="003824F6" w:rsidRPr="001C1910">
              <w:rPr>
                <w:rFonts w:cstheme="minorHAnsi"/>
                <w:sz w:val="20"/>
                <w:szCs w:val="20"/>
              </w:rPr>
              <w:t>%</w:t>
            </w:r>
            <w:r w:rsidR="00FD1A69">
              <w:rPr>
                <w:rFonts w:cstheme="minorHAnsi"/>
                <w:sz w:val="20"/>
                <w:szCs w:val="20"/>
              </w:rPr>
              <w:t xml:space="preserve"> / 83%</w:t>
            </w:r>
          </w:p>
        </w:tc>
        <w:tc>
          <w:tcPr>
            <w:tcW w:w="783" w:type="pct"/>
            <w:shd w:val="clear" w:color="auto" w:fill="auto"/>
            <w:vAlign w:val="center"/>
          </w:tcPr>
          <w:p w14:paraId="2BFD48F2" w14:textId="01B591ED" w:rsidR="003824F6" w:rsidRPr="001C1910" w:rsidRDefault="008C7097" w:rsidP="00FD1A69">
            <w:pPr>
              <w:pStyle w:val="NoSpacing"/>
              <w:jc w:val="center"/>
              <w:rPr>
                <w:sz w:val="20"/>
                <w:szCs w:val="20"/>
              </w:rPr>
            </w:pPr>
            <w:r w:rsidRPr="001C1910">
              <w:rPr>
                <w:sz w:val="20"/>
                <w:szCs w:val="20"/>
              </w:rPr>
              <w:t>7</w:t>
            </w:r>
            <w:r w:rsidR="00FD1A69">
              <w:rPr>
                <w:sz w:val="20"/>
                <w:szCs w:val="20"/>
              </w:rPr>
              <w:t>1</w:t>
            </w:r>
            <w:r w:rsidRPr="001C1910">
              <w:rPr>
                <w:sz w:val="20"/>
                <w:szCs w:val="20"/>
              </w:rPr>
              <w:t>%</w:t>
            </w:r>
          </w:p>
        </w:tc>
        <w:tc>
          <w:tcPr>
            <w:tcW w:w="709" w:type="pct"/>
            <w:shd w:val="clear" w:color="auto" w:fill="auto"/>
            <w:vAlign w:val="center"/>
          </w:tcPr>
          <w:p w14:paraId="2EE4490D" w14:textId="2DABD643" w:rsidR="003824F6" w:rsidRPr="001C1910" w:rsidRDefault="008C7097" w:rsidP="003824F6">
            <w:pPr>
              <w:pStyle w:val="NoSpacing"/>
              <w:jc w:val="center"/>
              <w:rPr>
                <w:sz w:val="20"/>
                <w:szCs w:val="20"/>
              </w:rPr>
            </w:pPr>
            <w:r w:rsidRPr="001C1910">
              <w:rPr>
                <w:rFonts w:cstheme="minorHAnsi"/>
                <w:sz w:val="20"/>
                <w:szCs w:val="20"/>
              </w:rPr>
              <w:t>2</w:t>
            </w:r>
            <w:r w:rsidR="00FD1A69">
              <w:rPr>
                <w:rFonts w:cstheme="minorHAnsi"/>
                <w:sz w:val="20"/>
                <w:szCs w:val="20"/>
              </w:rPr>
              <w:t>8</w:t>
            </w:r>
            <w:r w:rsidRPr="001C1910">
              <w:rPr>
                <w:rFonts w:cstheme="minorHAnsi"/>
                <w:sz w:val="20"/>
                <w:szCs w:val="20"/>
              </w:rPr>
              <w:t>%</w:t>
            </w:r>
          </w:p>
        </w:tc>
      </w:tr>
      <w:tr w:rsidR="003824F6" w:rsidRPr="001C1910" w14:paraId="5585F9E8" w14:textId="77777777" w:rsidTr="002C4942">
        <w:tc>
          <w:tcPr>
            <w:tcW w:w="808" w:type="pct"/>
            <w:vMerge/>
          </w:tcPr>
          <w:p w14:paraId="72A80198" w14:textId="77777777" w:rsidR="003824F6" w:rsidRPr="001C1910" w:rsidRDefault="003824F6" w:rsidP="003824F6">
            <w:pPr>
              <w:pStyle w:val="NoSpacing"/>
              <w:rPr>
                <w:sz w:val="20"/>
                <w:szCs w:val="20"/>
              </w:rPr>
            </w:pPr>
          </w:p>
        </w:tc>
        <w:tc>
          <w:tcPr>
            <w:tcW w:w="654" w:type="pct"/>
            <w:vMerge/>
            <w:vAlign w:val="center"/>
          </w:tcPr>
          <w:p w14:paraId="3252294B" w14:textId="77777777" w:rsidR="003824F6" w:rsidRPr="001C1910" w:rsidRDefault="003824F6" w:rsidP="003824F6">
            <w:pPr>
              <w:pStyle w:val="NoSpacing"/>
              <w:rPr>
                <w:sz w:val="20"/>
                <w:szCs w:val="20"/>
              </w:rPr>
            </w:pPr>
          </w:p>
        </w:tc>
        <w:tc>
          <w:tcPr>
            <w:tcW w:w="1355" w:type="pct"/>
            <w:shd w:val="clear" w:color="auto" w:fill="auto"/>
          </w:tcPr>
          <w:p w14:paraId="1506EC81" w14:textId="77777777" w:rsidR="003824F6" w:rsidRPr="001C1910" w:rsidRDefault="003824F6" w:rsidP="003824F6">
            <w:pPr>
              <w:pStyle w:val="NoSpacing"/>
              <w:rPr>
                <w:sz w:val="20"/>
                <w:szCs w:val="20"/>
              </w:rPr>
            </w:pPr>
            <w:r w:rsidRPr="001C1910">
              <w:rPr>
                <w:sz w:val="20"/>
                <w:szCs w:val="20"/>
              </w:rPr>
              <w:t>% Collector Gatherers</w:t>
            </w:r>
          </w:p>
        </w:tc>
        <w:tc>
          <w:tcPr>
            <w:tcW w:w="691" w:type="pct"/>
            <w:shd w:val="clear" w:color="auto" w:fill="auto"/>
            <w:vAlign w:val="center"/>
          </w:tcPr>
          <w:p w14:paraId="45ABC490" w14:textId="5BC72C0A" w:rsidR="003824F6" w:rsidRPr="001C1910" w:rsidRDefault="00140C0A" w:rsidP="00FD1A69">
            <w:pPr>
              <w:pStyle w:val="NoSpacing"/>
              <w:jc w:val="center"/>
              <w:rPr>
                <w:sz w:val="20"/>
                <w:szCs w:val="20"/>
              </w:rPr>
            </w:pPr>
            <w:r w:rsidRPr="001C1910">
              <w:rPr>
                <w:rFonts w:cstheme="minorHAnsi"/>
                <w:sz w:val="20"/>
                <w:szCs w:val="20"/>
              </w:rPr>
              <w:t>8</w:t>
            </w:r>
            <w:r w:rsidR="00FD1A69">
              <w:rPr>
                <w:rFonts w:cstheme="minorHAnsi"/>
                <w:sz w:val="20"/>
                <w:szCs w:val="20"/>
              </w:rPr>
              <w:t>5</w:t>
            </w:r>
            <w:r w:rsidR="003824F6" w:rsidRPr="001C1910">
              <w:rPr>
                <w:rFonts w:cstheme="minorHAnsi"/>
                <w:sz w:val="20"/>
                <w:szCs w:val="20"/>
              </w:rPr>
              <w:t>%</w:t>
            </w:r>
            <w:r w:rsidR="00FD1A69">
              <w:rPr>
                <w:rFonts w:cstheme="minorHAnsi"/>
                <w:sz w:val="20"/>
                <w:szCs w:val="20"/>
              </w:rPr>
              <w:t xml:space="preserve"> / 91%</w:t>
            </w:r>
          </w:p>
        </w:tc>
        <w:tc>
          <w:tcPr>
            <w:tcW w:w="783" w:type="pct"/>
            <w:shd w:val="clear" w:color="auto" w:fill="auto"/>
            <w:vAlign w:val="center"/>
          </w:tcPr>
          <w:p w14:paraId="69A0AEE3" w14:textId="007CC838" w:rsidR="003824F6" w:rsidRPr="001C1910" w:rsidRDefault="00FD1A69" w:rsidP="003824F6">
            <w:pPr>
              <w:pStyle w:val="NoSpacing"/>
              <w:jc w:val="center"/>
              <w:rPr>
                <w:sz w:val="20"/>
                <w:szCs w:val="20"/>
              </w:rPr>
            </w:pPr>
            <w:r>
              <w:rPr>
                <w:sz w:val="20"/>
                <w:szCs w:val="20"/>
              </w:rPr>
              <w:t>59</w:t>
            </w:r>
            <w:r w:rsidR="008C7097" w:rsidRPr="001C1910">
              <w:rPr>
                <w:sz w:val="20"/>
                <w:szCs w:val="20"/>
              </w:rPr>
              <w:t>%</w:t>
            </w:r>
          </w:p>
        </w:tc>
        <w:tc>
          <w:tcPr>
            <w:tcW w:w="709" w:type="pct"/>
            <w:shd w:val="clear" w:color="auto" w:fill="auto"/>
            <w:vAlign w:val="center"/>
          </w:tcPr>
          <w:p w14:paraId="54622DDA" w14:textId="4B03996D" w:rsidR="003824F6" w:rsidRPr="001C1910" w:rsidRDefault="00FD1A69" w:rsidP="003824F6">
            <w:pPr>
              <w:pStyle w:val="NoSpacing"/>
              <w:jc w:val="center"/>
              <w:rPr>
                <w:sz w:val="20"/>
                <w:szCs w:val="20"/>
              </w:rPr>
            </w:pPr>
            <w:r>
              <w:rPr>
                <w:rFonts w:cstheme="minorHAnsi"/>
                <w:sz w:val="20"/>
                <w:szCs w:val="20"/>
              </w:rPr>
              <w:t>35</w:t>
            </w:r>
            <w:r w:rsidR="008C7097" w:rsidRPr="001C1910">
              <w:rPr>
                <w:rFonts w:cstheme="minorHAnsi"/>
                <w:sz w:val="20"/>
                <w:szCs w:val="20"/>
              </w:rPr>
              <w:t>%</w:t>
            </w:r>
          </w:p>
        </w:tc>
      </w:tr>
      <w:tr w:rsidR="003824F6" w:rsidRPr="001C1910" w14:paraId="59B1ECE0" w14:textId="77777777" w:rsidTr="002C4942">
        <w:tc>
          <w:tcPr>
            <w:tcW w:w="808" w:type="pct"/>
            <w:vMerge/>
          </w:tcPr>
          <w:p w14:paraId="0FD120D6" w14:textId="77777777" w:rsidR="003824F6" w:rsidRPr="001C1910" w:rsidRDefault="003824F6" w:rsidP="003824F6">
            <w:pPr>
              <w:pStyle w:val="NoSpacing"/>
              <w:rPr>
                <w:sz w:val="20"/>
                <w:szCs w:val="20"/>
              </w:rPr>
            </w:pPr>
          </w:p>
        </w:tc>
        <w:tc>
          <w:tcPr>
            <w:tcW w:w="654" w:type="pct"/>
            <w:vMerge/>
            <w:vAlign w:val="center"/>
          </w:tcPr>
          <w:p w14:paraId="64E56644" w14:textId="77777777" w:rsidR="003824F6" w:rsidRPr="001C1910" w:rsidRDefault="003824F6" w:rsidP="003824F6">
            <w:pPr>
              <w:pStyle w:val="NoSpacing"/>
              <w:rPr>
                <w:sz w:val="20"/>
                <w:szCs w:val="20"/>
              </w:rPr>
            </w:pPr>
          </w:p>
        </w:tc>
        <w:tc>
          <w:tcPr>
            <w:tcW w:w="1355" w:type="pct"/>
            <w:shd w:val="clear" w:color="auto" w:fill="C6D9F1" w:themeFill="text2" w:themeFillTint="33"/>
          </w:tcPr>
          <w:p w14:paraId="4F912534" w14:textId="77777777" w:rsidR="003824F6" w:rsidRPr="001C1910" w:rsidRDefault="003824F6" w:rsidP="003824F6">
            <w:pPr>
              <w:pStyle w:val="NoSpacing"/>
              <w:rPr>
                <w:b/>
                <w:sz w:val="20"/>
                <w:szCs w:val="20"/>
              </w:rPr>
            </w:pPr>
            <w:r w:rsidRPr="001C1910">
              <w:rPr>
                <w:b/>
                <w:sz w:val="20"/>
                <w:szCs w:val="20"/>
              </w:rPr>
              <w:t>Total Score</w:t>
            </w:r>
          </w:p>
          <w:p w14:paraId="0E4D2851" w14:textId="11A66A95" w:rsidR="00AA5262" w:rsidRPr="001C1910" w:rsidRDefault="00AA5262" w:rsidP="00FD1A69">
            <w:pPr>
              <w:pStyle w:val="NoSpacing"/>
              <w:rPr>
                <w:sz w:val="20"/>
                <w:szCs w:val="20"/>
              </w:rPr>
            </w:pPr>
            <w:r w:rsidRPr="001C1910">
              <w:rPr>
                <w:b/>
                <w:sz w:val="20"/>
                <w:szCs w:val="20"/>
              </w:rPr>
              <w:t>Max Score = 2</w:t>
            </w:r>
            <w:r w:rsidR="00FD1A69">
              <w:rPr>
                <w:b/>
                <w:sz w:val="20"/>
                <w:szCs w:val="20"/>
              </w:rPr>
              <w:t>7</w:t>
            </w:r>
          </w:p>
        </w:tc>
        <w:tc>
          <w:tcPr>
            <w:tcW w:w="691" w:type="pct"/>
            <w:tcBorders>
              <w:bottom w:val="single" w:sz="4" w:space="0" w:color="auto"/>
            </w:tcBorders>
            <w:shd w:val="clear" w:color="auto" w:fill="C6D9F1" w:themeFill="text2" w:themeFillTint="33"/>
            <w:vAlign w:val="center"/>
          </w:tcPr>
          <w:p w14:paraId="41105888" w14:textId="6421C7BB" w:rsidR="003824F6" w:rsidRPr="001C1910" w:rsidRDefault="00140C0A" w:rsidP="003824F6">
            <w:pPr>
              <w:pStyle w:val="NoSpacing"/>
              <w:jc w:val="center"/>
              <w:rPr>
                <w:rFonts w:cstheme="minorHAnsi"/>
                <w:sz w:val="20"/>
                <w:szCs w:val="20"/>
              </w:rPr>
            </w:pPr>
            <w:r w:rsidRPr="001C1910">
              <w:rPr>
                <w:rFonts w:cstheme="minorHAnsi"/>
                <w:b/>
                <w:sz w:val="20"/>
                <w:szCs w:val="20"/>
              </w:rPr>
              <w:t>6</w:t>
            </w:r>
            <w:r w:rsidR="00FD1A69">
              <w:rPr>
                <w:rFonts w:cstheme="minorHAnsi"/>
                <w:b/>
                <w:sz w:val="20"/>
                <w:szCs w:val="20"/>
              </w:rPr>
              <w:t xml:space="preserve"> / 3</w:t>
            </w:r>
          </w:p>
        </w:tc>
        <w:tc>
          <w:tcPr>
            <w:tcW w:w="783" w:type="pct"/>
            <w:tcBorders>
              <w:bottom w:val="single" w:sz="4" w:space="0" w:color="auto"/>
            </w:tcBorders>
            <w:shd w:val="clear" w:color="auto" w:fill="C6D9F1" w:themeFill="text2" w:themeFillTint="33"/>
            <w:vAlign w:val="center"/>
          </w:tcPr>
          <w:p w14:paraId="2B214096" w14:textId="1608AC01" w:rsidR="003824F6" w:rsidRPr="001C1910" w:rsidRDefault="0025344F" w:rsidP="00FD1A69">
            <w:pPr>
              <w:pStyle w:val="NoSpacing"/>
              <w:jc w:val="center"/>
              <w:rPr>
                <w:sz w:val="20"/>
                <w:szCs w:val="20"/>
              </w:rPr>
            </w:pPr>
            <w:r w:rsidRPr="001C1910">
              <w:rPr>
                <w:b/>
                <w:sz w:val="20"/>
                <w:szCs w:val="20"/>
              </w:rPr>
              <w:t>1</w:t>
            </w:r>
            <w:r w:rsidR="00FD1A69">
              <w:rPr>
                <w:b/>
                <w:sz w:val="20"/>
                <w:szCs w:val="20"/>
              </w:rPr>
              <w:t>4</w:t>
            </w:r>
            <w:r w:rsidR="00140C0A" w:rsidRPr="001C1910">
              <w:rPr>
                <w:b/>
                <w:sz w:val="20"/>
                <w:szCs w:val="20"/>
              </w:rPr>
              <w:t>.</w:t>
            </w:r>
            <w:r w:rsidRPr="001C1910">
              <w:rPr>
                <w:b/>
                <w:sz w:val="20"/>
                <w:szCs w:val="20"/>
              </w:rPr>
              <w:t>2</w:t>
            </w:r>
            <w:r w:rsidR="00140C0A" w:rsidRPr="001C1910">
              <w:rPr>
                <w:b/>
                <w:sz w:val="20"/>
                <w:szCs w:val="20"/>
              </w:rPr>
              <w:t>5</w:t>
            </w:r>
          </w:p>
        </w:tc>
        <w:tc>
          <w:tcPr>
            <w:tcW w:w="709" w:type="pct"/>
            <w:tcBorders>
              <w:bottom w:val="single" w:sz="4" w:space="0" w:color="auto"/>
            </w:tcBorders>
            <w:shd w:val="clear" w:color="auto" w:fill="C6D9F1" w:themeFill="text2" w:themeFillTint="33"/>
            <w:vAlign w:val="center"/>
          </w:tcPr>
          <w:p w14:paraId="35B7728A" w14:textId="30DAFA78" w:rsidR="003824F6" w:rsidRPr="001C1910" w:rsidRDefault="00FD1A69" w:rsidP="0025344F">
            <w:pPr>
              <w:pStyle w:val="NoSpacing"/>
              <w:jc w:val="center"/>
              <w:rPr>
                <w:sz w:val="20"/>
                <w:szCs w:val="20"/>
              </w:rPr>
            </w:pPr>
            <w:r>
              <w:rPr>
                <w:rFonts w:cstheme="minorHAnsi"/>
                <w:b/>
                <w:sz w:val="20"/>
                <w:szCs w:val="20"/>
              </w:rPr>
              <w:t>11.59</w:t>
            </w:r>
          </w:p>
        </w:tc>
      </w:tr>
      <w:tr w:rsidR="004338F1" w:rsidRPr="001C1910" w14:paraId="5A9598EC" w14:textId="77777777" w:rsidTr="002C4942">
        <w:tc>
          <w:tcPr>
            <w:tcW w:w="808" w:type="pct"/>
            <w:vMerge/>
          </w:tcPr>
          <w:p w14:paraId="19D937ED" w14:textId="77777777" w:rsidR="004338F1" w:rsidRPr="001C1910" w:rsidRDefault="004338F1" w:rsidP="004338F1">
            <w:pPr>
              <w:pStyle w:val="NoSpacing"/>
              <w:rPr>
                <w:sz w:val="20"/>
                <w:szCs w:val="20"/>
              </w:rPr>
            </w:pPr>
          </w:p>
        </w:tc>
        <w:tc>
          <w:tcPr>
            <w:tcW w:w="654" w:type="pct"/>
            <w:vMerge w:val="restart"/>
            <w:vAlign w:val="center"/>
          </w:tcPr>
          <w:p w14:paraId="3D433DD0" w14:textId="292641C9" w:rsidR="004338F1" w:rsidRPr="001C1910" w:rsidRDefault="00443E2B" w:rsidP="004338F1">
            <w:pPr>
              <w:pStyle w:val="NoSpacing"/>
              <w:rPr>
                <w:sz w:val="20"/>
                <w:szCs w:val="20"/>
              </w:rPr>
            </w:pPr>
            <w:r>
              <w:rPr>
                <w:sz w:val="20"/>
                <w:szCs w:val="20"/>
              </w:rPr>
              <w:t>BEA3</w:t>
            </w:r>
          </w:p>
          <w:p w14:paraId="57A72FAD" w14:textId="3A66DDE5" w:rsidR="004338F1" w:rsidRPr="001C1910" w:rsidRDefault="004338F1" w:rsidP="008C7097">
            <w:pPr>
              <w:pStyle w:val="NoSpacing"/>
              <w:rPr>
                <w:sz w:val="20"/>
                <w:szCs w:val="20"/>
              </w:rPr>
            </w:pPr>
            <w:r w:rsidRPr="001C1910">
              <w:rPr>
                <w:sz w:val="20"/>
                <w:szCs w:val="20"/>
              </w:rPr>
              <w:t>(</w:t>
            </w:r>
            <w:r w:rsidR="00443E2B">
              <w:rPr>
                <w:sz w:val="20"/>
                <w:szCs w:val="20"/>
              </w:rPr>
              <w:t>2012-2013</w:t>
            </w:r>
            <w:r w:rsidRPr="001C1910">
              <w:rPr>
                <w:sz w:val="20"/>
                <w:szCs w:val="20"/>
              </w:rPr>
              <w:t>)</w:t>
            </w:r>
          </w:p>
          <w:p w14:paraId="43DCD4E4" w14:textId="26BC33E7" w:rsidR="00AA5262" w:rsidRPr="001C1910" w:rsidRDefault="00443E2B" w:rsidP="008C7097">
            <w:pPr>
              <w:pStyle w:val="NoSpacing"/>
              <w:rPr>
                <w:sz w:val="20"/>
                <w:szCs w:val="20"/>
              </w:rPr>
            </w:pPr>
            <w:r>
              <w:rPr>
                <w:sz w:val="20"/>
                <w:szCs w:val="20"/>
              </w:rPr>
              <w:t>Chironomidae</w:t>
            </w:r>
          </w:p>
          <w:p w14:paraId="09E00EE4" w14:textId="6F57CBD4" w:rsidR="00AA5262" w:rsidRPr="001C1910" w:rsidRDefault="00AA5262" w:rsidP="008C7097">
            <w:pPr>
              <w:pStyle w:val="NoSpacing"/>
              <w:rPr>
                <w:sz w:val="20"/>
                <w:szCs w:val="20"/>
              </w:rPr>
            </w:pPr>
            <w:r w:rsidRPr="001C1910">
              <w:rPr>
                <w:sz w:val="20"/>
                <w:szCs w:val="20"/>
              </w:rPr>
              <w:t xml:space="preserve">n = </w:t>
            </w:r>
            <w:r w:rsidR="00443E2B">
              <w:rPr>
                <w:sz w:val="20"/>
                <w:szCs w:val="20"/>
              </w:rPr>
              <w:t>4</w:t>
            </w:r>
            <w:r w:rsidRPr="001C1910">
              <w:rPr>
                <w:sz w:val="20"/>
                <w:szCs w:val="20"/>
              </w:rPr>
              <w:t xml:space="preserve"> samples</w:t>
            </w:r>
          </w:p>
          <w:p w14:paraId="73A7EF0E" w14:textId="77777777" w:rsidR="00AA5262" w:rsidRPr="001C1910" w:rsidRDefault="00AA5262" w:rsidP="008C7097">
            <w:pPr>
              <w:pStyle w:val="NoSpacing"/>
              <w:rPr>
                <w:sz w:val="20"/>
                <w:szCs w:val="20"/>
              </w:rPr>
            </w:pPr>
          </w:p>
          <w:p w14:paraId="0C8AEF10" w14:textId="77777777" w:rsidR="00AA5262" w:rsidRPr="001C1910" w:rsidRDefault="00AA5262" w:rsidP="008C7097">
            <w:pPr>
              <w:pStyle w:val="NoSpacing"/>
              <w:rPr>
                <w:sz w:val="20"/>
                <w:szCs w:val="20"/>
              </w:rPr>
            </w:pPr>
            <w:r w:rsidRPr="001C1910">
              <w:rPr>
                <w:sz w:val="20"/>
                <w:szCs w:val="20"/>
              </w:rPr>
              <w:t>Great Plains Ecoregion</w:t>
            </w:r>
          </w:p>
        </w:tc>
        <w:tc>
          <w:tcPr>
            <w:tcW w:w="1355" w:type="pct"/>
            <w:shd w:val="clear" w:color="auto" w:fill="auto"/>
          </w:tcPr>
          <w:p w14:paraId="4901FFC5"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6CBE02ED" w14:textId="16336C9E" w:rsidR="004338F1" w:rsidRPr="001C1910" w:rsidRDefault="004338F1" w:rsidP="004338F1">
            <w:pPr>
              <w:pStyle w:val="NoSpacing"/>
              <w:jc w:val="center"/>
              <w:rPr>
                <w:sz w:val="20"/>
                <w:szCs w:val="20"/>
                <w:highlight w:val="yellow"/>
              </w:rPr>
            </w:pPr>
            <w:r w:rsidRPr="001C1910">
              <w:rPr>
                <w:rFonts w:ascii="Calibri" w:hAnsi="Calibri"/>
              </w:rPr>
              <w:t>1</w:t>
            </w:r>
            <w:r w:rsidR="00443E2B">
              <w:rPr>
                <w:rFonts w:ascii="Calibri" w:hAnsi="Calibri"/>
              </w:rPr>
              <w:t xml:space="preserve">1 / </w:t>
            </w:r>
            <w:r w:rsidRPr="001C1910">
              <w:rPr>
                <w:rFonts w:ascii="Calibri" w:hAnsi="Calibri"/>
              </w:rPr>
              <w:t>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083408C" w14:textId="5A086948" w:rsidR="004338F1" w:rsidRPr="001C1910" w:rsidRDefault="004338F1" w:rsidP="00443E2B">
            <w:pPr>
              <w:pStyle w:val="NoSpacing"/>
              <w:jc w:val="center"/>
              <w:rPr>
                <w:sz w:val="20"/>
                <w:szCs w:val="20"/>
              </w:rPr>
            </w:pPr>
            <w:r w:rsidRPr="001C1910">
              <w:rPr>
                <w:rFonts w:ascii="Calibri" w:hAnsi="Calibri"/>
              </w:rPr>
              <w:t>10.</w:t>
            </w:r>
            <w:r w:rsidR="00443E2B">
              <w:rPr>
                <w:rFonts w:ascii="Calibri" w:hAnsi="Calibri"/>
              </w:rPr>
              <w:t>5</w:t>
            </w:r>
            <w:r w:rsidRPr="001C1910">
              <w:rPr>
                <w:rFonts w:ascii="Calibri" w:hAnsi="Calibri"/>
              </w:rPr>
              <w:t>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6501DD7" w14:textId="62A35861" w:rsidR="004338F1" w:rsidRPr="001C1910" w:rsidRDefault="00443E2B" w:rsidP="004338F1">
            <w:pPr>
              <w:pStyle w:val="NoSpacing"/>
              <w:jc w:val="center"/>
              <w:rPr>
                <w:sz w:val="20"/>
                <w:szCs w:val="20"/>
              </w:rPr>
            </w:pPr>
            <w:r>
              <w:rPr>
                <w:rFonts w:ascii="Calibri" w:hAnsi="Calibri"/>
              </w:rPr>
              <w:t>1.5</w:t>
            </w:r>
          </w:p>
        </w:tc>
      </w:tr>
      <w:tr w:rsidR="004338F1" w:rsidRPr="001C1910" w14:paraId="435F5455" w14:textId="77777777" w:rsidTr="002C4942">
        <w:tc>
          <w:tcPr>
            <w:tcW w:w="808" w:type="pct"/>
            <w:vMerge/>
          </w:tcPr>
          <w:p w14:paraId="38186B14" w14:textId="77777777" w:rsidR="004338F1" w:rsidRPr="001C1910" w:rsidRDefault="004338F1" w:rsidP="004338F1">
            <w:pPr>
              <w:pStyle w:val="NoSpacing"/>
              <w:rPr>
                <w:sz w:val="20"/>
                <w:szCs w:val="20"/>
              </w:rPr>
            </w:pPr>
          </w:p>
        </w:tc>
        <w:tc>
          <w:tcPr>
            <w:tcW w:w="654" w:type="pct"/>
            <w:vMerge/>
            <w:vAlign w:val="center"/>
          </w:tcPr>
          <w:p w14:paraId="1BD0B3D6" w14:textId="77777777" w:rsidR="004338F1" w:rsidRPr="001C1910" w:rsidRDefault="004338F1" w:rsidP="004338F1">
            <w:pPr>
              <w:pStyle w:val="NoSpacing"/>
              <w:rPr>
                <w:sz w:val="20"/>
                <w:szCs w:val="20"/>
              </w:rPr>
            </w:pPr>
          </w:p>
        </w:tc>
        <w:tc>
          <w:tcPr>
            <w:tcW w:w="1355" w:type="pct"/>
            <w:shd w:val="clear" w:color="auto" w:fill="auto"/>
          </w:tcPr>
          <w:p w14:paraId="308FDCDA"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A18754F" w14:textId="10D80110" w:rsidR="004338F1" w:rsidRPr="001C1910" w:rsidRDefault="00443E2B" w:rsidP="004338F1">
            <w:pPr>
              <w:pStyle w:val="NoSpacing"/>
              <w:jc w:val="center"/>
              <w:rPr>
                <w:sz w:val="20"/>
                <w:szCs w:val="20"/>
                <w:highlight w:val="yellow"/>
              </w:rPr>
            </w:pPr>
            <w:r>
              <w:rPr>
                <w:rFonts w:ascii="Calibri" w:hAnsi="Calibri"/>
              </w:rPr>
              <w:t>5 /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7591092" w14:textId="21296954" w:rsidR="004338F1" w:rsidRPr="001C1910" w:rsidRDefault="00443E2B" w:rsidP="004338F1">
            <w:pPr>
              <w:pStyle w:val="NoSpacing"/>
              <w:jc w:val="center"/>
              <w:rPr>
                <w:sz w:val="20"/>
                <w:szCs w:val="20"/>
              </w:rPr>
            </w:pPr>
            <w:r>
              <w:rPr>
                <w:rFonts w:ascii="Calibri" w:hAnsi="Calibri"/>
              </w:rPr>
              <w:t>4.0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2B5728DF" w14:textId="2F826019" w:rsidR="004338F1" w:rsidRDefault="00443E2B" w:rsidP="004338F1">
            <w:pPr>
              <w:pStyle w:val="NoSpacing"/>
              <w:jc w:val="center"/>
              <w:rPr>
                <w:rFonts w:ascii="Calibri" w:hAnsi="Calibri"/>
              </w:rPr>
            </w:pPr>
            <w:r>
              <w:rPr>
                <w:rFonts w:ascii="Calibri" w:hAnsi="Calibri"/>
              </w:rPr>
              <w:t>0.82</w:t>
            </w:r>
          </w:p>
          <w:p w14:paraId="6EDD85B5" w14:textId="4CBA8A44" w:rsidR="00443E2B" w:rsidRPr="001C1910" w:rsidRDefault="00443E2B" w:rsidP="004338F1">
            <w:pPr>
              <w:pStyle w:val="NoSpacing"/>
              <w:jc w:val="center"/>
              <w:rPr>
                <w:sz w:val="20"/>
                <w:szCs w:val="20"/>
              </w:rPr>
            </w:pPr>
          </w:p>
        </w:tc>
      </w:tr>
      <w:tr w:rsidR="004338F1" w:rsidRPr="001C1910" w14:paraId="05D0C409" w14:textId="77777777" w:rsidTr="002C4942">
        <w:tc>
          <w:tcPr>
            <w:tcW w:w="808" w:type="pct"/>
            <w:vMerge/>
          </w:tcPr>
          <w:p w14:paraId="3B332A27" w14:textId="49C7C881" w:rsidR="004338F1" w:rsidRPr="001C1910" w:rsidRDefault="004338F1" w:rsidP="004338F1">
            <w:pPr>
              <w:pStyle w:val="NoSpacing"/>
              <w:rPr>
                <w:sz w:val="20"/>
                <w:szCs w:val="20"/>
              </w:rPr>
            </w:pPr>
          </w:p>
        </w:tc>
        <w:tc>
          <w:tcPr>
            <w:tcW w:w="654" w:type="pct"/>
            <w:vMerge/>
            <w:vAlign w:val="center"/>
          </w:tcPr>
          <w:p w14:paraId="34E4FBE0" w14:textId="77777777" w:rsidR="004338F1" w:rsidRPr="001C1910" w:rsidRDefault="004338F1" w:rsidP="004338F1">
            <w:pPr>
              <w:pStyle w:val="NoSpacing"/>
              <w:rPr>
                <w:sz w:val="20"/>
                <w:szCs w:val="20"/>
              </w:rPr>
            </w:pPr>
          </w:p>
        </w:tc>
        <w:tc>
          <w:tcPr>
            <w:tcW w:w="1355" w:type="pct"/>
            <w:shd w:val="clear" w:color="auto" w:fill="auto"/>
          </w:tcPr>
          <w:p w14:paraId="4F9F94D2"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381D0AF7" w14:textId="3963E7AE" w:rsidR="004338F1" w:rsidRPr="001C1910" w:rsidRDefault="00443E2B" w:rsidP="004338F1">
            <w:pPr>
              <w:pStyle w:val="NoSpacing"/>
              <w:jc w:val="center"/>
              <w:rPr>
                <w:sz w:val="20"/>
                <w:szCs w:val="20"/>
                <w:highlight w:val="yellow"/>
              </w:rPr>
            </w:pPr>
            <w:r>
              <w:rPr>
                <w:rFonts w:ascii="Calibri" w:hAnsi="Calibri"/>
              </w:rPr>
              <w:t>36% / 5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D3A74EE" w14:textId="66EF5854" w:rsidR="004338F1" w:rsidRPr="001C1910" w:rsidRDefault="00443E2B" w:rsidP="004338F1">
            <w:pPr>
              <w:pStyle w:val="NoSpacing"/>
              <w:jc w:val="center"/>
              <w:rPr>
                <w:sz w:val="20"/>
                <w:szCs w:val="20"/>
              </w:rPr>
            </w:pPr>
            <w:r>
              <w:rPr>
                <w:rFonts w:ascii="Calibri" w:hAnsi="Calibri"/>
              </w:rPr>
              <w:t>56%</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6A4A813" w14:textId="68F5F00E" w:rsidR="004338F1" w:rsidRPr="001C1910" w:rsidRDefault="00443E2B" w:rsidP="004338F1">
            <w:pPr>
              <w:pStyle w:val="NoSpacing"/>
              <w:jc w:val="center"/>
              <w:rPr>
                <w:sz w:val="20"/>
                <w:szCs w:val="20"/>
              </w:rPr>
            </w:pPr>
            <w:r>
              <w:rPr>
                <w:rFonts w:ascii="Calibri" w:hAnsi="Calibri"/>
              </w:rPr>
              <w:t>17%</w:t>
            </w:r>
          </w:p>
        </w:tc>
      </w:tr>
      <w:tr w:rsidR="004338F1" w:rsidRPr="001C1910" w14:paraId="548E4D59" w14:textId="77777777" w:rsidTr="002C4942">
        <w:tc>
          <w:tcPr>
            <w:tcW w:w="808" w:type="pct"/>
            <w:vMerge/>
          </w:tcPr>
          <w:p w14:paraId="34FD4CA9" w14:textId="77777777" w:rsidR="004338F1" w:rsidRPr="001C1910" w:rsidRDefault="004338F1" w:rsidP="004338F1">
            <w:pPr>
              <w:pStyle w:val="NoSpacing"/>
              <w:rPr>
                <w:sz w:val="20"/>
                <w:szCs w:val="20"/>
              </w:rPr>
            </w:pPr>
          </w:p>
        </w:tc>
        <w:tc>
          <w:tcPr>
            <w:tcW w:w="654" w:type="pct"/>
            <w:vMerge/>
            <w:vAlign w:val="center"/>
          </w:tcPr>
          <w:p w14:paraId="7472BC7E" w14:textId="77777777" w:rsidR="004338F1" w:rsidRPr="001C1910" w:rsidRDefault="004338F1" w:rsidP="004338F1">
            <w:pPr>
              <w:pStyle w:val="NoSpacing"/>
              <w:rPr>
                <w:sz w:val="20"/>
                <w:szCs w:val="20"/>
              </w:rPr>
            </w:pPr>
          </w:p>
        </w:tc>
        <w:tc>
          <w:tcPr>
            <w:tcW w:w="1355" w:type="pct"/>
            <w:shd w:val="clear" w:color="auto" w:fill="auto"/>
          </w:tcPr>
          <w:p w14:paraId="70B62A74"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7878793" w14:textId="357A1140" w:rsidR="004338F1" w:rsidRPr="001C1910" w:rsidRDefault="00443E2B" w:rsidP="004338F1">
            <w:pPr>
              <w:pStyle w:val="NoSpacing"/>
              <w:jc w:val="center"/>
              <w:rPr>
                <w:sz w:val="20"/>
                <w:szCs w:val="20"/>
                <w:highlight w:val="yellow"/>
              </w:rPr>
            </w:pPr>
            <w:r>
              <w:rPr>
                <w:rFonts w:ascii="Calibri" w:hAnsi="Calibri"/>
              </w:rPr>
              <w:t>5.6 / 4.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568C760" w14:textId="0F4B0216" w:rsidR="004338F1" w:rsidRPr="001C1910" w:rsidRDefault="00443E2B" w:rsidP="004338F1">
            <w:pPr>
              <w:pStyle w:val="NoSpacing"/>
              <w:jc w:val="center"/>
              <w:rPr>
                <w:sz w:val="20"/>
                <w:szCs w:val="20"/>
              </w:rPr>
            </w:pPr>
            <w:r>
              <w:rPr>
                <w:rFonts w:ascii="Calibri" w:hAnsi="Calibri"/>
              </w:rPr>
              <w:t>4.8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FB597D2" w14:textId="2FF90456" w:rsidR="004338F1" w:rsidRPr="001C1910" w:rsidRDefault="00443E2B" w:rsidP="004338F1">
            <w:pPr>
              <w:pStyle w:val="NoSpacing"/>
              <w:jc w:val="center"/>
              <w:rPr>
                <w:sz w:val="20"/>
                <w:szCs w:val="20"/>
              </w:rPr>
            </w:pPr>
            <w:r>
              <w:rPr>
                <w:rFonts w:ascii="Calibri" w:hAnsi="Calibri"/>
              </w:rPr>
              <w:t>0.5</w:t>
            </w:r>
          </w:p>
        </w:tc>
      </w:tr>
      <w:tr w:rsidR="004338F1" w:rsidRPr="001C1910" w14:paraId="1DFC5C6B" w14:textId="77777777" w:rsidTr="002C4942">
        <w:tc>
          <w:tcPr>
            <w:tcW w:w="808" w:type="pct"/>
            <w:vMerge/>
          </w:tcPr>
          <w:p w14:paraId="723A250C" w14:textId="77777777" w:rsidR="004338F1" w:rsidRPr="001C1910" w:rsidRDefault="004338F1" w:rsidP="004338F1">
            <w:pPr>
              <w:pStyle w:val="NoSpacing"/>
              <w:rPr>
                <w:sz w:val="20"/>
                <w:szCs w:val="20"/>
              </w:rPr>
            </w:pPr>
          </w:p>
        </w:tc>
        <w:tc>
          <w:tcPr>
            <w:tcW w:w="654" w:type="pct"/>
            <w:vMerge/>
            <w:vAlign w:val="center"/>
          </w:tcPr>
          <w:p w14:paraId="3BAC35C5" w14:textId="77777777" w:rsidR="004338F1" w:rsidRPr="001C1910" w:rsidRDefault="004338F1" w:rsidP="004338F1">
            <w:pPr>
              <w:pStyle w:val="NoSpacing"/>
              <w:rPr>
                <w:sz w:val="20"/>
                <w:szCs w:val="20"/>
              </w:rPr>
            </w:pPr>
          </w:p>
        </w:tc>
        <w:tc>
          <w:tcPr>
            <w:tcW w:w="1355" w:type="pct"/>
            <w:shd w:val="clear" w:color="auto" w:fill="auto"/>
          </w:tcPr>
          <w:p w14:paraId="58979C82" w14:textId="77777777" w:rsidR="004338F1" w:rsidRPr="001C1910" w:rsidRDefault="004338F1" w:rsidP="004338F1">
            <w:pPr>
              <w:pStyle w:val="NoSpacing"/>
              <w:rPr>
                <w:sz w:val="20"/>
                <w:szCs w:val="20"/>
                <w:highlight w:val="yellow"/>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4B5C0E2D" w14:textId="424097B3" w:rsidR="004338F1" w:rsidRPr="001C1910" w:rsidRDefault="00443E2B" w:rsidP="004338F1">
            <w:pPr>
              <w:pStyle w:val="NoSpacing"/>
              <w:jc w:val="center"/>
              <w:rPr>
                <w:sz w:val="20"/>
                <w:szCs w:val="20"/>
                <w:highlight w:val="yellow"/>
              </w:rPr>
            </w:pPr>
            <w:r>
              <w:rPr>
                <w:rFonts w:ascii="Calibri" w:hAnsi="Calibri"/>
              </w:rPr>
              <w:t>24% / 2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598C438" w14:textId="39E69A99" w:rsidR="004338F1" w:rsidRPr="001C1910" w:rsidRDefault="00443E2B" w:rsidP="004338F1">
            <w:pPr>
              <w:pStyle w:val="NoSpacing"/>
              <w:jc w:val="center"/>
              <w:rPr>
                <w:sz w:val="20"/>
                <w:szCs w:val="20"/>
              </w:rPr>
            </w:pPr>
            <w:r>
              <w:rPr>
                <w:rFonts w:ascii="Calibri" w:hAnsi="Calibri"/>
              </w:rPr>
              <w:t>4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0AC5316" w14:textId="5EF79D7A" w:rsidR="004338F1" w:rsidRPr="001C1910" w:rsidRDefault="00443E2B" w:rsidP="004338F1">
            <w:pPr>
              <w:pStyle w:val="NoSpacing"/>
              <w:jc w:val="center"/>
              <w:rPr>
                <w:sz w:val="20"/>
                <w:szCs w:val="20"/>
              </w:rPr>
            </w:pPr>
            <w:r>
              <w:rPr>
                <w:rFonts w:ascii="Calibri" w:hAnsi="Calibri"/>
              </w:rPr>
              <w:t>22%</w:t>
            </w:r>
          </w:p>
        </w:tc>
      </w:tr>
      <w:tr w:rsidR="004338F1" w:rsidRPr="001C1910" w14:paraId="1478041A" w14:textId="77777777" w:rsidTr="002C4942">
        <w:tc>
          <w:tcPr>
            <w:tcW w:w="808" w:type="pct"/>
            <w:vMerge/>
          </w:tcPr>
          <w:p w14:paraId="75723E39" w14:textId="77777777" w:rsidR="004338F1" w:rsidRPr="001C1910" w:rsidRDefault="004338F1" w:rsidP="004338F1">
            <w:pPr>
              <w:pStyle w:val="NoSpacing"/>
              <w:rPr>
                <w:sz w:val="20"/>
                <w:szCs w:val="20"/>
              </w:rPr>
            </w:pPr>
          </w:p>
        </w:tc>
        <w:tc>
          <w:tcPr>
            <w:tcW w:w="654" w:type="pct"/>
            <w:vMerge/>
            <w:vAlign w:val="center"/>
          </w:tcPr>
          <w:p w14:paraId="3ACA0A3E" w14:textId="77777777" w:rsidR="004338F1" w:rsidRPr="001C1910" w:rsidRDefault="004338F1" w:rsidP="004338F1">
            <w:pPr>
              <w:pStyle w:val="NoSpacing"/>
              <w:rPr>
                <w:sz w:val="20"/>
                <w:szCs w:val="20"/>
              </w:rPr>
            </w:pPr>
          </w:p>
        </w:tc>
        <w:tc>
          <w:tcPr>
            <w:tcW w:w="1355" w:type="pct"/>
            <w:shd w:val="clear" w:color="auto" w:fill="auto"/>
          </w:tcPr>
          <w:p w14:paraId="73F7B7F9"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0159C84B" w14:textId="2499B4F6" w:rsidR="004338F1" w:rsidRPr="001C1910" w:rsidRDefault="00443E2B" w:rsidP="004338F1">
            <w:pPr>
              <w:pStyle w:val="NoSpacing"/>
              <w:jc w:val="center"/>
              <w:rPr>
                <w:sz w:val="20"/>
                <w:szCs w:val="20"/>
                <w:highlight w:val="yellow"/>
              </w:rPr>
            </w:pPr>
            <w:r>
              <w:rPr>
                <w:rFonts w:ascii="Calibri" w:hAnsi="Calibri"/>
              </w:rPr>
              <w:t>61% / 4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C658A09" w14:textId="5A183487" w:rsidR="004338F1" w:rsidRPr="001C1910" w:rsidRDefault="00443E2B" w:rsidP="004338F1">
            <w:pPr>
              <w:pStyle w:val="NoSpacing"/>
              <w:jc w:val="center"/>
              <w:rPr>
                <w:sz w:val="20"/>
                <w:szCs w:val="20"/>
              </w:rPr>
            </w:pPr>
            <w:r>
              <w:rPr>
                <w:rFonts w:ascii="Calibri" w:hAnsi="Calibri"/>
              </w:rPr>
              <w:t>34%</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E6D5C3B" w14:textId="4858D336" w:rsidR="004338F1" w:rsidRPr="001C1910" w:rsidRDefault="004338F1" w:rsidP="00443E2B">
            <w:pPr>
              <w:pStyle w:val="NoSpacing"/>
              <w:jc w:val="center"/>
              <w:rPr>
                <w:sz w:val="20"/>
                <w:szCs w:val="20"/>
              </w:rPr>
            </w:pPr>
            <w:r w:rsidRPr="001C1910">
              <w:rPr>
                <w:rFonts w:ascii="Calibri" w:hAnsi="Calibri"/>
              </w:rPr>
              <w:t>2</w:t>
            </w:r>
            <w:r w:rsidR="00443E2B">
              <w:rPr>
                <w:rFonts w:ascii="Calibri" w:hAnsi="Calibri"/>
              </w:rPr>
              <w:t>1</w:t>
            </w:r>
            <w:r w:rsidR="008C7097" w:rsidRPr="001C1910">
              <w:rPr>
                <w:rFonts w:ascii="Calibri" w:hAnsi="Calibri"/>
              </w:rPr>
              <w:t>%</w:t>
            </w:r>
          </w:p>
        </w:tc>
      </w:tr>
      <w:tr w:rsidR="004338F1" w:rsidRPr="001C1910" w14:paraId="6D4037FC" w14:textId="77777777" w:rsidTr="002C4942">
        <w:tc>
          <w:tcPr>
            <w:tcW w:w="808" w:type="pct"/>
            <w:vMerge/>
          </w:tcPr>
          <w:p w14:paraId="5B42038E" w14:textId="77777777" w:rsidR="004338F1" w:rsidRPr="001C1910" w:rsidRDefault="004338F1" w:rsidP="004338F1">
            <w:pPr>
              <w:pStyle w:val="NoSpacing"/>
              <w:rPr>
                <w:sz w:val="20"/>
                <w:szCs w:val="20"/>
              </w:rPr>
            </w:pPr>
          </w:p>
        </w:tc>
        <w:tc>
          <w:tcPr>
            <w:tcW w:w="654" w:type="pct"/>
            <w:vMerge/>
            <w:vAlign w:val="center"/>
          </w:tcPr>
          <w:p w14:paraId="0E8F3B93" w14:textId="77777777" w:rsidR="004338F1" w:rsidRPr="001C1910" w:rsidRDefault="004338F1" w:rsidP="004338F1">
            <w:pPr>
              <w:pStyle w:val="NoSpacing"/>
              <w:rPr>
                <w:sz w:val="20"/>
                <w:szCs w:val="20"/>
              </w:rPr>
            </w:pPr>
          </w:p>
        </w:tc>
        <w:tc>
          <w:tcPr>
            <w:tcW w:w="1355" w:type="pct"/>
            <w:shd w:val="clear" w:color="auto" w:fill="auto"/>
          </w:tcPr>
          <w:p w14:paraId="27ED39D7" w14:textId="77777777" w:rsidR="004338F1" w:rsidRPr="001C1910" w:rsidRDefault="004338F1" w:rsidP="004338F1">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52D0B2DD" w14:textId="65C19AC4" w:rsidR="004338F1" w:rsidRPr="001C1910" w:rsidRDefault="004338F1" w:rsidP="00443E2B">
            <w:pPr>
              <w:pStyle w:val="NoSpacing"/>
              <w:jc w:val="center"/>
              <w:rPr>
                <w:sz w:val="20"/>
                <w:szCs w:val="20"/>
              </w:rPr>
            </w:pPr>
            <w:r w:rsidRPr="001C1910">
              <w:rPr>
                <w:rFonts w:ascii="Calibri" w:hAnsi="Calibri"/>
              </w:rPr>
              <w:t>7</w:t>
            </w:r>
            <w:r w:rsidR="00443E2B">
              <w:rPr>
                <w:rFonts w:ascii="Calibri" w:hAnsi="Calibri"/>
              </w:rPr>
              <w:t>0</w:t>
            </w:r>
            <w:r w:rsidRPr="001C1910">
              <w:rPr>
                <w:rFonts w:ascii="Calibri" w:hAnsi="Calibri"/>
              </w:rPr>
              <w:t>%</w:t>
            </w:r>
            <w:r w:rsidR="00443E2B">
              <w:rPr>
                <w:rFonts w:ascii="Calibri" w:hAnsi="Calibri"/>
              </w:rPr>
              <w:t xml:space="preserve"> / 4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B6AA63F" w14:textId="78FC263E" w:rsidR="004338F1" w:rsidRPr="001C1910" w:rsidRDefault="00443E2B" w:rsidP="004338F1">
            <w:pPr>
              <w:pStyle w:val="NoSpacing"/>
              <w:jc w:val="center"/>
              <w:rPr>
                <w:sz w:val="20"/>
                <w:szCs w:val="20"/>
              </w:rPr>
            </w:pPr>
            <w:r>
              <w:rPr>
                <w:rFonts w:ascii="Calibri" w:hAnsi="Calibri"/>
              </w:rPr>
              <w:t>44</w:t>
            </w:r>
            <w:r w:rsidR="008C7097"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578902F" w14:textId="3D827491" w:rsidR="004338F1" w:rsidRPr="001C1910" w:rsidRDefault="00443E2B" w:rsidP="004338F1">
            <w:pPr>
              <w:pStyle w:val="NoSpacing"/>
              <w:jc w:val="center"/>
              <w:rPr>
                <w:sz w:val="20"/>
                <w:szCs w:val="20"/>
              </w:rPr>
            </w:pPr>
            <w:r>
              <w:rPr>
                <w:rFonts w:ascii="Calibri" w:hAnsi="Calibri"/>
              </w:rPr>
              <w:t>22</w:t>
            </w:r>
            <w:r w:rsidR="008C7097" w:rsidRPr="001C1910">
              <w:rPr>
                <w:rFonts w:ascii="Calibri" w:hAnsi="Calibri"/>
              </w:rPr>
              <w:t>%</w:t>
            </w:r>
          </w:p>
        </w:tc>
      </w:tr>
      <w:tr w:rsidR="004338F1" w:rsidRPr="001C1910" w14:paraId="6D610974" w14:textId="77777777" w:rsidTr="002C4942">
        <w:tc>
          <w:tcPr>
            <w:tcW w:w="808" w:type="pct"/>
            <w:vMerge/>
          </w:tcPr>
          <w:p w14:paraId="53B0A160" w14:textId="77777777" w:rsidR="004338F1" w:rsidRPr="001C1910" w:rsidRDefault="004338F1" w:rsidP="004338F1">
            <w:pPr>
              <w:pStyle w:val="NoSpacing"/>
              <w:rPr>
                <w:sz w:val="20"/>
                <w:szCs w:val="20"/>
              </w:rPr>
            </w:pPr>
          </w:p>
        </w:tc>
        <w:tc>
          <w:tcPr>
            <w:tcW w:w="654" w:type="pct"/>
            <w:vMerge/>
            <w:vAlign w:val="center"/>
          </w:tcPr>
          <w:p w14:paraId="3A2BD031" w14:textId="77777777" w:rsidR="004338F1" w:rsidRPr="001C1910" w:rsidRDefault="004338F1" w:rsidP="004338F1">
            <w:pPr>
              <w:pStyle w:val="NoSpacing"/>
              <w:rPr>
                <w:sz w:val="20"/>
                <w:szCs w:val="20"/>
              </w:rPr>
            </w:pPr>
          </w:p>
        </w:tc>
        <w:tc>
          <w:tcPr>
            <w:tcW w:w="1355" w:type="pct"/>
            <w:shd w:val="clear" w:color="auto" w:fill="C6D9F1" w:themeFill="text2" w:themeFillTint="33"/>
          </w:tcPr>
          <w:p w14:paraId="3DDECC5B" w14:textId="77777777" w:rsidR="004338F1" w:rsidRPr="001C1910" w:rsidRDefault="004338F1" w:rsidP="004338F1">
            <w:pPr>
              <w:pStyle w:val="NoSpacing"/>
              <w:rPr>
                <w:b/>
                <w:sz w:val="20"/>
                <w:szCs w:val="20"/>
              </w:rPr>
            </w:pPr>
            <w:r w:rsidRPr="001C1910">
              <w:rPr>
                <w:b/>
                <w:sz w:val="20"/>
                <w:szCs w:val="20"/>
              </w:rPr>
              <w:t>Total Score</w:t>
            </w:r>
          </w:p>
          <w:p w14:paraId="27528FC2" w14:textId="3F96F32D" w:rsidR="00AA5262" w:rsidRPr="001C1910" w:rsidRDefault="00443E2B" w:rsidP="004338F1">
            <w:pPr>
              <w:pStyle w:val="NoSpacing"/>
              <w:rPr>
                <w:b/>
                <w:sz w:val="20"/>
                <w:szCs w:val="20"/>
              </w:rPr>
            </w:pPr>
            <w:r>
              <w:rPr>
                <w:b/>
                <w:sz w:val="20"/>
                <w:szCs w:val="20"/>
              </w:rPr>
              <w:t>Max Score = 30</w:t>
            </w:r>
          </w:p>
        </w:tc>
        <w:tc>
          <w:tcPr>
            <w:tcW w:w="691" w:type="pct"/>
            <w:tcBorders>
              <w:bottom w:val="single" w:sz="4" w:space="0" w:color="auto"/>
            </w:tcBorders>
            <w:shd w:val="clear" w:color="auto" w:fill="C6D9F1" w:themeFill="text2" w:themeFillTint="33"/>
            <w:vAlign w:val="center"/>
          </w:tcPr>
          <w:p w14:paraId="2561D102" w14:textId="074633C0" w:rsidR="004338F1" w:rsidRPr="001C1910" w:rsidRDefault="00443E2B" w:rsidP="004338F1">
            <w:pPr>
              <w:pStyle w:val="NoSpacing"/>
              <w:jc w:val="center"/>
              <w:rPr>
                <w:rFonts w:cstheme="minorHAnsi"/>
                <w:b/>
                <w:sz w:val="20"/>
                <w:szCs w:val="20"/>
              </w:rPr>
            </w:pPr>
            <w:r>
              <w:rPr>
                <w:rFonts w:cstheme="minorHAnsi"/>
                <w:b/>
                <w:sz w:val="20"/>
                <w:szCs w:val="20"/>
              </w:rPr>
              <w:t>15 / 18</w:t>
            </w:r>
          </w:p>
        </w:tc>
        <w:tc>
          <w:tcPr>
            <w:tcW w:w="783" w:type="pct"/>
            <w:tcBorders>
              <w:bottom w:val="single" w:sz="4" w:space="0" w:color="auto"/>
            </w:tcBorders>
            <w:shd w:val="clear" w:color="auto" w:fill="C6D9F1" w:themeFill="text2" w:themeFillTint="33"/>
            <w:vAlign w:val="center"/>
          </w:tcPr>
          <w:p w14:paraId="349BF0CD" w14:textId="35C9F128" w:rsidR="004338F1" w:rsidRPr="001C1910" w:rsidRDefault="00443E2B" w:rsidP="00443E2B">
            <w:pPr>
              <w:pStyle w:val="NoSpacing"/>
              <w:jc w:val="center"/>
              <w:rPr>
                <w:b/>
                <w:sz w:val="20"/>
                <w:szCs w:val="20"/>
              </w:rPr>
            </w:pPr>
            <w:r>
              <w:rPr>
                <w:b/>
                <w:sz w:val="20"/>
                <w:szCs w:val="20"/>
              </w:rPr>
              <w:t>23</w:t>
            </w:r>
            <w:r w:rsidR="004338F1" w:rsidRPr="001C1910">
              <w:rPr>
                <w:b/>
                <w:sz w:val="20"/>
                <w:szCs w:val="20"/>
              </w:rPr>
              <w:t>.</w:t>
            </w:r>
            <w:r>
              <w:rPr>
                <w:b/>
                <w:sz w:val="20"/>
                <w:szCs w:val="20"/>
              </w:rPr>
              <w:t>25</w:t>
            </w:r>
          </w:p>
        </w:tc>
        <w:tc>
          <w:tcPr>
            <w:tcW w:w="709" w:type="pct"/>
            <w:tcBorders>
              <w:bottom w:val="single" w:sz="4" w:space="0" w:color="auto"/>
            </w:tcBorders>
            <w:shd w:val="clear" w:color="auto" w:fill="C6D9F1" w:themeFill="text2" w:themeFillTint="33"/>
            <w:vAlign w:val="center"/>
          </w:tcPr>
          <w:p w14:paraId="5D71AF5A" w14:textId="5F2B376C" w:rsidR="004338F1" w:rsidRPr="001C1910" w:rsidRDefault="00443E2B" w:rsidP="004338F1">
            <w:pPr>
              <w:pStyle w:val="NoSpacing"/>
              <w:jc w:val="center"/>
              <w:rPr>
                <w:b/>
                <w:sz w:val="20"/>
                <w:szCs w:val="20"/>
              </w:rPr>
            </w:pPr>
            <w:r>
              <w:rPr>
                <w:b/>
                <w:sz w:val="20"/>
                <w:szCs w:val="20"/>
              </w:rPr>
              <w:t>7.89</w:t>
            </w:r>
          </w:p>
        </w:tc>
      </w:tr>
      <w:tr w:rsidR="004338F1" w:rsidRPr="001C1910" w14:paraId="332E8878" w14:textId="77777777" w:rsidTr="002C4942">
        <w:tc>
          <w:tcPr>
            <w:tcW w:w="808" w:type="pct"/>
            <w:vMerge/>
          </w:tcPr>
          <w:p w14:paraId="3EB48759" w14:textId="77777777" w:rsidR="004338F1" w:rsidRPr="001C1910" w:rsidRDefault="004338F1" w:rsidP="004338F1">
            <w:pPr>
              <w:pStyle w:val="NoSpacing"/>
              <w:rPr>
                <w:sz w:val="20"/>
                <w:szCs w:val="20"/>
              </w:rPr>
            </w:pPr>
          </w:p>
        </w:tc>
        <w:tc>
          <w:tcPr>
            <w:tcW w:w="654" w:type="pct"/>
            <w:vMerge w:val="restart"/>
            <w:vAlign w:val="center"/>
          </w:tcPr>
          <w:p w14:paraId="2EB943DD" w14:textId="75C6406A" w:rsidR="004338F1" w:rsidRPr="001C1910" w:rsidRDefault="00443E2B" w:rsidP="004338F1">
            <w:pPr>
              <w:pStyle w:val="NoSpacing"/>
              <w:rPr>
                <w:sz w:val="20"/>
                <w:szCs w:val="20"/>
              </w:rPr>
            </w:pPr>
            <w:r>
              <w:rPr>
                <w:sz w:val="20"/>
                <w:szCs w:val="20"/>
              </w:rPr>
              <w:t>BEL1</w:t>
            </w:r>
          </w:p>
          <w:p w14:paraId="146D49A8" w14:textId="709A3A9E" w:rsidR="004338F1" w:rsidRPr="001C1910" w:rsidRDefault="004338F1" w:rsidP="004338F1">
            <w:pPr>
              <w:pStyle w:val="NoSpacing"/>
              <w:rPr>
                <w:sz w:val="20"/>
                <w:szCs w:val="20"/>
              </w:rPr>
            </w:pPr>
            <w:r w:rsidRPr="001C1910">
              <w:rPr>
                <w:sz w:val="20"/>
                <w:szCs w:val="20"/>
              </w:rPr>
              <w:t>(20</w:t>
            </w:r>
            <w:r w:rsidR="00443E2B">
              <w:rPr>
                <w:sz w:val="20"/>
                <w:szCs w:val="20"/>
              </w:rPr>
              <w:t>12-2013</w:t>
            </w:r>
            <w:r w:rsidRPr="001C1910">
              <w:rPr>
                <w:sz w:val="20"/>
                <w:szCs w:val="20"/>
              </w:rPr>
              <w:t>)</w:t>
            </w:r>
          </w:p>
          <w:p w14:paraId="3FAF79BD" w14:textId="77777777" w:rsidR="00AA5262" w:rsidRPr="001C1910" w:rsidRDefault="00AA5262" w:rsidP="004338F1">
            <w:pPr>
              <w:pStyle w:val="NoSpacing"/>
              <w:rPr>
                <w:sz w:val="20"/>
                <w:szCs w:val="20"/>
              </w:rPr>
            </w:pPr>
            <w:r w:rsidRPr="001C1910">
              <w:rPr>
                <w:sz w:val="20"/>
                <w:szCs w:val="20"/>
              </w:rPr>
              <w:t>Chironomidae</w:t>
            </w:r>
          </w:p>
          <w:p w14:paraId="49DE1AFB" w14:textId="500CC0A0" w:rsidR="00AA5262" w:rsidRPr="001C1910" w:rsidRDefault="00AA5262" w:rsidP="004338F1">
            <w:pPr>
              <w:pStyle w:val="NoSpacing"/>
              <w:rPr>
                <w:sz w:val="20"/>
                <w:szCs w:val="20"/>
              </w:rPr>
            </w:pPr>
            <w:r w:rsidRPr="001C1910">
              <w:rPr>
                <w:sz w:val="20"/>
                <w:szCs w:val="20"/>
              </w:rPr>
              <w:t xml:space="preserve">n = </w:t>
            </w:r>
            <w:r w:rsidR="00443E2B">
              <w:rPr>
                <w:sz w:val="20"/>
                <w:szCs w:val="20"/>
              </w:rPr>
              <w:t>5</w:t>
            </w:r>
            <w:r w:rsidRPr="001C1910">
              <w:rPr>
                <w:sz w:val="20"/>
                <w:szCs w:val="20"/>
              </w:rPr>
              <w:t xml:space="preserve"> years</w:t>
            </w:r>
          </w:p>
          <w:p w14:paraId="68BDE86C" w14:textId="77777777" w:rsidR="00AA5262" w:rsidRPr="001C1910" w:rsidRDefault="00AA5262" w:rsidP="004338F1">
            <w:pPr>
              <w:pStyle w:val="NoSpacing"/>
              <w:rPr>
                <w:sz w:val="20"/>
                <w:szCs w:val="20"/>
              </w:rPr>
            </w:pPr>
          </w:p>
          <w:p w14:paraId="588A5DE3" w14:textId="7367D3BC" w:rsidR="00AA5262" w:rsidRPr="001C1910" w:rsidRDefault="00443E2B" w:rsidP="004338F1">
            <w:pPr>
              <w:pStyle w:val="NoSpacing"/>
              <w:rPr>
                <w:sz w:val="20"/>
                <w:szCs w:val="20"/>
              </w:rPr>
            </w:pPr>
            <w:r>
              <w:rPr>
                <w:sz w:val="20"/>
                <w:szCs w:val="20"/>
              </w:rPr>
              <w:t xml:space="preserve">Great Plains </w:t>
            </w:r>
            <w:r w:rsidR="00AA5262" w:rsidRPr="001C1910">
              <w:rPr>
                <w:sz w:val="20"/>
                <w:szCs w:val="20"/>
              </w:rPr>
              <w:t>Ecoregion</w:t>
            </w:r>
          </w:p>
        </w:tc>
        <w:tc>
          <w:tcPr>
            <w:tcW w:w="1355" w:type="pct"/>
            <w:shd w:val="clear" w:color="auto" w:fill="auto"/>
          </w:tcPr>
          <w:p w14:paraId="4F40A175"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7D7EF717" w14:textId="44B51502" w:rsidR="004338F1" w:rsidRPr="001C1910" w:rsidRDefault="00443E2B" w:rsidP="004338F1">
            <w:pPr>
              <w:pStyle w:val="NoSpacing"/>
              <w:jc w:val="center"/>
              <w:rPr>
                <w:sz w:val="20"/>
                <w:szCs w:val="20"/>
                <w:highlight w:val="yellow"/>
              </w:rPr>
            </w:pPr>
            <w:r>
              <w:rPr>
                <w:rFonts w:ascii="Calibri" w:hAnsi="Calibri"/>
              </w:rPr>
              <w:t>13 / 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ADA3BA6" w14:textId="431B935C" w:rsidR="004338F1" w:rsidRPr="001C1910" w:rsidRDefault="00CC7CD6" w:rsidP="004338F1">
            <w:pPr>
              <w:pStyle w:val="NoSpacing"/>
              <w:jc w:val="center"/>
              <w:rPr>
                <w:sz w:val="20"/>
                <w:szCs w:val="20"/>
              </w:rPr>
            </w:pPr>
            <w:r>
              <w:rPr>
                <w:rFonts w:ascii="Calibri" w:hAnsi="Calibri"/>
              </w:rPr>
              <w:t>12.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12F0061" w14:textId="0E31BA46" w:rsidR="004338F1" w:rsidRPr="001C1910" w:rsidRDefault="00CC7CD6" w:rsidP="004338F1">
            <w:pPr>
              <w:pStyle w:val="NoSpacing"/>
              <w:jc w:val="center"/>
              <w:rPr>
                <w:sz w:val="20"/>
                <w:szCs w:val="20"/>
              </w:rPr>
            </w:pPr>
            <w:r>
              <w:rPr>
                <w:rFonts w:ascii="Calibri" w:hAnsi="Calibri"/>
              </w:rPr>
              <w:t>3.1</w:t>
            </w:r>
          </w:p>
        </w:tc>
      </w:tr>
      <w:tr w:rsidR="004338F1" w:rsidRPr="001C1910" w14:paraId="61090AFB" w14:textId="77777777" w:rsidTr="002C4942">
        <w:tc>
          <w:tcPr>
            <w:tcW w:w="808" w:type="pct"/>
            <w:vMerge/>
          </w:tcPr>
          <w:p w14:paraId="1B36278E" w14:textId="77777777" w:rsidR="004338F1" w:rsidRPr="001C1910" w:rsidRDefault="004338F1" w:rsidP="004338F1">
            <w:pPr>
              <w:pStyle w:val="NoSpacing"/>
              <w:rPr>
                <w:sz w:val="20"/>
                <w:szCs w:val="20"/>
              </w:rPr>
            </w:pPr>
          </w:p>
        </w:tc>
        <w:tc>
          <w:tcPr>
            <w:tcW w:w="654" w:type="pct"/>
            <w:vMerge/>
            <w:vAlign w:val="center"/>
          </w:tcPr>
          <w:p w14:paraId="079842C3" w14:textId="77777777" w:rsidR="004338F1" w:rsidRPr="001C1910" w:rsidRDefault="004338F1" w:rsidP="004338F1">
            <w:pPr>
              <w:pStyle w:val="NoSpacing"/>
              <w:rPr>
                <w:sz w:val="20"/>
                <w:szCs w:val="20"/>
              </w:rPr>
            </w:pPr>
          </w:p>
        </w:tc>
        <w:tc>
          <w:tcPr>
            <w:tcW w:w="1355" w:type="pct"/>
            <w:shd w:val="clear" w:color="auto" w:fill="auto"/>
          </w:tcPr>
          <w:p w14:paraId="7745F3F3"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51ACAB8F" w14:textId="3304B747" w:rsidR="004338F1" w:rsidRPr="001C1910" w:rsidRDefault="00443E2B" w:rsidP="004338F1">
            <w:pPr>
              <w:pStyle w:val="NoSpacing"/>
              <w:jc w:val="center"/>
              <w:rPr>
                <w:sz w:val="20"/>
                <w:szCs w:val="20"/>
                <w:highlight w:val="yellow"/>
              </w:rPr>
            </w:pPr>
            <w:r>
              <w:rPr>
                <w:rFonts w:ascii="Calibri" w:hAnsi="Calibri"/>
              </w:rPr>
              <w:t>5 /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83E7792" w14:textId="1F74516A" w:rsidR="004338F1" w:rsidRPr="001C1910" w:rsidRDefault="00CC7CD6" w:rsidP="004338F1">
            <w:pPr>
              <w:pStyle w:val="NoSpacing"/>
              <w:jc w:val="center"/>
              <w:rPr>
                <w:sz w:val="20"/>
                <w:szCs w:val="20"/>
              </w:rPr>
            </w:pPr>
            <w:r>
              <w:rPr>
                <w:rFonts w:ascii="Calibri" w:hAnsi="Calibri"/>
              </w:rPr>
              <w:t>5.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F7E0816" w14:textId="06890AE8" w:rsidR="004338F1" w:rsidRPr="001C1910" w:rsidRDefault="00CC7CD6" w:rsidP="004338F1">
            <w:pPr>
              <w:pStyle w:val="NoSpacing"/>
              <w:jc w:val="center"/>
              <w:rPr>
                <w:sz w:val="20"/>
                <w:szCs w:val="20"/>
              </w:rPr>
            </w:pPr>
            <w:r>
              <w:rPr>
                <w:rFonts w:ascii="Calibri" w:hAnsi="Calibri"/>
              </w:rPr>
              <w:t>2.1</w:t>
            </w:r>
          </w:p>
        </w:tc>
      </w:tr>
      <w:tr w:rsidR="004338F1" w:rsidRPr="001C1910" w14:paraId="7E1F5FCC" w14:textId="77777777" w:rsidTr="002C4942">
        <w:tc>
          <w:tcPr>
            <w:tcW w:w="808" w:type="pct"/>
            <w:vMerge/>
          </w:tcPr>
          <w:p w14:paraId="32F73AF7" w14:textId="77777777" w:rsidR="004338F1" w:rsidRPr="001C1910" w:rsidRDefault="004338F1" w:rsidP="004338F1">
            <w:pPr>
              <w:pStyle w:val="NoSpacing"/>
              <w:rPr>
                <w:sz w:val="20"/>
                <w:szCs w:val="20"/>
              </w:rPr>
            </w:pPr>
          </w:p>
        </w:tc>
        <w:tc>
          <w:tcPr>
            <w:tcW w:w="654" w:type="pct"/>
            <w:vMerge/>
            <w:vAlign w:val="center"/>
          </w:tcPr>
          <w:p w14:paraId="519DF244" w14:textId="77777777" w:rsidR="004338F1" w:rsidRPr="001C1910" w:rsidRDefault="004338F1" w:rsidP="004338F1">
            <w:pPr>
              <w:pStyle w:val="NoSpacing"/>
              <w:rPr>
                <w:sz w:val="20"/>
                <w:szCs w:val="20"/>
              </w:rPr>
            </w:pPr>
          </w:p>
        </w:tc>
        <w:tc>
          <w:tcPr>
            <w:tcW w:w="1355" w:type="pct"/>
            <w:shd w:val="clear" w:color="auto" w:fill="auto"/>
          </w:tcPr>
          <w:p w14:paraId="3364010E"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1E895493" w14:textId="7E4FDB75" w:rsidR="004338F1" w:rsidRPr="001C1910" w:rsidRDefault="00443E2B" w:rsidP="004338F1">
            <w:pPr>
              <w:pStyle w:val="NoSpacing"/>
              <w:jc w:val="center"/>
              <w:rPr>
                <w:sz w:val="20"/>
                <w:szCs w:val="20"/>
                <w:highlight w:val="yellow"/>
              </w:rPr>
            </w:pPr>
            <w:r>
              <w:rPr>
                <w:rFonts w:ascii="Calibri" w:hAnsi="Calibri"/>
              </w:rPr>
              <w:t>1</w:t>
            </w:r>
            <w:r w:rsidR="004338F1" w:rsidRPr="001C1910">
              <w:rPr>
                <w:rFonts w:ascii="Calibri" w:hAnsi="Calibri"/>
              </w:rPr>
              <w:t>7%</w:t>
            </w:r>
            <w:r>
              <w:rPr>
                <w:rFonts w:ascii="Calibri" w:hAnsi="Calibri"/>
              </w:rPr>
              <w:t xml:space="preserve"> / 2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57E40C1" w14:textId="3468C87F" w:rsidR="004338F1" w:rsidRPr="001C1910" w:rsidRDefault="00CC7CD6" w:rsidP="004338F1">
            <w:pPr>
              <w:pStyle w:val="NoSpacing"/>
              <w:jc w:val="center"/>
              <w:rPr>
                <w:sz w:val="20"/>
                <w:szCs w:val="20"/>
              </w:rPr>
            </w:pPr>
            <w:r>
              <w:rPr>
                <w:rFonts w:ascii="Calibri" w:hAnsi="Calibri"/>
              </w:rPr>
              <w:t>4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2786EC2E" w14:textId="48DDE24D" w:rsidR="004338F1" w:rsidRPr="001C1910" w:rsidRDefault="00CC7CD6" w:rsidP="004338F1">
            <w:pPr>
              <w:pStyle w:val="NoSpacing"/>
              <w:jc w:val="center"/>
              <w:rPr>
                <w:sz w:val="20"/>
                <w:szCs w:val="20"/>
              </w:rPr>
            </w:pPr>
            <w:r>
              <w:rPr>
                <w:rFonts w:ascii="Calibri" w:hAnsi="Calibri"/>
              </w:rPr>
              <w:t>36%</w:t>
            </w:r>
          </w:p>
        </w:tc>
      </w:tr>
      <w:tr w:rsidR="004338F1" w:rsidRPr="001C1910" w14:paraId="1ED1D7C4" w14:textId="77777777" w:rsidTr="002C4942">
        <w:tc>
          <w:tcPr>
            <w:tcW w:w="808" w:type="pct"/>
            <w:vMerge/>
          </w:tcPr>
          <w:p w14:paraId="14AB1311" w14:textId="77777777" w:rsidR="004338F1" w:rsidRPr="001C1910" w:rsidRDefault="004338F1" w:rsidP="004338F1">
            <w:pPr>
              <w:pStyle w:val="NoSpacing"/>
              <w:rPr>
                <w:sz w:val="20"/>
                <w:szCs w:val="20"/>
              </w:rPr>
            </w:pPr>
          </w:p>
        </w:tc>
        <w:tc>
          <w:tcPr>
            <w:tcW w:w="654" w:type="pct"/>
            <w:vMerge/>
            <w:vAlign w:val="center"/>
          </w:tcPr>
          <w:p w14:paraId="020733B1" w14:textId="77777777" w:rsidR="004338F1" w:rsidRPr="001C1910" w:rsidRDefault="004338F1" w:rsidP="004338F1">
            <w:pPr>
              <w:pStyle w:val="NoSpacing"/>
              <w:rPr>
                <w:sz w:val="20"/>
                <w:szCs w:val="20"/>
              </w:rPr>
            </w:pPr>
          </w:p>
        </w:tc>
        <w:tc>
          <w:tcPr>
            <w:tcW w:w="1355" w:type="pct"/>
            <w:shd w:val="clear" w:color="auto" w:fill="auto"/>
          </w:tcPr>
          <w:p w14:paraId="6956CFD6"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27029F9" w14:textId="4C9B23FE" w:rsidR="004338F1" w:rsidRPr="001C1910" w:rsidRDefault="004338F1" w:rsidP="00443E2B">
            <w:pPr>
              <w:pStyle w:val="NoSpacing"/>
              <w:jc w:val="center"/>
              <w:rPr>
                <w:sz w:val="20"/>
                <w:szCs w:val="20"/>
                <w:highlight w:val="yellow"/>
              </w:rPr>
            </w:pPr>
            <w:r w:rsidRPr="001C1910">
              <w:rPr>
                <w:rFonts w:ascii="Calibri" w:hAnsi="Calibri"/>
              </w:rPr>
              <w:t>6.</w:t>
            </w:r>
            <w:r w:rsidR="00443E2B">
              <w:rPr>
                <w:rFonts w:ascii="Calibri" w:hAnsi="Calibri"/>
              </w:rPr>
              <w:t>9 / 6.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4070F25" w14:textId="033F8C6D" w:rsidR="004338F1" w:rsidRPr="001C1910" w:rsidRDefault="00CC7CD6" w:rsidP="004338F1">
            <w:pPr>
              <w:pStyle w:val="NoSpacing"/>
              <w:jc w:val="center"/>
              <w:rPr>
                <w:sz w:val="20"/>
                <w:szCs w:val="20"/>
              </w:rPr>
            </w:pPr>
            <w:r>
              <w:rPr>
                <w:rFonts w:ascii="Calibri" w:hAnsi="Calibri"/>
              </w:rPr>
              <w:t>5.2</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DDCE889" w14:textId="30638DDF" w:rsidR="004338F1" w:rsidRPr="001C1910" w:rsidRDefault="00CC7CD6" w:rsidP="004338F1">
            <w:pPr>
              <w:pStyle w:val="NoSpacing"/>
              <w:jc w:val="center"/>
              <w:rPr>
                <w:sz w:val="20"/>
                <w:szCs w:val="20"/>
              </w:rPr>
            </w:pPr>
            <w:r>
              <w:rPr>
                <w:rFonts w:ascii="Calibri" w:hAnsi="Calibri"/>
              </w:rPr>
              <w:t>1.7</w:t>
            </w:r>
          </w:p>
        </w:tc>
      </w:tr>
      <w:tr w:rsidR="004338F1" w:rsidRPr="001C1910" w14:paraId="0488C2BB" w14:textId="77777777" w:rsidTr="002C4942">
        <w:tc>
          <w:tcPr>
            <w:tcW w:w="808" w:type="pct"/>
            <w:vMerge/>
          </w:tcPr>
          <w:p w14:paraId="734F47C0" w14:textId="77777777" w:rsidR="004338F1" w:rsidRPr="001C1910" w:rsidRDefault="004338F1" w:rsidP="004338F1">
            <w:pPr>
              <w:pStyle w:val="NoSpacing"/>
              <w:rPr>
                <w:sz w:val="20"/>
                <w:szCs w:val="20"/>
              </w:rPr>
            </w:pPr>
          </w:p>
        </w:tc>
        <w:tc>
          <w:tcPr>
            <w:tcW w:w="654" w:type="pct"/>
            <w:vMerge/>
            <w:vAlign w:val="center"/>
          </w:tcPr>
          <w:p w14:paraId="438090E1" w14:textId="77777777" w:rsidR="004338F1" w:rsidRPr="001C1910" w:rsidRDefault="004338F1" w:rsidP="004338F1">
            <w:pPr>
              <w:pStyle w:val="NoSpacing"/>
              <w:rPr>
                <w:sz w:val="20"/>
                <w:szCs w:val="20"/>
              </w:rPr>
            </w:pPr>
          </w:p>
        </w:tc>
        <w:tc>
          <w:tcPr>
            <w:tcW w:w="1355" w:type="pct"/>
            <w:shd w:val="clear" w:color="auto" w:fill="auto"/>
          </w:tcPr>
          <w:p w14:paraId="3642D298" w14:textId="77777777" w:rsidR="004338F1" w:rsidRPr="001C1910" w:rsidRDefault="004338F1" w:rsidP="004338F1">
            <w:pPr>
              <w:pStyle w:val="NoSpacing"/>
              <w:rPr>
                <w:sz w:val="20"/>
                <w:szCs w:val="20"/>
                <w:highlight w:val="yellow"/>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3C95D64E" w14:textId="09D4AC6C" w:rsidR="004338F1" w:rsidRPr="001C1910" w:rsidRDefault="00443E2B" w:rsidP="004338F1">
            <w:pPr>
              <w:pStyle w:val="NoSpacing"/>
              <w:jc w:val="center"/>
              <w:rPr>
                <w:sz w:val="20"/>
                <w:szCs w:val="20"/>
                <w:highlight w:val="yellow"/>
              </w:rPr>
            </w:pPr>
            <w:r>
              <w:rPr>
                <w:rFonts w:ascii="Calibri" w:hAnsi="Calibri"/>
              </w:rPr>
              <w:t>4</w:t>
            </w:r>
            <w:r w:rsidR="004338F1" w:rsidRPr="001C1910">
              <w:rPr>
                <w:rFonts w:ascii="Calibri" w:hAnsi="Calibri"/>
              </w:rPr>
              <w:t>3%</w:t>
            </w:r>
            <w:r>
              <w:rPr>
                <w:rFonts w:ascii="Calibri" w:hAnsi="Calibri"/>
              </w:rPr>
              <w:t xml:space="preserve"> / 44%</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B4B33F1" w14:textId="40315F70" w:rsidR="004338F1" w:rsidRPr="001C1910" w:rsidRDefault="008C7097" w:rsidP="00CC7CD6">
            <w:pPr>
              <w:pStyle w:val="NoSpacing"/>
              <w:jc w:val="center"/>
              <w:rPr>
                <w:sz w:val="20"/>
                <w:szCs w:val="20"/>
              </w:rPr>
            </w:pPr>
            <w:r w:rsidRPr="001C1910">
              <w:rPr>
                <w:rFonts w:ascii="Calibri" w:hAnsi="Calibri"/>
              </w:rPr>
              <w:t>5</w:t>
            </w:r>
            <w:r w:rsidR="00CC7CD6">
              <w:rPr>
                <w:rFonts w:ascii="Calibri" w:hAnsi="Calibri"/>
              </w:rPr>
              <w:t>0</w:t>
            </w:r>
            <w:r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F149AEF" w14:textId="04BF3AC4" w:rsidR="004338F1" w:rsidRPr="001C1910" w:rsidRDefault="00CC7CD6" w:rsidP="004338F1">
            <w:pPr>
              <w:pStyle w:val="NoSpacing"/>
              <w:jc w:val="center"/>
              <w:rPr>
                <w:sz w:val="20"/>
                <w:szCs w:val="20"/>
              </w:rPr>
            </w:pPr>
            <w:r>
              <w:rPr>
                <w:rFonts w:ascii="Calibri" w:hAnsi="Calibri"/>
              </w:rPr>
              <w:t>22%</w:t>
            </w:r>
          </w:p>
        </w:tc>
      </w:tr>
      <w:tr w:rsidR="004338F1" w:rsidRPr="001C1910" w14:paraId="5EAD6271" w14:textId="77777777" w:rsidTr="002C4942">
        <w:tc>
          <w:tcPr>
            <w:tcW w:w="808" w:type="pct"/>
            <w:vMerge/>
          </w:tcPr>
          <w:p w14:paraId="0DA335CF" w14:textId="77777777" w:rsidR="004338F1" w:rsidRPr="001C1910" w:rsidRDefault="004338F1" w:rsidP="004338F1">
            <w:pPr>
              <w:pStyle w:val="NoSpacing"/>
              <w:rPr>
                <w:sz w:val="20"/>
                <w:szCs w:val="20"/>
              </w:rPr>
            </w:pPr>
          </w:p>
        </w:tc>
        <w:tc>
          <w:tcPr>
            <w:tcW w:w="654" w:type="pct"/>
            <w:vMerge/>
            <w:vAlign w:val="center"/>
          </w:tcPr>
          <w:p w14:paraId="495410AD" w14:textId="77777777" w:rsidR="004338F1" w:rsidRPr="001C1910" w:rsidRDefault="004338F1" w:rsidP="004338F1">
            <w:pPr>
              <w:pStyle w:val="NoSpacing"/>
              <w:rPr>
                <w:sz w:val="20"/>
                <w:szCs w:val="20"/>
              </w:rPr>
            </w:pPr>
          </w:p>
        </w:tc>
        <w:tc>
          <w:tcPr>
            <w:tcW w:w="1355" w:type="pct"/>
            <w:shd w:val="clear" w:color="auto" w:fill="auto"/>
          </w:tcPr>
          <w:p w14:paraId="3910ABD1"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4F9C4B24" w14:textId="3EE77052" w:rsidR="004338F1" w:rsidRPr="001C1910" w:rsidRDefault="004338F1" w:rsidP="004338F1">
            <w:pPr>
              <w:pStyle w:val="NoSpacing"/>
              <w:jc w:val="center"/>
              <w:rPr>
                <w:sz w:val="20"/>
                <w:szCs w:val="20"/>
                <w:highlight w:val="yellow"/>
              </w:rPr>
            </w:pPr>
            <w:r w:rsidRPr="001C1910">
              <w:rPr>
                <w:rFonts w:ascii="Calibri" w:hAnsi="Calibri"/>
              </w:rPr>
              <w:t>81%</w:t>
            </w:r>
            <w:r w:rsidR="00443E2B">
              <w:rPr>
                <w:rFonts w:ascii="Calibri" w:hAnsi="Calibri"/>
              </w:rPr>
              <w:t xml:space="preserve"> / 68%</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9FB723B" w14:textId="143F5015" w:rsidR="004338F1" w:rsidRPr="001C1910" w:rsidRDefault="00CC7CD6" w:rsidP="004338F1">
            <w:pPr>
              <w:pStyle w:val="NoSpacing"/>
              <w:jc w:val="center"/>
              <w:rPr>
                <w:sz w:val="20"/>
                <w:szCs w:val="20"/>
              </w:rPr>
            </w:pPr>
            <w:r>
              <w:rPr>
                <w:rFonts w:ascii="Calibri" w:hAnsi="Calibri"/>
              </w:rPr>
              <w:t>4</w:t>
            </w:r>
            <w:r w:rsidR="008C7097" w:rsidRPr="001C1910">
              <w:rPr>
                <w:rFonts w:ascii="Calibri" w:hAnsi="Calibri"/>
              </w:rPr>
              <w:t>1%</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E5A0637" w14:textId="65A4BDCC" w:rsidR="004338F1" w:rsidRPr="001C1910" w:rsidRDefault="00CC7CD6" w:rsidP="004338F1">
            <w:pPr>
              <w:pStyle w:val="NoSpacing"/>
              <w:jc w:val="center"/>
              <w:rPr>
                <w:sz w:val="20"/>
                <w:szCs w:val="20"/>
              </w:rPr>
            </w:pPr>
            <w:r>
              <w:rPr>
                <w:rFonts w:ascii="Calibri" w:hAnsi="Calibri"/>
              </w:rPr>
              <w:t>42%</w:t>
            </w:r>
          </w:p>
        </w:tc>
      </w:tr>
      <w:tr w:rsidR="004338F1" w:rsidRPr="001C1910" w14:paraId="1E2B7E6A" w14:textId="77777777" w:rsidTr="002C4942">
        <w:tc>
          <w:tcPr>
            <w:tcW w:w="808" w:type="pct"/>
            <w:vMerge/>
          </w:tcPr>
          <w:p w14:paraId="3CA669A2" w14:textId="77777777" w:rsidR="004338F1" w:rsidRPr="001C1910" w:rsidRDefault="004338F1" w:rsidP="004338F1">
            <w:pPr>
              <w:pStyle w:val="NoSpacing"/>
              <w:rPr>
                <w:sz w:val="20"/>
                <w:szCs w:val="20"/>
              </w:rPr>
            </w:pPr>
          </w:p>
        </w:tc>
        <w:tc>
          <w:tcPr>
            <w:tcW w:w="654" w:type="pct"/>
            <w:vMerge/>
            <w:vAlign w:val="center"/>
          </w:tcPr>
          <w:p w14:paraId="572F4ADC" w14:textId="77777777" w:rsidR="004338F1" w:rsidRPr="001C1910" w:rsidRDefault="004338F1" w:rsidP="004338F1">
            <w:pPr>
              <w:pStyle w:val="NoSpacing"/>
              <w:rPr>
                <w:sz w:val="20"/>
                <w:szCs w:val="20"/>
              </w:rPr>
            </w:pPr>
          </w:p>
        </w:tc>
        <w:tc>
          <w:tcPr>
            <w:tcW w:w="1355" w:type="pct"/>
            <w:shd w:val="clear" w:color="auto" w:fill="auto"/>
          </w:tcPr>
          <w:p w14:paraId="4C57C00C" w14:textId="77777777" w:rsidR="004338F1" w:rsidRPr="001C1910" w:rsidRDefault="004338F1" w:rsidP="004338F1">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5D6F7C4D" w14:textId="0EB29676" w:rsidR="004338F1" w:rsidRPr="001C1910" w:rsidRDefault="00CC7CD6" w:rsidP="004338F1">
            <w:pPr>
              <w:pStyle w:val="NoSpacing"/>
              <w:jc w:val="center"/>
              <w:rPr>
                <w:sz w:val="20"/>
                <w:szCs w:val="20"/>
              </w:rPr>
            </w:pPr>
            <w:r>
              <w:rPr>
                <w:rFonts w:ascii="Calibri" w:hAnsi="Calibri"/>
              </w:rPr>
              <w:t>85</w:t>
            </w:r>
            <w:r w:rsidR="004338F1" w:rsidRPr="001C1910">
              <w:rPr>
                <w:rFonts w:ascii="Calibri" w:hAnsi="Calibri"/>
              </w:rPr>
              <w:t>%</w:t>
            </w:r>
            <w:r>
              <w:rPr>
                <w:rFonts w:ascii="Calibri" w:hAnsi="Calibri"/>
              </w:rPr>
              <w:t xml:space="preserve"> / 7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9007E0D" w14:textId="1F32F272" w:rsidR="004338F1" w:rsidRPr="001C1910" w:rsidRDefault="00CC7CD6" w:rsidP="004338F1">
            <w:pPr>
              <w:pStyle w:val="NoSpacing"/>
              <w:jc w:val="center"/>
              <w:rPr>
                <w:sz w:val="20"/>
                <w:szCs w:val="20"/>
              </w:rPr>
            </w:pPr>
            <w:r>
              <w:rPr>
                <w:rFonts w:ascii="Calibri" w:hAnsi="Calibri"/>
              </w:rPr>
              <w:t>49</w:t>
            </w:r>
            <w:r w:rsidR="008C7097"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2F077AA" w14:textId="5D21FB4B" w:rsidR="004338F1" w:rsidRPr="001C1910" w:rsidRDefault="008C7097" w:rsidP="00CC7CD6">
            <w:pPr>
              <w:pStyle w:val="NoSpacing"/>
              <w:jc w:val="center"/>
              <w:rPr>
                <w:sz w:val="20"/>
                <w:szCs w:val="20"/>
              </w:rPr>
            </w:pPr>
            <w:r w:rsidRPr="001C1910">
              <w:rPr>
                <w:rFonts w:ascii="Calibri" w:hAnsi="Calibri"/>
              </w:rPr>
              <w:t>4</w:t>
            </w:r>
            <w:r w:rsidR="00CC7CD6">
              <w:rPr>
                <w:rFonts w:ascii="Calibri" w:hAnsi="Calibri"/>
              </w:rPr>
              <w:t>0</w:t>
            </w:r>
            <w:r w:rsidRPr="001C1910">
              <w:rPr>
                <w:rFonts w:ascii="Calibri" w:hAnsi="Calibri"/>
              </w:rPr>
              <w:t>%</w:t>
            </w:r>
          </w:p>
        </w:tc>
      </w:tr>
      <w:tr w:rsidR="004338F1" w:rsidRPr="001C1910" w14:paraId="33928630" w14:textId="77777777" w:rsidTr="002C4942">
        <w:tc>
          <w:tcPr>
            <w:tcW w:w="808" w:type="pct"/>
            <w:vMerge/>
          </w:tcPr>
          <w:p w14:paraId="059D7131" w14:textId="77777777" w:rsidR="004338F1" w:rsidRPr="001C1910" w:rsidRDefault="004338F1" w:rsidP="004338F1">
            <w:pPr>
              <w:pStyle w:val="NoSpacing"/>
              <w:rPr>
                <w:sz w:val="20"/>
                <w:szCs w:val="20"/>
              </w:rPr>
            </w:pPr>
          </w:p>
        </w:tc>
        <w:tc>
          <w:tcPr>
            <w:tcW w:w="654" w:type="pct"/>
            <w:vMerge/>
            <w:vAlign w:val="center"/>
          </w:tcPr>
          <w:p w14:paraId="040C1FA0" w14:textId="77777777" w:rsidR="004338F1" w:rsidRPr="001C1910" w:rsidRDefault="004338F1" w:rsidP="004338F1">
            <w:pPr>
              <w:pStyle w:val="NoSpacing"/>
              <w:rPr>
                <w:sz w:val="20"/>
                <w:szCs w:val="20"/>
              </w:rPr>
            </w:pPr>
          </w:p>
        </w:tc>
        <w:tc>
          <w:tcPr>
            <w:tcW w:w="1355" w:type="pct"/>
            <w:shd w:val="clear" w:color="auto" w:fill="C6D9F1" w:themeFill="text2" w:themeFillTint="33"/>
          </w:tcPr>
          <w:p w14:paraId="6025E0CA" w14:textId="77777777" w:rsidR="004338F1" w:rsidRPr="001C1910" w:rsidRDefault="004338F1" w:rsidP="004338F1">
            <w:pPr>
              <w:pStyle w:val="NoSpacing"/>
              <w:rPr>
                <w:b/>
                <w:sz w:val="20"/>
                <w:szCs w:val="20"/>
              </w:rPr>
            </w:pPr>
            <w:r w:rsidRPr="001C1910">
              <w:rPr>
                <w:b/>
                <w:sz w:val="20"/>
                <w:szCs w:val="20"/>
              </w:rPr>
              <w:t>Total Score</w:t>
            </w:r>
          </w:p>
          <w:p w14:paraId="282D90E8" w14:textId="26A596C1" w:rsidR="00AA5262" w:rsidRPr="001C1910" w:rsidRDefault="00AA5262" w:rsidP="00CC7CD6">
            <w:pPr>
              <w:pStyle w:val="NoSpacing"/>
              <w:rPr>
                <w:b/>
                <w:sz w:val="20"/>
                <w:szCs w:val="20"/>
              </w:rPr>
            </w:pPr>
            <w:r w:rsidRPr="001C1910">
              <w:rPr>
                <w:b/>
                <w:sz w:val="20"/>
                <w:szCs w:val="20"/>
              </w:rPr>
              <w:t xml:space="preserve">Max Score = </w:t>
            </w:r>
            <w:r w:rsidR="00CC7CD6">
              <w:rPr>
                <w:b/>
                <w:sz w:val="20"/>
                <w:szCs w:val="20"/>
              </w:rPr>
              <w:t>39</w:t>
            </w:r>
          </w:p>
        </w:tc>
        <w:tc>
          <w:tcPr>
            <w:tcW w:w="691" w:type="pct"/>
            <w:tcBorders>
              <w:top w:val="single" w:sz="4" w:space="0" w:color="auto"/>
            </w:tcBorders>
            <w:shd w:val="clear" w:color="auto" w:fill="C6D9F1" w:themeFill="text2" w:themeFillTint="33"/>
            <w:vAlign w:val="center"/>
          </w:tcPr>
          <w:p w14:paraId="771CE0DB" w14:textId="24E9BE1D" w:rsidR="004338F1" w:rsidRPr="001C1910" w:rsidRDefault="00CC7CD6" w:rsidP="004338F1">
            <w:pPr>
              <w:pStyle w:val="NoSpacing"/>
              <w:jc w:val="center"/>
              <w:rPr>
                <w:rFonts w:cstheme="minorHAnsi"/>
                <w:b/>
                <w:sz w:val="20"/>
                <w:szCs w:val="20"/>
              </w:rPr>
            </w:pPr>
            <w:r>
              <w:rPr>
                <w:rFonts w:cstheme="minorHAnsi"/>
                <w:b/>
                <w:sz w:val="20"/>
                <w:szCs w:val="20"/>
              </w:rPr>
              <w:t>12 / 9</w:t>
            </w:r>
          </w:p>
        </w:tc>
        <w:tc>
          <w:tcPr>
            <w:tcW w:w="783" w:type="pct"/>
            <w:tcBorders>
              <w:top w:val="single" w:sz="4" w:space="0" w:color="auto"/>
            </w:tcBorders>
            <w:shd w:val="clear" w:color="auto" w:fill="C6D9F1" w:themeFill="text2" w:themeFillTint="33"/>
            <w:vAlign w:val="center"/>
          </w:tcPr>
          <w:p w14:paraId="29EB23D3" w14:textId="7945832D" w:rsidR="004338F1" w:rsidRPr="001C1910" w:rsidRDefault="00CC7CD6" w:rsidP="00CC7CD6">
            <w:pPr>
              <w:pStyle w:val="NoSpacing"/>
              <w:jc w:val="center"/>
              <w:rPr>
                <w:b/>
                <w:sz w:val="20"/>
                <w:szCs w:val="20"/>
              </w:rPr>
            </w:pPr>
            <w:r>
              <w:rPr>
                <w:b/>
                <w:sz w:val="20"/>
                <w:szCs w:val="20"/>
              </w:rPr>
              <w:t>27</w:t>
            </w:r>
          </w:p>
        </w:tc>
        <w:tc>
          <w:tcPr>
            <w:tcW w:w="709" w:type="pct"/>
            <w:tcBorders>
              <w:top w:val="single" w:sz="4" w:space="0" w:color="auto"/>
            </w:tcBorders>
            <w:shd w:val="clear" w:color="auto" w:fill="C6D9F1" w:themeFill="text2" w:themeFillTint="33"/>
            <w:vAlign w:val="center"/>
          </w:tcPr>
          <w:p w14:paraId="3CCA2FA4" w14:textId="46EE51F8" w:rsidR="004338F1" w:rsidRPr="001C1910" w:rsidRDefault="00CC7CD6" w:rsidP="004338F1">
            <w:pPr>
              <w:pStyle w:val="NoSpacing"/>
              <w:jc w:val="center"/>
              <w:rPr>
                <w:b/>
                <w:sz w:val="20"/>
                <w:szCs w:val="20"/>
              </w:rPr>
            </w:pPr>
            <w:r>
              <w:rPr>
                <w:b/>
                <w:sz w:val="20"/>
                <w:szCs w:val="20"/>
              </w:rPr>
              <w:t>15.9</w:t>
            </w:r>
          </w:p>
        </w:tc>
      </w:tr>
      <w:tr w:rsidR="004338F1" w:rsidRPr="001C1910" w14:paraId="3E6E99DF" w14:textId="77777777" w:rsidTr="002C4942">
        <w:tc>
          <w:tcPr>
            <w:tcW w:w="808" w:type="pct"/>
            <w:vMerge/>
          </w:tcPr>
          <w:p w14:paraId="1732B096" w14:textId="77777777" w:rsidR="004338F1" w:rsidRPr="001C1910" w:rsidRDefault="004338F1" w:rsidP="004338F1">
            <w:pPr>
              <w:pStyle w:val="NoSpacing"/>
              <w:rPr>
                <w:sz w:val="20"/>
                <w:szCs w:val="20"/>
              </w:rPr>
            </w:pPr>
          </w:p>
        </w:tc>
        <w:tc>
          <w:tcPr>
            <w:tcW w:w="654" w:type="pct"/>
            <w:vMerge w:val="restart"/>
            <w:vAlign w:val="center"/>
          </w:tcPr>
          <w:p w14:paraId="0EAD3978" w14:textId="116DA6FC" w:rsidR="004338F1" w:rsidRPr="001C1910" w:rsidRDefault="00CC7CD6" w:rsidP="004338F1">
            <w:pPr>
              <w:pStyle w:val="NoSpacing"/>
              <w:rPr>
                <w:sz w:val="20"/>
                <w:szCs w:val="20"/>
              </w:rPr>
            </w:pPr>
            <w:r>
              <w:rPr>
                <w:sz w:val="20"/>
                <w:szCs w:val="20"/>
              </w:rPr>
              <w:t>BEL2</w:t>
            </w:r>
          </w:p>
          <w:p w14:paraId="2682754E" w14:textId="77777777" w:rsidR="004338F1" w:rsidRPr="001C1910" w:rsidRDefault="004338F1" w:rsidP="008C7097">
            <w:pPr>
              <w:pStyle w:val="NoSpacing"/>
              <w:rPr>
                <w:sz w:val="20"/>
                <w:szCs w:val="20"/>
              </w:rPr>
            </w:pPr>
            <w:r w:rsidRPr="001C1910">
              <w:rPr>
                <w:sz w:val="20"/>
                <w:szCs w:val="20"/>
              </w:rPr>
              <w:t>(20</w:t>
            </w:r>
            <w:r w:rsidR="008C7097" w:rsidRPr="001C1910">
              <w:rPr>
                <w:sz w:val="20"/>
                <w:szCs w:val="20"/>
              </w:rPr>
              <w:t>08</w:t>
            </w:r>
            <w:r w:rsidRPr="001C1910">
              <w:rPr>
                <w:sz w:val="20"/>
                <w:szCs w:val="20"/>
              </w:rPr>
              <w:t>)</w:t>
            </w:r>
          </w:p>
          <w:p w14:paraId="75DAFA77" w14:textId="4C605F22" w:rsidR="00AA5262" w:rsidRDefault="00CC7CD6" w:rsidP="008C7097">
            <w:pPr>
              <w:pStyle w:val="NoSpacing"/>
              <w:rPr>
                <w:sz w:val="20"/>
                <w:szCs w:val="20"/>
              </w:rPr>
            </w:pPr>
            <w:r>
              <w:rPr>
                <w:sz w:val="20"/>
                <w:szCs w:val="20"/>
              </w:rPr>
              <w:t>Simuliidae</w:t>
            </w:r>
          </w:p>
          <w:p w14:paraId="282E7E2F" w14:textId="4464603A" w:rsidR="00CC7CD6" w:rsidRPr="001C1910" w:rsidRDefault="00CC7CD6" w:rsidP="008C7097">
            <w:pPr>
              <w:pStyle w:val="NoSpacing"/>
              <w:rPr>
                <w:sz w:val="20"/>
                <w:szCs w:val="20"/>
              </w:rPr>
            </w:pPr>
            <w:r>
              <w:rPr>
                <w:sz w:val="20"/>
                <w:szCs w:val="20"/>
              </w:rPr>
              <w:t>Chironomidae</w:t>
            </w:r>
          </w:p>
          <w:p w14:paraId="6CC78BDB" w14:textId="3B6FD58D" w:rsidR="00AA5262" w:rsidRPr="001C1910" w:rsidRDefault="00AA5262" w:rsidP="008C7097">
            <w:pPr>
              <w:pStyle w:val="NoSpacing"/>
              <w:rPr>
                <w:sz w:val="20"/>
                <w:szCs w:val="20"/>
              </w:rPr>
            </w:pPr>
            <w:r w:rsidRPr="001C1910">
              <w:rPr>
                <w:sz w:val="20"/>
                <w:szCs w:val="20"/>
              </w:rPr>
              <w:t xml:space="preserve">n = </w:t>
            </w:r>
            <w:r w:rsidR="00CC7CD6">
              <w:rPr>
                <w:sz w:val="20"/>
                <w:szCs w:val="20"/>
              </w:rPr>
              <w:t>4</w:t>
            </w:r>
            <w:r w:rsidRPr="001C1910">
              <w:rPr>
                <w:sz w:val="20"/>
                <w:szCs w:val="20"/>
              </w:rPr>
              <w:t xml:space="preserve"> year</w:t>
            </w:r>
            <w:r w:rsidR="00CC7CD6">
              <w:rPr>
                <w:sz w:val="20"/>
                <w:szCs w:val="20"/>
              </w:rPr>
              <w:t>s</w:t>
            </w:r>
          </w:p>
          <w:p w14:paraId="3E4D4EAA" w14:textId="77777777" w:rsidR="00DD1099" w:rsidRPr="001C1910" w:rsidRDefault="00DD1099" w:rsidP="008C7097">
            <w:pPr>
              <w:pStyle w:val="NoSpacing"/>
              <w:rPr>
                <w:sz w:val="20"/>
                <w:szCs w:val="20"/>
              </w:rPr>
            </w:pPr>
          </w:p>
          <w:p w14:paraId="36CF9E35" w14:textId="77777777" w:rsidR="00DD1099" w:rsidRPr="001C1910" w:rsidRDefault="00DD1099" w:rsidP="008C7097">
            <w:pPr>
              <w:pStyle w:val="NoSpacing"/>
              <w:rPr>
                <w:sz w:val="20"/>
                <w:szCs w:val="20"/>
              </w:rPr>
            </w:pPr>
            <w:r w:rsidRPr="001C1910">
              <w:rPr>
                <w:sz w:val="20"/>
                <w:szCs w:val="20"/>
              </w:rPr>
              <w:t>Badlands Ecoregion</w:t>
            </w:r>
          </w:p>
        </w:tc>
        <w:tc>
          <w:tcPr>
            <w:tcW w:w="1355" w:type="pct"/>
            <w:shd w:val="clear" w:color="auto" w:fill="auto"/>
          </w:tcPr>
          <w:p w14:paraId="55F537E9"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shd w:val="clear" w:color="auto" w:fill="auto"/>
            <w:vAlign w:val="center"/>
          </w:tcPr>
          <w:p w14:paraId="3B6ECB9F" w14:textId="77C35C90" w:rsidR="004338F1" w:rsidRPr="001C1910" w:rsidRDefault="00CC7CD6" w:rsidP="004338F1">
            <w:pPr>
              <w:pStyle w:val="NoSpacing"/>
              <w:jc w:val="center"/>
              <w:rPr>
                <w:sz w:val="20"/>
                <w:szCs w:val="20"/>
              </w:rPr>
            </w:pPr>
            <w:r>
              <w:rPr>
                <w:sz w:val="20"/>
                <w:szCs w:val="20"/>
              </w:rPr>
              <w:t>4 /4</w:t>
            </w:r>
          </w:p>
        </w:tc>
        <w:tc>
          <w:tcPr>
            <w:tcW w:w="783" w:type="pct"/>
            <w:shd w:val="clear" w:color="auto" w:fill="auto"/>
            <w:vAlign w:val="center"/>
          </w:tcPr>
          <w:p w14:paraId="248674C5" w14:textId="79DBCE54" w:rsidR="004338F1" w:rsidRPr="001C1910" w:rsidRDefault="00CC7CD6" w:rsidP="004338F1">
            <w:pPr>
              <w:pStyle w:val="NoSpacing"/>
              <w:jc w:val="center"/>
              <w:rPr>
                <w:sz w:val="20"/>
                <w:szCs w:val="20"/>
              </w:rPr>
            </w:pPr>
            <w:r>
              <w:rPr>
                <w:sz w:val="20"/>
                <w:szCs w:val="20"/>
              </w:rPr>
              <w:t>8</w:t>
            </w:r>
          </w:p>
        </w:tc>
        <w:tc>
          <w:tcPr>
            <w:tcW w:w="709" w:type="pct"/>
            <w:shd w:val="clear" w:color="auto" w:fill="auto"/>
            <w:vAlign w:val="center"/>
          </w:tcPr>
          <w:p w14:paraId="553A7385" w14:textId="63CA9E63" w:rsidR="004338F1" w:rsidRPr="001C1910" w:rsidRDefault="00CC7CD6" w:rsidP="004338F1">
            <w:pPr>
              <w:pStyle w:val="NoSpacing"/>
              <w:jc w:val="center"/>
              <w:rPr>
                <w:sz w:val="20"/>
                <w:szCs w:val="20"/>
              </w:rPr>
            </w:pPr>
            <w:r>
              <w:rPr>
                <w:sz w:val="20"/>
                <w:szCs w:val="20"/>
              </w:rPr>
              <w:t>5.6</w:t>
            </w:r>
          </w:p>
        </w:tc>
      </w:tr>
      <w:tr w:rsidR="004338F1" w:rsidRPr="001C1910" w14:paraId="00F0E729" w14:textId="77777777" w:rsidTr="002C4942">
        <w:tc>
          <w:tcPr>
            <w:tcW w:w="808" w:type="pct"/>
            <w:vMerge/>
          </w:tcPr>
          <w:p w14:paraId="3411D0B6" w14:textId="1AAB9AF5" w:rsidR="004338F1" w:rsidRPr="001C1910" w:rsidRDefault="004338F1" w:rsidP="004338F1">
            <w:pPr>
              <w:pStyle w:val="NoSpacing"/>
              <w:rPr>
                <w:sz w:val="20"/>
                <w:szCs w:val="20"/>
                <w:highlight w:val="yellow"/>
              </w:rPr>
            </w:pPr>
          </w:p>
        </w:tc>
        <w:tc>
          <w:tcPr>
            <w:tcW w:w="654" w:type="pct"/>
            <w:vMerge/>
            <w:vAlign w:val="center"/>
          </w:tcPr>
          <w:p w14:paraId="2A80A1A6" w14:textId="77777777" w:rsidR="004338F1" w:rsidRPr="001C1910" w:rsidRDefault="004338F1" w:rsidP="004338F1">
            <w:pPr>
              <w:pStyle w:val="NoSpacing"/>
              <w:rPr>
                <w:sz w:val="20"/>
                <w:szCs w:val="20"/>
                <w:highlight w:val="yellow"/>
              </w:rPr>
            </w:pPr>
          </w:p>
        </w:tc>
        <w:tc>
          <w:tcPr>
            <w:tcW w:w="1355" w:type="pct"/>
            <w:shd w:val="clear" w:color="auto" w:fill="auto"/>
          </w:tcPr>
          <w:p w14:paraId="23C61461"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shd w:val="clear" w:color="auto" w:fill="auto"/>
            <w:vAlign w:val="center"/>
          </w:tcPr>
          <w:p w14:paraId="01089420" w14:textId="7EB887FA" w:rsidR="004338F1" w:rsidRPr="001C1910" w:rsidRDefault="00CC7CD6" w:rsidP="004338F1">
            <w:pPr>
              <w:pStyle w:val="NoSpacing"/>
              <w:jc w:val="center"/>
              <w:rPr>
                <w:sz w:val="20"/>
                <w:szCs w:val="20"/>
              </w:rPr>
            </w:pPr>
            <w:r>
              <w:rPr>
                <w:sz w:val="20"/>
                <w:szCs w:val="20"/>
              </w:rPr>
              <w:t>1 / 0</w:t>
            </w:r>
          </w:p>
        </w:tc>
        <w:tc>
          <w:tcPr>
            <w:tcW w:w="783" w:type="pct"/>
            <w:shd w:val="clear" w:color="auto" w:fill="auto"/>
            <w:vAlign w:val="center"/>
          </w:tcPr>
          <w:p w14:paraId="41273CA8" w14:textId="678DC7D1" w:rsidR="004338F1" w:rsidRPr="001C1910" w:rsidRDefault="00CC7CD6" w:rsidP="004338F1">
            <w:pPr>
              <w:pStyle w:val="NoSpacing"/>
              <w:jc w:val="center"/>
              <w:rPr>
                <w:sz w:val="20"/>
                <w:szCs w:val="20"/>
              </w:rPr>
            </w:pPr>
            <w:r>
              <w:rPr>
                <w:sz w:val="20"/>
                <w:szCs w:val="20"/>
              </w:rPr>
              <w:t>2.8</w:t>
            </w:r>
          </w:p>
        </w:tc>
        <w:tc>
          <w:tcPr>
            <w:tcW w:w="709" w:type="pct"/>
            <w:shd w:val="clear" w:color="auto" w:fill="auto"/>
            <w:vAlign w:val="center"/>
          </w:tcPr>
          <w:p w14:paraId="194ED93E" w14:textId="7F7764F8" w:rsidR="004338F1" w:rsidRPr="001C1910" w:rsidRDefault="00CC7CD6" w:rsidP="004338F1">
            <w:pPr>
              <w:pStyle w:val="NoSpacing"/>
              <w:jc w:val="center"/>
              <w:rPr>
                <w:sz w:val="20"/>
                <w:szCs w:val="20"/>
              </w:rPr>
            </w:pPr>
            <w:r>
              <w:rPr>
                <w:sz w:val="20"/>
                <w:szCs w:val="20"/>
              </w:rPr>
              <w:t>2.6</w:t>
            </w:r>
          </w:p>
        </w:tc>
      </w:tr>
      <w:tr w:rsidR="004338F1" w:rsidRPr="001C1910" w14:paraId="60951EEA" w14:textId="77777777" w:rsidTr="002C4942">
        <w:tc>
          <w:tcPr>
            <w:tcW w:w="808" w:type="pct"/>
            <w:vMerge/>
          </w:tcPr>
          <w:p w14:paraId="34E0B5E2" w14:textId="77777777" w:rsidR="004338F1" w:rsidRPr="001C1910" w:rsidRDefault="004338F1" w:rsidP="004338F1">
            <w:pPr>
              <w:pStyle w:val="NoSpacing"/>
              <w:rPr>
                <w:sz w:val="20"/>
                <w:szCs w:val="20"/>
                <w:highlight w:val="yellow"/>
              </w:rPr>
            </w:pPr>
          </w:p>
        </w:tc>
        <w:tc>
          <w:tcPr>
            <w:tcW w:w="654" w:type="pct"/>
            <w:vMerge/>
            <w:vAlign w:val="center"/>
          </w:tcPr>
          <w:p w14:paraId="2BAE7C77" w14:textId="77777777" w:rsidR="004338F1" w:rsidRPr="001C1910" w:rsidRDefault="004338F1" w:rsidP="004338F1">
            <w:pPr>
              <w:pStyle w:val="NoSpacing"/>
              <w:rPr>
                <w:sz w:val="20"/>
                <w:szCs w:val="20"/>
                <w:highlight w:val="yellow"/>
              </w:rPr>
            </w:pPr>
          </w:p>
        </w:tc>
        <w:tc>
          <w:tcPr>
            <w:tcW w:w="1355" w:type="pct"/>
            <w:shd w:val="clear" w:color="auto" w:fill="auto"/>
          </w:tcPr>
          <w:p w14:paraId="5FE9ACA5"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shd w:val="clear" w:color="auto" w:fill="auto"/>
            <w:vAlign w:val="center"/>
          </w:tcPr>
          <w:p w14:paraId="22911C1C" w14:textId="6D1897D2" w:rsidR="004338F1" w:rsidRPr="001C1910" w:rsidRDefault="00CC7CD6" w:rsidP="00CC7CD6">
            <w:pPr>
              <w:pStyle w:val="NoSpacing"/>
              <w:jc w:val="center"/>
              <w:rPr>
                <w:sz w:val="20"/>
                <w:szCs w:val="20"/>
              </w:rPr>
            </w:pPr>
            <w:r>
              <w:rPr>
                <w:sz w:val="20"/>
                <w:szCs w:val="20"/>
              </w:rPr>
              <w:t xml:space="preserve">1% / </w:t>
            </w:r>
            <w:r w:rsidR="008C7097" w:rsidRPr="001C1910">
              <w:rPr>
                <w:sz w:val="20"/>
                <w:szCs w:val="20"/>
              </w:rPr>
              <w:t>0%</w:t>
            </w:r>
          </w:p>
        </w:tc>
        <w:tc>
          <w:tcPr>
            <w:tcW w:w="783" w:type="pct"/>
            <w:shd w:val="clear" w:color="auto" w:fill="auto"/>
            <w:vAlign w:val="center"/>
          </w:tcPr>
          <w:p w14:paraId="33F01805" w14:textId="452D2F33" w:rsidR="004338F1" w:rsidRPr="001C1910" w:rsidRDefault="00CC7CD6" w:rsidP="004338F1">
            <w:pPr>
              <w:pStyle w:val="NoSpacing"/>
              <w:jc w:val="center"/>
              <w:rPr>
                <w:sz w:val="20"/>
                <w:szCs w:val="20"/>
              </w:rPr>
            </w:pPr>
            <w:r>
              <w:rPr>
                <w:sz w:val="20"/>
                <w:szCs w:val="20"/>
              </w:rPr>
              <w:t>29%</w:t>
            </w:r>
          </w:p>
        </w:tc>
        <w:tc>
          <w:tcPr>
            <w:tcW w:w="709" w:type="pct"/>
            <w:shd w:val="clear" w:color="auto" w:fill="auto"/>
            <w:vAlign w:val="center"/>
          </w:tcPr>
          <w:p w14:paraId="1CD633FC" w14:textId="39D7F009" w:rsidR="004338F1" w:rsidRPr="001C1910" w:rsidRDefault="00CC7CD6" w:rsidP="004338F1">
            <w:pPr>
              <w:pStyle w:val="NoSpacing"/>
              <w:jc w:val="center"/>
              <w:rPr>
                <w:sz w:val="20"/>
                <w:szCs w:val="20"/>
              </w:rPr>
            </w:pPr>
            <w:r>
              <w:rPr>
                <w:sz w:val="20"/>
                <w:szCs w:val="20"/>
              </w:rPr>
              <w:t>35%</w:t>
            </w:r>
          </w:p>
        </w:tc>
      </w:tr>
      <w:tr w:rsidR="004338F1" w:rsidRPr="001C1910" w14:paraId="4DFB3AEC" w14:textId="77777777" w:rsidTr="002C4942">
        <w:tc>
          <w:tcPr>
            <w:tcW w:w="808" w:type="pct"/>
            <w:vMerge/>
          </w:tcPr>
          <w:p w14:paraId="53CFE514" w14:textId="77777777" w:rsidR="004338F1" w:rsidRPr="001C1910" w:rsidRDefault="004338F1" w:rsidP="004338F1">
            <w:pPr>
              <w:pStyle w:val="NoSpacing"/>
              <w:rPr>
                <w:sz w:val="20"/>
                <w:szCs w:val="20"/>
                <w:highlight w:val="yellow"/>
              </w:rPr>
            </w:pPr>
          </w:p>
        </w:tc>
        <w:tc>
          <w:tcPr>
            <w:tcW w:w="654" w:type="pct"/>
            <w:vMerge/>
            <w:vAlign w:val="center"/>
          </w:tcPr>
          <w:p w14:paraId="69940395" w14:textId="77777777" w:rsidR="004338F1" w:rsidRPr="001C1910" w:rsidRDefault="004338F1" w:rsidP="004338F1">
            <w:pPr>
              <w:pStyle w:val="NoSpacing"/>
              <w:rPr>
                <w:sz w:val="20"/>
                <w:szCs w:val="20"/>
                <w:highlight w:val="yellow"/>
              </w:rPr>
            </w:pPr>
          </w:p>
        </w:tc>
        <w:tc>
          <w:tcPr>
            <w:tcW w:w="1355" w:type="pct"/>
            <w:shd w:val="clear" w:color="auto" w:fill="auto"/>
          </w:tcPr>
          <w:p w14:paraId="6E5A6ABB"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shd w:val="clear" w:color="auto" w:fill="auto"/>
            <w:vAlign w:val="center"/>
          </w:tcPr>
          <w:p w14:paraId="1DBD6E96" w14:textId="08323087" w:rsidR="004338F1" w:rsidRPr="001C1910" w:rsidRDefault="00CC7CD6" w:rsidP="004338F1">
            <w:pPr>
              <w:pStyle w:val="NoSpacing"/>
              <w:jc w:val="center"/>
              <w:rPr>
                <w:sz w:val="20"/>
                <w:szCs w:val="20"/>
              </w:rPr>
            </w:pPr>
            <w:r>
              <w:rPr>
                <w:sz w:val="20"/>
                <w:szCs w:val="20"/>
              </w:rPr>
              <w:t>6.4 / 6.6</w:t>
            </w:r>
          </w:p>
        </w:tc>
        <w:tc>
          <w:tcPr>
            <w:tcW w:w="783" w:type="pct"/>
            <w:shd w:val="clear" w:color="auto" w:fill="auto"/>
            <w:vAlign w:val="center"/>
          </w:tcPr>
          <w:p w14:paraId="074844A4" w14:textId="719DF9CE" w:rsidR="004338F1" w:rsidRPr="001C1910" w:rsidRDefault="00CC7CD6" w:rsidP="004338F1">
            <w:pPr>
              <w:pStyle w:val="NoSpacing"/>
              <w:jc w:val="center"/>
              <w:rPr>
                <w:sz w:val="20"/>
                <w:szCs w:val="20"/>
              </w:rPr>
            </w:pPr>
            <w:r>
              <w:rPr>
                <w:sz w:val="20"/>
                <w:szCs w:val="20"/>
              </w:rPr>
              <w:t>5.4</w:t>
            </w:r>
          </w:p>
        </w:tc>
        <w:tc>
          <w:tcPr>
            <w:tcW w:w="709" w:type="pct"/>
            <w:shd w:val="clear" w:color="auto" w:fill="auto"/>
            <w:vAlign w:val="center"/>
          </w:tcPr>
          <w:p w14:paraId="7A7DFA60" w14:textId="1AB38CD9" w:rsidR="004338F1" w:rsidRPr="001C1910" w:rsidRDefault="00CC7CD6" w:rsidP="004338F1">
            <w:pPr>
              <w:pStyle w:val="NoSpacing"/>
              <w:jc w:val="center"/>
              <w:rPr>
                <w:sz w:val="20"/>
                <w:szCs w:val="20"/>
              </w:rPr>
            </w:pPr>
            <w:r>
              <w:rPr>
                <w:sz w:val="20"/>
                <w:szCs w:val="20"/>
              </w:rPr>
              <w:t>.8</w:t>
            </w:r>
          </w:p>
        </w:tc>
      </w:tr>
      <w:tr w:rsidR="004338F1" w:rsidRPr="001C1910" w14:paraId="5CCB0412" w14:textId="77777777" w:rsidTr="002C4942">
        <w:tc>
          <w:tcPr>
            <w:tcW w:w="808" w:type="pct"/>
            <w:vMerge/>
          </w:tcPr>
          <w:p w14:paraId="3A1047ED" w14:textId="77777777" w:rsidR="004338F1" w:rsidRPr="001C1910" w:rsidRDefault="004338F1" w:rsidP="004338F1">
            <w:pPr>
              <w:pStyle w:val="NoSpacing"/>
              <w:rPr>
                <w:sz w:val="20"/>
                <w:szCs w:val="20"/>
                <w:highlight w:val="yellow"/>
              </w:rPr>
            </w:pPr>
          </w:p>
        </w:tc>
        <w:tc>
          <w:tcPr>
            <w:tcW w:w="654" w:type="pct"/>
            <w:vMerge/>
            <w:vAlign w:val="center"/>
          </w:tcPr>
          <w:p w14:paraId="1DA420EC" w14:textId="77777777" w:rsidR="004338F1" w:rsidRPr="001C1910" w:rsidRDefault="004338F1" w:rsidP="004338F1">
            <w:pPr>
              <w:pStyle w:val="NoSpacing"/>
              <w:rPr>
                <w:sz w:val="20"/>
                <w:szCs w:val="20"/>
                <w:highlight w:val="yellow"/>
              </w:rPr>
            </w:pPr>
          </w:p>
        </w:tc>
        <w:tc>
          <w:tcPr>
            <w:tcW w:w="1355" w:type="pct"/>
            <w:shd w:val="clear" w:color="auto" w:fill="auto"/>
          </w:tcPr>
          <w:p w14:paraId="3C8FBEB3" w14:textId="752F1760" w:rsidR="004338F1" w:rsidRPr="001C1910" w:rsidRDefault="004338F1" w:rsidP="00CC7CD6">
            <w:pPr>
              <w:pStyle w:val="NoSpacing"/>
              <w:rPr>
                <w:sz w:val="20"/>
                <w:szCs w:val="20"/>
                <w:highlight w:val="yellow"/>
              </w:rPr>
            </w:pPr>
            <w:r w:rsidRPr="001C1910">
              <w:rPr>
                <w:sz w:val="20"/>
                <w:szCs w:val="20"/>
              </w:rPr>
              <w:t>% Dominant Family</w:t>
            </w:r>
          </w:p>
        </w:tc>
        <w:tc>
          <w:tcPr>
            <w:tcW w:w="691" w:type="pct"/>
            <w:shd w:val="clear" w:color="auto" w:fill="auto"/>
            <w:vAlign w:val="center"/>
          </w:tcPr>
          <w:p w14:paraId="71939F02" w14:textId="142414F5" w:rsidR="004338F1" w:rsidRPr="001C1910" w:rsidRDefault="00CC7CD6" w:rsidP="00CC7CD6">
            <w:pPr>
              <w:pStyle w:val="NoSpacing"/>
              <w:jc w:val="center"/>
              <w:rPr>
                <w:sz w:val="20"/>
                <w:szCs w:val="20"/>
              </w:rPr>
            </w:pPr>
            <w:r>
              <w:rPr>
                <w:sz w:val="20"/>
                <w:szCs w:val="20"/>
              </w:rPr>
              <w:t>5</w:t>
            </w:r>
            <w:r w:rsidR="008C7097" w:rsidRPr="001C1910">
              <w:rPr>
                <w:sz w:val="20"/>
                <w:szCs w:val="20"/>
              </w:rPr>
              <w:t>4</w:t>
            </w:r>
            <w:r>
              <w:rPr>
                <w:sz w:val="20"/>
                <w:szCs w:val="20"/>
              </w:rPr>
              <w:t>% / 69</w:t>
            </w:r>
            <w:r w:rsidR="008C7097" w:rsidRPr="001C1910">
              <w:rPr>
                <w:sz w:val="20"/>
                <w:szCs w:val="20"/>
              </w:rPr>
              <w:t>%</w:t>
            </w:r>
          </w:p>
        </w:tc>
        <w:tc>
          <w:tcPr>
            <w:tcW w:w="783" w:type="pct"/>
            <w:shd w:val="clear" w:color="auto" w:fill="auto"/>
            <w:vAlign w:val="center"/>
          </w:tcPr>
          <w:p w14:paraId="47480297" w14:textId="7501C77E" w:rsidR="004338F1" w:rsidRPr="001C1910" w:rsidRDefault="00CC7CD6" w:rsidP="004338F1">
            <w:pPr>
              <w:pStyle w:val="NoSpacing"/>
              <w:jc w:val="center"/>
              <w:rPr>
                <w:sz w:val="20"/>
                <w:szCs w:val="20"/>
              </w:rPr>
            </w:pPr>
            <w:r>
              <w:rPr>
                <w:sz w:val="20"/>
                <w:szCs w:val="20"/>
              </w:rPr>
              <w:t>37%</w:t>
            </w:r>
          </w:p>
        </w:tc>
        <w:tc>
          <w:tcPr>
            <w:tcW w:w="709" w:type="pct"/>
            <w:shd w:val="clear" w:color="auto" w:fill="auto"/>
            <w:vAlign w:val="center"/>
          </w:tcPr>
          <w:p w14:paraId="3098463B" w14:textId="5458945D" w:rsidR="004338F1" w:rsidRPr="001C1910" w:rsidRDefault="00CC7CD6" w:rsidP="004338F1">
            <w:pPr>
              <w:pStyle w:val="NoSpacing"/>
              <w:jc w:val="center"/>
              <w:rPr>
                <w:sz w:val="20"/>
                <w:szCs w:val="20"/>
              </w:rPr>
            </w:pPr>
            <w:r>
              <w:rPr>
                <w:sz w:val="20"/>
                <w:szCs w:val="20"/>
              </w:rPr>
              <w:t>15%</w:t>
            </w:r>
          </w:p>
        </w:tc>
      </w:tr>
      <w:tr w:rsidR="004338F1" w:rsidRPr="001C1910" w14:paraId="1F942401" w14:textId="77777777" w:rsidTr="002C4942">
        <w:tc>
          <w:tcPr>
            <w:tcW w:w="808" w:type="pct"/>
            <w:vMerge/>
          </w:tcPr>
          <w:p w14:paraId="7368210B" w14:textId="77777777" w:rsidR="004338F1" w:rsidRPr="001C1910" w:rsidRDefault="004338F1" w:rsidP="004338F1">
            <w:pPr>
              <w:pStyle w:val="NoSpacing"/>
              <w:rPr>
                <w:sz w:val="20"/>
                <w:szCs w:val="20"/>
                <w:highlight w:val="yellow"/>
              </w:rPr>
            </w:pPr>
          </w:p>
        </w:tc>
        <w:tc>
          <w:tcPr>
            <w:tcW w:w="654" w:type="pct"/>
            <w:vMerge/>
            <w:vAlign w:val="center"/>
          </w:tcPr>
          <w:p w14:paraId="7CC8A285" w14:textId="77777777" w:rsidR="004338F1" w:rsidRPr="001C1910" w:rsidRDefault="004338F1" w:rsidP="004338F1">
            <w:pPr>
              <w:pStyle w:val="NoSpacing"/>
              <w:rPr>
                <w:sz w:val="20"/>
                <w:szCs w:val="20"/>
                <w:highlight w:val="yellow"/>
              </w:rPr>
            </w:pPr>
          </w:p>
        </w:tc>
        <w:tc>
          <w:tcPr>
            <w:tcW w:w="1355" w:type="pct"/>
            <w:shd w:val="clear" w:color="auto" w:fill="auto"/>
          </w:tcPr>
          <w:p w14:paraId="380FCE84"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shd w:val="clear" w:color="auto" w:fill="auto"/>
            <w:vAlign w:val="center"/>
          </w:tcPr>
          <w:p w14:paraId="51725DB7" w14:textId="13672198" w:rsidR="004338F1" w:rsidRPr="001C1910" w:rsidRDefault="00CC7CD6" w:rsidP="004338F1">
            <w:pPr>
              <w:pStyle w:val="NoSpacing"/>
              <w:jc w:val="center"/>
              <w:rPr>
                <w:sz w:val="20"/>
                <w:szCs w:val="20"/>
              </w:rPr>
            </w:pPr>
            <w:r>
              <w:rPr>
                <w:sz w:val="20"/>
                <w:szCs w:val="20"/>
              </w:rPr>
              <w:t>99</w:t>
            </w:r>
            <w:r w:rsidR="008C7097" w:rsidRPr="001C1910">
              <w:rPr>
                <w:sz w:val="20"/>
                <w:szCs w:val="20"/>
              </w:rPr>
              <w:t>%</w:t>
            </w:r>
            <w:r>
              <w:rPr>
                <w:sz w:val="20"/>
                <w:szCs w:val="20"/>
              </w:rPr>
              <w:t xml:space="preserve"> / 99</w:t>
            </w:r>
            <w:r w:rsidRPr="001C1910">
              <w:rPr>
                <w:sz w:val="20"/>
                <w:szCs w:val="20"/>
              </w:rPr>
              <w:t>%</w:t>
            </w:r>
          </w:p>
        </w:tc>
        <w:tc>
          <w:tcPr>
            <w:tcW w:w="783" w:type="pct"/>
            <w:shd w:val="clear" w:color="auto" w:fill="auto"/>
            <w:vAlign w:val="center"/>
          </w:tcPr>
          <w:p w14:paraId="2B82256D" w14:textId="7877A571" w:rsidR="004338F1" w:rsidRPr="001C1910" w:rsidRDefault="00CC7CD6" w:rsidP="004338F1">
            <w:pPr>
              <w:pStyle w:val="NoSpacing"/>
              <w:jc w:val="center"/>
              <w:rPr>
                <w:sz w:val="20"/>
                <w:szCs w:val="20"/>
                <w:highlight w:val="yellow"/>
              </w:rPr>
            </w:pPr>
            <w:r>
              <w:rPr>
                <w:sz w:val="20"/>
                <w:szCs w:val="20"/>
              </w:rPr>
              <w:t>53%</w:t>
            </w:r>
          </w:p>
        </w:tc>
        <w:tc>
          <w:tcPr>
            <w:tcW w:w="709" w:type="pct"/>
            <w:shd w:val="clear" w:color="auto" w:fill="auto"/>
            <w:vAlign w:val="center"/>
          </w:tcPr>
          <w:p w14:paraId="3AE2884F" w14:textId="69776EB6" w:rsidR="004338F1" w:rsidRPr="001C1910" w:rsidRDefault="00CC7CD6" w:rsidP="004338F1">
            <w:pPr>
              <w:pStyle w:val="NoSpacing"/>
              <w:jc w:val="center"/>
              <w:rPr>
                <w:sz w:val="20"/>
                <w:szCs w:val="20"/>
                <w:highlight w:val="yellow"/>
              </w:rPr>
            </w:pPr>
            <w:r>
              <w:rPr>
                <w:sz w:val="20"/>
                <w:szCs w:val="20"/>
              </w:rPr>
              <w:t>40%</w:t>
            </w:r>
          </w:p>
        </w:tc>
      </w:tr>
      <w:tr w:rsidR="004338F1" w:rsidRPr="001C1910" w14:paraId="60071FF6" w14:textId="77777777" w:rsidTr="002C4942">
        <w:tc>
          <w:tcPr>
            <w:tcW w:w="808" w:type="pct"/>
            <w:vMerge/>
          </w:tcPr>
          <w:p w14:paraId="11360405" w14:textId="77777777" w:rsidR="004338F1" w:rsidRPr="001C1910" w:rsidRDefault="004338F1" w:rsidP="004338F1">
            <w:pPr>
              <w:pStyle w:val="NoSpacing"/>
              <w:rPr>
                <w:sz w:val="20"/>
                <w:szCs w:val="20"/>
                <w:highlight w:val="yellow"/>
              </w:rPr>
            </w:pPr>
          </w:p>
        </w:tc>
        <w:tc>
          <w:tcPr>
            <w:tcW w:w="654" w:type="pct"/>
            <w:vMerge/>
            <w:vAlign w:val="center"/>
          </w:tcPr>
          <w:p w14:paraId="6044FC7F" w14:textId="77777777" w:rsidR="004338F1" w:rsidRPr="001C1910" w:rsidRDefault="004338F1" w:rsidP="004338F1">
            <w:pPr>
              <w:pStyle w:val="NoSpacing"/>
              <w:rPr>
                <w:sz w:val="20"/>
                <w:szCs w:val="20"/>
                <w:highlight w:val="yellow"/>
              </w:rPr>
            </w:pPr>
          </w:p>
        </w:tc>
        <w:tc>
          <w:tcPr>
            <w:tcW w:w="1355" w:type="pct"/>
            <w:shd w:val="clear" w:color="auto" w:fill="auto"/>
          </w:tcPr>
          <w:p w14:paraId="51977551" w14:textId="77777777" w:rsidR="004338F1" w:rsidRPr="001C1910" w:rsidRDefault="004338F1" w:rsidP="004338F1">
            <w:pPr>
              <w:pStyle w:val="NoSpacing"/>
              <w:rPr>
                <w:sz w:val="20"/>
                <w:szCs w:val="20"/>
              </w:rPr>
            </w:pPr>
            <w:r w:rsidRPr="001C1910">
              <w:rPr>
                <w:sz w:val="20"/>
                <w:szCs w:val="20"/>
              </w:rPr>
              <w:t>% Collector Gatherers</w:t>
            </w:r>
          </w:p>
        </w:tc>
        <w:tc>
          <w:tcPr>
            <w:tcW w:w="691" w:type="pct"/>
            <w:shd w:val="clear" w:color="auto" w:fill="auto"/>
            <w:vAlign w:val="center"/>
          </w:tcPr>
          <w:p w14:paraId="3A7C94D2" w14:textId="242063B7" w:rsidR="004338F1" w:rsidRPr="001C1910" w:rsidRDefault="00CC7CD6" w:rsidP="00CC7CD6">
            <w:pPr>
              <w:pStyle w:val="NoSpacing"/>
              <w:jc w:val="center"/>
              <w:rPr>
                <w:rFonts w:cstheme="minorHAnsi"/>
                <w:sz w:val="20"/>
                <w:szCs w:val="20"/>
              </w:rPr>
            </w:pPr>
            <w:r>
              <w:rPr>
                <w:rFonts w:cstheme="minorHAnsi"/>
                <w:sz w:val="20"/>
                <w:szCs w:val="20"/>
              </w:rPr>
              <w:t xml:space="preserve">46% / </w:t>
            </w:r>
            <w:r w:rsidR="008C7097" w:rsidRPr="001C1910">
              <w:rPr>
                <w:rFonts w:cstheme="minorHAnsi"/>
                <w:sz w:val="20"/>
                <w:szCs w:val="20"/>
              </w:rPr>
              <w:t>8</w:t>
            </w:r>
            <w:r>
              <w:rPr>
                <w:rFonts w:cstheme="minorHAnsi"/>
                <w:sz w:val="20"/>
                <w:szCs w:val="20"/>
              </w:rPr>
              <w:t>6%</w:t>
            </w:r>
          </w:p>
        </w:tc>
        <w:tc>
          <w:tcPr>
            <w:tcW w:w="783" w:type="pct"/>
            <w:shd w:val="clear" w:color="auto" w:fill="auto"/>
            <w:vAlign w:val="center"/>
          </w:tcPr>
          <w:p w14:paraId="58660172" w14:textId="7AE14398" w:rsidR="004338F1" w:rsidRPr="001C1910" w:rsidRDefault="00CC7CD6" w:rsidP="004338F1">
            <w:pPr>
              <w:pStyle w:val="NoSpacing"/>
              <w:jc w:val="center"/>
              <w:rPr>
                <w:sz w:val="20"/>
                <w:szCs w:val="20"/>
              </w:rPr>
            </w:pPr>
            <w:r>
              <w:rPr>
                <w:sz w:val="20"/>
                <w:szCs w:val="20"/>
              </w:rPr>
              <w:t>36%</w:t>
            </w:r>
          </w:p>
        </w:tc>
        <w:tc>
          <w:tcPr>
            <w:tcW w:w="709" w:type="pct"/>
            <w:shd w:val="clear" w:color="auto" w:fill="auto"/>
            <w:vAlign w:val="center"/>
          </w:tcPr>
          <w:p w14:paraId="5C52655A" w14:textId="0CA1CAEB" w:rsidR="004338F1" w:rsidRPr="001C1910" w:rsidRDefault="00CC7CD6" w:rsidP="004338F1">
            <w:pPr>
              <w:pStyle w:val="NoSpacing"/>
              <w:jc w:val="center"/>
              <w:rPr>
                <w:sz w:val="20"/>
                <w:szCs w:val="20"/>
              </w:rPr>
            </w:pPr>
            <w:r>
              <w:rPr>
                <w:sz w:val="20"/>
                <w:szCs w:val="20"/>
              </w:rPr>
              <w:t>10%</w:t>
            </w:r>
          </w:p>
        </w:tc>
      </w:tr>
      <w:tr w:rsidR="004338F1" w:rsidRPr="001C1910" w14:paraId="314D4794" w14:textId="77777777" w:rsidTr="002C4942">
        <w:tc>
          <w:tcPr>
            <w:tcW w:w="808" w:type="pct"/>
            <w:vMerge/>
          </w:tcPr>
          <w:p w14:paraId="0C61FA49" w14:textId="77777777" w:rsidR="004338F1" w:rsidRPr="001C1910" w:rsidRDefault="004338F1" w:rsidP="004338F1">
            <w:pPr>
              <w:pStyle w:val="NoSpacing"/>
              <w:rPr>
                <w:sz w:val="20"/>
                <w:szCs w:val="20"/>
                <w:highlight w:val="yellow"/>
              </w:rPr>
            </w:pPr>
          </w:p>
        </w:tc>
        <w:tc>
          <w:tcPr>
            <w:tcW w:w="654" w:type="pct"/>
            <w:vMerge/>
            <w:vAlign w:val="center"/>
          </w:tcPr>
          <w:p w14:paraId="25CB74CC" w14:textId="77777777" w:rsidR="004338F1" w:rsidRPr="001C1910" w:rsidRDefault="004338F1" w:rsidP="004338F1">
            <w:pPr>
              <w:pStyle w:val="NoSpacing"/>
              <w:rPr>
                <w:sz w:val="20"/>
                <w:szCs w:val="20"/>
                <w:highlight w:val="yellow"/>
              </w:rPr>
            </w:pPr>
          </w:p>
        </w:tc>
        <w:tc>
          <w:tcPr>
            <w:tcW w:w="1355" w:type="pct"/>
            <w:shd w:val="clear" w:color="auto" w:fill="C6D9F1" w:themeFill="text2" w:themeFillTint="33"/>
          </w:tcPr>
          <w:p w14:paraId="094C8B62" w14:textId="77777777" w:rsidR="004338F1" w:rsidRPr="001C1910" w:rsidRDefault="004338F1" w:rsidP="004338F1">
            <w:pPr>
              <w:pStyle w:val="NoSpacing"/>
              <w:rPr>
                <w:sz w:val="20"/>
                <w:szCs w:val="20"/>
              </w:rPr>
            </w:pPr>
            <w:r w:rsidRPr="001C1910">
              <w:rPr>
                <w:b/>
                <w:sz w:val="20"/>
                <w:szCs w:val="20"/>
              </w:rPr>
              <w:t>Total Score</w:t>
            </w:r>
          </w:p>
        </w:tc>
        <w:tc>
          <w:tcPr>
            <w:tcW w:w="691" w:type="pct"/>
            <w:shd w:val="clear" w:color="auto" w:fill="C6D9F1" w:themeFill="text2" w:themeFillTint="33"/>
            <w:vAlign w:val="center"/>
          </w:tcPr>
          <w:p w14:paraId="588BD6D6" w14:textId="1319CD34" w:rsidR="004338F1" w:rsidRPr="001C1910" w:rsidRDefault="00CC7CD6" w:rsidP="004338F1">
            <w:pPr>
              <w:pStyle w:val="NoSpacing"/>
              <w:jc w:val="center"/>
              <w:rPr>
                <w:rFonts w:cstheme="minorHAnsi"/>
                <w:b/>
                <w:sz w:val="20"/>
                <w:szCs w:val="20"/>
              </w:rPr>
            </w:pPr>
            <w:r>
              <w:rPr>
                <w:rFonts w:cstheme="minorHAnsi"/>
                <w:b/>
                <w:sz w:val="20"/>
                <w:szCs w:val="20"/>
              </w:rPr>
              <w:t>9 / 0</w:t>
            </w:r>
          </w:p>
        </w:tc>
        <w:tc>
          <w:tcPr>
            <w:tcW w:w="783" w:type="pct"/>
            <w:shd w:val="clear" w:color="auto" w:fill="C6D9F1" w:themeFill="text2" w:themeFillTint="33"/>
            <w:vAlign w:val="center"/>
          </w:tcPr>
          <w:p w14:paraId="07BDBE57" w14:textId="2D4F7D6D" w:rsidR="004338F1" w:rsidRPr="001C1910" w:rsidRDefault="00CC7CD6" w:rsidP="004338F1">
            <w:pPr>
              <w:pStyle w:val="NoSpacing"/>
              <w:jc w:val="center"/>
              <w:rPr>
                <w:b/>
                <w:sz w:val="20"/>
                <w:szCs w:val="20"/>
              </w:rPr>
            </w:pPr>
            <w:r>
              <w:rPr>
                <w:b/>
                <w:sz w:val="20"/>
                <w:szCs w:val="20"/>
              </w:rPr>
              <w:t>22</w:t>
            </w:r>
          </w:p>
        </w:tc>
        <w:tc>
          <w:tcPr>
            <w:tcW w:w="709" w:type="pct"/>
            <w:shd w:val="clear" w:color="auto" w:fill="C6D9F1" w:themeFill="text2" w:themeFillTint="33"/>
            <w:vAlign w:val="center"/>
          </w:tcPr>
          <w:p w14:paraId="153BC6FB" w14:textId="4C6454E4" w:rsidR="004338F1" w:rsidRPr="001C1910" w:rsidRDefault="00CC7CD6" w:rsidP="004338F1">
            <w:pPr>
              <w:pStyle w:val="NoSpacing"/>
              <w:jc w:val="center"/>
              <w:rPr>
                <w:b/>
                <w:sz w:val="20"/>
                <w:szCs w:val="20"/>
              </w:rPr>
            </w:pPr>
            <w:r>
              <w:rPr>
                <w:b/>
                <w:sz w:val="20"/>
                <w:szCs w:val="20"/>
              </w:rPr>
              <w:t>11</w:t>
            </w:r>
          </w:p>
        </w:tc>
      </w:tr>
      <w:tr w:rsidR="004338F1" w:rsidRPr="001C1910" w14:paraId="78A1C019" w14:textId="77777777" w:rsidTr="002C4942">
        <w:tc>
          <w:tcPr>
            <w:tcW w:w="808" w:type="pct"/>
            <w:vMerge w:val="restart"/>
          </w:tcPr>
          <w:p w14:paraId="7CBFBBAC" w14:textId="77777777" w:rsidR="004338F1" w:rsidRPr="001C1910" w:rsidRDefault="004338F1" w:rsidP="004338F1">
            <w:pPr>
              <w:pStyle w:val="NoSpacing"/>
              <w:rPr>
                <w:sz w:val="20"/>
                <w:szCs w:val="20"/>
              </w:rPr>
            </w:pPr>
            <w:r w:rsidRPr="001C1910">
              <w:rPr>
                <w:sz w:val="20"/>
                <w:szCs w:val="20"/>
              </w:rPr>
              <w:t>White River and Downstream Tributaries</w:t>
            </w:r>
          </w:p>
          <w:p w14:paraId="628FBD8D" w14:textId="77777777" w:rsidR="004338F1" w:rsidRPr="001C1910" w:rsidRDefault="004338F1" w:rsidP="004338F1">
            <w:pPr>
              <w:pStyle w:val="NoSpacing"/>
              <w:rPr>
                <w:sz w:val="20"/>
                <w:szCs w:val="20"/>
                <w:highlight w:val="yellow"/>
              </w:rPr>
            </w:pPr>
          </w:p>
        </w:tc>
        <w:tc>
          <w:tcPr>
            <w:tcW w:w="654" w:type="pct"/>
            <w:vMerge w:val="restart"/>
            <w:vAlign w:val="center"/>
          </w:tcPr>
          <w:p w14:paraId="3F67C508" w14:textId="77777777" w:rsidR="004338F1" w:rsidRPr="001C1910" w:rsidRDefault="004338F1" w:rsidP="004338F1">
            <w:pPr>
              <w:pStyle w:val="NoSpacing"/>
              <w:rPr>
                <w:sz w:val="21"/>
                <w:szCs w:val="20"/>
              </w:rPr>
            </w:pPr>
            <w:r w:rsidRPr="001C1910">
              <w:rPr>
                <w:sz w:val="21"/>
                <w:szCs w:val="20"/>
              </w:rPr>
              <w:t>WHR3</w:t>
            </w:r>
          </w:p>
          <w:p w14:paraId="0AFE9296" w14:textId="77777777" w:rsidR="00AA5262" w:rsidRPr="001C1910" w:rsidRDefault="00AA5262" w:rsidP="004338F1">
            <w:pPr>
              <w:pStyle w:val="NoSpacing"/>
              <w:rPr>
                <w:sz w:val="21"/>
                <w:szCs w:val="20"/>
              </w:rPr>
            </w:pPr>
            <w:r w:rsidRPr="001C1910">
              <w:rPr>
                <w:sz w:val="21"/>
                <w:szCs w:val="20"/>
              </w:rPr>
              <w:t>(2008)</w:t>
            </w:r>
          </w:p>
          <w:p w14:paraId="634A2D54" w14:textId="77777777" w:rsidR="004338F1" w:rsidRPr="001C1910" w:rsidRDefault="00DD1099" w:rsidP="004B3ED4">
            <w:pPr>
              <w:pStyle w:val="NoSpacing"/>
              <w:rPr>
                <w:sz w:val="20"/>
                <w:szCs w:val="20"/>
              </w:rPr>
            </w:pPr>
            <w:r w:rsidRPr="001C1910">
              <w:rPr>
                <w:sz w:val="20"/>
                <w:szCs w:val="20"/>
              </w:rPr>
              <w:t>Simulidae</w:t>
            </w:r>
          </w:p>
          <w:p w14:paraId="2FB9C922" w14:textId="77777777" w:rsidR="00DD1099" w:rsidRPr="001C1910" w:rsidRDefault="00DD1099" w:rsidP="004B3ED4">
            <w:pPr>
              <w:pStyle w:val="NoSpacing"/>
              <w:rPr>
                <w:sz w:val="20"/>
                <w:szCs w:val="20"/>
              </w:rPr>
            </w:pPr>
            <w:r w:rsidRPr="001C1910">
              <w:rPr>
                <w:sz w:val="20"/>
                <w:szCs w:val="20"/>
              </w:rPr>
              <w:t>n = 1 year</w:t>
            </w:r>
          </w:p>
          <w:p w14:paraId="0565DA1F" w14:textId="77777777" w:rsidR="00AC169D" w:rsidRPr="001C1910" w:rsidRDefault="00AC169D" w:rsidP="004B3ED4">
            <w:pPr>
              <w:pStyle w:val="NoSpacing"/>
              <w:rPr>
                <w:sz w:val="20"/>
                <w:szCs w:val="20"/>
              </w:rPr>
            </w:pPr>
          </w:p>
          <w:p w14:paraId="2F6D96A7" w14:textId="77777777" w:rsidR="00AC169D" w:rsidRPr="001C1910" w:rsidRDefault="00AC169D" w:rsidP="004B3ED4">
            <w:pPr>
              <w:pStyle w:val="NoSpacing"/>
              <w:rPr>
                <w:sz w:val="20"/>
                <w:szCs w:val="20"/>
                <w:highlight w:val="yellow"/>
              </w:rPr>
            </w:pPr>
            <w:r w:rsidRPr="001C1910">
              <w:rPr>
                <w:sz w:val="20"/>
                <w:szCs w:val="20"/>
              </w:rPr>
              <w:t>Badlands Ecoregion</w:t>
            </w:r>
          </w:p>
        </w:tc>
        <w:tc>
          <w:tcPr>
            <w:tcW w:w="1355" w:type="pct"/>
            <w:shd w:val="clear" w:color="auto" w:fill="auto"/>
          </w:tcPr>
          <w:p w14:paraId="1A3951C6" w14:textId="77777777" w:rsidR="004338F1" w:rsidRPr="001C1910" w:rsidRDefault="004338F1" w:rsidP="004338F1">
            <w:pPr>
              <w:pStyle w:val="NoSpacing"/>
              <w:rPr>
                <w:sz w:val="20"/>
                <w:szCs w:val="20"/>
              </w:rPr>
            </w:pPr>
            <w:r w:rsidRPr="001C1910">
              <w:rPr>
                <w:sz w:val="20"/>
                <w:szCs w:val="20"/>
              </w:rPr>
              <w:t>Taxa Richness</w:t>
            </w:r>
          </w:p>
        </w:tc>
        <w:tc>
          <w:tcPr>
            <w:tcW w:w="691" w:type="pct"/>
            <w:shd w:val="clear" w:color="auto" w:fill="auto"/>
            <w:vAlign w:val="center"/>
          </w:tcPr>
          <w:p w14:paraId="2402C8E3" w14:textId="77777777" w:rsidR="004338F1" w:rsidRPr="001C1910" w:rsidRDefault="00AA5262" w:rsidP="004338F1">
            <w:pPr>
              <w:pStyle w:val="NoSpacing"/>
              <w:jc w:val="center"/>
              <w:rPr>
                <w:rFonts w:cstheme="minorHAnsi"/>
                <w:sz w:val="20"/>
                <w:szCs w:val="20"/>
              </w:rPr>
            </w:pPr>
            <w:r w:rsidRPr="001C1910">
              <w:rPr>
                <w:sz w:val="20"/>
                <w:szCs w:val="20"/>
              </w:rPr>
              <w:t>2</w:t>
            </w:r>
          </w:p>
        </w:tc>
        <w:tc>
          <w:tcPr>
            <w:tcW w:w="783" w:type="pct"/>
            <w:shd w:val="clear" w:color="auto" w:fill="auto"/>
            <w:vAlign w:val="center"/>
          </w:tcPr>
          <w:p w14:paraId="19E16989"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09" w:type="pct"/>
            <w:shd w:val="clear" w:color="auto" w:fill="auto"/>
            <w:vAlign w:val="center"/>
          </w:tcPr>
          <w:p w14:paraId="779A61AA"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173E5CA3" w14:textId="77777777" w:rsidTr="002C4942">
        <w:tc>
          <w:tcPr>
            <w:tcW w:w="808" w:type="pct"/>
            <w:vMerge/>
          </w:tcPr>
          <w:p w14:paraId="70537D55" w14:textId="77777777" w:rsidR="004338F1" w:rsidRPr="001C1910" w:rsidRDefault="004338F1" w:rsidP="004338F1">
            <w:pPr>
              <w:pStyle w:val="NoSpacing"/>
              <w:rPr>
                <w:sz w:val="20"/>
                <w:szCs w:val="20"/>
                <w:highlight w:val="yellow"/>
              </w:rPr>
            </w:pPr>
          </w:p>
        </w:tc>
        <w:tc>
          <w:tcPr>
            <w:tcW w:w="654" w:type="pct"/>
            <w:vMerge/>
            <w:vAlign w:val="center"/>
          </w:tcPr>
          <w:p w14:paraId="4DFC28A1" w14:textId="77777777" w:rsidR="004338F1" w:rsidRPr="001C1910" w:rsidRDefault="004338F1" w:rsidP="004338F1">
            <w:pPr>
              <w:pStyle w:val="NoSpacing"/>
              <w:rPr>
                <w:sz w:val="20"/>
                <w:szCs w:val="20"/>
                <w:highlight w:val="yellow"/>
              </w:rPr>
            </w:pPr>
          </w:p>
        </w:tc>
        <w:tc>
          <w:tcPr>
            <w:tcW w:w="1355" w:type="pct"/>
            <w:shd w:val="clear" w:color="auto" w:fill="auto"/>
          </w:tcPr>
          <w:p w14:paraId="5DAF80FA" w14:textId="77777777" w:rsidR="004338F1" w:rsidRPr="001C1910" w:rsidRDefault="004338F1" w:rsidP="004338F1">
            <w:pPr>
              <w:pStyle w:val="NoSpacing"/>
              <w:rPr>
                <w:sz w:val="20"/>
                <w:szCs w:val="20"/>
              </w:rPr>
            </w:pPr>
            <w:r w:rsidRPr="001C1910">
              <w:rPr>
                <w:sz w:val="20"/>
                <w:szCs w:val="20"/>
              </w:rPr>
              <w:t>EPT Index</w:t>
            </w:r>
          </w:p>
        </w:tc>
        <w:tc>
          <w:tcPr>
            <w:tcW w:w="691" w:type="pct"/>
            <w:shd w:val="clear" w:color="auto" w:fill="auto"/>
            <w:vAlign w:val="center"/>
          </w:tcPr>
          <w:p w14:paraId="30F3E484" w14:textId="77777777" w:rsidR="004338F1" w:rsidRPr="001C1910" w:rsidRDefault="00AA5262" w:rsidP="004338F1">
            <w:pPr>
              <w:pStyle w:val="NoSpacing"/>
              <w:jc w:val="center"/>
              <w:rPr>
                <w:rFonts w:cstheme="minorHAnsi"/>
                <w:sz w:val="20"/>
                <w:szCs w:val="20"/>
              </w:rPr>
            </w:pPr>
            <w:r w:rsidRPr="001C1910">
              <w:rPr>
                <w:sz w:val="20"/>
                <w:szCs w:val="20"/>
              </w:rPr>
              <w:t>1</w:t>
            </w:r>
          </w:p>
        </w:tc>
        <w:tc>
          <w:tcPr>
            <w:tcW w:w="783" w:type="pct"/>
            <w:shd w:val="clear" w:color="auto" w:fill="auto"/>
            <w:vAlign w:val="center"/>
          </w:tcPr>
          <w:p w14:paraId="179272CC"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09" w:type="pct"/>
            <w:shd w:val="clear" w:color="auto" w:fill="auto"/>
            <w:vAlign w:val="center"/>
          </w:tcPr>
          <w:p w14:paraId="684AC397"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27336DC8" w14:textId="77777777" w:rsidTr="002C4942">
        <w:tc>
          <w:tcPr>
            <w:tcW w:w="808" w:type="pct"/>
            <w:vMerge/>
          </w:tcPr>
          <w:p w14:paraId="4E749874" w14:textId="77777777" w:rsidR="004338F1" w:rsidRPr="001C1910" w:rsidRDefault="004338F1" w:rsidP="004338F1">
            <w:pPr>
              <w:pStyle w:val="NoSpacing"/>
              <w:rPr>
                <w:sz w:val="20"/>
                <w:szCs w:val="20"/>
                <w:highlight w:val="yellow"/>
              </w:rPr>
            </w:pPr>
          </w:p>
        </w:tc>
        <w:tc>
          <w:tcPr>
            <w:tcW w:w="654" w:type="pct"/>
            <w:vMerge/>
            <w:vAlign w:val="center"/>
          </w:tcPr>
          <w:p w14:paraId="6A097FAB" w14:textId="77777777" w:rsidR="004338F1" w:rsidRPr="001C1910" w:rsidRDefault="004338F1" w:rsidP="004338F1">
            <w:pPr>
              <w:pStyle w:val="NoSpacing"/>
              <w:rPr>
                <w:sz w:val="20"/>
                <w:szCs w:val="20"/>
                <w:highlight w:val="yellow"/>
              </w:rPr>
            </w:pPr>
          </w:p>
        </w:tc>
        <w:tc>
          <w:tcPr>
            <w:tcW w:w="1355" w:type="pct"/>
            <w:shd w:val="clear" w:color="auto" w:fill="auto"/>
          </w:tcPr>
          <w:p w14:paraId="0973A1AF" w14:textId="77777777" w:rsidR="004338F1" w:rsidRPr="001C1910" w:rsidRDefault="004338F1" w:rsidP="004338F1">
            <w:pPr>
              <w:pStyle w:val="NoSpacing"/>
              <w:rPr>
                <w:sz w:val="20"/>
                <w:szCs w:val="20"/>
              </w:rPr>
            </w:pPr>
            <w:r w:rsidRPr="001C1910">
              <w:rPr>
                <w:sz w:val="20"/>
                <w:szCs w:val="20"/>
              </w:rPr>
              <w:t>% EPT</w:t>
            </w:r>
          </w:p>
        </w:tc>
        <w:tc>
          <w:tcPr>
            <w:tcW w:w="691" w:type="pct"/>
            <w:shd w:val="clear" w:color="auto" w:fill="auto"/>
            <w:vAlign w:val="center"/>
          </w:tcPr>
          <w:p w14:paraId="340E72E4" w14:textId="77777777" w:rsidR="004338F1" w:rsidRPr="001C1910" w:rsidRDefault="00AA5262" w:rsidP="004338F1">
            <w:pPr>
              <w:pStyle w:val="NoSpacing"/>
              <w:jc w:val="center"/>
              <w:rPr>
                <w:rFonts w:cstheme="minorHAnsi"/>
                <w:sz w:val="20"/>
                <w:szCs w:val="20"/>
              </w:rPr>
            </w:pPr>
            <w:r w:rsidRPr="001C1910">
              <w:rPr>
                <w:sz w:val="20"/>
                <w:szCs w:val="20"/>
              </w:rPr>
              <w:t>1%</w:t>
            </w:r>
          </w:p>
        </w:tc>
        <w:tc>
          <w:tcPr>
            <w:tcW w:w="783" w:type="pct"/>
            <w:shd w:val="clear" w:color="auto" w:fill="auto"/>
            <w:vAlign w:val="center"/>
          </w:tcPr>
          <w:p w14:paraId="295A7723"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09" w:type="pct"/>
            <w:shd w:val="clear" w:color="auto" w:fill="auto"/>
            <w:vAlign w:val="center"/>
          </w:tcPr>
          <w:p w14:paraId="0E99392F"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399A27E5" w14:textId="77777777" w:rsidTr="002C4942">
        <w:tc>
          <w:tcPr>
            <w:tcW w:w="808" w:type="pct"/>
            <w:vMerge/>
          </w:tcPr>
          <w:p w14:paraId="7B0763D9" w14:textId="77777777" w:rsidR="004338F1" w:rsidRPr="001C1910" w:rsidRDefault="004338F1" w:rsidP="004338F1">
            <w:pPr>
              <w:pStyle w:val="NoSpacing"/>
              <w:rPr>
                <w:sz w:val="20"/>
                <w:szCs w:val="20"/>
                <w:highlight w:val="yellow"/>
              </w:rPr>
            </w:pPr>
          </w:p>
        </w:tc>
        <w:tc>
          <w:tcPr>
            <w:tcW w:w="654" w:type="pct"/>
            <w:vMerge/>
            <w:vAlign w:val="center"/>
          </w:tcPr>
          <w:p w14:paraId="658E85FF" w14:textId="77777777" w:rsidR="004338F1" w:rsidRPr="001C1910" w:rsidRDefault="004338F1" w:rsidP="004338F1">
            <w:pPr>
              <w:pStyle w:val="NoSpacing"/>
              <w:rPr>
                <w:sz w:val="20"/>
                <w:szCs w:val="20"/>
                <w:highlight w:val="yellow"/>
              </w:rPr>
            </w:pPr>
          </w:p>
        </w:tc>
        <w:tc>
          <w:tcPr>
            <w:tcW w:w="1355" w:type="pct"/>
            <w:shd w:val="clear" w:color="auto" w:fill="auto"/>
          </w:tcPr>
          <w:p w14:paraId="27B785BE" w14:textId="77777777" w:rsidR="004338F1" w:rsidRPr="001C1910" w:rsidRDefault="004338F1" w:rsidP="004338F1">
            <w:pPr>
              <w:pStyle w:val="NoSpacing"/>
              <w:rPr>
                <w:sz w:val="20"/>
                <w:szCs w:val="20"/>
              </w:rPr>
            </w:pPr>
            <w:r w:rsidRPr="001C1910">
              <w:rPr>
                <w:sz w:val="20"/>
                <w:szCs w:val="20"/>
              </w:rPr>
              <w:t>Family Biotic Index</w:t>
            </w:r>
          </w:p>
        </w:tc>
        <w:tc>
          <w:tcPr>
            <w:tcW w:w="691" w:type="pct"/>
            <w:shd w:val="clear" w:color="auto" w:fill="auto"/>
            <w:vAlign w:val="center"/>
          </w:tcPr>
          <w:p w14:paraId="46929866" w14:textId="77777777" w:rsidR="004338F1" w:rsidRPr="001C1910" w:rsidRDefault="00DD1099" w:rsidP="004338F1">
            <w:pPr>
              <w:pStyle w:val="NoSpacing"/>
              <w:jc w:val="center"/>
              <w:rPr>
                <w:rFonts w:cstheme="minorHAnsi"/>
                <w:sz w:val="20"/>
                <w:szCs w:val="20"/>
              </w:rPr>
            </w:pPr>
            <w:r w:rsidRPr="001C1910">
              <w:rPr>
                <w:sz w:val="20"/>
                <w:szCs w:val="20"/>
              </w:rPr>
              <w:t>6</w:t>
            </w:r>
          </w:p>
        </w:tc>
        <w:tc>
          <w:tcPr>
            <w:tcW w:w="783" w:type="pct"/>
            <w:shd w:val="clear" w:color="auto" w:fill="auto"/>
            <w:vAlign w:val="center"/>
          </w:tcPr>
          <w:p w14:paraId="00ED5ABF"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09" w:type="pct"/>
            <w:shd w:val="clear" w:color="auto" w:fill="auto"/>
            <w:vAlign w:val="center"/>
          </w:tcPr>
          <w:p w14:paraId="2CBF1520"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050BA42C" w14:textId="77777777" w:rsidTr="002C4942">
        <w:tc>
          <w:tcPr>
            <w:tcW w:w="808" w:type="pct"/>
            <w:vMerge/>
          </w:tcPr>
          <w:p w14:paraId="69F9552B" w14:textId="77777777" w:rsidR="004338F1" w:rsidRPr="001C1910" w:rsidRDefault="004338F1" w:rsidP="004338F1">
            <w:pPr>
              <w:pStyle w:val="NoSpacing"/>
              <w:rPr>
                <w:sz w:val="20"/>
                <w:szCs w:val="20"/>
                <w:highlight w:val="yellow"/>
              </w:rPr>
            </w:pPr>
          </w:p>
        </w:tc>
        <w:tc>
          <w:tcPr>
            <w:tcW w:w="654" w:type="pct"/>
            <w:vMerge/>
            <w:vAlign w:val="center"/>
          </w:tcPr>
          <w:p w14:paraId="1D453408" w14:textId="77777777" w:rsidR="004338F1" w:rsidRPr="001C1910" w:rsidRDefault="004338F1" w:rsidP="004338F1">
            <w:pPr>
              <w:pStyle w:val="NoSpacing"/>
              <w:rPr>
                <w:sz w:val="20"/>
                <w:szCs w:val="20"/>
                <w:highlight w:val="yellow"/>
              </w:rPr>
            </w:pPr>
          </w:p>
        </w:tc>
        <w:tc>
          <w:tcPr>
            <w:tcW w:w="1355" w:type="pct"/>
            <w:shd w:val="clear" w:color="auto" w:fill="auto"/>
          </w:tcPr>
          <w:p w14:paraId="02E9CF7B" w14:textId="77777777" w:rsidR="004338F1" w:rsidRPr="001C1910" w:rsidRDefault="004338F1" w:rsidP="004338F1">
            <w:pPr>
              <w:pStyle w:val="NoSpacing"/>
              <w:rPr>
                <w:sz w:val="20"/>
                <w:szCs w:val="20"/>
              </w:rPr>
            </w:pPr>
            <w:r w:rsidRPr="001C1910">
              <w:rPr>
                <w:sz w:val="20"/>
                <w:szCs w:val="20"/>
              </w:rPr>
              <w:t>% Dominant Family</w:t>
            </w:r>
          </w:p>
        </w:tc>
        <w:tc>
          <w:tcPr>
            <w:tcW w:w="691" w:type="pct"/>
            <w:shd w:val="clear" w:color="auto" w:fill="auto"/>
            <w:vAlign w:val="center"/>
          </w:tcPr>
          <w:p w14:paraId="5EC95A7A" w14:textId="77777777" w:rsidR="004338F1" w:rsidRPr="001C1910" w:rsidRDefault="00DD1099" w:rsidP="004338F1">
            <w:pPr>
              <w:pStyle w:val="NoSpacing"/>
              <w:jc w:val="center"/>
              <w:rPr>
                <w:rFonts w:cstheme="minorHAnsi"/>
                <w:sz w:val="20"/>
                <w:szCs w:val="20"/>
              </w:rPr>
            </w:pPr>
            <w:r w:rsidRPr="001C1910">
              <w:rPr>
                <w:sz w:val="20"/>
                <w:szCs w:val="20"/>
              </w:rPr>
              <w:t>99%</w:t>
            </w:r>
          </w:p>
        </w:tc>
        <w:tc>
          <w:tcPr>
            <w:tcW w:w="783" w:type="pct"/>
            <w:shd w:val="clear" w:color="auto" w:fill="auto"/>
            <w:vAlign w:val="center"/>
          </w:tcPr>
          <w:p w14:paraId="6DA0EE62"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09" w:type="pct"/>
            <w:shd w:val="clear" w:color="auto" w:fill="auto"/>
            <w:vAlign w:val="center"/>
          </w:tcPr>
          <w:p w14:paraId="51E6244E"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1A1A13F3" w14:textId="77777777" w:rsidTr="002C4942">
        <w:tc>
          <w:tcPr>
            <w:tcW w:w="808" w:type="pct"/>
            <w:vMerge/>
          </w:tcPr>
          <w:p w14:paraId="2AA5EBAD" w14:textId="77777777" w:rsidR="004338F1" w:rsidRPr="001C1910" w:rsidRDefault="004338F1" w:rsidP="004338F1">
            <w:pPr>
              <w:pStyle w:val="NoSpacing"/>
              <w:rPr>
                <w:sz w:val="20"/>
                <w:szCs w:val="20"/>
                <w:highlight w:val="yellow"/>
              </w:rPr>
            </w:pPr>
          </w:p>
        </w:tc>
        <w:tc>
          <w:tcPr>
            <w:tcW w:w="654" w:type="pct"/>
            <w:vMerge/>
            <w:vAlign w:val="center"/>
          </w:tcPr>
          <w:p w14:paraId="3A4F0E76" w14:textId="77777777" w:rsidR="004338F1" w:rsidRPr="001C1910" w:rsidRDefault="004338F1" w:rsidP="004338F1">
            <w:pPr>
              <w:pStyle w:val="NoSpacing"/>
              <w:rPr>
                <w:sz w:val="20"/>
                <w:szCs w:val="20"/>
                <w:highlight w:val="yellow"/>
              </w:rPr>
            </w:pPr>
          </w:p>
        </w:tc>
        <w:tc>
          <w:tcPr>
            <w:tcW w:w="1355" w:type="pct"/>
            <w:shd w:val="clear" w:color="auto" w:fill="auto"/>
          </w:tcPr>
          <w:p w14:paraId="05EA8AB4" w14:textId="77777777" w:rsidR="004338F1" w:rsidRPr="001C1910" w:rsidRDefault="004338F1" w:rsidP="004338F1">
            <w:pPr>
              <w:pStyle w:val="NoSpacing"/>
              <w:rPr>
                <w:sz w:val="20"/>
                <w:szCs w:val="20"/>
              </w:rPr>
            </w:pPr>
            <w:r w:rsidRPr="001C1910">
              <w:rPr>
                <w:sz w:val="20"/>
                <w:szCs w:val="20"/>
              </w:rPr>
              <w:t>% Dipteran &amp; Non-insects</w:t>
            </w:r>
          </w:p>
        </w:tc>
        <w:tc>
          <w:tcPr>
            <w:tcW w:w="691" w:type="pct"/>
            <w:shd w:val="clear" w:color="auto" w:fill="auto"/>
            <w:vAlign w:val="center"/>
          </w:tcPr>
          <w:p w14:paraId="11D7D9F5" w14:textId="77777777" w:rsidR="004338F1" w:rsidRPr="001C1910" w:rsidRDefault="00DD1099" w:rsidP="004338F1">
            <w:pPr>
              <w:pStyle w:val="NoSpacing"/>
              <w:jc w:val="center"/>
              <w:rPr>
                <w:rFonts w:cstheme="minorHAnsi"/>
                <w:sz w:val="20"/>
                <w:szCs w:val="20"/>
              </w:rPr>
            </w:pPr>
            <w:r w:rsidRPr="001C1910">
              <w:rPr>
                <w:sz w:val="20"/>
                <w:szCs w:val="20"/>
              </w:rPr>
              <w:t>99%</w:t>
            </w:r>
          </w:p>
        </w:tc>
        <w:tc>
          <w:tcPr>
            <w:tcW w:w="783" w:type="pct"/>
            <w:shd w:val="clear" w:color="auto" w:fill="auto"/>
            <w:vAlign w:val="center"/>
          </w:tcPr>
          <w:p w14:paraId="20D1592F"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09" w:type="pct"/>
            <w:shd w:val="clear" w:color="auto" w:fill="auto"/>
            <w:vAlign w:val="center"/>
          </w:tcPr>
          <w:p w14:paraId="1A571700"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4445018A" w14:textId="77777777" w:rsidTr="002C4942">
        <w:tc>
          <w:tcPr>
            <w:tcW w:w="808" w:type="pct"/>
            <w:vMerge/>
          </w:tcPr>
          <w:p w14:paraId="757C068C" w14:textId="77777777" w:rsidR="004338F1" w:rsidRPr="001C1910" w:rsidRDefault="004338F1" w:rsidP="004338F1">
            <w:pPr>
              <w:pStyle w:val="NoSpacing"/>
              <w:rPr>
                <w:sz w:val="20"/>
                <w:szCs w:val="20"/>
                <w:highlight w:val="yellow"/>
              </w:rPr>
            </w:pPr>
          </w:p>
        </w:tc>
        <w:tc>
          <w:tcPr>
            <w:tcW w:w="654" w:type="pct"/>
            <w:vMerge/>
            <w:vAlign w:val="center"/>
          </w:tcPr>
          <w:p w14:paraId="32142EAF" w14:textId="77777777" w:rsidR="004338F1" w:rsidRPr="001C1910" w:rsidRDefault="004338F1" w:rsidP="004338F1">
            <w:pPr>
              <w:pStyle w:val="NoSpacing"/>
              <w:rPr>
                <w:sz w:val="20"/>
                <w:szCs w:val="20"/>
                <w:highlight w:val="yellow"/>
              </w:rPr>
            </w:pPr>
          </w:p>
        </w:tc>
        <w:tc>
          <w:tcPr>
            <w:tcW w:w="1355" w:type="pct"/>
            <w:shd w:val="clear" w:color="auto" w:fill="auto"/>
          </w:tcPr>
          <w:p w14:paraId="4B4FB2EF" w14:textId="77777777" w:rsidR="004338F1" w:rsidRPr="001C1910" w:rsidRDefault="004338F1" w:rsidP="004338F1">
            <w:pPr>
              <w:pStyle w:val="NoSpacing"/>
              <w:rPr>
                <w:sz w:val="20"/>
                <w:szCs w:val="20"/>
              </w:rPr>
            </w:pPr>
            <w:r w:rsidRPr="001C1910">
              <w:rPr>
                <w:sz w:val="20"/>
                <w:szCs w:val="20"/>
              </w:rPr>
              <w:t>% Collector Gatherers</w:t>
            </w:r>
          </w:p>
        </w:tc>
        <w:tc>
          <w:tcPr>
            <w:tcW w:w="691" w:type="pct"/>
            <w:shd w:val="clear" w:color="auto" w:fill="auto"/>
            <w:vAlign w:val="center"/>
          </w:tcPr>
          <w:p w14:paraId="4B905FFA" w14:textId="77777777" w:rsidR="004338F1" w:rsidRPr="001C1910" w:rsidRDefault="00DD1099" w:rsidP="004338F1">
            <w:pPr>
              <w:pStyle w:val="NoSpacing"/>
              <w:jc w:val="center"/>
              <w:rPr>
                <w:rFonts w:cstheme="minorHAnsi"/>
                <w:sz w:val="20"/>
                <w:szCs w:val="20"/>
              </w:rPr>
            </w:pPr>
            <w:r w:rsidRPr="001C1910">
              <w:rPr>
                <w:sz w:val="20"/>
                <w:szCs w:val="20"/>
              </w:rPr>
              <w:t>1%</w:t>
            </w:r>
          </w:p>
        </w:tc>
        <w:tc>
          <w:tcPr>
            <w:tcW w:w="783" w:type="pct"/>
            <w:shd w:val="clear" w:color="auto" w:fill="auto"/>
            <w:vAlign w:val="center"/>
          </w:tcPr>
          <w:p w14:paraId="7CBEDBE6"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09" w:type="pct"/>
            <w:shd w:val="clear" w:color="auto" w:fill="auto"/>
            <w:vAlign w:val="center"/>
          </w:tcPr>
          <w:p w14:paraId="4106FDD7"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4572A23B" w14:textId="77777777" w:rsidTr="002C4942">
        <w:tc>
          <w:tcPr>
            <w:tcW w:w="808" w:type="pct"/>
            <w:vMerge/>
          </w:tcPr>
          <w:p w14:paraId="2658DC35" w14:textId="77777777" w:rsidR="004338F1" w:rsidRPr="001C1910" w:rsidRDefault="004338F1" w:rsidP="004338F1">
            <w:pPr>
              <w:pStyle w:val="NoSpacing"/>
              <w:rPr>
                <w:sz w:val="20"/>
                <w:szCs w:val="20"/>
                <w:highlight w:val="yellow"/>
              </w:rPr>
            </w:pPr>
          </w:p>
        </w:tc>
        <w:tc>
          <w:tcPr>
            <w:tcW w:w="654" w:type="pct"/>
            <w:vMerge/>
            <w:vAlign w:val="center"/>
          </w:tcPr>
          <w:p w14:paraId="3A04A543" w14:textId="77777777" w:rsidR="004338F1" w:rsidRPr="001C1910" w:rsidRDefault="004338F1" w:rsidP="004338F1">
            <w:pPr>
              <w:pStyle w:val="NoSpacing"/>
              <w:rPr>
                <w:sz w:val="20"/>
                <w:szCs w:val="20"/>
                <w:highlight w:val="yellow"/>
              </w:rPr>
            </w:pPr>
          </w:p>
        </w:tc>
        <w:tc>
          <w:tcPr>
            <w:tcW w:w="1355" w:type="pct"/>
            <w:shd w:val="clear" w:color="auto" w:fill="C6D9F1" w:themeFill="text2" w:themeFillTint="33"/>
          </w:tcPr>
          <w:p w14:paraId="5F44C42B" w14:textId="77777777" w:rsidR="004338F1" w:rsidRPr="001C1910" w:rsidRDefault="004338F1" w:rsidP="004338F1">
            <w:pPr>
              <w:pStyle w:val="NoSpacing"/>
              <w:rPr>
                <w:b/>
                <w:sz w:val="20"/>
                <w:szCs w:val="20"/>
              </w:rPr>
            </w:pPr>
            <w:r w:rsidRPr="001C1910">
              <w:rPr>
                <w:b/>
                <w:sz w:val="20"/>
                <w:szCs w:val="20"/>
              </w:rPr>
              <w:t>Total Score</w:t>
            </w:r>
          </w:p>
        </w:tc>
        <w:tc>
          <w:tcPr>
            <w:tcW w:w="691" w:type="pct"/>
            <w:tcBorders>
              <w:bottom w:val="single" w:sz="4" w:space="0" w:color="auto"/>
            </w:tcBorders>
            <w:shd w:val="clear" w:color="auto" w:fill="C6D9F1" w:themeFill="text2" w:themeFillTint="33"/>
            <w:vAlign w:val="center"/>
          </w:tcPr>
          <w:p w14:paraId="6C2694BD" w14:textId="77777777" w:rsidR="004338F1" w:rsidRPr="001C1910" w:rsidRDefault="00DD1099" w:rsidP="004338F1">
            <w:pPr>
              <w:pStyle w:val="NoSpacing"/>
              <w:jc w:val="center"/>
              <w:rPr>
                <w:rFonts w:cstheme="minorHAnsi"/>
                <w:b/>
                <w:sz w:val="20"/>
                <w:szCs w:val="20"/>
              </w:rPr>
            </w:pPr>
            <w:r w:rsidRPr="001C1910">
              <w:rPr>
                <w:b/>
                <w:sz w:val="20"/>
                <w:szCs w:val="20"/>
              </w:rPr>
              <w:t>9</w:t>
            </w:r>
          </w:p>
        </w:tc>
        <w:tc>
          <w:tcPr>
            <w:tcW w:w="783" w:type="pct"/>
            <w:tcBorders>
              <w:bottom w:val="single" w:sz="4" w:space="0" w:color="auto"/>
            </w:tcBorders>
            <w:shd w:val="clear" w:color="auto" w:fill="C6D9F1" w:themeFill="text2" w:themeFillTint="33"/>
            <w:vAlign w:val="center"/>
          </w:tcPr>
          <w:p w14:paraId="1F24FED0" w14:textId="77777777" w:rsidR="004338F1" w:rsidRPr="001C1910" w:rsidRDefault="008C7097" w:rsidP="004338F1">
            <w:pPr>
              <w:pStyle w:val="NoSpacing"/>
              <w:jc w:val="center"/>
              <w:rPr>
                <w:b/>
                <w:sz w:val="20"/>
                <w:szCs w:val="20"/>
                <w:highlight w:val="yellow"/>
              </w:rPr>
            </w:pPr>
            <w:r w:rsidRPr="001C1910">
              <w:rPr>
                <w:b/>
                <w:sz w:val="20"/>
                <w:szCs w:val="20"/>
              </w:rPr>
              <w:t>No Data</w:t>
            </w:r>
          </w:p>
        </w:tc>
        <w:tc>
          <w:tcPr>
            <w:tcW w:w="709" w:type="pct"/>
            <w:tcBorders>
              <w:bottom w:val="single" w:sz="4" w:space="0" w:color="auto"/>
            </w:tcBorders>
            <w:shd w:val="clear" w:color="auto" w:fill="C6D9F1" w:themeFill="text2" w:themeFillTint="33"/>
            <w:vAlign w:val="center"/>
          </w:tcPr>
          <w:p w14:paraId="6950379E" w14:textId="77777777" w:rsidR="004338F1" w:rsidRPr="001C1910" w:rsidRDefault="008C7097" w:rsidP="004338F1">
            <w:pPr>
              <w:pStyle w:val="NoSpacing"/>
              <w:jc w:val="center"/>
              <w:rPr>
                <w:b/>
                <w:sz w:val="20"/>
                <w:szCs w:val="20"/>
                <w:highlight w:val="yellow"/>
              </w:rPr>
            </w:pPr>
            <w:r w:rsidRPr="001C1910">
              <w:rPr>
                <w:b/>
                <w:sz w:val="20"/>
                <w:szCs w:val="20"/>
              </w:rPr>
              <w:t>No Data</w:t>
            </w:r>
          </w:p>
        </w:tc>
      </w:tr>
      <w:tr w:rsidR="002C4942" w:rsidRPr="001C1910" w14:paraId="01C4245E" w14:textId="77777777" w:rsidTr="002C4942">
        <w:tc>
          <w:tcPr>
            <w:tcW w:w="808" w:type="pct"/>
            <w:vMerge/>
          </w:tcPr>
          <w:p w14:paraId="19962899" w14:textId="77777777" w:rsidR="002C4942" w:rsidRPr="001C1910" w:rsidRDefault="002C4942" w:rsidP="002C4942">
            <w:pPr>
              <w:pStyle w:val="NoSpacing"/>
              <w:rPr>
                <w:sz w:val="20"/>
                <w:szCs w:val="20"/>
              </w:rPr>
            </w:pPr>
          </w:p>
        </w:tc>
        <w:tc>
          <w:tcPr>
            <w:tcW w:w="654" w:type="pct"/>
            <w:vMerge w:val="restart"/>
            <w:vAlign w:val="center"/>
          </w:tcPr>
          <w:p w14:paraId="7E026EF9" w14:textId="04372E9D" w:rsidR="002C4942" w:rsidRPr="001C1910" w:rsidRDefault="002C4942" w:rsidP="002C4942">
            <w:pPr>
              <w:pStyle w:val="NoSpacing"/>
              <w:rPr>
                <w:sz w:val="20"/>
                <w:szCs w:val="20"/>
              </w:rPr>
            </w:pPr>
            <w:r>
              <w:rPr>
                <w:sz w:val="20"/>
                <w:szCs w:val="20"/>
              </w:rPr>
              <w:t>EAN</w:t>
            </w:r>
            <w:r w:rsidRPr="001C1910">
              <w:rPr>
                <w:sz w:val="20"/>
                <w:szCs w:val="20"/>
              </w:rPr>
              <w:t>1</w:t>
            </w:r>
          </w:p>
          <w:p w14:paraId="3E6849CF" w14:textId="37201866" w:rsidR="002C4942" w:rsidRPr="001C1910" w:rsidRDefault="002C4942" w:rsidP="002C4942">
            <w:pPr>
              <w:pStyle w:val="NoSpacing"/>
              <w:rPr>
                <w:sz w:val="20"/>
                <w:szCs w:val="20"/>
              </w:rPr>
            </w:pPr>
            <w:r w:rsidRPr="001C1910">
              <w:rPr>
                <w:sz w:val="20"/>
                <w:szCs w:val="20"/>
              </w:rPr>
              <w:t>(20</w:t>
            </w:r>
            <w:r>
              <w:rPr>
                <w:sz w:val="20"/>
                <w:szCs w:val="20"/>
              </w:rPr>
              <w:t>12-2013</w:t>
            </w:r>
            <w:r w:rsidRPr="001C1910">
              <w:rPr>
                <w:sz w:val="20"/>
                <w:szCs w:val="20"/>
              </w:rPr>
              <w:t>)</w:t>
            </w:r>
          </w:p>
          <w:p w14:paraId="41E44DB6" w14:textId="032A9732" w:rsidR="002C4942" w:rsidRPr="001C1910" w:rsidRDefault="002C4942" w:rsidP="002C4942">
            <w:pPr>
              <w:pStyle w:val="NoSpacing"/>
              <w:rPr>
                <w:sz w:val="20"/>
                <w:szCs w:val="20"/>
              </w:rPr>
            </w:pPr>
            <w:r>
              <w:rPr>
                <w:sz w:val="20"/>
                <w:szCs w:val="20"/>
              </w:rPr>
              <w:t>Chironomidae</w:t>
            </w:r>
          </w:p>
          <w:p w14:paraId="6E860BD7" w14:textId="0739C66E" w:rsidR="002C4942" w:rsidRPr="001C1910" w:rsidRDefault="002C4942" w:rsidP="002C4942">
            <w:pPr>
              <w:pStyle w:val="NoSpacing"/>
              <w:rPr>
                <w:sz w:val="20"/>
                <w:szCs w:val="20"/>
              </w:rPr>
            </w:pPr>
            <w:r w:rsidRPr="001C1910">
              <w:rPr>
                <w:sz w:val="20"/>
                <w:szCs w:val="20"/>
              </w:rPr>
              <w:t xml:space="preserve">n = </w:t>
            </w:r>
            <w:r>
              <w:rPr>
                <w:sz w:val="20"/>
                <w:szCs w:val="20"/>
              </w:rPr>
              <w:t>2</w:t>
            </w:r>
            <w:r w:rsidRPr="001C1910">
              <w:rPr>
                <w:sz w:val="20"/>
                <w:szCs w:val="20"/>
              </w:rPr>
              <w:t xml:space="preserve"> years</w:t>
            </w:r>
          </w:p>
          <w:p w14:paraId="2781374F" w14:textId="77777777" w:rsidR="002C4942" w:rsidRPr="001C1910" w:rsidRDefault="002C4942" w:rsidP="002C4942">
            <w:pPr>
              <w:pStyle w:val="NoSpacing"/>
              <w:rPr>
                <w:sz w:val="20"/>
                <w:szCs w:val="20"/>
              </w:rPr>
            </w:pPr>
          </w:p>
          <w:p w14:paraId="30A02C95" w14:textId="2333A373" w:rsidR="002C4942" w:rsidRPr="001C1910" w:rsidRDefault="002C4942" w:rsidP="002C4942">
            <w:pPr>
              <w:pStyle w:val="NoSpacing"/>
              <w:rPr>
                <w:sz w:val="20"/>
                <w:szCs w:val="20"/>
              </w:rPr>
            </w:pPr>
            <w:r w:rsidRPr="001C1910">
              <w:rPr>
                <w:sz w:val="20"/>
                <w:szCs w:val="20"/>
              </w:rPr>
              <w:t>Great Plains Ecoregion</w:t>
            </w:r>
          </w:p>
        </w:tc>
        <w:tc>
          <w:tcPr>
            <w:tcW w:w="1355" w:type="pct"/>
            <w:shd w:val="clear" w:color="auto" w:fill="auto"/>
          </w:tcPr>
          <w:p w14:paraId="0BDB100C" w14:textId="0F122CC6" w:rsidR="002C4942" w:rsidRPr="001C1910" w:rsidRDefault="002C4942" w:rsidP="002C4942">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6E034D83" w14:textId="6E0B3503" w:rsidR="002C4942" w:rsidRPr="001C1910" w:rsidRDefault="002C4942" w:rsidP="002C4942">
            <w:pPr>
              <w:pStyle w:val="NoSpacing"/>
              <w:jc w:val="center"/>
              <w:rPr>
                <w:rFonts w:ascii="Calibri" w:hAnsi="Calibri"/>
              </w:rPr>
            </w:pPr>
            <w:r>
              <w:rPr>
                <w:rFonts w:ascii="Calibri" w:hAnsi="Calibri"/>
              </w:rPr>
              <w:t>15 / 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FC17A6D" w14:textId="56928AFD"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C82675D" w14:textId="5210C45D"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547730E7" w14:textId="77777777" w:rsidTr="002C4942">
        <w:tc>
          <w:tcPr>
            <w:tcW w:w="808" w:type="pct"/>
            <w:vMerge/>
          </w:tcPr>
          <w:p w14:paraId="5CB3EBDC" w14:textId="77777777" w:rsidR="002C4942" w:rsidRPr="001C1910" w:rsidRDefault="002C4942" w:rsidP="002C4942">
            <w:pPr>
              <w:pStyle w:val="NoSpacing"/>
              <w:rPr>
                <w:sz w:val="20"/>
                <w:szCs w:val="20"/>
              </w:rPr>
            </w:pPr>
          </w:p>
        </w:tc>
        <w:tc>
          <w:tcPr>
            <w:tcW w:w="654" w:type="pct"/>
            <w:vMerge/>
            <w:vAlign w:val="center"/>
          </w:tcPr>
          <w:p w14:paraId="7D6C3C39" w14:textId="77777777" w:rsidR="002C4942" w:rsidRPr="001C1910" w:rsidRDefault="002C4942" w:rsidP="002C4942">
            <w:pPr>
              <w:pStyle w:val="NoSpacing"/>
              <w:rPr>
                <w:sz w:val="20"/>
                <w:szCs w:val="20"/>
              </w:rPr>
            </w:pPr>
          </w:p>
        </w:tc>
        <w:tc>
          <w:tcPr>
            <w:tcW w:w="1355" w:type="pct"/>
            <w:shd w:val="clear" w:color="auto" w:fill="auto"/>
          </w:tcPr>
          <w:p w14:paraId="3C4F5DBA" w14:textId="7CD2E1DD" w:rsidR="002C4942" w:rsidRPr="001C1910" w:rsidRDefault="002C4942" w:rsidP="002C4942">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BCB8EB2" w14:textId="239BEE35" w:rsidR="002C4942" w:rsidRPr="001C1910" w:rsidRDefault="002C4942" w:rsidP="002C4942">
            <w:pPr>
              <w:pStyle w:val="NoSpacing"/>
              <w:jc w:val="center"/>
              <w:rPr>
                <w:rFonts w:ascii="Calibri" w:hAnsi="Calibri"/>
              </w:rPr>
            </w:pPr>
            <w:r>
              <w:rPr>
                <w:rFonts w:ascii="Calibri" w:hAnsi="Calibri"/>
              </w:rPr>
              <w:t>4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B2E329B" w14:textId="62B8D1DD"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16584C63" w14:textId="7B769F11"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47670685" w14:textId="77777777" w:rsidTr="002C4942">
        <w:tc>
          <w:tcPr>
            <w:tcW w:w="808" w:type="pct"/>
            <w:vMerge/>
          </w:tcPr>
          <w:p w14:paraId="7B9BFDEF" w14:textId="77777777" w:rsidR="002C4942" w:rsidRPr="001C1910" w:rsidRDefault="002C4942" w:rsidP="002C4942">
            <w:pPr>
              <w:pStyle w:val="NoSpacing"/>
              <w:rPr>
                <w:sz w:val="20"/>
                <w:szCs w:val="20"/>
              </w:rPr>
            </w:pPr>
          </w:p>
        </w:tc>
        <w:tc>
          <w:tcPr>
            <w:tcW w:w="654" w:type="pct"/>
            <w:vMerge/>
            <w:vAlign w:val="center"/>
          </w:tcPr>
          <w:p w14:paraId="2A69A8DF" w14:textId="77777777" w:rsidR="002C4942" w:rsidRPr="001C1910" w:rsidRDefault="002C4942" w:rsidP="002C4942">
            <w:pPr>
              <w:pStyle w:val="NoSpacing"/>
              <w:rPr>
                <w:sz w:val="20"/>
                <w:szCs w:val="20"/>
              </w:rPr>
            </w:pPr>
          </w:p>
        </w:tc>
        <w:tc>
          <w:tcPr>
            <w:tcW w:w="1355" w:type="pct"/>
            <w:shd w:val="clear" w:color="auto" w:fill="auto"/>
          </w:tcPr>
          <w:p w14:paraId="32802DFB" w14:textId="6A57C025" w:rsidR="002C4942" w:rsidRPr="001C1910" w:rsidRDefault="002C4942" w:rsidP="002C4942">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7A70CE25" w14:textId="614D2A12" w:rsidR="002C4942" w:rsidRPr="001C1910" w:rsidRDefault="002C4942" w:rsidP="002C4942">
            <w:pPr>
              <w:pStyle w:val="NoSpacing"/>
              <w:jc w:val="center"/>
              <w:rPr>
                <w:rFonts w:ascii="Calibri" w:hAnsi="Calibri"/>
              </w:rPr>
            </w:pPr>
            <w:r>
              <w:rPr>
                <w:rFonts w:ascii="Calibri" w:hAnsi="Calibri"/>
              </w:rPr>
              <w:t>1</w:t>
            </w:r>
            <w:r w:rsidRPr="001C1910">
              <w:rPr>
                <w:rFonts w:ascii="Calibri" w:hAnsi="Calibri"/>
              </w:rPr>
              <w:t>%</w:t>
            </w:r>
            <w:r>
              <w:rPr>
                <w:rFonts w:ascii="Calibri" w:hAnsi="Calibri"/>
              </w:rPr>
              <w:t xml:space="preserve">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4A16B15" w14:textId="343F944E"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F95F864" w14:textId="7630ADFA"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3F93D425" w14:textId="77777777" w:rsidTr="002C4942">
        <w:tc>
          <w:tcPr>
            <w:tcW w:w="808" w:type="pct"/>
            <w:vMerge/>
          </w:tcPr>
          <w:p w14:paraId="5671EF43" w14:textId="77777777" w:rsidR="002C4942" w:rsidRPr="001C1910" w:rsidRDefault="002C4942" w:rsidP="002C4942">
            <w:pPr>
              <w:pStyle w:val="NoSpacing"/>
              <w:rPr>
                <w:sz w:val="20"/>
                <w:szCs w:val="20"/>
              </w:rPr>
            </w:pPr>
          </w:p>
        </w:tc>
        <w:tc>
          <w:tcPr>
            <w:tcW w:w="654" w:type="pct"/>
            <w:vMerge/>
            <w:vAlign w:val="center"/>
          </w:tcPr>
          <w:p w14:paraId="6BF4BA19" w14:textId="77777777" w:rsidR="002C4942" w:rsidRPr="001C1910" w:rsidRDefault="002C4942" w:rsidP="002C4942">
            <w:pPr>
              <w:pStyle w:val="NoSpacing"/>
              <w:rPr>
                <w:sz w:val="20"/>
                <w:szCs w:val="20"/>
              </w:rPr>
            </w:pPr>
          </w:p>
        </w:tc>
        <w:tc>
          <w:tcPr>
            <w:tcW w:w="1355" w:type="pct"/>
            <w:shd w:val="clear" w:color="auto" w:fill="auto"/>
          </w:tcPr>
          <w:p w14:paraId="26944C57" w14:textId="582A1E9D" w:rsidR="002C4942" w:rsidRPr="001C1910" w:rsidRDefault="002C4942" w:rsidP="002C4942">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224177CE" w14:textId="19F795C9" w:rsidR="002C4942" w:rsidRPr="001C1910" w:rsidRDefault="002C4942" w:rsidP="002C4942">
            <w:pPr>
              <w:pStyle w:val="NoSpacing"/>
              <w:jc w:val="center"/>
              <w:rPr>
                <w:rFonts w:ascii="Calibri" w:hAnsi="Calibri"/>
              </w:rPr>
            </w:pPr>
            <w:r w:rsidRPr="001C1910">
              <w:rPr>
                <w:rFonts w:ascii="Calibri" w:hAnsi="Calibri"/>
              </w:rPr>
              <w:t>5.</w:t>
            </w:r>
            <w:r>
              <w:rPr>
                <w:rFonts w:ascii="Calibri" w:hAnsi="Calibri"/>
              </w:rPr>
              <w:t>5 / 6.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49DD747" w14:textId="4A091BD3"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6589688" w14:textId="13299E94"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16E0B026" w14:textId="77777777" w:rsidTr="002C4942">
        <w:tc>
          <w:tcPr>
            <w:tcW w:w="808" w:type="pct"/>
            <w:vMerge/>
          </w:tcPr>
          <w:p w14:paraId="253E6948" w14:textId="77777777" w:rsidR="002C4942" w:rsidRPr="001C1910" w:rsidRDefault="002C4942" w:rsidP="002C4942">
            <w:pPr>
              <w:pStyle w:val="NoSpacing"/>
              <w:rPr>
                <w:sz w:val="20"/>
                <w:szCs w:val="20"/>
              </w:rPr>
            </w:pPr>
          </w:p>
        </w:tc>
        <w:tc>
          <w:tcPr>
            <w:tcW w:w="654" w:type="pct"/>
            <w:vMerge/>
            <w:vAlign w:val="center"/>
          </w:tcPr>
          <w:p w14:paraId="6659C0D3" w14:textId="77777777" w:rsidR="002C4942" w:rsidRPr="001C1910" w:rsidRDefault="002C4942" w:rsidP="002C4942">
            <w:pPr>
              <w:pStyle w:val="NoSpacing"/>
              <w:rPr>
                <w:sz w:val="20"/>
                <w:szCs w:val="20"/>
              </w:rPr>
            </w:pPr>
          </w:p>
        </w:tc>
        <w:tc>
          <w:tcPr>
            <w:tcW w:w="1355" w:type="pct"/>
            <w:shd w:val="clear" w:color="auto" w:fill="auto"/>
          </w:tcPr>
          <w:p w14:paraId="1C475E68" w14:textId="38A5A3B6" w:rsidR="002C4942" w:rsidRPr="001C1910" w:rsidRDefault="002C4942" w:rsidP="002C4942">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78FD8A01" w14:textId="4D517C31" w:rsidR="002C4942" w:rsidRPr="001C1910" w:rsidRDefault="002C4942" w:rsidP="002C4942">
            <w:pPr>
              <w:pStyle w:val="NoSpacing"/>
              <w:jc w:val="center"/>
              <w:rPr>
                <w:rFonts w:ascii="Calibri" w:hAnsi="Calibri"/>
              </w:rPr>
            </w:pPr>
            <w:r>
              <w:rPr>
                <w:rFonts w:ascii="Calibri" w:hAnsi="Calibri"/>
              </w:rPr>
              <w:t>48</w:t>
            </w:r>
            <w:r w:rsidRPr="001C1910">
              <w:rPr>
                <w:rFonts w:ascii="Calibri" w:hAnsi="Calibri"/>
              </w:rPr>
              <w:t>%</w:t>
            </w:r>
            <w:r>
              <w:rPr>
                <w:rFonts w:ascii="Calibri" w:hAnsi="Calibri"/>
              </w:rPr>
              <w:t xml:space="preserve"> / 7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1A43A7B" w14:textId="4C07C0DC"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4644CBD" w14:textId="11373FD2"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9E66BD4" w14:textId="77777777" w:rsidTr="002C4942">
        <w:tc>
          <w:tcPr>
            <w:tcW w:w="808" w:type="pct"/>
            <w:vMerge/>
          </w:tcPr>
          <w:p w14:paraId="44D27234" w14:textId="77777777" w:rsidR="002C4942" w:rsidRPr="001C1910" w:rsidRDefault="002C4942" w:rsidP="002C4942">
            <w:pPr>
              <w:pStyle w:val="NoSpacing"/>
              <w:rPr>
                <w:sz w:val="20"/>
                <w:szCs w:val="20"/>
              </w:rPr>
            </w:pPr>
          </w:p>
        </w:tc>
        <w:tc>
          <w:tcPr>
            <w:tcW w:w="654" w:type="pct"/>
            <w:vMerge/>
            <w:vAlign w:val="center"/>
          </w:tcPr>
          <w:p w14:paraId="58740AE8" w14:textId="77777777" w:rsidR="002C4942" w:rsidRPr="001C1910" w:rsidRDefault="002C4942" w:rsidP="002C4942">
            <w:pPr>
              <w:pStyle w:val="NoSpacing"/>
              <w:rPr>
                <w:sz w:val="20"/>
                <w:szCs w:val="20"/>
              </w:rPr>
            </w:pPr>
          </w:p>
        </w:tc>
        <w:tc>
          <w:tcPr>
            <w:tcW w:w="1355" w:type="pct"/>
            <w:shd w:val="clear" w:color="auto" w:fill="auto"/>
          </w:tcPr>
          <w:p w14:paraId="76D35433" w14:textId="3AD81E67" w:rsidR="002C4942" w:rsidRPr="001C1910" w:rsidRDefault="002C4942" w:rsidP="002C4942">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24521447" w14:textId="02324D93" w:rsidR="002C4942" w:rsidRPr="001C1910" w:rsidRDefault="002C4942" w:rsidP="002C4942">
            <w:pPr>
              <w:pStyle w:val="NoSpacing"/>
              <w:jc w:val="center"/>
              <w:rPr>
                <w:rFonts w:ascii="Calibri" w:hAnsi="Calibri"/>
              </w:rPr>
            </w:pPr>
            <w:r>
              <w:rPr>
                <w:rFonts w:ascii="Calibri" w:hAnsi="Calibri"/>
              </w:rPr>
              <w:t>91% / 9</w:t>
            </w:r>
            <w:r w:rsidRPr="001C1910">
              <w:rPr>
                <w:rFonts w:ascii="Calibri" w:hAnsi="Calibri"/>
              </w:rPr>
              <w:t>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7BE0A30F" w14:textId="5ACB40B9"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3DC6A49" w14:textId="182B113F"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263428AF" w14:textId="77777777" w:rsidTr="002C4942">
        <w:tc>
          <w:tcPr>
            <w:tcW w:w="808" w:type="pct"/>
            <w:vMerge/>
          </w:tcPr>
          <w:p w14:paraId="47C380DA" w14:textId="77777777" w:rsidR="002C4942" w:rsidRPr="001C1910" w:rsidRDefault="002C4942" w:rsidP="002C4942">
            <w:pPr>
              <w:pStyle w:val="NoSpacing"/>
              <w:rPr>
                <w:sz w:val="20"/>
                <w:szCs w:val="20"/>
              </w:rPr>
            </w:pPr>
          </w:p>
        </w:tc>
        <w:tc>
          <w:tcPr>
            <w:tcW w:w="654" w:type="pct"/>
            <w:vMerge/>
            <w:vAlign w:val="center"/>
          </w:tcPr>
          <w:p w14:paraId="3233070F" w14:textId="77777777" w:rsidR="002C4942" w:rsidRPr="001C1910" w:rsidRDefault="002C4942" w:rsidP="002C4942">
            <w:pPr>
              <w:pStyle w:val="NoSpacing"/>
              <w:rPr>
                <w:sz w:val="20"/>
                <w:szCs w:val="20"/>
              </w:rPr>
            </w:pPr>
          </w:p>
        </w:tc>
        <w:tc>
          <w:tcPr>
            <w:tcW w:w="1355" w:type="pct"/>
            <w:shd w:val="clear" w:color="auto" w:fill="auto"/>
          </w:tcPr>
          <w:p w14:paraId="6AA29873" w14:textId="238E1ECE" w:rsidR="002C4942" w:rsidRPr="001C1910" w:rsidRDefault="002C4942" w:rsidP="002C4942">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7ABF50FC" w14:textId="7EF8B217" w:rsidR="002C4942" w:rsidRPr="001C1910" w:rsidRDefault="002C4942" w:rsidP="002C4942">
            <w:pPr>
              <w:pStyle w:val="NoSpacing"/>
              <w:jc w:val="center"/>
              <w:rPr>
                <w:rFonts w:ascii="Calibri" w:hAnsi="Calibri"/>
              </w:rPr>
            </w:pPr>
            <w:r>
              <w:rPr>
                <w:rFonts w:ascii="Calibri" w:hAnsi="Calibri"/>
              </w:rPr>
              <w:t>52</w:t>
            </w:r>
            <w:r w:rsidRPr="001C1910">
              <w:rPr>
                <w:rFonts w:ascii="Calibri" w:hAnsi="Calibri"/>
              </w:rPr>
              <w:t>%</w:t>
            </w:r>
            <w:r>
              <w:rPr>
                <w:rFonts w:ascii="Calibri" w:hAnsi="Calibri"/>
              </w:rPr>
              <w:t xml:space="preserve"> / 9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892D241" w14:textId="3308A9DC"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398C115" w14:textId="530823CC"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2C8779A6" w14:textId="77777777" w:rsidTr="002C4942">
        <w:tc>
          <w:tcPr>
            <w:tcW w:w="808" w:type="pct"/>
            <w:vMerge/>
          </w:tcPr>
          <w:p w14:paraId="3A098430" w14:textId="77777777" w:rsidR="002C4942" w:rsidRPr="001C1910" w:rsidRDefault="002C4942" w:rsidP="002C4942">
            <w:pPr>
              <w:pStyle w:val="NoSpacing"/>
              <w:rPr>
                <w:sz w:val="20"/>
                <w:szCs w:val="20"/>
              </w:rPr>
            </w:pPr>
          </w:p>
        </w:tc>
        <w:tc>
          <w:tcPr>
            <w:tcW w:w="654" w:type="pct"/>
            <w:vMerge/>
            <w:vAlign w:val="center"/>
          </w:tcPr>
          <w:p w14:paraId="1A20EB46" w14:textId="77777777" w:rsidR="002C4942" w:rsidRPr="001C1910" w:rsidRDefault="002C4942" w:rsidP="002C4942">
            <w:pPr>
              <w:pStyle w:val="NoSpacing"/>
              <w:rPr>
                <w:sz w:val="20"/>
                <w:szCs w:val="20"/>
              </w:rPr>
            </w:pPr>
          </w:p>
        </w:tc>
        <w:tc>
          <w:tcPr>
            <w:tcW w:w="1355" w:type="pct"/>
            <w:shd w:val="clear" w:color="auto" w:fill="auto"/>
          </w:tcPr>
          <w:p w14:paraId="6C03C021" w14:textId="77777777" w:rsidR="002C4942" w:rsidRPr="001C1910" w:rsidRDefault="002C4942" w:rsidP="002C4942">
            <w:pPr>
              <w:pStyle w:val="NoSpacing"/>
              <w:rPr>
                <w:b/>
                <w:sz w:val="20"/>
                <w:szCs w:val="20"/>
              </w:rPr>
            </w:pPr>
            <w:r w:rsidRPr="001C1910">
              <w:rPr>
                <w:b/>
                <w:sz w:val="20"/>
                <w:szCs w:val="20"/>
              </w:rPr>
              <w:t>Total Score</w:t>
            </w:r>
          </w:p>
          <w:p w14:paraId="7BEE9AFE" w14:textId="7D255B24" w:rsidR="002C4942" w:rsidRPr="001C1910" w:rsidRDefault="002C4942" w:rsidP="002C4942">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auto"/>
            <w:vAlign w:val="center"/>
          </w:tcPr>
          <w:p w14:paraId="0BBCF5D1" w14:textId="1D265E07" w:rsidR="002C4942" w:rsidRPr="001C1910" w:rsidRDefault="002C4942" w:rsidP="002C4942">
            <w:pPr>
              <w:pStyle w:val="NoSpacing"/>
              <w:jc w:val="center"/>
              <w:rPr>
                <w:rFonts w:ascii="Calibri" w:hAnsi="Calibri"/>
              </w:rPr>
            </w:pPr>
            <w:r w:rsidRPr="001C1910">
              <w:rPr>
                <w:rFonts w:cstheme="minorHAnsi"/>
                <w:b/>
                <w:sz w:val="20"/>
                <w:szCs w:val="20"/>
              </w:rPr>
              <w:t>18</w:t>
            </w:r>
            <w:r>
              <w:rPr>
                <w:rFonts w:cstheme="minorHAnsi"/>
                <w:b/>
                <w:sz w:val="20"/>
                <w:szCs w:val="20"/>
              </w:rPr>
              <w:t xml:space="preserve"> /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6B2F09FF" w14:textId="3FD96A7F" w:rsidR="002C4942" w:rsidRPr="002C4942" w:rsidRDefault="002C4942" w:rsidP="002C4942">
            <w:pPr>
              <w:pStyle w:val="NoSpacing"/>
              <w:jc w:val="center"/>
              <w:rPr>
                <w:rFonts w:ascii="Calibri" w:hAnsi="Calibri"/>
                <w:b/>
              </w:rPr>
            </w:pPr>
            <w:r w:rsidRPr="002C4942">
              <w:rPr>
                <w:rFonts w:ascii="Calibri" w:hAnsi="Calibri"/>
                <w:b/>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069F68E3" w14:textId="6B8DC637" w:rsidR="002C4942" w:rsidRPr="002C4942" w:rsidRDefault="002C4942" w:rsidP="002C4942">
            <w:pPr>
              <w:pStyle w:val="NoSpacing"/>
              <w:jc w:val="center"/>
              <w:rPr>
                <w:rFonts w:ascii="Calibri" w:hAnsi="Calibri"/>
                <w:b/>
              </w:rPr>
            </w:pPr>
            <w:r w:rsidRPr="002C4942">
              <w:rPr>
                <w:rFonts w:ascii="Calibri" w:hAnsi="Calibri"/>
                <w:b/>
              </w:rPr>
              <w:t>No Data</w:t>
            </w:r>
          </w:p>
        </w:tc>
      </w:tr>
      <w:tr w:rsidR="002C4942" w:rsidRPr="001C1910" w14:paraId="45232290" w14:textId="77777777" w:rsidTr="002C4942">
        <w:tc>
          <w:tcPr>
            <w:tcW w:w="808" w:type="pct"/>
            <w:vMerge/>
          </w:tcPr>
          <w:p w14:paraId="37B3A7D1" w14:textId="77777777" w:rsidR="002C4942" w:rsidRPr="001C1910" w:rsidRDefault="002C4942" w:rsidP="002C4942">
            <w:pPr>
              <w:pStyle w:val="NoSpacing"/>
              <w:rPr>
                <w:sz w:val="20"/>
                <w:szCs w:val="20"/>
              </w:rPr>
            </w:pPr>
          </w:p>
        </w:tc>
        <w:tc>
          <w:tcPr>
            <w:tcW w:w="654" w:type="pct"/>
            <w:vMerge w:val="restart"/>
            <w:vAlign w:val="center"/>
          </w:tcPr>
          <w:p w14:paraId="12452966" w14:textId="79F511E4" w:rsidR="002C4942" w:rsidRPr="001C1910" w:rsidRDefault="002C4942" w:rsidP="002C4942">
            <w:pPr>
              <w:pStyle w:val="NoSpacing"/>
              <w:rPr>
                <w:sz w:val="20"/>
                <w:szCs w:val="20"/>
              </w:rPr>
            </w:pPr>
            <w:r>
              <w:rPr>
                <w:sz w:val="20"/>
                <w:szCs w:val="20"/>
              </w:rPr>
              <w:t>EAN2</w:t>
            </w:r>
          </w:p>
          <w:p w14:paraId="0251F9A9" w14:textId="5F585A44" w:rsidR="002C4942" w:rsidRPr="001C1910" w:rsidRDefault="002C4942" w:rsidP="002C4942">
            <w:pPr>
              <w:pStyle w:val="NoSpacing"/>
              <w:rPr>
                <w:sz w:val="20"/>
                <w:szCs w:val="20"/>
              </w:rPr>
            </w:pPr>
            <w:r w:rsidRPr="001C1910">
              <w:rPr>
                <w:sz w:val="20"/>
                <w:szCs w:val="20"/>
              </w:rPr>
              <w:t>(20</w:t>
            </w:r>
            <w:r>
              <w:rPr>
                <w:sz w:val="20"/>
                <w:szCs w:val="20"/>
              </w:rPr>
              <w:t>13</w:t>
            </w:r>
            <w:r w:rsidRPr="001C1910">
              <w:rPr>
                <w:sz w:val="20"/>
                <w:szCs w:val="20"/>
              </w:rPr>
              <w:t>)</w:t>
            </w:r>
          </w:p>
          <w:p w14:paraId="1DE38670" w14:textId="31AF7D1A" w:rsidR="002C4942" w:rsidRPr="001C1910" w:rsidRDefault="002C4942" w:rsidP="002C4942">
            <w:pPr>
              <w:pStyle w:val="NoSpacing"/>
              <w:rPr>
                <w:sz w:val="20"/>
                <w:szCs w:val="20"/>
              </w:rPr>
            </w:pPr>
            <w:r>
              <w:rPr>
                <w:sz w:val="20"/>
                <w:szCs w:val="20"/>
              </w:rPr>
              <w:t>Chironomidae</w:t>
            </w:r>
          </w:p>
          <w:p w14:paraId="3CA93974" w14:textId="5058ADDE" w:rsidR="002C4942" w:rsidRPr="001C1910" w:rsidRDefault="002C4942" w:rsidP="002C4942">
            <w:pPr>
              <w:pStyle w:val="NoSpacing"/>
              <w:rPr>
                <w:sz w:val="20"/>
                <w:szCs w:val="20"/>
              </w:rPr>
            </w:pPr>
            <w:r w:rsidRPr="001C1910">
              <w:rPr>
                <w:sz w:val="20"/>
                <w:szCs w:val="20"/>
              </w:rPr>
              <w:t xml:space="preserve">n = </w:t>
            </w:r>
            <w:r>
              <w:rPr>
                <w:sz w:val="20"/>
                <w:szCs w:val="20"/>
              </w:rPr>
              <w:t>1 year</w:t>
            </w:r>
          </w:p>
          <w:p w14:paraId="430DDB8D" w14:textId="77777777" w:rsidR="002C4942" w:rsidRPr="001C1910" w:rsidRDefault="002C4942" w:rsidP="002C4942">
            <w:pPr>
              <w:pStyle w:val="NoSpacing"/>
              <w:rPr>
                <w:sz w:val="20"/>
                <w:szCs w:val="20"/>
              </w:rPr>
            </w:pPr>
          </w:p>
          <w:p w14:paraId="0239BE1E" w14:textId="7565144B" w:rsidR="002C4942" w:rsidRPr="001C1910" w:rsidRDefault="002C4942" w:rsidP="002C4942">
            <w:pPr>
              <w:pStyle w:val="NoSpacing"/>
              <w:rPr>
                <w:sz w:val="20"/>
                <w:szCs w:val="20"/>
              </w:rPr>
            </w:pPr>
            <w:r>
              <w:rPr>
                <w:sz w:val="20"/>
                <w:szCs w:val="20"/>
              </w:rPr>
              <w:t>Badlands</w:t>
            </w:r>
            <w:r w:rsidRPr="001C1910">
              <w:rPr>
                <w:sz w:val="20"/>
                <w:szCs w:val="20"/>
              </w:rPr>
              <w:t xml:space="preserve"> Ecoregion</w:t>
            </w:r>
          </w:p>
        </w:tc>
        <w:tc>
          <w:tcPr>
            <w:tcW w:w="1355" w:type="pct"/>
            <w:shd w:val="clear" w:color="auto" w:fill="auto"/>
          </w:tcPr>
          <w:p w14:paraId="7C3F396B" w14:textId="464AC438" w:rsidR="002C4942" w:rsidRPr="001C1910" w:rsidRDefault="002C4942" w:rsidP="002C4942">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208ACABE" w14:textId="1BEC653D" w:rsidR="002C4942" w:rsidRPr="001C1910" w:rsidRDefault="002C4942" w:rsidP="002C4942">
            <w:pPr>
              <w:pStyle w:val="NoSpacing"/>
              <w:jc w:val="center"/>
              <w:rPr>
                <w:rFonts w:ascii="Calibri" w:hAnsi="Calibri"/>
              </w:rPr>
            </w:pPr>
            <w:r>
              <w:rPr>
                <w:rFonts w:ascii="Calibri" w:hAnsi="Calibri"/>
              </w:rPr>
              <w:t>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79091CD" w14:textId="2880F94B"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036107B" w14:textId="73732F86"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437E576" w14:textId="77777777" w:rsidTr="002C4942">
        <w:tc>
          <w:tcPr>
            <w:tcW w:w="808" w:type="pct"/>
            <w:vMerge/>
          </w:tcPr>
          <w:p w14:paraId="6FF1CD05" w14:textId="77777777" w:rsidR="002C4942" w:rsidRPr="001C1910" w:rsidRDefault="002C4942" w:rsidP="002C4942">
            <w:pPr>
              <w:pStyle w:val="NoSpacing"/>
              <w:rPr>
                <w:sz w:val="20"/>
                <w:szCs w:val="20"/>
              </w:rPr>
            </w:pPr>
          </w:p>
        </w:tc>
        <w:tc>
          <w:tcPr>
            <w:tcW w:w="654" w:type="pct"/>
            <w:vMerge/>
            <w:vAlign w:val="center"/>
          </w:tcPr>
          <w:p w14:paraId="2A53296F" w14:textId="77777777" w:rsidR="002C4942" w:rsidRPr="001C1910" w:rsidRDefault="002C4942" w:rsidP="002C4942">
            <w:pPr>
              <w:pStyle w:val="NoSpacing"/>
              <w:rPr>
                <w:sz w:val="20"/>
                <w:szCs w:val="20"/>
              </w:rPr>
            </w:pPr>
          </w:p>
        </w:tc>
        <w:tc>
          <w:tcPr>
            <w:tcW w:w="1355" w:type="pct"/>
            <w:shd w:val="clear" w:color="auto" w:fill="auto"/>
          </w:tcPr>
          <w:p w14:paraId="53696176" w14:textId="4133D495" w:rsidR="002C4942" w:rsidRPr="001C1910" w:rsidRDefault="002C4942" w:rsidP="002C4942">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0CCCD96A" w14:textId="7F94D697" w:rsidR="002C4942" w:rsidRPr="001C1910" w:rsidRDefault="002C4942" w:rsidP="002C4942">
            <w:pPr>
              <w:pStyle w:val="NoSpacing"/>
              <w:jc w:val="center"/>
              <w:rPr>
                <w:rFonts w:ascii="Calibri" w:hAnsi="Calibri"/>
              </w:rPr>
            </w:pPr>
            <w:r>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9BD806A" w14:textId="52307B37"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5F4323B" w14:textId="5A7FC943"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0883A1C5" w14:textId="77777777" w:rsidTr="002C4942">
        <w:tc>
          <w:tcPr>
            <w:tcW w:w="808" w:type="pct"/>
            <w:vMerge/>
          </w:tcPr>
          <w:p w14:paraId="4F6ACC83" w14:textId="77777777" w:rsidR="002C4942" w:rsidRPr="001C1910" w:rsidRDefault="002C4942" w:rsidP="002C4942">
            <w:pPr>
              <w:pStyle w:val="NoSpacing"/>
              <w:rPr>
                <w:sz w:val="20"/>
                <w:szCs w:val="20"/>
              </w:rPr>
            </w:pPr>
          </w:p>
        </w:tc>
        <w:tc>
          <w:tcPr>
            <w:tcW w:w="654" w:type="pct"/>
            <w:vMerge/>
            <w:vAlign w:val="center"/>
          </w:tcPr>
          <w:p w14:paraId="4F34A5F7" w14:textId="77777777" w:rsidR="002C4942" w:rsidRPr="001C1910" w:rsidRDefault="002C4942" w:rsidP="002C4942">
            <w:pPr>
              <w:pStyle w:val="NoSpacing"/>
              <w:rPr>
                <w:sz w:val="20"/>
                <w:szCs w:val="20"/>
              </w:rPr>
            </w:pPr>
          </w:p>
        </w:tc>
        <w:tc>
          <w:tcPr>
            <w:tcW w:w="1355" w:type="pct"/>
            <w:shd w:val="clear" w:color="auto" w:fill="auto"/>
          </w:tcPr>
          <w:p w14:paraId="31CFCF8B" w14:textId="4FC6D2E6" w:rsidR="002C4942" w:rsidRPr="001C1910" w:rsidRDefault="002C4942" w:rsidP="002C4942">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0C59E708" w14:textId="0BF94A15" w:rsidR="002C4942" w:rsidRPr="001C1910" w:rsidRDefault="002C4942" w:rsidP="002C4942">
            <w:pPr>
              <w:pStyle w:val="NoSpacing"/>
              <w:jc w:val="center"/>
              <w:rPr>
                <w:rFonts w:ascii="Calibri" w:hAnsi="Calibri"/>
              </w:rPr>
            </w:pPr>
            <w:r w:rsidRPr="001C1910">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7000E815" w14:textId="28474AE7"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DD46716" w14:textId="36A2A81D"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4965066F" w14:textId="77777777" w:rsidTr="002C4942">
        <w:tc>
          <w:tcPr>
            <w:tcW w:w="808" w:type="pct"/>
            <w:vMerge/>
          </w:tcPr>
          <w:p w14:paraId="3CE1AFE6" w14:textId="77777777" w:rsidR="002C4942" w:rsidRPr="001C1910" w:rsidRDefault="002C4942" w:rsidP="002C4942">
            <w:pPr>
              <w:pStyle w:val="NoSpacing"/>
              <w:rPr>
                <w:sz w:val="20"/>
                <w:szCs w:val="20"/>
              </w:rPr>
            </w:pPr>
          </w:p>
        </w:tc>
        <w:tc>
          <w:tcPr>
            <w:tcW w:w="654" w:type="pct"/>
            <w:vMerge/>
            <w:vAlign w:val="center"/>
          </w:tcPr>
          <w:p w14:paraId="3925E046" w14:textId="77777777" w:rsidR="002C4942" w:rsidRPr="001C1910" w:rsidRDefault="002C4942" w:rsidP="002C4942">
            <w:pPr>
              <w:pStyle w:val="NoSpacing"/>
              <w:rPr>
                <w:sz w:val="20"/>
                <w:szCs w:val="20"/>
              </w:rPr>
            </w:pPr>
          </w:p>
        </w:tc>
        <w:tc>
          <w:tcPr>
            <w:tcW w:w="1355" w:type="pct"/>
            <w:shd w:val="clear" w:color="auto" w:fill="auto"/>
          </w:tcPr>
          <w:p w14:paraId="7D19AF79" w14:textId="00FB5382" w:rsidR="002C4942" w:rsidRPr="001C1910" w:rsidRDefault="002C4942" w:rsidP="002C4942">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5D6DB130" w14:textId="71FE5122" w:rsidR="002C4942" w:rsidRPr="001C1910" w:rsidRDefault="002C4942" w:rsidP="002C4942">
            <w:pPr>
              <w:pStyle w:val="NoSpacing"/>
              <w:jc w:val="center"/>
              <w:rPr>
                <w:rFonts w:ascii="Calibri" w:hAnsi="Calibri"/>
              </w:rPr>
            </w:pPr>
            <w:r>
              <w:rPr>
                <w:rFonts w:ascii="Calibri" w:hAnsi="Calibri"/>
              </w:rPr>
              <w:t>7.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4335E92" w14:textId="7B4EDFF1"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1BFE29A" w14:textId="516D4795"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5B06AF47" w14:textId="77777777" w:rsidTr="002C4942">
        <w:tc>
          <w:tcPr>
            <w:tcW w:w="808" w:type="pct"/>
            <w:vMerge/>
          </w:tcPr>
          <w:p w14:paraId="43B4BE05" w14:textId="77777777" w:rsidR="002C4942" w:rsidRPr="001C1910" w:rsidRDefault="002C4942" w:rsidP="002C4942">
            <w:pPr>
              <w:pStyle w:val="NoSpacing"/>
              <w:rPr>
                <w:sz w:val="20"/>
                <w:szCs w:val="20"/>
              </w:rPr>
            </w:pPr>
          </w:p>
        </w:tc>
        <w:tc>
          <w:tcPr>
            <w:tcW w:w="654" w:type="pct"/>
            <w:vMerge/>
            <w:vAlign w:val="center"/>
          </w:tcPr>
          <w:p w14:paraId="07EA9CA9" w14:textId="77777777" w:rsidR="002C4942" w:rsidRPr="001C1910" w:rsidRDefault="002C4942" w:rsidP="002C4942">
            <w:pPr>
              <w:pStyle w:val="NoSpacing"/>
              <w:rPr>
                <w:sz w:val="20"/>
                <w:szCs w:val="20"/>
              </w:rPr>
            </w:pPr>
          </w:p>
        </w:tc>
        <w:tc>
          <w:tcPr>
            <w:tcW w:w="1355" w:type="pct"/>
            <w:shd w:val="clear" w:color="auto" w:fill="auto"/>
          </w:tcPr>
          <w:p w14:paraId="4E88C6E0" w14:textId="4B23954A" w:rsidR="002C4942" w:rsidRPr="001C1910" w:rsidRDefault="002C4942" w:rsidP="002C4942">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70426427" w14:textId="50F073A5" w:rsidR="002C4942" w:rsidRPr="001C1910" w:rsidRDefault="002C4942" w:rsidP="002C4942">
            <w:pPr>
              <w:pStyle w:val="NoSpacing"/>
              <w:jc w:val="center"/>
              <w:rPr>
                <w:rFonts w:ascii="Calibri" w:hAnsi="Calibri"/>
              </w:rPr>
            </w:pPr>
            <w:r>
              <w:rPr>
                <w:rFonts w:ascii="Calibri" w:hAnsi="Calibri"/>
              </w:rPr>
              <w:t>43</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E0911C5" w14:textId="341B8FA3"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CFB9817" w14:textId="43FEDDDA"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7DA35A99" w14:textId="77777777" w:rsidTr="002C4942">
        <w:tc>
          <w:tcPr>
            <w:tcW w:w="808" w:type="pct"/>
            <w:vMerge/>
          </w:tcPr>
          <w:p w14:paraId="2A7F19A0" w14:textId="77777777" w:rsidR="002C4942" w:rsidRPr="001C1910" w:rsidRDefault="002C4942" w:rsidP="002C4942">
            <w:pPr>
              <w:pStyle w:val="NoSpacing"/>
              <w:rPr>
                <w:sz w:val="20"/>
                <w:szCs w:val="20"/>
              </w:rPr>
            </w:pPr>
          </w:p>
        </w:tc>
        <w:tc>
          <w:tcPr>
            <w:tcW w:w="654" w:type="pct"/>
            <w:vMerge/>
            <w:vAlign w:val="center"/>
          </w:tcPr>
          <w:p w14:paraId="6906D901" w14:textId="77777777" w:rsidR="002C4942" w:rsidRPr="001C1910" w:rsidRDefault="002C4942" w:rsidP="002C4942">
            <w:pPr>
              <w:pStyle w:val="NoSpacing"/>
              <w:rPr>
                <w:sz w:val="20"/>
                <w:szCs w:val="20"/>
              </w:rPr>
            </w:pPr>
          </w:p>
        </w:tc>
        <w:tc>
          <w:tcPr>
            <w:tcW w:w="1355" w:type="pct"/>
            <w:shd w:val="clear" w:color="auto" w:fill="auto"/>
          </w:tcPr>
          <w:p w14:paraId="46BFD8F3" w14:textId="35B3204A" w:rsidR="002C4942" w:rsidRPr="001C1910" w:rsidRDefault="002C4942" w:rsidP="002C4942">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48F2B719" w14:textId="69C7A2AA" w:rsidR="002C4942" w:rsidRPr="001C1910" w:rsidRDefault="002C4942" w:rsidP="002C4942">
            <w:pPr>
              <w:pStyle w:val="NoSpacing"/>
              <w:jc w:val="center"/>
              <w:rPr>
                <w:rFonts w:ascii="Calibri" w:hAnsi="Calibri"/>
              </w:rPr>
            </w:pPr>
            <w:r>
              <w:rPr>
                <w:rFonts w:ascii="Calibri" w:hAnsi="Calibri"/>
              </w:rPr>
              <w:t>99</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267053D" w14:textId="73519AE8"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540AFC1" w14:textId="1A732FE6"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75532CBF" w14:textId="77777777" w:rsidTr="002C4942">
        <w:tc>
          <w:tcPr>
            <w:tcW w:w="808" w:type="pct"/>
            <w:vMerge/>
          </w:tcPr>
          <w:p w14:paraId="7ED79777" w14:textId="77777777" w:rsidR="002C4942" w:rsidRPr="001C1910" w:rsidRDefault="002C4942" w:rsidP="002C4942">
            <w:pPr>
              <w:pStyle w:val="NoSpacing"/>
              <w:rPr>
                <w:sz w:val="20"/>
                <w:szCs w:val="20"/>
              </w:rPr>
            </w:pPr>
          </w:p>
        </w:tc>
        <w:tc>
          <w:tcPr>
            <w:tcW w:w="654" w:type="pct"/>
            <w:vMerge/>
            <w:vAlign w:val="center"/>
          </w:tcPr>
          <w:p w14:paraId="2FDAA20C" w14:textId="77777777" w:rsidR="002C4942" w:rsidRPr="001C1910" w:rsidRDefault="002C4942" w:rsidP="002C4942">
            <w:pPr>
              <w:pStyle w:val="NoSpacing"/>
              <w:rPr>
                <w:sz w:val="20"/>
                <w:szCs w:val="20"/>
              </w:rPr>
            </w:pPr>
          </w:p>
        </w:tc>
        <w:tc>
          <w:tcPr>
            <w:tcW w:w="1355" w:type="pct"/>
            <w:shd w:val="clear" w:color="auto" w:fill="auto"/>
          </w:tcPr>
          <w:p w14:paraId="71877CE6" w14:textId="0ED897F9" w:rsidR="002C4942" w:rsidRPr="001C1910" w:rsidRDefault="002C4942" w:rsidP="002C4942">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75CF7BE3" w14:textId="782CE791" w:rsidR="002C4942" w:rsidRPr="001C1910" w:rsidRDefault="002C4942" w:rsidP="002C4942">
            <w:pPr>
              <w:pStyle w:val="NoSpacing"/>
              <w:jc w:val="center"/>
              <w:rPr>
                <w:rFonts w:ascii="Calibri" w:hAnsi="Calibri"/>
              </w:rPr>
            </w:pPr>
            <w:r>
              <w:rPr>
                <w:rFonts w:ascii="Calibri" w:hAnsi="Calibri"/>
              </w:rPr>
              <w:t>68</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3D0A8E1" w14:textId="3EC64DDE"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6EB8B7D" w14:textId="5CDD71BF"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4DDB7D9" w14:textId="77777777" w:rsidTr="002C4942">
        <w:tc>
          <w:tcPr>
            <w:tcW w:w="808" w:type="pct"/>
            <w:vMerge/>
          </w:tcPr>
          <w:p w14:paraId="12E8A2A3" w14:textId="77777777" w:rsidR="002C4942" w:rsidRPr="001C1910" w:rsidRDefault="002C4942" w:rsidP="002C4942">
            <w:pPr>
              <w:pStyle w:val="NoSpacing"/>
              <w:rPr>
                <w:sz w:val="20"/>
                <w:szCs w:val="20"/>
              </w:rPr>
            </w:pPr>
          </w:p>
        </w:tc>
        <w:tc>
          <w:tcPr>
            <w:tcW w:w="654" w:type="pct"/>
            <w:vMerge/>
            <w:vAlign w:val="center"/>
          </w:tcPr>
          <w:p w14:paraId="01B3F573" w14:textId="77777777" w:rsidR="002C4942" w:rsidRPr="001C1910" w:rsidRDefault="002C4942" w:rsidP="002C4942">
            <w:pPr>
              <w:pStyle w:val="NoSpacing"/>
              <w:rPr>
                <w:sz w:val="20"/>
                <w:szCs w:val="20"/>
              </w:rPr>
            </w:pPr>
          </w:p>
        </w:tc>
        <w:tc>
          <w:tcPr>
            <w:tcW w:w="1355" w:type="pct"/>
            <w:shd w:val="clear" w:color="auto" w:fill="auto"/>
          </w:tcPr>
          <w:p w14:paraId="2E5F10B4" w14:textId="77777777" w:rsidR="002C4942" w:rsidRPr="001C1910" w:rsidRDefault="002C4942" w:rsidP="002C4942">
            <w:pPr>
              <w:pStyle w:val="NoSpacing"/>
              <w:rPr>
                <w:b/>
                <w:sz w:val="20"/>
                <w:szCs w:val="20"/>
              </w:rPr>
            </w:pPr>
            <w:r w:rsidRPr="001C1910">
              <w:rPr>
                <w:b/>
                <w:sz w:val="20"/>
                <w:szCs w:val="20"/>
              </w:rPr>
              <w:t>Total Score</w:t>
            </w:r>
          </w:p>
          <w:p w14:paraId="6FDBF306" w14:textId="63F62D0A" w:rsidR="002C4942" w:rsidRPr="001C1910" w:rsidRDefault="002C4942" w:rsidP="002C4942">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auto"/>
            <w:vAlign w:val="center"/>
          </w:tcPr>
          <w:p w14:paraId="64071A80" w14:textId="66A0FF24" w:rsidR="002C4942" w:rsidRPr="001C1910" w:rsidRDefault="002C4942" w:rsidP="002C4942">
            <w:pPr>
              <w:pStyle w:val="NoSpacing"/>
              <w:jc w:val="center"/>
              <w:rPr>
                <w:rFonts w:ascii="Calibri" w:hAnsi="Calibri"/>
              </w:rPr>
            </w:pPr>
            <w:r w:rsidRPr="001C1910">
              <w:rPr>
                <w:rFonts w:cstheme="minorHAnsi"/>
                <w:b/>
                <w:sz w:val="20"/>
                <w:szCs w:val="20"/>
              </w:rPr>
              <w:t>18</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7F9091DD" w14:textId="587DD8B0" w:rsidR="002C4942" w:rsidRPr="002C4942" w:rsidRDefault="002C4942" w:rsidP="002C4942">
            <w:pPr>
              <w:pStyle w:val="NoSpacing"/>
              <w:jc w:val="center"/>
              <w:rPr>
                <w:rFonts w:ascii="Calibri" w:hAnsi="Calibri"/>
                <w:b/>
              </w:rPr>
            </w:pPr>
            <w:r w:rsidRPr="002C4942">
              <w:rPr>
                <w:rFonts w:ascii="Calibri" w:hAnsi="Calibri"/>
                <w:b/>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6838C4AB" w14:textId="56327072" w:rsidR="002C4942" w:rsidRPr="002C4942" w:rsidRDefault="002C4942" w:rsidP="002C4942">
            <w:pPr>
              <w:pStyle w:val="NoSpacing"/>
              <w:jc w:val="center"/>
              <w:rPr>
                <w:rFonts w:ascii="Calibri" w:hAnsi="Calibri"/>
                <w:b/>
              </w:rPr>
            </w:pPr>
            <w:r w:rsidRPr="002C4942">
              <w:rPr>
                <w:rFonts w:ascii="Calibri" w:hAnsi="Calibri"/>
                <w:b/>
              </w:rPr>
              <w:t>No Data</w:t>
            </w:r>
          </w:p>
        </w:tc>
      </w:tr>
      <w:tr w:rsidR="002654B6" w:rsidRPr="001C1910" w14:paraId="4366BB70" w14:textId="77777777" w:rsidTr="002C4942">
        <w:tc>
          <w:tcPr>
            <w:tcW w:w="808" w:type="pct"/>
            <w:vMerge/>
          </w:tcPr>
          <w:p w14:paraId="721F85FD" w14:textId="77777777" w:rsidR="002654B6" w:rsidRPr="001C1910" w:rsidRDefault="002654B6" w:rsidP="002654B6">
            <w:pPr>
              <w:pStyle w:val="NoSpacing"/>
              <w:rPr>
                <w:sz w:val="20"/>
                <w:szCs w:val="20"/>
              </w:rPr>
            </w:pPr>
          </w:p>
        </w:tc>
        <w:tc>
          <w:tcPr>
            <w:tcW w:w="654" w:type="pct"/>
            <w:vMerge w:val="restart"/>
            <w:vAlign w:val="center"/>
          </w:tcPr>
          <w:p w14:paraId="0772D4E2" w14:textId="58003A22" w:rsidR="002654B6" w:rsidRPr="001C1910" w:rsidRDefault="002654B6" w:rsidP="002654B6">
            <w:pPr>
              <w:pStyle w:val="NoSpacing"/>
              <w:rPr>
                <w:sz w:val="20"/>
                <w:szCs w:val="20"/>
              </w:rPr>
            </w:pPr>
            <w:r>
              <w:rPr>
                <w:sz w:val="20"/>
                <w:szCs w:val="20"/>
              </w:rPr>
              <w:t>POT</w:t>
            </w:r>
            <w:r w:rsidRPr="001C1910">
              <w:rPr>
                <w:sz w:val="20"/>
                <w:szCs w:val="20"/>
              </w:rPr>
              <w:t>1</w:t>
            </w:r>
          </w:p>
          <w:p w14:paraId="5B5D9C8B" w14:textId="3C0C2C0D" w:rsidR="002654B6" w:rsidRPr="001C1910" w:rsidRDefault="002654B6" w:rsidP="002654B6">
            <w:pPr>
              <w:pStyle w:val="NoSpacing"/>
              <w:rPr>
                <w:sz w:val="20"/>
                <w:szCs w:val="20"/>
              </w:rPr>
            </w:pPr>
            <w:r w:rsidRPr="001C1910">
              <w:rPr>
                <w:sz w:val="20"/>
                <w:szCs w:val="20"/>
              </w:rPr>
              <w:t>(20</w:t>
            </w:r>
            <w:r>
              <w:rPr>
                <w:sz w:val="20"/>
                <w:szCs w:val="20"/>
              </w:rPr>
              <w:t>13</w:t>
            </w:r>
            <w:r w:rsidRPr="001C1910">
              <w:rPr>
                <w:sz w:val="20"/>
                <w:szCs w:val="20"/>
              </w:rPr>
              <w:t>)</w:t>
            </w:r>
          </w:p>
          <w:p w14:paraId="1FFF8B59" w14:textId="4FA49A16" w:rsidR="002654B6" w:rsidRPr="001C1910" w:rsidRDefault="002654B6" w:rsidP="002654B6">
            <w:pPr>
              <w:pStyle w:val="NoSpacing"/>
              <w:rPr>
                <w:sz w:val="20"/>
                <w:szCs w:val="20"/>
              </w:rPr>
            </w:pPr>
            <w:r>
              <w:rPr>
                <w:sz w:val="20"/>
                <w:szCs w:val="20"/>
              </w:rPr>
              <w:t>Elmidae</w:t>
            </w:r>
          </w:p>
          <w:p w14:paraId="36BDB9E9" w14:textId="7CCF696B" w:rsidR="002654B6" w:rsidRPr="001C1910" w:rsidRDefault="002654B6" w:rsidP="002654B6">
            <w:pPr>
              <w:pStyle w:val="NoSpacing"/>
              <w:rPr>
                <w:sz w:val="20"/>
                <w:szCs w:val="20"/>
              </w:rPr>
            </w:pPr>
            <w:r w:rsidRPr="001C1910">
              <w:rPr>
                <w:sz w:val="20"/>
                <w:szCs w:val="20"/>
              </w:rPr>
              <w:t xml:space="preserve">n = </w:t>
            </w:r>
            <w:r>
              <w:rPr>
                <w:sz w:val="20"/>
                <w:szCs w:val="20"/>
              </w:rPr>
              <w:t>4 years</w:t>
            </w:r>
          </w:p>
          <w:p w14:paraId="2791EA5A" w14:textId="77777777" w:rsidR="002654B6" w:rsidRPr="001C1910" w:rsidRDefault="002654B6" w:rsidP="002654B6">
            <w:pPr>
              <w:pStyle w:val="NoSpacing"/>
              <w:rPr>
                <w:sz w:val="20"/>
                <w:szCs w:val="20"/>
              </w:rPr>
            </w:pPr>
          </w:p>
          <w:p w14:paraId="3E642D53" w14:textId="23D835D8" w:rsidR="002654B6" w:rsidRPr="001C1910" w:rsidRDefault="002654B6" w:rsidP="002654B6">
            <w:pPr>
              <w:pStyle w:val="NoSpacing"/>
              <w:rPr>
                <w:sz w:val="20"/>
                <w:szCs w:val="20"/>
              </w:rPr>
            </w:pPr>
            <w:r w:rsidRPr="001C1910">
              <w:rPr>
                <w:sz w:val="20"/>
                <w:szCs w:val="20"/>
              </w:rPr>
              <w:t>Great Plains Ecoregion</w:t>
            </w:r>
          </w:p>
        </w:tc>
        <w:tc>
          <w:tcPr>
            <w:tcW w:w="1355" w:type="pct"/>
            <w:shd w:val="clear" w:color="auto" w:fill="auto"/>
          </w:tcPr>
          <w:p w14:paraId="242BB114" w14:textId="38966D52" w:rsidR="002654B6" w:rsidRPr="001C1910" w:rsidRDefault="002654B6" w:rsidP="002654B6">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3B3523A2" w14:textId="172895BF" w:rsidR="002654B6" w:rsidRPr="001C1910" w:rsidRDefault="002654B6" w:rsidP="002654B6">
            <w:pPr>
              <w:pStyle w:val="NoSpacing"/>
              <w:jc w:val="center"/>
              <w:rPr>
                <w:rFonts w:ascii="Calibri" w:hAnsi="Calibri"/>
              </w:rPr>
            </w:pPr>
            <w:r>
              <w:rPr>
                <w:rFonts w:ascii="Calibri" w:hAnsi="Calibri"/>
              </w:rPr>
              <w:t>1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0A4CFC1" w14:textId="0BAA8A27"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DC2C0AE" w14:textId="3788ED69"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076BEB58" w14:textId="77777777" w:rsidTr="002C4942">
        <w:tc>
          <w:tcPr>
            <w:tcW w:w="808" w:type="pct"/>
            <w:vMerge/>
          </w:tcPr>
          <w:p w14:paraId="57319007" w14:textId="29918B95" w:rsidR="002654B6" w:rsidRPr="001C1910" w:rsidRDefault="002654B6" w:rsidP="002654B6">
            <w:pPr>
              <w:pStyle w:val="NoSpacing"/>
              <w:rPr>
                <w:sz w:val="20"/>
                <w:szCs w:val="20"/>
              </w:rPr>
            </w:pPr>
          </w:p>
        </w:tc>
        <w:tc>
          <w:tcPr>
            <w:tcW w:w="654" w:type="pct"/>
            <w:vMerge/>
            <w:vAlign w:val="center"/>
          </w:tcPr>
          <w:p w14:paraId="236F3C4E" w14:textId="77777777" w:rsidR="002654B6" w:rsidRPr="001C1910" w:rsidRDefault="002654B6" w:rsidP="002654B6">
            <w:pPr>
              <w:pStyle w:val="NoSpacing"/>
              <w:rPr>
                <w:sz w:val="20"/>
                <w:szCs w:val="20"/>
              </w:rPr>
            </w:pPr>
          </w:p>
        </w:tc>
        <w:tc>
          <w:tcPr>
            <w:tcW w:w="1355" w:type="pct"/>
            <w:shd w:val="clear" w:color="auto" w:fill="auto"/>
          </w:tcPr>
          <w:p w14:paraId="7D69350E" w14:textId="72D86619" w:rsidR="002654B6" w:rsidRPr="001C1910" w:rsidRDefault="002654B6" w:rsidP="002654B6">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825472E" w14:textId="6799821E" w:rsidR="002654B6" w:rsidRPr="001C1910" w:rsidRDefault="002654B6" w:rsidP="002654B6">
            <w:pPr>
              <w:pStyle w:val="NoSpacing"/>
              <w:jc w:val="center"/>
              <w:rPr>
                <w:rFonts w:ascii="Calibri" w:hAnsi="Calibri"/>
              </w:rPr>
            </w:pPr>
            <w:r>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9289B88" w14:textId="331D3A09"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5E398DC" w14:textId="05D81D20"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5E73E89F" w14:textId="77777777" w:rsidTr="002C4942">
        <w:tc>
          <w:tcPr>
            <w:tcW w:w="808" w:type="pct"/>
            <w:vMerge/>
          </w:tcPr>
          <w:p w14:paraId="52304404" w14:textId="77777777" w:rsidR="002654B6" w:rsidRPr="001C1910" w:rsidRDefault="002654B6" w:rsidP="002654B6">
            <w:pPr>
              <w:pStyle w:val="NoSpacing"/>
              <w:rPr>
                <w:sz w:val="20"/>
                <w:szCs w:val="20"/>
              </w:rPr>
            </w:pPr>
          </w:p>
        </w:tc>
        <w:tc>
          <w:tcPr>
            <w:tcW w:w="654" w:type="pct"/>
            <w:vMerge/>
            <w:vAlign w:val="center"/>
          </w:tcPr>
          <w:p w14:paraId="20AE3E5F" w14:textId="77777777" w:rsidR="002654B6" w:rsidRPr="001C1910" w:rsidRDefault="002654B6" w:rsidP="002654B6">
            <w:pPr>
              <w:pStyle w:val="NoSpacing"/>
              <w:rPr>
                <w:sz w:val="20"/>
                <w:szCs w:val="20"/>
              </w:rPr>
            </w:pPr>
          </w:p>
        </w:tc>
        <w:tc>
          <w:tcPr>
            <w:tcW w:w="1355" w:type="pct"/>
            <w:shd w:val="clear" w:color="auto" w:fill="auto"/>
          </w:tcPr>
          <w:p w14:paraId="579B9216" w14:textId="4D7911AD" w:rsidR="002654B6" w:rsidRPr="001C1910" w:rsidRDefault="002654B6" w:rsidP="002654B6">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06402C17" w14:textId="330374EA" w:rsidR="002654B6" w:rsidRPr="001C1910" w:rsidRDefault="002654B6" w:rsidP="002654B6">
            <w:pPr>
              <w:pStyle w:val="NoSpacing"/>
              <w:jc w:val="center"/>
              <w:rPr>
                <w:rFonts w:ascii="Calibri" w:hAnsi="Calibri"/>
              </w:rPr>
            </w:pPr>
            <w:r>
              <w:rPr>
                <w:rFonts w:ascii="Calibri" w:hAnsi="Calibri"/>
              </w:rPr>
              <w:t>2</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6E81684" w14:textId="4F947F2A"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0B4AD94" w14:textId="2622E129"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51F83633" w14:textId="77777777" w:rsidTr="002C4942">
        <w:tc>
          <w:tcPr>
            <w:tcW w:w="808" w:type="pct"/>
            <w:vMerge/>
          </w:tcPr>
          <w:p w14:paraId="1FAFFE4B" w14:textId="77777777" w:rsidR="002654B6" w:rsidRPr="001C1910" w:rsidRDefault="002654B6" w:rsidP="002654B6">
            <w:pPr>
              <w:pStyle w:val="NoSpacing"/>
              <w:rPr>
                <w:sz w:val="20"/>
                <w:szCs w:val="20"/>
              </w:rPr>
            </w:pPr>
          </w:p>
        </w:tc>
        <w:tc>
          <w:tcPr>
            <w:tcW w:w="654" w:type="pct"/>
            <w:vMerge/>
            <w:vAlign w:val="center"/>
          </w:tcPr>
          <w:p w14:paraId="3DBB579E" w14:textId="77777777" w:rsidR="002654B6" w:rsidRPr="001C1910" w:rsidRDefault="002654B6" w:rsidP="002654B6">
            <w:pPr>
              <w:pStyle w:val="NoSpacing"/>
              <w:rPr>
                <w:sz w:val="20"/>
                <w:szCs w:val="20"/>
              </w:rPr>
            </w:pPr>
          </w:p>
        </w:tc>
        <w:tc>
          <w:tcPr>
            <w:tcW w:w="1355" w:type="pct"/>
            <w:shd w:val="clear" w:color="auto" w:fill="auto"/>
          </w:tcPr>
          <w:p w14:paraId="571D101B" w14:textId="2C10BC70" w:rsidR="002654B6" w:rsidRPr="001C1910" w:rsidRDefault="002654B6" w:rsidP="002654B6">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0FFAF22" w14:textId="3A9ADB52" w:rsidR="002654B6" w:rsidRPr="001C1910" w:rsidRDefault="002654B6" w:rsidP="002654B6">
            <w:pPr>
              <w:pStyle w:val="NoSpacing"/>
              <w:jc w:val="center"/>
              <w:rPr>
                <w:rFonts w:ascii="Calibri" w:hAnsi="Calibri"/>
              </w:rPr>
            </w:pPr>
            <w:r>
              <w:rPr>
                <w:rFonts w:ascii="Calibri" w:hAnsi="Calibri"/>
              </w:rPr>
              <w:t>4.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BEE5E3A" w14:textId="5317CEE8"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2A1BDB9" w14:textId="130B133C"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2F548848" w14:textId="77777777" w:rsidTr="002C4942">
        <w:tc>
          <w:tcPr>
            <w:tcW w:w="808" w:type="pct"/>
            <w:vMerge/>
          </w:tcPr>
          <w:p w14:paraId="3A44341F" w14:textId="77777777" w:rsidR="002654B6" w:rsidRPr="001C1910" w:rsidRDefault="002654B6" w:rsidP="002654B6">
            <w:pPr>
              <w:pStyle w:val="NoSpacing"/>
              <w:rPr>
                <w:sz w:val="20"/>
                <w:szCs w:val="20"/>
              </w:rPr>
            </w:pPr>
          </w:p>
        </w:tc>
        <w:tc>
          <w:tcPr>
            <w:tcW w:w="654" w:type="pct"/>
            <w:vMerge/>
            <w:vAlign w:val="center"/>
          </w:tcPr>
          <w:p w14:paraId="65904AD2" w14:textId="77777777" w:rsidR="002654B6" w:rsidRPr="001C1910" w:rsidRDefault="002654B6" w:rsidP="002654B6">
            <w:pPr>
              <w:pStyle w:val="NoSpacing"/>
              <w:rPr>
                <w:sz w:val="20"/>
                <w:szCs w:val="20"/>
              </w:rPr>
            </w:pPr>
          </w:p>
        </w:tc>
        <w:tc>
          <w:tcPr>
            <w:tcW w:w="1355" w:type="pct"/>
            <w:shd w:val="clear" w:color="auto" w:fill="auto"/>
          </w:tcPr>
          <w:p w14:paraId="6B935804" w14:textId="2D437063" w:rsidR="002654B6" w:rsidRPr="001C1910" w:rsidRDefault="002654B6" w:rsidP="002654B6">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0EA489B7" w14:textId="6A05A46F" w:rsidR="002654B6" w:rsidRPr="001C1910" w:rsidRDefault="002654B6" w:rsidP="002654B6">
            <w:pPr>
              <w:pStyle w:val="NoSpacing"/>
              <w:jc w:val="center"/>
              <w:rPr>
                <w:rFonts w:ascii="Calibri" w:hAnsi="Calibri"/>
              </w:rPr>
            </w:pPr>
            <w:r>
              <w:rPr>
                <w:rFonts w:ascii="Calibri" w:hAnsi="Calibri"/>
              </w:rPr>
              <w:t>65</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943F97C" w14:textId="7805E674"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1FC6F93E" w14:textId="25F77622"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10C43250" w14:textId="77777777" w:rsidTr="002C4942">
        <w:tc>
          <w:tcPr>
            <w:tcW w:w="808" w:type="pct"/>
            <w:vMerge/>
          </w:tcPr>
          <w:p w14:paraId="58FCF3F1" w14:textId="77777777" w:rsidR="002654B6" w:rsidRPr="001C1910" w:rsidRDefault="002654B6" w:rsidP="002654B6">
            <w:pPr>
              <w:pStyle w:val="NoSpacing"/>
              <w:rPr>
                <w:sz w:val="20"/>
                <w:szCs w:val="20"/>
              </w:rPr>
            </w:pPr>
          </w:p>
        </w:tc>
        <w:tc>
          <w:tcPr>
            <w:tcW w:w="654" w:type="pct"/>
            <w:vMerge/>
            <w:vAlign w:val="center"/>
          </w:tcPr>
          <w:p w14:paraId="7B2750D2" w14:textId="77777777" w:rsidR="002654B6" w:rsidRPr="001C1910" w:rsidRDefault="002654B6" w:rsidP="002654B6">
            <w:pPr>
              <w:pStyle w:val="NoSpacing"/>
              <w:rPr>
                <w:sz w:val="20"/>
                <w:szCs w:val="20"/>
              </w:rPr>
            </w:pPr>
          </w:p>
        </w:tc>
        <w:tc>
          <w:tcPr>
            <w:tcW w:w="1355" w:type="pct"/>
            <w:shd w:val="clear" w:color="auto" w:fill="auto"/>
          </w:tcPr>
          <w:p w14:paraId="2E547430" w14:textId="796F6950" w:rsidR="002654B6" w:rsidRPr="001C1910" w:rsidRDefault="002654B6" w:rsidP="002654B6">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78FA1E7D" w14:textId="1EA973C5" w:rsidR="002654B6" w:rsidRPr="001C1910" w:rsidRDefault="002654B6" w:rsidP="002654B6">
            <w:pPr>
              <w:pStyle w:val="NoSpacing"/>
              <w:jc w:val="center"/>
              <w:rPr>
                <w:rFonts w:ascii="Calibri" w:hAnsi="Calibri"/>
              </w:rPr>
            </w:pPr>
            <w:r>
              <w:rPr>
                <w:rFonts w:ascii="Calibri" w:hAnsi="Calibri"/>
              </w:rPr>
              <w:t>14</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E70A56F" w14:textId="23457820"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2876F43" w14:textId="0EFB5481"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30614E62" w14:textId="77777777" w:rsidTr="002C4942">
        <w:tc>
          <w:tcPr>
            <w:tcW w:w="808" w:type="pct"/>
            <w:vMerge/>
          </w:tcPr>
          <w:p w14:paraId="51CAD9CA" w14:textId="77777777" w:rsidR="002654B6" w:rsidRPr="001C1910" w:rsidRDefault="002654B6" w:rsidP="002654B6">
            <w:pPr>
              <w:pStyle w:val="NoSpacing"/>
              <w:rPr>
                <w:sz w:val="20"/>
                <w:szCs w:val="20"/>
              </w:rPr>
            </w:pPr>
          </w:p>
        </w:tc>
        <w:tc>
          <w:tcPr>
            <w:tcW w:w="654" w:type="pct"/>
            <w:vMerge/>
            <w:vAlign w:val="center"/>
          </w:tcPr>
          <w:p w14:paraId="6E11F318" w14:textId="77777777" w:rsidR="002654B6" w:rsidRPr="001C1910" w:rsidRDefault="002654B6" w:rsidP="002654B6">
            <w:pPr>
              <w:pStyle w:val="NoSpacing"/>
              <w:rPr>
                <w:sz w:val="20"/>
                <w:szCs w:val="20"/>
              </w:rPr>
            </w:pPr>
          </w:p>
        </w:tc>
        <w:tc>
          <w:tcPr>
            <w:tcW w:w="1355" w:type="pct"/>
            <w:shd w:val="clear" w:color="auto" w:fill="auto"/>
          </w:tcPr>
          <w:p w14:paraId="41A7E252" w14:textId="1A5E90EC" w:rsidR="002654B6" w:rsidRPr="001C1910" w:rsidRDefault="002654B6" w:rsidP="002654B6">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60A22E57" w14:textId="3AB8D60B" w:rsidR="002654B6" w:rsidRPr="001C1910" w:rsidRDefault="002654B6" w:rsidP="002654B6">
            <w:pPr>
              <w:pStyle w:val="NoSpacing"/>
              <w:jc w:val="center"/>
              <w:rPr>
                <w:rFonts w:ascii="Calibri" w:hAnsi="Calibri"/>
              </w:rPr>
            </w:pPr>
            <w:r>
              <w:rPr>
                <w:rFonts w:ascii="Calibri" w:hAnsi="Calibri"/>
              </w:rPr>
              <w:t>65</w:t>
            </w:r>
            <w:bookmarkStart w:id="47" w:name="_GoBack"/>
            <w:bookmarkEnd w:id="47"/>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8D8B58B" w14:textId="3581BD8B"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CB96B97" w14:textId="425449A6"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715B779E" w14:textId="77777777" w:rsidTr="002C4942">
        <w:tc>
          <w:tcPr>
            <w:tcW w:w="808" w:type="pct"/>
            <w:vMerge/>
          </w:tcPr>
          <w:p w14:paraId="2008C6DE" w14:textId="77777777" w:rsidR="002654B6" w:rsidRPr="001C1910" w:rsidRDefault="002654B6" w:rsidP="002654B6">
            <w:pPr>
              <w:pStyle w:val="NoSpacing"/>
              <w:rPr>
                <w:sz w:val="20"/>
                <w:szCs w:val="20"/>
              </w:rPr>
            </w:pPr>
          </w:p>
        </w:tc>
        <w:tc>
          <w:tcPr>
            <w:tcW w:w="654" w:type="pct"/>
            <w:vMerge/>
            <w:vAlign w:val="center"/>
          </w:tcPr>
          <w:p w14:paraId="0BC1EE25" w14:textId="77777777" w:rsidR="002654B6" w:rsidRPr="001C1910" w:rsidRDefault="002654B6" w:rsidP="002654B6">
            <w:pPr>
              <w:pStyle w:val="NoSpacing"/>
              <w:rPr>
                <w:sz w:val="20"/>
                <w:szCs w:val="20"/>
              </w:rPr>
            </w:pPr>
          </w:p>
        </w:tc>
        <w:tc>
          <w:tcPr>
            <w:tcW w:w="1355" w:type="pct"/>
            <w:shd w:val="clear" w:color="auto" w:fill="auto"/>
          </w:tcPr>
          <w:p w14:paraId="1583F636" w14:textId="77777777" w:rsidR="002654B6" w:rsidRPr="001C1910" w:rsidRDefault="002654B6" w:rsidP="002654B6">
            <w:pPr>
              <w:pStyle w:val="NoSpacing"/>
              <w:rPr>
                <w:b/>
                <w:sz w:val="20"/>
                <w:szCs w:val="20"/>
              </w:rPr>
            </w:pPr>
            <w:r w:rsidRPr="001C1910">
              <w:rPr>
                <w:b/>
                <w:sz w:val="20"/>
                <w:szCs w:val="20"/>
              </w:rPr>
              <w:t>Total Score</w:t>
            </w:r>
          </w:p>
          <w:p w14:paraId="29D9BD76" w14:textId="636355A2" w:rsidR="002654B6" w:rsidRPr="001C1910" w:rsidRDefault="002654B6" w:rsidP="002654B6">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auto"/>
            <w:vAlign w:val="center"/>
          </w:tcPr>
          <w:p w14:paraId="21461E4D" w14:textId="45536744" w:rsidR="002654B6" w:rsidRPr="001C1910" w:rsidRDefault="002654B6" w:rsidP="002654B6">
            <w:pPr>
              <w:pStyle w:val="NoSpacing"/>
              <w:jc w:val="center"/>
              <w:rPr>
                <w:rFonts w:ascii="Calibri" w:hAnsi="Calibri"/>
              </w:rPr>
            </w:pPr>
            <w:r w:rsidRPr="001C1910">
              <w:rPr>
                <w:rFonts w:cstheme="minorHAnsi"/>
                <w:b/>
                <w:sz w:val="20"/>
                <w:szCs w:val="20"/>
              </w:rPr>
              <w:t>1</w:t>
            </w:r>
            <w:r>
              <w:rPr>
                <w:rFonts w:cstheme="minorHAnsi"/>
                <w:b/>
                <w:sz w:val="20"/>
                <w:szCs w:val="20"/>
              </w:rPr>
              <w:t>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1A053FEC" w14:textId="588EC7EE" w:rsidR="002654B6" w:rsidRPr="001C1910" w:rsidRDefault="002654B6" w:rsidP="002654B6">
            <w:pPr>
              <w:pStyle w:val="NoSpacing"/>
              <w:jc w:val="center"/>
              <w:rPr>
                <w:rFonts w:ascii="Calibri" w:hAnsi="Calibri"/>
              </w:rPr>
            </w:pPr>
            <w:r w:rsidRPr="002C4942">
              <w:rPr>
                <w:rFonts w:ascii="Calibri" w:hAnsi="Calibri"/>
                <w:b/>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5672134E" w14:textId="18C2F53E" w:rsidR="002654B6" w:rsidRPr="001C1910" w:rsidRDefault="002654B6" w:rsidP="002654B6">
            <w:pPr>
              <w:pStyle w:val="NoSpacing"/>
              <w:jc w:val="center"/>
              <w:rPr>
                <w:rFonts w:ascii="Calibri" w:hAnsi="Calibri"/>
              </w:rPr>
            </w:pPr>
            <w:r w:rsidRPr="002C4942">
              <w:rPr>
                <w:rFonts w:ascii="Calibri" w:hAnsi="Calibri"/>
                <w:b/>
              </w:rPr>
              <w:t>No Data</w:t>
            </w:r>
          </w:p>
        </w:tc>
      </w:tr>
      <w:tr w:rsidR="002654B6" w:rsidRPr="001C1910" w14:paraId="550E0398" w14:textId="77777777" w:rsidTr="002C4942">
        <w:tc>
          <w:tcPr>
            <w:tcW w:w="808" w:type="pct"/>
            <w:vMerge/>
          </w:tcPr>
          <w:p w14:paraId="74476C92" w14:textId="77777777" w:rsidR="002654B6" w:rsidRPr="001C1910" w:rsidRDefault="002654B6" w:rsidP="002654B6">
            <w:pPr>
              <w:pStyle w:val="NoSpacing"/>
              <w:rPr>
                <w:sz w:val="20"/>
                <w:szCs w:val="20"/>
              </w:rPr>
            </w:pPr>
          </w:p>
        </w:tc>
        <w:tc>
          <w:tcPr>
            <w:tcW w:w="654" w:type="pct"/>
            <w:vMerge w:val="restart"/>
            <w:vAlign w:val="center"/>
          </w:tcPr>
          <w:p w14:paraId="72CF10EB" w14:textId="77777777" w:rsidR="002654B6" w:rsidRPr="001C1910" w:rsidRDefault="002654B6" w:rsidP="002654B6">
            <w:pPr>
              <w:pStyle w:val="NoSpacing"/>
              <w:rPr>
                <w:sz w:val="20"/>
                <w:szCs w:val="20"/>
              </w:rPr>
            </w:pPr>
            <w:r>
              <w:rPr>
                <w:sz w:val="20"/>
                <w:szCs w:val="20"/>
              </w:rPr>
              <w:t>LON</w:t>
            </w:r>
            <w:r w:rsidRPr="001C1910">
              <w:rPr>
                <w:sz w:val="20"/>
                <w:szCs w:val="20"/>
              </w:rPr>
              <w:t>1</w:t>
            </w:r>
          </w:p>
          <w:p w14:paraId="0CC90674" w14:textId="77777777" w:rsidR="002654B6" w:rsidRPr="001C1910" w:rsidRDefault="002654B6" w:rsidP="002654B6">
            <w:pPr>
              <w:pStyle w:val="NoSpacing"/>
              <w:rPr>
                <w:sz w:val="20"/>
                <w:szCs w:val="20"/>
              </w:rPr>
            </w:pPr>
            <w:r w:rsidRPr="001C1910">
              <w:rPr>
                <w:sz w:val="20"/>
                <w:szCs w:val="20"/>
              </w:rPr>
              <w:t>(20</w:t>
            </w:r>
            <w:r>
              <w:rPr>
                <w:sz w:val="20"/>
                <w:szCs w:val="20"/>
              </w:rPr>
              <w:t>13</w:t>
            </w:r>
            <w:r w:rsidRPr="001C1910">
              <w:rPr>
                <w:sz w:val="20"/>
                <w:szCs w:val="20"/>
              </w:rPr>
              <w:t>)</w:t>
            </w:r>
          </w:p>
          <w:p w14:paraId="17094604" w14:textId="77777777" w:rsidR="002654B6" w:rsidRPr="001C1910" w:rsidRDefault="002654B6" w:rsidP="002654B6">
            <w:pPr>
              <w:pStyle w:val="NoSpacing"/>
              <w:rPr>
                <w:sz w:val="20"/>
                <w:szCs w:val="20"/>
              </w:rPr>
            </w:pPr>
            <w:r>
              <w:rPr>
                <w:sz w:val="20"/>
                <w:szCs w:val="20"/>
              </w:rPr>
              <w:t>Chironomidae</w:t>
            </w:r>
          </w:p>
          <w:p w14:paraId="59CFD1EE" w14:textId="77777777" w:rsidR="002654B6" w:rsidRPr="001C1910" w:rsidRDefault="002654B6" w:rsidP="002654B6">
            <w:pPr>
              <w:pStyle w:val="NoSpacing"/>
              <w:rPr>
                <w:sz w:val="20"/>
                <w:szCs w:val="20"/>
              </w:rPr>
            </w:pPr>
            <w:r w:rsidRPr="001C1910">
              <w:rPr>
                <w:sz w:val="20"/>
                <w:szCs w:val="20"/>
              </w:rPr>
              <w:t xml:space="preserve">n = </w:t>
            </w:r>
            <w:r>
              <w:rPr>
                <w:sz w:val="20"/>
                <w:szCs w:val="20"/>
              </w:rPr>
              <w:t>1 year</w:t>
            </w:r>
          </w:p>
          <w:p w14:paraId="14B5866F" w14:textId="77777777" w:rsidR="002654B6" w:rsidRPr="001C1910" w:rsidRDefault="002654B6" w:rsidP="002654B6">
            <w:pPr>
              <w:pStyle w:val="NoSpacing"/>
              <w:rPr>
                <w:sz w:val="20"/>
                <w:szCs w:val="20"/>
              </w:rPr>
            </w:pPr>
          </w:p>
          <w:p w14:paraId="731D0184" w14:textId="12F3042D" w:rsidR="002654B6" w:rsidRPr="001C1910" w:rsidRDefault="002654B6" w:rsidP="002654B6">
            <w:pPr>
              <w:pStyle w:val="NoSpacing"/>
              <w:rPr>
                <w:sz w:val="20"/>
                <w:szCs w:val="20"/>
              </w:rPr>
            </w:pPr>
            <w:r w:rsidRPr="001C1910">
              <w:rPr>
                <w:sz w:val="20"/>
                <w:szCs w:val="20"/>
              </w:rPr>
              <w:t>Great Plains Ecoregion</w:t>
            </w:r>
          </w:p>
        </w:tc>
        <w:tc>
          <w:tcPr>
            <w:tcW w:w="1355" w:type="pct"/>
            <w:shd w:val="clear" w:color="auto" w:fill="auto"/>
          </w:tcPr>
          <w:p w14:paraId="3AD0151F" w14:textId="0FF40080" w:rsidR="002654B6" w:rsidRPr="001C1910" w:rsidRDefault="002654B6" w:rsidP="002654B6">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5BC71CF4" w14:textId="1EC3F349" w:rsidR="002654B6" w:rsidRPr="001C1910" w:rsidRDefault="002654B6" w:rsidP="002654B6">
            <w:pPr>
              <w:pStyle w:val="NoSpacing"/>
              <w:jc w:val="center"/>
              <w:rPr>
                <w:rFonts w:ascii="Calibri" w:hAnsi="Calibri"/>
              </w:rPr>
            </w:pPr>
            <w:r>
              <w:rPr>
                <w:rFonts w:ascii="Calibri" w:hAnsi="Calibri"/>
              </w:rPr>
              <w:t>14</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0AE9C8E" w14:textId="5E59079E"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5B893E1" w14:textId="188618E9"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4B3260F3" w14:textId="77777777" w:rsidTr="002C4942">
        <w:tc>
          <w:tcPr>
            <w:tcW w:w="808" w:type="pct"/>
            <w:vMerge/>
          </w:tcPr>
          <w:p w14:paraId="15ACAFE5" w14:textId="77777777" w:rsidR="002654B6" w:rsidRPr="001C1910" w:rsidRDefault="002654B6" w:rsidP="002654B6">
            <w:pPr>
              <w:pStyle w:val="NoSpacing"/>
              <w:rPr>
                <w:sz w:val="20"/>
                <w:szCs w:val="20"/>
              </w:rPr>
            </w:pPr>
          </w:p>
        </w:tc>
        <w:tc>
          <w:tcPr>
            <w:tcW w:w="654" w:type="pct"/>
            <w:vMerge/>
            <w:vAlign w:val="center"/>
          </w:tcPr>
          <w:p w14:paraId="1CE49738" w14:textId="77777777" w:rsidR="002654B6" w:rsidRPr="001C1910" w:rsidRDefault="002654B6" w:rsidP="002654B6">
            <w:pPr>
              <w:pStyle w:val="NoSpacing"/>
              <w:rPr>
                <w:sz w:val="20"/>
                <w:szCs w:val="20"/>
              </w:rPr>
            </w:pPr>
          </w:p>
        </w:tc>
        <w:tc>
          <w:tcPr>
            <w:tcW w:w="1355" w:type="pct"/>
            <w:shd w:val="clear" w:color="auto" w:fill="auto"/>
          </w:tcPr>
          <w:p w14:paraId="088A0D93" w14:textId="6B765452" w:rsidR="002654B6" w:rsidRPr="001C1910" w:rsidRDefault="002654B6" w:rsidP="002654B6">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333765CB" w14:textId="358DB80A" w:rsidR="002654B6" w:rsidRPr="001C1910" w:rsidRDefault="002654B6" w:rsidP="002654B6">
            <w:pPr>
              <w:pStyle w:val="NoSpacing"/>
              <w:jc w:val="center"/>
              <w:rPr>
                <w:rFonts w:ascii="Calibri" w:hAnsi="Calibri"/>
              </w:rPr>
            </w:pPr>
            <w:r>
              <w:rPr>
                <w:rFonts w:ascii="Calibri" w:hAnsi="Calibri"/>
              </w:rPr>
              <w:t>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F48E8B9" w14:textId="18DA20FE"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B14E217" w14:textId="03305D16"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2752B4E4" w14:textId="77777777" w:rsidTr="002C4942">
        <w:tc>
          <w:tcPr>
            <w:tcW w:w="808" w:type="pct"/>
            <w:vMerge/>
          </w:tcPr>
          <w:p w14:paraId="66BE26E3" w14:textId="77777777" w:rsidR="002654B6" w:rsidRPr="001C1910" w:rsidRDefault="002654B6" w:rsidP="002654B6">
            <w:pPr>
              <w:pStyle w:val="NoSpacing"/>
              <w:rPr>
                <w:sz w:val="20"/>
                <w:szCs w:val="20"/>
              </w:rPr>
            </w:pPr>
          </w:p>
        </w:tc>
        <w:tc>
          <w:tcPr>
            <w:tcW w:w="654" w:type="pct"/>
            <w:vMerge/>
            <w:vAlign w:val="center"/>
          </w:tcPr>
          <w:p w14:paraId="27E6BFC9" w14:textId="77777777" w:rsidR="002654B6" w:rsidRPr="001C1910" w:rsidRDefault="002654B6" w:rsidP="002654B6">
            <w:pPr>
              <w:pStyle w:val="NoSpacing"/>
              <w:rPr>
                <w:sz w:val="20"/>
                <w:szCs w:val="20"/>
              </w:rPr>
            </w:pPr>
          </w:p>
        </w:tc>
        <w:tc>
          <w:tcPr>
            <w:tcW w:w="1355" w:type="pct"/>
            <w:shd w:val="clear" w:color="auto" w:fill="auto"/>
          </w:tcPr>
          <w:p w14:paraId="5A585C62" w14:textId="716FB9EE" w:rsidR="002654B6" w:rsidRPr="001C1910" w:rsidRDefault="002654B6" w:rsidP="002654B6">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0ADCF7B1" w14:textId="663CCE5B" w:rsidR="002654B6" w:rsidRPr="001C1910" w:rsidRDefault="002654B6" w:rsidP="002654B6">
            <w:pPr>
              <w:pStyle w:val="NoSpacing"/>
              <w:jc w:val="center"/>
              <w:rPr>
                <w:rFonts w:ascii="Calibri" w:hAnsi="Calibri"/>
              </w:rPr>
            </w:pPr>
            <w:r w:rsidRPr="001C1910">
              <w:rPr>
                <w:rFonts w:ascii="Calibri" w:hAnsi="Calibri"/>
              </w:rPr>
              <w:t>1</w:t>
            </w:r>
            <w:r>
              <w:rPr>
                <w:rFonts w:ascii="Calibri" w:hAnsi="Calibri"/>
              </w:rPr>
              <w:t>3</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A16FDD7" w14:textId="45C56362"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F151851" w14:textId="408276C6"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285AA75F" w14:textId="77777777" w:rsidTr="002C4942">
        <w:tc>
          <w:tcPr>
            <w:tcW w:w="808" w:type="pct"/>
            <w:vMerge/>
          </w:tcPr>
          <w:p w14:paraId="2AF26406" w14:textId="77777777" w:rsidR="002654B6" w:rsidRPr="001C1910" w:rsidRDefault="002654B6" w:rsidP="002654B6">
            <w:pPr>
              <w:pStyle w:val="NoSpacing"/>
              <w:rPr>
                <w:sz w:val="20"/>
                <w:szCs w:val="20"/>
              </w:rPr>
            </w:pPr>
          </w:p>
        </w:tc>
        <w:tc>
          <w:tcPr>
            <w:tcW w:w="654" w:type="pct"/>
            <w:vMerge/>
            <w:vAlign w:val="center"/>
          </w:tcPr>
          <w:p w14:paraId="2FF401D0" w14:textId="77777777" w:rsidR="002654B6" w:rsidRPr="001C1910" w:rsidRDefault="002654B6" w:rsidP="002654B6">
            <w:pPr>
              <w:pStyle w:val="NoSpacing"/>
              <w:rPr>
                <w:sz w:val="20"/>
                <w:szCs w:val="20"/>
              </w:rPr>
            </w:pPr>
          </w:p>
        </w:tc>
        <w:tc>
          <w:tcPr>
            <w:tcW w:w="1355" w:type="pct"/>
            <w:shd w:val="clear" w:color="auto" w:fill="auto"/>
          </w:tcPr>
          <w:p w14:paraId="3EF654EA" w14:textId="68137167" w:rsidR="002654B6" w:rsidRPr="001C1910" w:rsidRDefault="002654B6" w:rsidP="002654B6">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0B24725F" w14:textId="4CF276B3" w:rsidR="002654B6" w:rsidRPr="001C1910" w:rsidRDefault="002654B6" w:rsidP="002654B6">
            <w:pPr>
              <w:pStyle w:val="NoSpacing"/>
              <w:jc w:val="center"/>
              <w:rPr>
                <w:rFonts w:ascii="Calibri" w:hAnsi="Calibri"/>
              </w:rPr>
            </w:pPr>
            <w:r>
              <w:rPr>
                <w:rFonts w:ascii="Calibri" w:hAnsi="Calibri"/>
              </w:rPr>
              <w:t>6.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044666E" w14:textId="0CC09BA7"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2B1A3B1E" w14:textId="54201B5A"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145B5DF8" w14:textId="77777777" w:rsidTr="002C4942">
        <w:tc>
          <w:tcPr>
            <w:tcW w:w="808" w:type="pct"/>
            <w:vMerge/>
          </w:tcPr>
          <w:p w14:paraId="38D3A734" w14:textId="77777777" w:rsidR="002654B6" w:rsidRPr="001C1910" w:rsidRDefault="002654B6" w:rsidP="002654B6">
            <w:pPr>
              <w:pStyle w:val="NoSpacing"/>
              <w:rPr>
                <w:sz w:val="20"/>
                <w:szCs w:val="20"/>
              </w:rPr>
            </w:pPr>
          </w:p>
        </w:tc>
        <w:tc>
          <w:tcPr>
            <w:tcW w:w="654" w:type="pct"/>
            <w:vMerge/>
            <w:vAlign w:val="center"/>
          </w:tcPr>
          <w:p w14:paraId="2AC23881" w14:textId="77777777" w:rsidR="002654B6" w:rsidRPr="001C1910" w:rsidRDefault="002654B6" w:rsidP="002654B6">
            <w:pPr>
              <w:pStyle w:val="NoSpacing"/>
              <w:rPr>
                <w:sz w:val="20"/>
                <w:szCs w:val="20"/>
              </w:rPr>
            </w:pPr>
          </w:p>
        </w:tc>
        <w:tc>
          <w:tcPr>
            <w:tcW w:w="1355" w:type="pct"/>
            <w:shd w:val="clear" w:color="auto" w:fill="auto"/>
          </w:tcPr>
          <w:p w14:paraId="77FE72B2" w14:textId="6EC622AF" w:rsidR="002654B6" w:rsidRPr="001C1910" w:rsidRDefault="002654B6" w:rsidP="002654B6">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7782FB97" w14:textId="422D8F5B" w:rsidR="002654B6" w:rsidRPr="001C1910" w:rsidRDefault="002654B6" w:rsidP="002654B6">
            <w:pPr>
              <w:pStyle w:val="NoSpacing"/>
              <w:jc w:val="center"/>
              <w:rPr>
                <w:rFonts w:ascii="Calibri" w:hAnsi="Calibri"/>
              </w:rPr>
            </w:pPr>
            <w:r>
              <w:rPr>
                <w:rFonts w:ascii="Calibri" w:hAnsi="Calibri"/>
              </w:rPr>
              <w:t>5</w:t>
            </w:r>
            <w:r w:rsidRPr="001C1910">
              <w:rPr>
                <w:rFonts w:ascii="Calibri" w:hAnsi="Calibri"/>
              </w:rPr>
              <w:t>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76FAC378" w14:textId="68E17298"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D29B6ED" w14:textId="2BF61793"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4E78A0E4" w14:textId="77777777" w:rsidTr="002C4942">
        <w:tc>
          <w:tcPr>
            <w:tcW w:w="808" w:type="pct"/>
            <w:vMerge/>
          </w:tcPr>
          <w:p w14:paraId="1030AB98" w14:textId="77777777" w:rsidR="002654B6" w:rsidRPr="001C1910" w:rsidRDefault="002654B6" w:rsidP="002654B6">
            <w:pPr>
              <w:pStyle w:val="NoSpacing"/>
              <w:rPr>
                <w:sz w:val="20"/>
                <w:szCs w:val="20"/>
              </w:rPr>
            </w:pPr>
          </w:p>
        </w:tc>
        <w:tc>
          <w:tcPr>
            <w:tcW w:w="654" w:type="pct"/>
            <w:vMerge/>
            <w:vAlign w:val="center"/>
          </w:tcPr>
          <w:p w14:paraId="3633980C" w14:textId="77777777" w:rsidR="002654B6" w:rsidRPr="001C1910" w:rsidRDefault="002654B6" w:rsidP="002654B6">
            <w:pPr>
              <w:pStyle w:val="NoSpacing"/>
              <w:rPr>
                <w:sz w:val="20"/>
                <w:szCs w:val="20"/>
              </w:rPr>
            </w:pPr>
          </w:p>
        </w:tc>
        <w:tc>
          <w:tcPr>
            <w:tcW w:w="1355" w:type="pct"/>
            <w:shd w:val="clear" w:color="auto" w:fill="auto"/>
          </w:tcPr>
          <w:p w14:paraId="745CD62E" w14:textId="1AF31A87" w:rsidR="002654B6" w:rsidRPr="001C1910" w:rsidRDefault="002654B6" w:rsidP="002654B6">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28918A0A" w14:textId="7B4D6263" w:rsidR="002654B6" w:rsidRPr="001C1910" w:rsidRDefault="002654B6" w:rsidP="002654B6">
            <w:pPr>
              <w:pStyle w:val="NoSpacing"/>
              <w:jc w:val="center"/>
              <w:rPr>
                <w:rFonts w:ascii="Calibri" w:hAnsi="Calibri"/>
              </w:rPr>
            </w:pPr>
            <w:r>
              <w:rPr>
                <w:rFonts w:ascii="Calibri" w:hAnsi="Calibri"/>
              </w:rPr>
              <w:t>81</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726967B0" w14:textId="62C47CC1"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0BBC4C5" w14:textId="26F2DDA5"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2256F319" w14:textId="77777777" w:rsidTr="002C4942">
        <w:tc>
          <w:tcPr>
            <w:tcW w:w="808" w:type="pct"/>
            <w:vMerge/>
          </w:tcPr>
          <w:p w14:paraId="04C1372E" w14:textId="77777777" w:rsidR="002654B6" w:rsidRPr="001C1910" w:rsidRDefault="002654B6" w:rsidP="002654B6">
            <w:pPr>
              <w:pStyle w:val="NoSpacing"/>
              <w:rPr>
                <w:sz w:val="20"/>
                <w:szCs w:val="20"/>
              </w:rPr>
            </w:pPr>
          </w:p>
        </w:tc>
        <w:tc>
          <w:tcPr>
            <w:tcW w:w="654" w:type="pct"/>
            <w:vMerge/>
            <w:vAlign w:val="center"/>
          </w:tcPr>
          <w:p w14:paraId="036E85DA" w14:textId="77777777" w:rsidR="002654B6" w:rsidRPr="001C1910" w:rsidRDefault="002654B6" w:rsidP="002654B6">
            <w:pPr>
              <w:pStyle w:val="NoSpacing"/>
              <w:rPr>
                <w:sz w:val="20"/>
                <w:szCs w:val="20"/>
              </w:rPr>
            </w:pPr>
          </w:p>
        </w:tc>
        <w:tc>
          <w:tcPr>
            <w:tcW w:w="1355" w:type="pct"/>
            <w:shd w:val="clear" w:color="auto" w:fill="auto"/>
          </w:tcPr>
          <w:p w14:paraId="4211C121" w14:textId="4E2DBB23" w:rsidR="002654B6" w:rsidRPr="001C1910" w:rsidRDefault="002654B6" w:rsidP="002654B6">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3E2AED06" w14:textId="4B711065" w:rsidR="002654B6" w:rsidRPr="001C1910" w:rsidRDefault="002654B6" w:rsidP="002654B6">
            <w:pPr>
              <w:pStyle w:val="NoSpacing"/>
              <w:jc w:val="center"/>
              <w:rPr>
                <w:rFonts w:ascii="Calibri" w:hAnsi="Calibri"/>
              </w:rPr>
            </w:pPr>
            <w:r>
              <w:rPr>
                <w:rFonts w:ascii="Calibri" w:hAnsi="Calibri"/>
              </w:rPr>
              <w:t>84</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FD3D773" w14:textId="4B8ED4FF" w:rsidR="002654B6" w:rsidRPr="001C1910" w:rsidRDefault="002654B6" w:rsidP="002654B6">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CFD0934" w14:textId="418E2077" w:rsidR="002654B6" w:rsidRPr="001C1910" w:rsidRDefault="002654B6" w:rsidP="002654B6">
            <w:pPr>
              <w:pStyle w:val="NoSpacing"/>
              <w:jc w:val="center"/>
              <w:rPr>
                <w:rFonts w:ascii="Calibri" w:hAnsi="Calibri"/>
              </w:rPr>
            </w:pPr>
            <w:r>
              <w:rPr>
                <w:rFonts w:ascii="Calibri" w:hAnsi="Calibri"/>
              </w:rPr>
              <w:t>No Data</w:t>
            </w:r>
          </w:p>
        </w:tc>
      </w:tr>
      <w:tr w:rsidR="002654B6" w:rsidRPr="001C1910" w14:paraId="5E2AE086" w14:textId="77777777" w:rsidTr="00CC4846">
        <w:tc>
          <w:tcPr>
            <w:tcW w:w="808" w:type="pct"/>
            <w:vMerge/>
          </w:tcPr>
          <w:p w14:paraId="7CB8CC70" w14:textId="77777777" w:rsidR="002654B6" w:rsidRPr="001C1910" w:rsidRDefault="002654B6" w:rsidP="002654B6">
            <w:pPr>
              <w:pStyle w:val="NoSpacing"/>
              <w:rPr>
                <w:sz w:val="20"/>
                <w:szCs w:val="20"/>
              </w:rPr>
            </w:pPr>
          </w:p>
        </w:tc>
        <w:tc>
          <w:tcPr>
            <w:tcW w:w="654" w:type="pct"/>
            <w:vMerge/>
            <w:vAlign w:val="center"/>
          </w:tcPr>
          <w:p w14:paraId="5887D408" w14:textId="77777777" w:rsidR="002654B6" w:rsidRPr="001C1910" w:rsidRDefault="002654B6" w:rsidP="002654B6">
            <w:pPr>
              <w:pStyle w:val="NoSpacing"/>
              <w:rPr>
                <w:sz w:val="20"/>
                <w:szCs w:val="20"/>
              </w:rPr>
            </w:pPr>
          </w:p>
        </w:tc>
        <w:tc>
          <w:tcPr>
            <w:tcW w:w="1355" w:type="pct"/>
            <w:shd w:val="clear" w:color="auto" w:fill="auto"/>
          </w:tcPr>
          <w:p w14:paraId="0480494E" w14:textId="77777777" w:rsidR="002654B6" w:rsidRPr="001C1910" w:rsidRDefault="002654B6" w:rsidP="002654B6">
            <w:pPr>
              <w:pStyle w:val="NoSpacing"/>
              <w:rPr>
                <w:b/>
                <w:sz w:val="20"/>
                <w:szCs w:val="20"/>
              </w:rPr>
            </w:pPr>
            <w:r w:rsidRPr="001C1910">
              <w:rPr>
                <w:b/>
                <w:sz w:val="20"/>
                <w:szCs w:val="20"/>
              </w:rPr>
              <w:t>Total Score</w:t>
            </w:r>
          </w:p>
          <w:p w14:paraId="6DDE0DBF" w14:textId="4888E12B" w:rsidR="002654B6" w:rsidRPr="001C1910" w:rsidRDefault="002654B6" w:rsidP="002654B6">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auto"/>
            <w:vAlign w:val="center"/>
          </w:tcPr>
          <w:p w14:paraId="7AC2463A" w14:textId="4633126D" w:rsidR="002654B6" w:rsidRPr="001C1910" w:rsidRDefault="002654B6" w:rsidP="002654B6">
            <w:pPr>
              <w:pStyle w:val="NoSpacing"/>
              <w:jc w:val="center"/>
              <w:rPr>
                <w:rFonts w:ascii="Calibri" w:hAnsi="Calibri"/>
              </w:rPr>
            </w:pPr>
            <w:r w:rsidRPr="001C1910">
              <w:rPr>
                <w:rFonts w:cstheme="minorHAnsi"/>
                <w:b/>
                <w:sz w:val="20"/>
                <w:szCs w:val="20"/>
              </w:rPr>
              <w:t>1</w:t>
            </w:r>
            <w:r>
              <w:rPr>
                <w:rFonts w:cstheme="minorHAnsi"/>
                <w:b/>
                <w:sz w:val="20"/>
                <w:szCs w:val="20"/>
              </w:rPr>
              <w:t>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0A0D2A5E" w14:textId="3056B757" w:rsidR="002654B6" w:rsidRPr="001C1910" w:rsidRDefault="002654B6" w:rsidP="002654B6">
            <w:pPr>
              <w:pStyle w:val="NoSpacing"/>
              <w:jc w:val="center"/>
              <w:rPr>
                <w:rFonts w:ascii="Calibri" w:hAnsi="Calibri"/>
              </w:rPr>
            </w:pPr>
            <w:r w:rsidRPr="002C4942">
              <w:rPr>
                <w:rFonts w:ascii="Calibri" w:hAnsi="Calibri"/>
                <w:b/>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361EFF0A" w14:textId="09C452FC" w:rsidR="002654B6" w:rsidRPr="001C1910" w:rsidRDefault="002654B6" w:rsidP="002654B6">
            <w:pPr>
              <w:pStyle w:val="NoSpacing"/>
              <w:jc w:val="center"/>
              <w:rPr>
                <w:rFonts w:ascii="Calibri" w:hAnsi="Calibri"/>
              </w:rPr>
            </w:pPr>
            <w:r w:rsidRPr="002C4942">
              <w:rPr>
                <w:rFonts w:ascii="Calibri" w:hAnsi="Calibri"/>
                <w:b/>
              </w:rPr>
              <w:t>No Data</w:t>
            </w:r>
          </w:p>
        </w:tc>
      </w:tr>
      <w:tr w:rsidR="002654B6" w:rsidRPr="001C1910" w14:paraId="20227159" w14:textId="77777777" w:rsidTr="002C4942">
        <w:tc>
          <w:tcPr>
            <w:tcW w:w="808" w:type="pct"/>
            <w:vMerge/>
          </w:tcPr>
          <w:p w14:paraId="59C6989C" w14:textId="77777777" w:rsidR="002654B6" w:rsidRPr="001C1910" w:rsidRDefault="002654B6" w:rsidP="002654B6">
            <w:pPr>
              <w:pStyle w:val="NoSpacing"/>
              <w:rPr>
                <w:sz w:val="20"/>
                <w:szCs w:val="20"/>
              </w:rPr>
            </w:pPr>
          </w:p>
        </w:tc>
        <w:tc>
          <w:tcPr>
            <w:tcW w:w="654" w:type="pct"/>
            <w:vMerge w:val="restart"/>
            <w:vAlign w:val="center"/>
          </w:tcPr>
          <w:p w14:paraId="57CD7117" w14:textId="77777777" w:rsidR="002654B6" w:rsidRPr="001C1910" w:rsidRDefault="002654B6" w:rsidP="002654B6">
            <w:pPr>
              <w:pStyle w:val="NoSpacing"/>
              <w:rPr>
                <w:sz w:val="20"/>
                <w:szCs w:val="20"/>
              </w:rPr>
            </w:pPr>
            <w:r w:rsidRPr="001C1910">
              <w:rPr>
                <w:sz w:val="20"/>
                <w:szCs w:val="20"/>
              </w:rPr>
              <w:t>RED1</w:t>
            </w:r>
          </w:p>
          <w:p w14:paraId="7F786BC6" w14:textId="77777777" w:rsidR="002654B6" w:rsidRPr="001C1910" w:rsidRDefault="002654B6" w:rsidP="002654B6">
            <w:pPr>
              <w:pStyle w:val="NoSpacing"/>
              <w:rPr>
                <w:sz w:val="20"/>
                <w:szCs w:val="20"/>
              </w:rPr>
            </w:pPr>
            <w:r w:rsidRPr="001C1910">
              <w:rPr>
                <w:sz w:val="20"/>
                <w:szCs w:val="20"/>
              </w:rPr>
              <w:t>(2008)</w:t>
            </w:r>
          </w:p>
          <w:p w14:paraId="49CB84C3" w14:textId="77777777" w:rsidR="002654B6" w:rsidRPr="001C1910" w:rsidRDefault="002654B6" w:rsidP="002654B6">
            <w:pPr>
              <w:pStyle w:val="NoSpacing"/>
              <w:rPr>
                <w:sz w:val="20"/>
                <w:szCs w:val="20"/>
              </w:rPr>
            </w:pPr>
            <w:r w:rsidRPr="001C1910">
              <w:rPr>
                <w:sz w:val="20"/>
                <w:szCs w:val="20"/>
              </w:rPr>
              <w:t>Simulidae</w:t>
            </w:r>
          </w:p>
          <w:p w14:paraId="1FB1142B" w14:textId="77777777" w:rsidR="002654B6" w:rsidRPr="001C1910" w:rsidRDefault="002654B6" w:rsidP="002654B6">
            <w:pPr>
              <w:pStyle w:val="NoSpacing"/>
              <w:rPr>
                <w:sz w:val="20"/>
                <w:szCs w:val="20"/>
              </w:rPr>
            </w:pPr>
            <w:r w:rsidRPr="001C1910">
              <w:rPr>
                <w:sz w:val="20"/>
                <w:szCs w:val="20"/>
              </w:rPr>
              <w:t>n = 4 years</w:t>
            </w:r>
          </w:p>
          <w:p w14:paraId="675F7B9A" w14:textId="77777777" w:rsidR="002654B6" w:rsidRPr="001C1910" w:rsidRDefault="002654B6" w:rsidP="002654B6">
            <w:pPr>
              <w:pStyle w:val="NoSpacing"/>
              <w:rPr>
                <w:sz w:val="20"/>
                <w:szCs w:val="20"/>
              </w:rPr>
            </w:pPr>
          </w:p>
          <w:p w14:paraId="792B1D92" w14:textId="5515B5CF" w:rsidR="002654B6" w:rsidRPr="001C1910" w:rsidRDefault="002654B6" w:rsidP="002654B6">
            <w:pPr>
              <w:pStyle w:val="NoSpacing"/>
              <w:rPr>
                <w:sz w:val="20"/>
                <w:szCs w:val="20"/>
              </w:rPr>
            </w:pPr>
            <w:r w:rsidRPr="001C1910">
              <w:rPr>
                <w:sz w:val="20"/>
                <w:szCs w:val="20"/>
              </w:rPr>
              <w:t>Great Plains Ecoregion</w:t>
            </w:r>
          </w:p>
        </w:tc>
        <w:tc>
          <w:tcPr>
            <w:tcW w:w="1355" w:type="pct"/>
            <w:shd w:val="clear" w:color="auto" w:fill="auto"/>
          </w:tcPr>
          <w:p w14:paraId="061A7077" w14:textId="5F62332C" w:rsidR="002654B6" w:rsidRPr="001C1910" w:rsidRDefault="002654B6" w:rsidP="002654B6">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3F59339D" w14:textId="44872B0A" w:rsidR="002654B6" w:rsidRPr="001C1910" w:rsidRDefault="002654B6" w:rsidP="002654B6">
            <w:pPr>
              <w:pStyle w:val="NoSpacing"/>
              <w:jc w:val="center"/>
              <w:rPr>
                <w:rFonts w:cstheme="minorHAnsi"/>
                <w:sz w:val="20"/>
                <w:szCs w:val="20"/>
              </w:rPr>
            </w:pPr>
            <w:r w:rsidRPr="001C1910">
              <w:rPr>
                <w:rFonts w:ascii="Calibri" w:hAnsi="Calibri"/>
              </w:rPr>
              <w:t>2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C1DD238" w14:textId="3FD25B77" w:rsidR="002654B6" w:rsidRPr="001C1910" w:rsidRDefault="002654B6" w:rsidP="002654B6">
            <w:pPr>
              <w:pStyle w:val="NoSpacing"/>
              <w:jc w:val="center"/>
              <w:rPr>
                <w:sz w:val="20"/>
                <w:szCs w:val="20"/>
              </w:rPr>
            </w:pPr>
            <w:r w:rsidRPr="001C1910">
              <w:rPr>
                <w:rFonts w:ascii="Calibri" w:hAnsi="Calibri"/>
              </w:rPr>
              <w:t>15.75</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F16936B" w14:textId="4F00C74F" w:rsidR="002654B6" w:rsidRPr="001C1910" w:rsidRDefault="002654B6" w:rsidP="002654B6">
            <w:pPr>
              <w:pStyle w:val="NoSpacing"/>
              <w:jc w:val="center"/>
              <w:rPr>
                <w:rFonts w:cstheme="minorHAnsi"/>
                <w:sz w:val="20"/>
                <w:szCs w:val="20"/>
              </w:rPr>
            </w:pPr>
            <w:r w:rsidRPr="001C1910">
              <w:rPr>
                <w:rFonts w:ascii="Calibri" w:hAnsi="Calibri"/>
              </w:rPr>
              <w:t>3.50</w:t>
            </w:r>
          </w:p>
        </w:tc>
      </w:tr>
      <w:tr w:rsidR="002654B6" w:rsidRPr="001C1910" w14:paraId="2DE69787" w14:textId="77777777" w:rsidTr="002C4942">
        <w:tc>
          <w:tcPr>
            <w:tcW w:w="808" w:type="pct"/>
            <w:vMerge/>
          </w:tcPr>
          <w:p w14:paraId="64633860" w14:textId="77777777" w:rsidR="002654B6" w:rsidRPr="001C1910" w:rsidRDefault="002654B6" w:rsidP="002654B6">
            <w:pPr>
              <w:pStyle w:val="NoSpacing"/>
              <w:rPr>
                <w:sz w:val="20"/>
                <w:szCs w:val="20"/>
                <w:highlight w:val="yellow"/>
              </w:rPr>
            </w:pPr>
          </w:p>
        </w:tc>
        <w:tc>
          <w:tcPr>
            <w:tcW w:w="654" w:type="pct"/>
            <w:vMerge/>
            <w:vAlign w:val="center"/>
          </w:tcPr>
          <w:p w14:paraId="4D769AEF" w14:textId="77777777" w:rsidR="002654B6" w:rsidRPr="001C1910" w:rsidRDefault="002654B6" w:rsidP="002654B6">
            <w:pPr>
              <w:pStyle w:val="NoSpacing"/>
              <w:rPr>
                <w:sz w:val="20"/>
                <w:szCs w:val="20"/>
                <w:highlight w:val="yellow"/>
              </w:rPr>
            </w:pPr>
          </w:p>
        </w:tc>
        <w:tc>
          <w:tcPr>
            <w:tcW w:w="1355" w:type="pct"/>
            <w:shd w:val="clear" w:color="auto" w:fill="auto"/>
          </w:tcPr>
          <w:p w14:paraId="5A22976B" w14:textId="31A98455" w:rsidR="002654B6" w:rsidRPr="001C1910" w:rsidRDefault="002654B6" w:rsidP="002654B6">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7C17C07B" w14:textId="5C2E3597" w:rsidR="002654B6" w:rsidRPr="001C1910" w:rsidRDefault="002654B6" w:rsidP="002654B6">
            <w:pPr>
              <w:pStyle w:val="NoSpacing"/>
              <w:jc w:val="center"/>
              <w:rPr>
                <w:rFonts w:cstheme="minorHAnsi"/>
                <w:sz w:val="20"/>
                <w:szCs w:val="20"/>
              </w:rPr>
            </w:pPr>
            <w:r w:rsidRPr="001C1910">
              <w:rPr>
                <w:rFonts w:ascii="Calibri" w:hAnsi="Calibri"/>
              </w:rPr>
              <w:t>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6401C01" w14:textId="4413A763" w:rsidR="002654B6" w:rsidRPr="001C1910" w:rsidRDefault="002654B6" w:rsidP="002654B6">
            <w:pPr>
              <w:pStyle w:val="NoSpacing"/>
              <w:jc w:val="center"/>
              <w:rPr>
                <w:sz w:val="20"/>
                <w:szCs w:val="20"/>
              </w:rPr>
            </w:pPr>
            <w:r w:rsidRPr="001C1910">
              <w:rPr>
                <w:rFonts w:ascii="Calibri" w:hAnsi="Calibri"/>
              </w:rPr>
              <w:t>2.5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47F2CCD" w14:textId="1F325F68" w:rsidR="002654B6" w:rsidRPr="001C1910" w:rsidRDefault="002654B6" w:rsidP="002654B6">
            <w:pPr>
              <w:pStyle w:val="NoSpacing"/>
              <w:jc w:val="center"/>
              <w:rPr>
                <w:rFonts w:cstheme="minorHAnsi"/>
                <w:sz w:val="20"/>
                <w:szCs w:val="20"/>
              </w:rPr>
            </w:pPr>
            <w:r w:rsidRPr="001C1910">
              <w:rPr>
                <w:rFonts w:ascii="Calibri" w:hAnsi="Calibri"/>
              </w:rPr>
              <w:t>0.58</w:t>
            </w:r>
          </w:p>
        </w:tc>
      </w:tr>
      <w:tr w:rsidR="002654B6" w:rsidRPr="001C1910" w14:paraId="2F1A1786" w14:textId="77777777" w:rsidTr="002C4942">
        <w:tc>
          <w:tcPr>
            <w:tcW w:w="808" w:type="pct"/>
            <w:vMerge/>
          </w:tcPr>
          <w:p w14:paraId="024FF4D5" w14:textId="77777777" w:rsidR="002654B6" w:rsidRPr="001C1910" w:rsidRDefault="002654B6" w:rsidP="002654B6">
            <w:pPr>
              <w:pStyle w:val="NoSpacing"/>
              <w:rPr>
                <w:sz w:val="20"/>
                <w:szCs w:val="20"/>
                <w:highlight w:val="yellow"/>
              </w:rPr>
            </w:pPr>
          </w:p>
        </w:tc>
        <w:tc>
          <w:tcPr>
            <w:tcW w:w="654" w:type="pct"/>
            <w:vMerge/>
            <w:vAlign w:val="center"/>
          </w:tcPr>
          <w:p w14:paraId="50703A3D" w14:textId="77777777" w:rsidR="002654B6" w:rsidRPr="001C1910" w:rsidRDefault="002654B6" w:rsidP="002654B6">
            <w:pPr>
              <w:pStyle w:val="NoSpacing"/>
              <w:rPr>
                <w:sz w:val="20"/>
                <w:szCs w:val="20"/>
                <w:highlight w:val="yellow"/>
              </w:rPr>
            </w:pPr>
          </w:p>
        </w:tc>
        <w:tc>
          <w:tcPr>
            <w:tcW w:w="1355" w:type="pct"/>
            <w:shd w:val="clear" w:color="auto" w:fill="auto"/>
          </w:tcPr>
          <w:p w14:paraId="7C770C1A" w14:textId="393E767E" w:rsidR="002654B6" w:rsidRPr="001C1910" w:rsidRDefault="002654B6" w:rsidP="002654B6">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7E183F65" w14:textId="414E9378" w:rsidR="002654B6" w:rsidRPr="001C1910" w:rsidRDefault="002654B6" w:rsidP="002654B6">
            <w:pPr>
              <w:pStyle w:val="NoSpacing"/>
              <w:jc w:val="center"/>
              <w:rPr>
                <w:rFonts w:cstheme="minorHAnsi"/>
                <w:sz w:val="20"/>
                <w:szCs w:val="20"/>
              </w:rPr>
            </w:pPr>
            <w:r w:rsidRPr="001C1910">
              <w:rPr>
                <w:rFonts w:ascii="Calibri" w:hAnsi="Calibri"/>
              </w:rPr>
              <w:t>1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34512EF" w14:textId="01326877" w:rsidR="002654B6" w:rsidRPr="001C1910" w:rsidRDefault="002654B6" w:rsidP="002654B6">
            <w:pPr>
              <w:pStyle w:val="NoSpacing"/>
              <w:jc w:val="center"/>
              <w:rPr>
                <w:sz w:val="20"/>
                <w:szCs w:val="20"/>
              </w:rPr>
            </w:pPr>
            <w:r w:rsidRPr="001C1910">
              <w:rPr>
                <w:rFonts w:ascii="Calibri" w:hAnsi="Calibri"/>
              </w:rPr>
              <w:t>0.1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BF41D70" w14:textId="398F26AC" w:rsidR="002654B6" w:rsidRPr="001C1910" w:rsidRDefault="002654B6" w:rsidP="002654B6">
            <w:pPr>
              <w:pStyle w:val="NoSpacing"/>
              <w:jc w:val="center"/>
              <w:rPr>
                <w:rFonts w:cstheme="minorHAnsi"/>
                <w:sz w:val="20"/>
                <w:szCs w:val="20"/>
              </w:rPr>
            </w:pPr>
            <w:r w:rsidRPr="001C1910">
              <w:rPr>
                <w:rFonts w:ascii="Calibri" w:hAnsi="Calibri"/>
              </w:rPr>
              <w:t>0.07</w:t>
            </w:r>
          </w:p>
        </w:tc>
      </w:tr>
      <w:tr w:rsidR="002654B6" w:rsidRPr="001C1910" w14:paraId="18DDD607" w14:textId="77777777" w:rsidTr="002C4942">
        <w:tc>
          <w:tcPr>
            <w:tcW w:w="808" w:type="pct"/>
            <w:vMerge/>
          </w:tcPr>
          <w:p w14:paraId="1705453E" w14:textId="77777777" w:rsidR="002654B6" w:rsidRPr="001C1910" w:rsidRDefault="002654B6" w:rsidP="002654B6">
            <w:pPr>
              <w:pStyle w:val="NoSpacing"/>
              <w:rPr>
                <w:sz w:val="20"/>
                <w:szCs w:val="20"/>
                <w:highlight w:val="yellow"/>
              </w:rPr>
            </w:pPr>
          </w:p>
        </w:tc>
        <w:tc>
          <w:tcPr>
            <w:tcW w:w="654" w:type="pct"/>
            <w:vMerge/>
            <w:vAlign w:val="center"/>
          </w:tcPr>
          <w:p w14:paraId="403E1063" w14:textId="77777777" w:rsidR="002654B6" w:rsidRPr="001C1910" w:rsidRDefault="002654B6" w:rsidP="002654B6">
            <w:pPr>
              <w:pStyle w:val="NoSpacing"/>
              <w:rPr>
                <w:sz w:val="20"/>
                <w:szCs w:val="20"/>
                <w:highlight w:val="yellow"/>
              </w:rPr>
            </w:pPr>
          </w:p>
        </w:tc>
        <w:tc>
          <w:tcPr>
            <w:tcW w:w="1355" w:type="pct"/>
            <w:shd w:val="clear" w:color="auto" w:fill="auto"/>
          </w:tcPr>
          <w:p w14:paraId="28077248" w14:textId="6FA00AEA" w:rsidR="002654B6" w:rsidRPr="001C1910" w:rsidRDefault="002654B6" w:rsidP="002654B6">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0B7FAE4" w14:textId="60EFA6CB" w:rsidR="002654B6" w:rsidRPr="001C1910" w:rsidRDefault="002654B6" w:rsidP="002654B6">
            <w:pPr>
              <w:pStyle w:val="NoSpacing"/>
              <w:jc w:val="center"/>
              <w:rPr>
                <w:rFonts w:cstheme="minorHAnsi"/>
                <w:sz w:val="20"/>
                <w:szCs w:val="20"/>
              </w:rPr>
            </w:pPr>
            <w:r w:rsidRPr="001C1910">
              <w:rPr>
                <w:rFonts w:ascii="Calibri" w:hAnsi="Calibri"/>
              </w:rPr>
              <w:t>5.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D20C249" w14:textId="4B15848D" w:rsidR="002654B6" w:rsidRPr="001C1910" w:rsidRDefault="002654B6" w:rsidP="002654B6">
            <w:pPr>
              <w:pStyle w:val="NoSpacing"/>
              <w:jc w:val="center"/>
              <w:rPr>
                <w:sz w:val="20"/>
                <w:szCs w:val="20"/>
              </w:rPr>
            </w:pPr>
            <w:r w:rsidRPr="001C1910">
              <w:rPr>
                <w:rFonts w:ascii="Calibri" w:hAnsi="Calibri"/>
              </w:rPr>
              <w:t>6.3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1CCA52F9" w14:textId="5324B471" w:rsidR="002654B6" w:rsidRPr="001C1910" w:rsidRDefault="002654B6" w:rsidP="002654B6">
            <w:pPr>
              <w:pStyle w:val="NoSpacing"/>
              <w:jc w:val="center"/>
              <w:rPr>
                <w:rFonts w:cstheme="minorHAnsi"/>
                <w:sz w:val="20"/>
                <w:szCs w:val="20"/>
              </w:rPr>
            </w:pPr>
            <w:r w:rsidRPr="001C1910">
              <w:rPr>
                <w:rFonts w:ascii="Calibri" w:hAnsi="Calibri"/>
              </w:rPr>
              <w:t>0.64</w:t>
            </w:r>
          </w:p>
        </w:tc>
      </w:tr>
      <w:tr w:rsidR="002654B6" w:rsidRPr="001C1910" w14:paraId="2E1230C0" w14:textId="77777777" w:rsidTr="002C4942">
        <w:tc>
          <w:tcPr>
            <w:tcW w:w="808" w:type="pct"/>
            <w:vMerge/>
          </w:tcPr>
          <w:p w14:paraId="11688D88" w14:textId="77777777" w:rsidR="002654B6" w:rsidRPr="001C1910" w:rsidRDefault="002654B6" w:rsidP="002654B6">
            <w:pPr>
              <w:pStyle w:val="NoSpacing"/>
              <w:rPr>
                <w:sz w:val="20"/>
                <w:szCs w:val="20"/>
                <w:highlight w:val="yellow"/>
              </w:rPr>
            </w:pPr>
          </w:p>
        </w:tc>
        <w:tc>
          <w:tcPr>
            <w:tcW w:w="654" w:type="pct"/>
            <w:vMerge/>
            <w:vAlign w:val="center"/>
          </w:tcPr>
          <w:p w14:paraId="730A5CB7" w14:textId="77777777" w:rsidR="002654B6" w:rsidRPr="001C1910" w:rsidRDefault="002654B6" w:rsidP="002654B6">
            <w:pPr>
              <w:pStyle w:val="NoSpacing"/>
              <w:rPr>
                <w:sz w:val="20"/>
                <w:szCs w:val="20"/>
                <w:highlight w:val="yellow"/>
              </w:rPr>
            </w:pPr>
          </w:p>
        </w:tc>
        <w:tc>
          <w:tcPr>
            <w:tcW w:w="1355" w:type="pct"/>
            <w:shd w:val="clear" w:color="auto" w:fill="auto"/>
          </w:tcPr>
          <w:p w14:paraId="6F93CF2A" w14:textId="0EE4474E" w:rsidR="002654B6" w:rsidRPr="001C1910" w:rsidRDefault="002654B6" w:rsidP="002654B6">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147F73AC" w14:textId="42A8E705" w:rsidR="002654B6" w:rsidRPr="001C1910" w:rsidRDefault="002654B6" w:rsidP="002654B6">
            <w:pPr>
              <w:pStyle w:val="NoSpacing"/>
              <w:jc w:val="center"/>
              <w:rPr>
                <w:rFonts w:cstheme="minorHAnsi"/>
                <w:sz w:val="20"/>
                <w:szCs w:val="20"/>
              </w:rPr>
            </w:pPr>
            <w:r w:rsidRPr="001C1910">
              <w:rPr>
                <w:rFonts w:ascii="Calibri" w:hAnsi="Calibri"/>
              </w:rPr>
              <w:t>3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7885593C" w14:textId="5864B6A3" w:rsidR="002654B6" w:rsidRPr="001C1910" w:rsidRDefault="002654B6" w:rsidP="002654B6">
            <w:pPr>
              <w:pStyle w:val="NoSpacing"/>
              <w:jc w:val="center"/>
              <w:rPr>
                <w:sz w:val="20"/>
                <w:szCs w:val="20"/>
              </w:rPr>
            </w:pPr>
            <w:r w:rsidRPr="001C1910">
              <w:rPr>
                <w:rFonts w:ascii="Calibri" w:hAnsi="Calibri"/>
              </w:rPr>
              <w:t>0.39</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2EBD4524" w14:textId="0F7A0EE3" w:rsidR="002654B6" w:rsidRPr="001C1910" w:rsidRDefault="002654B6" w:rsidP="002654B6">
            <w:pPr>
              <w:pStyle w:val="NoSpacing"/>
              <w:jc w:val="center"/>
              <w:rPr>
                <w:rFonts w:cstheme="minorHAnsi"/>
                <w:sz w:val="20"/>
                <w:szCs w:val="20"/>
              </w:rPr>
            </w:pPr>
            <w:r w:rsidRPr="001C1910">
              <w:rPr>
                <w:rFonts w:ascii="Calibri" w:hAnsi="Calibri"/>
              </w:rPr>
              <w:t>0.20</w:t>
            </w:r>
          </w:p>
        </w:tc>
      </w:tr>
      <w:tr w:rsidR="002654B6" w:rsidRPr="001C1910" w14:paraId="672140AC" w14:textId="77777777" w:rsidTr="002C4942">
        <w:tc>
          <w:tcPr>
            <w:tcW w:w="808" w:type="pct"/>
            <w:vMerge/>
          </w:tcPr>
          <w:p w14:paraId="0AE4F1D9" w14:textId="77777777" w:rsidR="002654B6" w:rsidRPr="001C1910" w:rsidRDefault="002654B6" w:rsidP="002654B6">
            <w:pPr>
              <w:pStyle w:val="NoSpacing"/>
              <w:rPr>
                <w:sz w:val="20"/>
                <w:szCs w:val="20"/>
                <w:highlight w:val="yellow"/>
              </w:rPr>
            </w:pPr>
          </w:p>
        </w:tc>
        <w:tc>
          <w:tcPr>
            <w:tcW w:w="654" w:type="pct"/>
            <w:vMerge/>
            <w:vAlign w:val="center"/>
          </w:tcPr>
          <w:p w14:paraId="0C1EB8E0" w14:textId="77777777" w:rsidR="002654B6" w:rsidRPr="001C1910" w:rsidRDefault="002654B6" w:rsidP="002654B6">
            <w:pPr>
              <w:pStyle w:val="NoSpacing"/>
              <w:rPr>
                <w:sz w:val="20"/>
                <w:szCs w:val="20"/>
                <w:highlight w:val="yellow"/>
              </w:rPr>
            </w:pPr>
          </w:p>
        </w:tc>
        <w:tc>
          <w:tcPr>
            <w:tcW w:w="1355" w:type="pct"/>
            <w:shd w:val="clear" w:color="auto" w:fill="auto"/>
          </w:tcPr>
          <w:p w14:paraId="11A70ED8" w14:textId="1DD7DB3C" w:rsidR="002654B6" w:rsidRPr="001C1910" w:rsidRDefault="002654B6" w:rsidP="002654B6">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50F1210D" w14:textId="5EE37B80" w:rsidR="002654B6" w:rsidRPr="001C1910" w:rsidRDefault="002654B6" w:rsidP="002654B6">
            <w:pPr>
              <w:pStyle w:val="NoSpacing"/>
              <w:jc w:val="center"/>
              <w:rPr>
                <w:rFonts w:cstheme="minorHAnsi"/>
                <w:sz w:val="20"/>
                <w:szCs w:val="20"/>
              </w:rPr>
            </w:pPr>
            <w:r w:rsidRPr="001C1910">
              <w:rPr>
                <w:rFonts w:ascii="Calibri" w:hAnsi="Calibri"/>
              </w:rPr>
              <w:t>7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D8DCC7C" w14:textId="6F150DBD" w:rsidR="002654B6" w:rsidRPr="001C1910" w:rsidRDefault="002654B6" w:rsidP="002654B6">
            <w:pPr>
              <w:pStyle w:val="NoSpacing"/>
              <w:jc w:val="center"/>
              <w:rPr>
                <w:sz w:val="20"/>
                <w:szCs w:val="20"/>
              </w:rPr>
            </w:pPr>
            <w:r w:rsidRPr="001C1910">
              <w:rPr>
                <w:rFonts w:ascii="Calibri" w:hAnsi="Calibri"/>
              </w:rPr>
              <w:t>0.66</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3EA85F1" w14:textId="0FE775C3" w:rsidR="002654B6" w:rsidRPr="001C1910" w:rsidRDefault="002654B6" w:rsidP="002654B6">
            <w:pPr>
              <w:pStyle w:val="NoSpacing"/>
              <w:jc w:val="center"/>
              <w:rPr>
                <w:rFonts w:cstheme="minorHAnsi"/>
                <w:sz w:val="20"/>
                <w:szCs w:val="20"/>
              </w:rPr>
            </w:pPr>
            <w:r w:rsidRPr="001C1910">
              <w:rPr>
                <w:rFonts w:ascii="Calibri" w:hAnsi="Calibri"/>
              </w:rPr>
              <w:t>0.13</w:t>
            </w:r>
          </w:p>
        </w:tc>
      </w:tr>
      <w:tr w:rsidR="002654B6" w:rsidRPr="001C1910" w14:paraId="0C3794C8" w14:textId="77777777" w:rsidTr="002C4942">
        <w:tc>
          <w:tcPr>
            <w:tcW w:w="808" w:type="pct"/>
            <w:vMerge/>
          </w:tcPr>
          <w:p w14:paraId="01BAE353" w14:textId="77777777" w:rsidR="002654B6" w:rsidRPr="001C1910" w:rsidRDefault="002654B6" w:rsidP="002654B6">
            <w:pPr>
              <w:pStyle w:val="NoSpacing"/>
              <w:rPr>
                <w:sz w:val="20"/>
                <w:szCs w:val="20"/>
                <w:highlight w:val="yellow"/>
              </w:rPr>
            </w:pPr>
          </w:p>
        </w:tc>
        <w:tc>
          <w:tcPr>
            <w:tcW w:w="654" w:type="pct"/>
            <w:vMerge/>
            <w:vAlign w:val="center"/>
          </w:tcPr>
          <w:p w14:paraId="79AF9CA6" w14:textId="77777777" w:rsidR="002654B6" w:rsidRPr="001C1910" w:rsidRDefault="002654B6" w:rsidP="002654B6">
            <w:pPr>
              <w:pStyle w:val="NoSpacing"/>
              <w:rPr>
                <w:sz w:val="20"/>
                <w:szCs w:val="20"/>
                <w:highlight w:val="yellow"/>
              </w:rPr>
            </w:pPr>
          </w:p>
        </w:tc>
        <w:tc>
          <w:tcPr>
            <w:tcW w:w="1355" w:type="pct"/>
            <w:shd w:val="clear" w:color="auto" w:fill="auto"/>
          </w:tcPr>
          <w:p w14:paraId="611980AB" w14:textId="5A103E43" w:rsidR="002654B6" w:rsidRPr="001C1910" w:rsidRDefault="002654B6" w:rsidP="002654B6">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2A6A1456" w14:textId="51277CD6" w:rsidR="002654B6" w:rsidRPr="001C1910" w:rsidRDefault="002654B6" w:rsidP="002654B6">
            <w:pPr>
              <w:pStyle w:val="NoSpacing"/>
              <w:jc w:val="center"/>
              <w:rPr>
                <w:rFonts w:cstheme="minorHAnsi"/>
                <w:sz w:val="20"/>
                <w:szCs w:val="20"/>
              </w:rPr>
            </w:pPr>
            <w:r w:rsidRPr="001C1910">
              <w:rPr>
                <w:rFonts w:ascii="Calibri" w:hAnsi="Calibri"/>
              </w:rPr>
              <w:t>4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29AF684" w14:textId="0880F9B1" w:rsidR="002654B6" w:rsidRPr="001C1910" w:rsidRDefault="002654B6" w:rsidP="002654B6">
            <w:pPr>
              <w:pStyle w:val="NoSpacing"/>
              <w:jc w:val="center"/>
              <w:rPr>
                <w:sz w:val="20"/>
                <w:szCs w:val="20"/>
              </w:rPr>
            </w:pPr>
            <w:r w:rsidRPr="001C1910">
              <w:rPr>
                <w:rFonts w:ascii="Calibri" w:hAnsi="Calibri"/>
              </w:rPr>
              <w:t>0.58</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DF00689" w14:textId="77719488" w:rsidR="002654B6" w:rsidRPr="001C1910" w:rsidRDefault="002654B6" w:rsidP="002654B6">
            <w:pPr>
              <w:pStyle w:val="NoSpacing"/>
              <w:jc w:val="center"/>
              <w:rPr>
                <w:rFonts w:cstheme="minorHAnsi"/>
                <w:sz w:val="20"/>
                <w:szCs w:val="20"/>
              </w:rPr>
            </w:pPr>
            <w:r w:rsidRPr="001C1910">
              <w:rPr>
                <w:rFonts w:ascii="Calibri" w:hAnsi="Calibri"/>
              </w:rPr>
              <w:t>0.20</w:t>
            </w:r>
          </w:p>
        </w:tc>
      </w:tr>
      <w:tr w:rsidR="002654B6" w:rsidRPr="001C1910" w14:paraId="606DA595" w14:textId="77777777" w:rsidTr="002C4942">
        <w:tc>
          <w:tcPr>
            <w:tcW w:w="808" w:type="pct"/>
            <w:vMerge/>
          </w:tcPr>
          <w:p w14:paraId="4B537C6B" w14:textId="77777777" w:rsidR="002654B6" w:rsidRPr="001C1910" w:rsidRDefault="002654B6" w:rsidP="002654B6">
            <w:pPr>
              <w:pStyle w:val="NoSpacing"/>
              <w:rPr>
                <w:sz w:val="20"/>
                <w:szCs w:val="20"/>
                <w:highlight w:val="yellow"/>
              </w:rPr>
            </w:pPr>
          </w:p>
        </w:tc>
        <w:tc>
          <w:tcPr>
            <w:tcW w:w="654" w:type="pct"/>
            <w:vMerge/>
            <w:vAlign w:val="center"/>
          </w:tcPr>
          <w:p w14:paraId="5CD904D0" w14:textId="77777777" w:rsidR="002654B6" w:rsidRPr="001C1910" w:rsidRDefault="002654B6" w:rsidP="002654B6">
            <w:pPr>
              <w:pStyle w:val="NoSpacing"/>
              <w:rPr>
                <w:sz w:val="20"/>
                <w:szCs w:val="20"/>
                <w:highlight w:val="yellow"/>
              </w:rPr>
            </w:pPr>
          </w:p>
        </w:tc>
        <w:tc>
          <w:tcPr>
            <w:tcW w:w="1355" w:type="pct"/>
            <w:shd w:val="clear" w:color="auto" w:fill="C6D9F1" w:themeFill="text2" w:themeFillTint="33"/>
          </w:tcPr>
          <w:p w14:paraId="76194613" w14:textId="77777777" w:rsidR="002654B6" w:rsidRPr="001C1910" w:rsidRDefault="002654B6" w:rsidP="002654B6">
            <w:pPr>
              <w:pStyle w:val="NoSpacing"/>
              <w:rPr>
                <w:b/>
                <w:sz w:val="20"/>
                <w:szCs w:val="20"/>
              </w:rPr>
            </w:pPr>
            <w:r w:rsidRPr="001C1910">
              <w:rPr>
                <w:b/>
                <w:sz w:val="20"/>
                <w:szCs w:val="20"/>
              </w:rPr>
              <w:t>Total Score</w:t>
            </w:r>
          </w:p>
          <w:p w14:paraId="1F525D85" w14:textId="42A24588" w:rsidR="002654B6" w:rsidRPr="001C1910" w:rsidRDefault="002654B6" w:rsidP="002654B6">
            <w:pPr>
              <w:pStyle w:val="NoSpacing"/>
              <w:rPr>
                <w:sz w:val="20"/>
                <w:szCs w:val="20"/>
              </w:rPr>
            </w:pPr>
            <w:r w:rsidRPr="001C1910">
              <w:rPr>
                <w:b/>
                <w:sz w:val="20"/>
                <w:szCs w:val="20"/>
              </w:rPr>
              <w:t>Max Score = 21</w:t>
            </w:r>
          </w:p>
        </w:tc>
        <w:tc>
          <w:tcPr>
            <w:tcW w:w="691" w:type="pct"/>
            <w:shd w:val="clear" w:color="auto" w:fill="C6D9F1" w:themeFill="text2" w:themeFillTint="33"/>
            <w:vAlign w:val="center"/>
          </w:tcPr>
          <w:p w14:paraId="35DA80F9" w14:textId="7E21601B" w:rsidR="002654B6" w:rsidRPr="001C1910" w:rsidRDefault="002654B6" w:rsidP="002654B6">
            <w:pPr>
              <w:pStyle w:val="NoSpacing"/>
              <w:jc w:val="center"/>
              <w:rPr>
                <w:rFonts w:cstheme="minorHAnsi"/>
                <w:b/>
                <w:sz w:val="20"/>
                <w:szCs w:val="20"/>
              </w:rPr>
            </w:pPr>
            <w:r w:rsidRPr="001C1910">
              <w:rPr>
                <w:rFonts w:cstheme="minorHAnsi"/>
                <w:b/>
                <w:sz w:val="20"/>
                <w:szCs w:val="20"/>
              </w:rPr>
              <w:t>18</w:t>
            </w:r>
          </w:p>
        </w:tc>
        <w:tc>
          <w:tcPr>
            <w:tcW w:w="783" w:type="pct"/>
            <w:shd w:val="clear" w:color="auto" w:fill="C6D9F1" w:themeFill="text2" w:themeFillTint="33"/>
            <w:vAlign w:val="center"/>
          </w:tcPr>
          <w:p w14:paraId="1A929924" w14:textId="45B32E79" w:rsidR="002654B6" w:rsidRPr="001C1910" w:rsidRDefault="002654B6" w:rsidP="002654B6">
            <w:pPr>
              <w:pStyle w:val="NoSpacing"/>
              <w:jc w:val="center"/>
              <w:rPr>
                <w:b/>
                <w:sz w:val="20"/>
                <w:szCs w:val="20"/>
              </w:rPr>
            </w:pPr>
            <w:r w:rsidRPr="001C1910">
              <w:rPr>
                <w:b/>
                <w:sz w:val="20"/>
                <w:szCs w:val="20"/>
              </w:rPr>
              <w:t>15.75</w:t>
            </w:r>
          </w:p>
        </w:tc>
        <w:tc>
          <w:tcPr>
            <w:tcW w:w="709" w:type="pct"/>
            <w:shd w:val="clear" w:color="auto" w:fill="C6D9F1" w:themeFill="text2" w:themeFillTint="33"/>
            <w:vAlign w:val="center"/>
          </w:tcPr>
          <w:p w14:paraId="0509B4E7" w14:textId="62D81657" w:rsidR="002654B6" w:rsidRPr="001C1910" w:rsidRDefault="002654B6" w:rsidP="002654B6">
            <w:pPr>
              <w:pStyle w:val="NoSpacing"/>
              <w:jc w:val="center"/>
              <w:rPr>
                <w:rFonts w:cstheme="minorHAnsi"/>
                <w:b/>
                <w:sz w:val="20"/>
                <w:szCs w:val="20"/>
              </w:rPr>
            </w:pPr>
            <w:r w:rsidRPr="001C1910">
              <w:rPr>
                <w:rFonts w:cstheme="minorHAnsi"/>
                <w:b/>
                <w:sz w:val="20"/>
                <w:szCs w:val="20"/>
              </w:rPr>
              <w:t>5.12</w:t>
            </w:r>
          </w:p>
        </w:tc>
      </w:tr>
    </w:tbl>
    <w:p w14:paraId="697630A6" w14:textId="77777777" w:rsidR="00EC08DE" w:rsidRDefault="00EC08DE" w:rsidP="00E61194">
      <w:pPr>
        <w:pStyle w:val="Caption"/>
        <w:keepNext/>
        <w:jc w:val="center"/>
        <w:rPr>
          <w:sz w:val="22"/>
        </w:rPr>
      </w:pPr>
    </w:p>
    <w:p w14:paraId="7635433E" w14:textId="77777777" w:rsidR="00EC08DE" w:rsidRPr="00EC08DE" w:rsidRDefault="00EC08DE" w:rsidP="00EC08DE">
      <w:pPr>
        <w:pStyle w:val="Caption"/>
        <w:keepNext/>
        <w:jc w:val="center"/>
        <w:rPr>
          <w:sz w:val="22"/>
        </w:rPr>
      </w:pPr>
      <w:bookmarkStart w:id="48" w:name="_Toc253843569"/>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2</w:t>
      </w:r>
      <w:r w:rsidRPr="00FC052A">
        <w:rPr>
          <w:sz w:val="22"/>
        </w:rPr>
        <w:fldChar w:fldCharType="end"/>
      </w:r>
      <w:r>
        <w:rPr>
          <w:sz w:val="22"/>
        </w:rPr>
        <w:t>.  Pass Creek Stations</w:t>
      </w:r>
      <w:bookmarkEnd w:id="48"/>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490"/>
        <w:gridCol w:w="1413"/>
        <w:gridCol w:w="2524"/>
        <w:gridCol w:w="1270"/>
        <w:gridCol w:w="1445"/>
        <w:gridCol w:w="1304"/>
      </w:tblGrid>
      <w:tr w:rsidR="008A366C" w:rsidRPr="001C1910" w14:paraId="7C5B50D3" w14:textId="77777777" w:rsidTr="00DD1099">
        <w:trPr>
          <w:tblHeader/>
        </w:trPr>
        <w:tc>
          <w:tcPr>
            <w:tcW w:w="789" w:type="pct"/>
            <w:vAlign w:val="center"/>
          </w:tcPr>
          <w:p w14:paraId="746193C9" w14:textId="77777777" w:rsidR="008A366C" w:rsidRPr="001C1910" w:rsidRDefault="008A366C" w:rsidP="008A366C">
            <w:pPr>
              <w:pStyle w:val="NoSpacing"/>
              <w:jc w:val="center"/>
              <w:rPr>
                <w:b/>
                <w:sz w:val="20"/>
                <w:szCs w:val="20"/>
              </w:rPr>
            </w:pPr>
            <w:r w:rsidRPr="001C1910">
              <w:rPr>
                <w:b/>
                <w:sz w:val="20"/>
                <w:szCs w:val="20"/>
              </w:rPr>
              <w:t>Waterbody</w:t>
            </w:r>
          </w:p>
        </w:tc>
        <w:tc>
          <w:tcPr>
            <w:tcW w:w="748" w:type="pct"/>
            <w:vAlign w:val="center"/>
          </w:tcPr>
          <w:p w14:paraId="5E6F865F" w14:textId="77777777" w:rsidR="008A366C" w:rsidRPr="001C1910" w:rsidRDefault="008A366C" w:rsidP="008A366C">
            <w:pPr>
              <w:pStyle w:val="NoSpacing"/>
              <w:jc w:val="center"/>
              <w:rPr>
                <w:b/>
                <w:sz w:val="20"/>
                <w:szCs w:val="20"/>
              </w:rPr>
            </w:pPr>
            <w:r w:rsidRPr="001C1910">
              <w:rPr>
                <w:b/>
                <w:sz w:val="20"/>
                <w:szCs w:val="20"/>
              </w:rPr>
              <w:t>Site #</w:t>
            </w:r>
          </w:p>
        </w:tc>
        <w:tc>
          <w:tcPr>
            <w:tcW w:w="1336" w:type="pct"/>
            <w:vAlign w:val="center"/>
          </w:tcPr>
          <w:p w14:paraId="7782CA31" w14:textId="77777777" w:rsidR="008A366C" w:rsidRPr="001C1910" w:rsidRDefault="008A366C" w:rsidP="008A366C">
            <w:pPr>
              <w:pStyle w:val="NoSpacing"/>
              <w:jc w:val="center"/>
              <w:rPr>
                <w:b/>
                <w:sz w:val="20"/>
                <w:szCs w:val="20"/>
              </w:rPr>
            </w:pPr>
            <w:r w:rsidRPr="001C1910">
              <w:rPr>
                <w:b/>
                <w:sz w:val="20"/>
                <w:szCs w:val="20"/>
              </w:rPr>
              <w:t>Parameter</w:t>
            </w:r>
          </w:p>
        </w:tc>
        <w:tc>
          <w:tcPr>
            <w:tcW w:w="672" w:type="pct"/>
            <w:vAlign w:val="center"/>
          </w:tcPr>
          <w:p w14:paraId="6F93B847" w14:textId="77777777" w:rsidR="008A366C" w:rsidRPr="001C1910" w:rsidRDefault="008A366C" w:rsidP="008A366C">
            <w:pPr>
              <w:pStyle w:val="NoSpacing"/>
              <w:jc w:val="center"/>
              <w:rPr>
                <w:b/>
                <w:sz w:val="20"/>
                <w:szCs w:val="20"/>
              </w:rPr>
            </w:pPr>
            <w:r w:rsidRPr="001C1910">
              <w:rPr>
                <w:b/>
                <w:sz w:val="20"/>
                <w:szCs w:val="20"/>
              </w:rPr>
              <w:t>Value</w:t>
            </w:r>
          </w:p>
        </w:tc>
        <w:tc>
          <w:tcPr>
            <w:tcW w:w="765" w:type="pct"/>
            <w:vAlign w:val="center"/>
          </w:tcPr>
          <w:p w14:paraId="11116D03" w14:textId="77777777" w:rsidR="008A366C" w:rsidRPr="001C1910" w:rsidRDefault="008A366C" w:rsidP="008A366C">
            <w:pPr>
              <w:pStyle w:val="NoSpacing"/>
              <w:jc w:val="center"/>
              <w:rPr>
                <w:b/>
                <w:sz w:val="20"/>
                <w:szCs w:val="20"/>
              </w:rPr>
            </w:pPr>
            <w:r w:rsidRPr="001C1910">
              <w:rPr>
                <w:b/>
                <w:sz w:val="20"/>
                <w:szCs w:val="20"/>
              </w:rPr>
              <w:t>Mean</w:t>
            </w:r>
          </w:p>
        </w:tc>
        <w:tc>
          <w:tcPr>
            <w:tcW w:w="690" w:type="pct"/>
            <w:vAlign w:val="center"/>
          </w:tcPr>
          <w:p w14:paraId="648FD13F" w14:textId="77777777" w:rsidR="008A366C" w:rsidRPr="001C1910" w:rsidRDefault="008A366C" w:rsidP="008A366C">
            <w:pPr>
              <w:pStyle w:val="NoSpacing"/>
              <w:jc w:val="center"/>
              <w:rPr>
                <w:b/>
                <w:sz w:val="20"/>
                <w:szCs w:val="20"/>
              </w:rPr>
            </w:pPr>
            <w:r w:rsidRPr="001C1910">
              <w:rPr>
                <w:b/>
                <w:sz w:val="20"/>
                <w:szCs w:val="20"/>
              </w:rPr>
              <w:t>StDev</w:t>
            </w:r>
          </w:p>
        </w:tc>
      </w:tr>
      <w:tr w:rsidR="008A366C" w:rsidRPr="001C1910" w14:paraId="6F839A96" w14:textId="77777777" w:rsidTr="00DD1099">
        <w:tc>
          <w:tcPr>
            <w:tcW w:w="789" w:type="pct"/>
            <w:vMerge w:val="restart"/>
          </w:tcPr>
          <w:p w14:paraId="5638A0EB" w14:textId="77777777" w:rsidR="008A366C" w:rsidRPr="001C1910" w:rsidRDefault="008A366C" w:rsidP="008A366C">
            <w:pPr>
              <w:pStyle w:val="NoSpacing"/>
              <w:rPr>
                <w:sz w:val="20"/>
                <w:szCs w:val="20"/>
              </w:rPr>
            </w:pPr>
            <w:r w:rsidRPr="001C1910">
              <w:rPr>
                <w:sz w:val="20"/>
                <w:szCs w:val="20"/>
              </w:rPr>
              <w:t>Pass Creek</w:t>
            </w:r>
          </w:p>
        </w:tc>
        <w:tc>
          <w:tcPr>
            <w:tcW w:w="748" w:type="pct"/>
            <w:vMerge w:val="restart"/>
            <w:vAlign w:val="center"/>
          </w:tcPr>
          <w:p w14:paraId="5582315C" w14:textId="77777777" w:rsidR="008A366C" w:rsidRPr="001C1910" w:rsidRDefault="008A366C" w:rsidP="008A366C">
            <w:pPr>
              <w:pStyle w:val="NoSpacing"/>
              <w:rPr>
                <w:sz w:val="20"/>
                <w:szCs w:val="20"/>
              </w:rPr>
            </w:pPr>
            <w:r w:rsidRPr="001C1910">
              <w:rPr>
                <w:sz w:val="20"/>
                <w:szCs w:val="20"/>
              </w:rPr>
              <w:t>PAS1</w:t>
            </w:r>
          </w:p>
          <w:p w14:paraId="7EAC7607" w14:textId="77777777" w:rsidR="008A366C" w:rsidRPr="001C1910" w:rsidRDefault="008A366C" w:rsidP="008A366C">
            <w:pPr>
              <w:pStyle w:val="NoSpacing"/>
              <w:rPr>
                <w:sz w:val="20"/>
                <w:szCs w:val="20"/>
              </w:rPr>
            </w:pPr>
            <w:r w:rsidRPr="001C1910">
              <w:rPr>
                <w:sz w:val="20"/>
                <w:szCs w:val="20"/>
              </w:rPr>
              <w:t>(2010)</w:t>
            </w:r>
          </w:p>
          <w:p w14:paraId="3938E20E" w14:textId="77777777" w:rsidR="008A366C" w:rsidRPr="001C1910" w:rsidRDefault="008A366C" w:rsidP="008A366C">
            <w:pPr>
              <w:pStyle w:val="NoSpacing"/>
              <w:rPr>
                <w:sz w:val="20"/>
                <w:szCs w:val="20"/>
              </w:rPr>
            </w:pPr>
            <w:r w:rsidRPr="001C1910">
              <w:rPr>
                <w:sz w:val="20"/>
                <w:szCs w:val="20"/>
              </w:rPr>
              <w:t>Leptoceridae</w:t>
            </w:r>
          </w:p>
          <w:p w14:paraId="56450222" w14:textId="77777777" w:rsidR="008A366C" w:rsidRPr="001C1910" w:rsidRDefault="008A366C" w:rsidP="008A366C">
            <w:pPr>
              <w:pStyle w:val="NoSpacing"/>
              <w:rPr>
                <w:sz w:val="20"/>
                <w:szCs w:val="20"/>
              </w:rPr>
            </w:pPr>
            <w:r w:rsidRPr="001C1910">
              <w:rPr>
                <w:sz w:val="20"/>
                <w:szCs w:val="20"/>
              </w:rPr>
              <w:t>n = 3 years</w:t>
            </w:r>
          </w:p>
          <w:p w14:paraId="306FC465" w14:textId="77777777" w:rsidR="00DD1099" w:rsidRPr="001C1910" w:rsidRDefault="00DD1099" w:rsidP="008A366C">
            <w:pPr>
              <w:pStyle w:val="NoSpacing"/>
              <w:rPr>
                <w:sz w:val="20"/>
                <w:szCs w:val="20"/>
              </w:rPr>
            </w:pPr>
          </w:p>
          <w:p w14:paraId="4ACE1BB3" w14:textId="77777777" w:rsidR="00DD1099" w:rsidRPr="001C1910" w:rsidRDefault="00DD1099" w:rsidP="008A366C">
            <w:pPr>
              <w:pStyle w:val="NoSpacing"/>
              <w:rPr>
                <w:sz w:val="20"/>
                <w:szCs w:val="20"/>
              </w:rPr>
            </w:pPr>
            <w:r w:rsidRPr="001C1910">
              <w:rPr>
                <w:sz w:val="20"/>
                <w:szCs w:val="20"/>
              </w:rPr>
              <w:t>High Plains Ecoregion</w:t>
            </w:r>
          </w:p>
          <w:p w14:paraId="60098707" w14:textId="77777777" w:rsidR="00DD1099" w:rsidRPr="001C1910" w:rsidRDefault="00DD1099" w:rsidP="008A366C">
            <w:pPr>
              <w:pStyle w:val="NoSpacing"/>
              <w:rPr>
                <w:sz w:val="20"/>
                <w:szCs w:val="20"/>
              </w:rPr>
            </w:pPr>
          </w:p>
        </w:tc>
        <w:tc>
          <w:tcPr>
            <w:tcW w:w="1336" w:type="pct"/>
          </w:tcPr>
          <w:p w14:paraId="688E120C" w14:textId="77777777" w:rsidR="008A366C" w:rsidRPr="001C1910" w:rsidRDefault="008A366C" w:rsidP="008A366C">
            <w:pPr>
              <w:pStyle w:val="NoSpacing"/>
              <w:rPr>
                <w:sz w:val="20"/>
                <w:szCs w:val="20"/>
              </w:rPr>
            </w:pPr>
            <w:r w:rsidRPr="001C1910">
              <w:rPr>
                <w:sz w:val="20"/>
                <w:szCs w:val="20"/>
              </w:rPr>
              <w:t>Taxa Richness</w:t>
            </w:r>
          </w:p>
        </w:tc>
        <w:tc>
          <w:tcPr>
            <w:tcW w:w="672" w:type="pct"/>
            <w:vAlign w:val="center"/>
          </w:tcPr>
          <w:p w14:paraId="2D5755E4" w14:textId="77777777" w:rsidR="008A366C" w:rsidRPr="001C1910" w:rsidRDefault="001C1221" w:rsidP="008A366C">
            <w:pPr>
              <w:pStyle w:val="NoSpacing"/>
              <w:jc w:val="center"/>
              <w:rPr>
                <w:sz w:val="20"/>
                <w:szCs w:val="20"/>
              </w:rPr>
            </w:pPr>
            <w:r w:rsidRPr="001C1910">
              <w:rPr>
                <w:rFonts w:cstheme="minorHAnsi"/>
                <w:sz w:val="20"/>
                <w:szCs w:val="20"/>
              </w:rPr>
              <w:t>16</w:t>
            </w:r>
          </w:p>
        </w:tc>
        <w:tc>
          <w:tcPr>
            <w:tcW w:w="765" w:type="pct"/>
            <w:vAlign w:val="center"/>
          </w:tcPr>
          <w:p w14:paraId="0A86C527" w14:textId="77777777" w:rsidR="008A366C" w:rsidRPr="001C1910" w:rsidRDefault="001C1221" w:rsidP="008A366C">
            <w:pPr>
              <w:pStyle w:val="NoSpacing"/>
              <w:jc w:val="center"/>
              <w:rPr>
                <w:sz w:val="20"/>
                <w:szCs w:val="20"/>
              </w:rPr>
            </w:pPr>
            <w:r w:rsidRPr="001C1910">
              <w:rPr>
                <w:sz w:val="20"/>
                <w:szCs w:val="20"/>
              </w:rPr>
              <w:t>13.3</w:t>
            </w:r>
          </w:p>
        </w:tc>
        <w:tc>
          <w:tcPr>
            <w:tcW w:w="690" w:type="pct"/>
            <w:vAlign w:val="center"/>
          </w:tcPr>
          <w:p w14:paraId="6F461AEB" w14:textId="77777777" w:rsidR="008A366C" w:rsidRPr="001C1910" w:rsidRDefault="001C1221" w:rsidP="001C1221">
            <w:pPr>
              <w:pStyle w:val="NoSpacing"/>
              <w:jc w:val="center"/>
              <w:rPr>
                <w:sz w:val="20"/>
                <w:szCs w:val="20"/>
              </w:rPr>
            </w:pPr>
            <w:r w:rsidRPr="001C1910">
              <w:rPr>
                <w:sz w:val="20"/>
                <w:szCs w:val="20"/>
              </w:rPr>
              <w:t>3.1</w:t>
            </w:r>
          </w:p>
        </w:tc>
      </w:tr>
      <w:tr w:rsidR="008A366C" w:rsidRPr="001C1910" w14:paraId="14CD5DE8" w14:textId="77777777" w:rsidTr="00DD1099">
        <w:tc>
          <w:tcPr>
            <w:tcW w:w="789" w:type="pct"/>
            <w:vMerge/>
          </w:tcPr>
          <w:p w14:paraId="26CE5804" w14:textId="77777777" w:rsidR="008A366C" w:rsidRPr="001C1910" w:rsidRDefault="008A366C" w:rsidP="008A366C">
            <w:pPr>
              <w:pStyle w:val="NoSpacing"/>
              <w:rPr>
                <w:sz w:val="20"/>
                <w:szCs w:val="20"/>
              </w:rPr>
            </w:pPr>
          </w:p>
        </w:tc>
        <w:tc>
          <w:tcPr>
            <w:tcW w:w="748" w:type="pct"/>
            <w:vMerge/>
            <w:vAlign w:val="center"/>
          </w:tcPr>
          <w:p w14:paraId="55135E1B" w14:textId="77777777" w:rsidR="008A366C" w:rsidRPr="001C1910" w:rsidRDefault="008A366C" w:rsidP="008A366C">
            <w:pPr>
              <w:pStyle w:val="NoSpacing"/>
              <w:rPr>
                <w:sz w:val="20"/>
                <w:szCs w:val="20"/>
              </w:rPr>
            </w:pPr>
          </w:p>
        </w:tc>
        <w:tc>
          <w:tcPr>
            <w:tcW w:w="1336" w:type="pct"/>
          </w:tcPr>
          <w:p w14:paraId="630E04AD" w14:textId="77777777" w:rsidR="008A366C" w:rsidRPr="001C1910" w:rsidRDefault="008A366C" w:rsidP="008A366C">
            <w:pPr>
              <w:pStyle w:val="NoSpacing"/>
              <w:rPr>
                <w:sz w:val="20"/>
                <w:szCs w:val="20"/>
              </w:rPr>
            </w:pPr>
            <w:r w:rsidRPr="001C1910">
              <w:rPr>
                <w:sz w:val="20"/>
                <w:szCs w:val="20"/>
              </w:rPr>
              <w:t>EPT Index</w:t>
            </w:r>
          </w:p>
        </w:tc>
        <w:tc>
          <w:tcPr>
            <w:tcW w:w="672" w:type="pct"/>
            <w:vAlign w:val="center"/>
          </w:tcPr>
          <w:p w14:paraId="2BD65D01" w14:textId="77777777" w:rsidR="008A366C" w:rsidRPr="001C1910" w:rsidRDefault="001C1221" w:rsidP="001C1221">
            <w:pPr>
              <w:pStyle w:val="NoSpacing"/>
              <w:jc w:val="center"/>
              <w:rPr>
                <w:sz w:val="20"/>
                <w:szCs w:val="20"/>
              </w:rPr>
            </w:pPr>
            <w:r w:rsidRPr="001C1910">
              <w:rPr>
                <w:rFonts w:cstheme="minorHAnsi"/>
                <w:sz w:val="20"/>
                <w:szCs w:val="20"/>
              </w:rPr>
              <w:t>6</w:t>
            </w:r>
          </w:p>
        </w:tc>
        <w:tc>
          <w:tcPr>
            <w:tcW w:w="765" w:type="pct"/>
            <w:vAlign w:val="center"/>
          </w:tcPr>
          <w:p w14:paraId="59BAC860" w14:textId="77777777" w:rsidR="008A366C" w:rsidRPr="001C1910" w:rsidRDefault="001C1221" w:rsidP="001C1221">
            <w:pPr>
              <w:pStyle w:val="NoSpacing"/>
              <w:jc w:val="center"/>
              <w:rPr>
                <w:sz w:val="20"/>
                <w:szCs w:val="20"/>
              </w:rPr>
            </w:pPr>
            <w:r w:rsidRPr="001C1910">
              <w:rPr>
                <w:sz w:val="20"/>
                <w:szCs w:val="20"/>
              </w:rPr>
              <w:t>5.0</w:t>
            </w:r>
          </w:p>
        </w:tc>
        <w:tc>
          <w:tcPr>
            <w:tcW w:w="690" w:type="pct"/>
            <w:vAlign w:val="center"/>
          </w:tcPr>
          <w:p w14:paraId="6DA602FC" w14:textId="77777777" w:rsidR="001C1221" w:rsidRPr="001C1910" w:rsidRDefault="001C1221" w:rsidP="001C1221">
            <w:pPr>
              <w:pStyle w:val="NoSpacing"/>
              <w:jc w:val="center"/>
              <w:rPr>
                <w:sz w:val="20"/>
                <w:szCs w:val="20"/>
              </w:rPr>
            </w:pPr>
            <w:r w:rsidRPr="001C1910">
              <w:rPr>
                <w:sz w:val="20"/>
                <w:szCs w:val="20"/>
              </w:rPr>
              <w:t>1</w:t>
            </w:r>
          </w:p>
        </w:tc>
      </w:tr>
      <w:tr w:rsidR="008A366C" w:rsidRPr="001C1910" w14:paraId="71BD2A25" w14:textId="77777777" w:rsidTr="00DD1099">
        <w:tc>
          <w:tcPr>
            <w:tcW w:w="789" w:type="pct"/>
            <w:vMerge/>
          </w:tcPr>
          <w:p w14:paraId="2598578A" w14:textId="77777777" w:rsidR="008A366C" w:rsidRPr="001C1910" w:rsidRDefault="008A366C" w:rsidP="008A366C">
            <w:pPr>
              <w:pStyle w:val="NoSpacing"/>
              <w:rPr>
                <w:sz w:val="20"/>
                <w:szCs w:val="20"/>
              </w:rPr>
            </w:pPr>
          </w:p>
        </w:tc>
        <w:tc>
          <w:tcPr>
            <w:tcW w:w="748" w:type="pct"/>
            <w:vMerge/>
            <w:vAlign w:val="center"/>
          </w:tcPr>
          <w:p w14:paraId="6062FCD5" w14:textId="77777777" w:rsidR="008A366C" w:rsidRPr="001C1910" w:rsidRDefault="008A366C" w:rsidP="008A366C">
            <w:pPr>
              <w:pStyle w:val="NoSpacing"/>
              <w:rPr>
                <w:sz w:val="20"/>
                <w:szCs w:val="20"/>
              </w:rPr>
            </w:pPr>
          </w:p>
        </w:tc>
        <w:tc>
          <w:tcPr>
            <w:tcW w:w="1336" w:type="pct"/>
          </w:tcPr>
          <w:p w14:paraId="508A5DF4" w14:textId="77777777" w:rsidR="008A366C" w:rsidRPr="001C1910" w:rsidRDefault="008A366C" w:rsidP="008A366C">
            <w:pPr>
              <w:pStyle w:val="NoSpacing"/>
              <w:rPr>
                <w:sz w:val="20"/>
                <w:szCs w:val="20"/>
              </w:rPr>
            </w:pPr>
            <w:r w:rsidRPr="001C1910">
              <w:rPr>
                <w:sz w:val="20"/>
                <w:szCs w:val="20"/>
              </w:rPr>
              <w:t>% EPT</w:t>
            </w:r>
          </w:p>
        </w:tc>
        <w:tc>
          <w:tcPr>
            <w:tcW w:w="672" w:type="pct"/>
            <w:vAlign w:val="center"/>
          </w:tcPr>
          <w:p w14:paraId="67434D07" w14:textId="77777777" w:rsidR="008A366C" w:rsidRPr="001C1910" w:rsidRDefault="001C1221" w:rsidP="008A366C">
            <w:pPr>
              <w:pStyle w:val="NoSpacing"/>
              <w:jc w:val="center"/>
              <w:rPr>
                <w:sz w:val="20"/>
                <w:szCs w:val="20"/>
              </w:rPr>
            </w:pPr>
            <w:r w:rsidRPr="001C1910">
              <w:rPr>
                <w:rFonts w:cstheme="minorHAnsi"/>
                <w:sz w:val="20"/>
                <w:szCs w:val="20"/>
              </w:rPr>
              <w:t>66%</w:t>
            </w:r>
          </w:p>
        </w:tc>
        <w:tc>
          <w:tcPr>
            <w:tcW w:w="765" w:type="pct"/>
            <w:vAlign w:val="center"/>
          </w:tcPr>
          <w:p w14:paraId="1BEEFB42" w14:textId="77777777" w:rsidR="008A366C" w:rsidRPr="001C1910" w:rsidRDefault="001C1221" w:rsidP="008A366C">
            <w:pPr>
              <w:pStyle w:val="NoSpacing"/>
              <w:jc w:val="center"/>
              <w:rPr>
                <w:sz w:val="20"/>
                <w:szCs w:val="20"/>
              </w:rPr>
            </w:pPr>
            <w:r w:rsidRPr="001C1910">
              <w:rPr>
                <w:sz w:val="20"/>
                <w:szCs w:val="20"/>
              </w:rPr>
              <w:t>59%</w:t>
            </w:r>
          </w:p>
        </w:tc>
        <w:tc>
          <w:tcPr>
            <w:tcW w:w="690" w:type="pct"/>
            <w:vAlign w:val="center"/>
          </w:tcPr>
          <w:p w14:paraId="3A29D42A" w14:textId="77777777" w:rsidR="008A366C" w:rsidRPr="001C1910" w:rsidRDefault="001C1221" w:rsidP="008A366C">
            <w:pPr>
              <w:pStyle w:val="NoSpacing"/>
              <w:jc w:val="center"/>
              <w:rPr>
                <w:sz w:val="20"/>
                <w:szCs w:val="20"/>
              </w:rPr>
            </w:pPr>
            <w:r w:rsidRPr="001C1910">
              <w:rPr>
                <w:sz w:val="20"/>
                <w:szCs w:val="20"/>
              </w:rPr>
              <w:t>6</w:t>
            </w:r>
            <w:r w:rsidR="008A366C" w:rsidRPr="001C1910">
              <w:rPr>
                <w:sz w:val="20"/>
                <w:szCs w:val="20"/>
              </w:rPr>
              <w:t>%</w:t>
            </w:r>
          </w:p>
        </w:tc>
      </w:tr>
      <w:tr w:rsidR="008A366C" w:rsidRPr="001C1910" w14:paraId="326CB759" w14:textId="77777777" w:rsidTr="00DD1099">
        <w:tc>
          <w:tcPr>
            <w:tcW w:w="789" w:type="pct"/>
            <w:vMerge/>
          </w:tcPr>
          <w:p w14:paraId="0106B3F3" w14:textId="77777777" w:rsidR="008A366C" w:rsidRPr="001C1910" w:rsidRDefault="008A366C" w:rsidP="008A366C">
            <w:pPr>
              <w:pStyle w:val="NoSpacing"/>
              <w:rPr>
                <w:sz w:val="20"/>
                <w:szCs w:val="20"/>
              </w:rPr>
            </w:pPr>
          </w:p>
        </w:tc>
        <w:tc>
          <w:tcPr>
            <w:tcW w:w="748" w:type="pct"/>
            <w:vMerge/>
            <w:vAlign w:val="center"/>
          </w:tcPr>
          <w:p w14:paraId="793210F8" w14:textId="77777777" w:rsidR="008A366C" w:rsidRPr="001C1910" w:rsidRDefault="008A366C" w:rsidP="008A366C">
            <w:pPr>
              <w:pStyle w:val="NoSpacing"/>
              <w:rPr>
                <w:sz w:val="20"/>
                <w:szCs w:val="20"/>
              </w:rPr>
            </w:pPr>
          </w:p>
        </w:tc>
        <w:tc>
          <w:tcPr>
            <w:tcW w:w="1336" w:type="pct"/>
          </w:tcPr>
          <w:p w14:paraId="10C1F3EE" w14:textId="77777777" w:rsidR="008A366C" w:rsidRPr="001C1910" w:rsidRDefault="008A366C" w:rsidP="008A366C">
            <w:pPr>
              <w:pStyle w:val="NoSpacing"/>
              <w:rPr>
                <w:sz w:val="20"/>
                <w:szCs w:val="20"/>
              </w:rPr>
            </w:pPr>
            <w:r w:rsidRPr="001C1910">
              <w:rPr>
                <w:sz w:val="20"/>
                <w:szCs w:val="20"/>
              </w:rPr>
              <w:t>Family Biotic Index</w:t>
            </w:r>
          </w:p>
        </w:tc>
        <w:tc>
          <w:tcPr>
            <w:tcW w:w="672" w:type="pct"/>
            <w:vAlign w:val="center"/>
          </w:tcPr>
          <w:p w14:paraId="7BB7BDCF" w14:textId="77777777" w:rsidR="008A366C" w:rsidRPr="001C1910" w:rsidRDefault="001C1221" w:rsidP="008A366C">
            <w:pPr>
              <w:pStyle w:val="NoSpacing"/>
              <w:jc w:val="center"/>
              <w:rPr>
                <w:sz w:val="20"/>
                <w:szCs w:val="20"/>
              </w:rPr>
            </w:pPr>
            <w:r w:rsidRPr="001C1910">
              <w:rPr>
                <w:rFonts w:cstheme="minorHAnsi"/>
                <w:sz w:val="20"/>
                <w:szCs w:val="20"/>
              </w:rPr>
              <w:t>4.9</w:t>
            </w:r>
          </w:p>
        </w:tc>
        <w:tc>
          <w:tcPr>
            <w:tcW w:w="765" w:type="pct"/>
            <w:vAlign w:val="center"/>
          </w:tcPr>
          <w:p w14:paraId="52F9B1EC" w14:textId="77777777" w:rsidR="008A366C" w:rsidRPr="001C1910" w:rsidRDefault="001C1221" w:rsidP="008A366C">
            <w:pPr>
              <w:pStyle w:val="NoSpacing"/>
              <w:jc w:val="center"/>
              <w:rPr>
                <w:sz w:val="20"/>
                <w:szCs w:val="20"/>
              </w:rPr>
            </w:pPr>
            <w:r w:rsidRPr="001C1910">
              <w:rPr>
                <w:sz w:val="20"/>
                <w:szCs w:val="20"/>
              </w:rPr>
              <w:t>4.0</w:t>
            </w:r>
          </w:p>
        </w:tc>
        <w:tc>
          <w:tcPr>
            <w:tcW w:w="690" w:type="pct"/>
            <w:vAlign w:val="center"/>
          </w:tcPr>
          <w:p w14:paraId="502B9129" w14:textId="77777777" w:rsidR="008A366C" w:rsidRPr="001C1910" w:rsidRDefault="001C1221" w:rsidP="008A366C">
            <w:pPr>
              <w:pStyle w:val="NoSpacing"/>
              <w:jc w:val="center"/>
              <w:rPr>
                <w:sz w:val="20"/>
                <w:szCs w:val="20"/>
              </w:rPr>
            </w:pPr>
            <w:r w:rsidRPr="001C1910">
              <w:rPr>
                <w:sz w:val="20"/>
                <w:szCs w:val="20"/>
              </w:rPr>
              <w:t>1.0</w:t>
            </w:r>
          </w:p>
        </w:tc>
      </w:tr>
      <w:tr w:rsidR="008A366C" w:rsidRPr="001C1910" w14:paraId="7259DAC7" w14:textId="77777777" w:rsidTr="00DD1099">
        <w:tc>
          <w:tcPr>
            <w:tcW w:w="789" w:type="pct"/>
            <w:vMerge/>
          </w:tcPr>
          <w:p w14:paraId="0FC2A8ED" w14:textId="77777777" w:rsidR="008A366C" w:rsidRPr="001C1910" w:rsidRDefault="008A366C" w:rsidP="008A366C">
            <w:pPr>
              <w:pStyle w:val="NoSpacing"/>
              <w:rPr>
                <w:sz w:val="20"/>
                <w:szCs w:val="20"/>
              </w:rPr>
            </w:pPr>
          </w:p>
        </w:tc>
        <w:tc>
          <w:tcPr>
            <w:tcW w:w="748" w:type="pct"/>
            <w:vMerge/>
            <w:vAlign w:val="center"/>
          </w:tcPr>
          <w:p w14:paraId="39D74C89" w14:textId="77777777" w:rsidR="008A366C" w:rsidRPr="001C1910" w:rsidRDefault="008A366C" w:rsidP="008A366C">
            <w:pPr>
              <w:pStyle w:val="NoSpacing"/>
              <w:rPr>
                <w:sz w:val="20"/>
                <w:szCs w:val="20"/>
              </w:rPr>
            </w:pPr>
          </w:p>
        </w:tc>
        <w:tc>
          <w:tcPr>
            <w:tcW w:w="1336" w:type="pct"/>
          </w:tcPr>
          <w:p w14:paraId="13A005B4" w14:textId="77777777" w:rsidR="008A366C" w:rsidRPr="001C1910" w:rsidRDefault="008A366C" w:rsidP="008A366C">
            <w:pPr>
              <w:pStyle w:val="NoSpacing"/>
              <w:rPr>
                <w:sz w:val="20"/>
                <w:szCs w:val="20"/>
              </w:rPr>
            </w:pPr>
            <w:r w:rsidRPr="001C1910">
              <w:rPr>
                <w:sz w:val="20"/>
                <w:szCs w:val="20"/>
              </w:rPr>
              <w:t>% Dominant Family</w:t>
            </w:r>
          </w:p>
        </w:tc>
        <w:tc>
          <w:tcPr>
            <w:tcW w:w="672" w:type="pct"/>
            <w:vAlign w:val="center"/>
          </w:tcPr>
          <w:p w14:paraId="7D078D60" w14:textId="77777777" w:rsidR="008A366C" w:rsidRPr="001C1910" w:rsidRDefault="001C1221" w:rsidP="008A366C">
            <w:pPr>
              <w:pStyle w:val="NoSpacing"/>
              <w:jc w:val="center"/>
              <w:rPr>
                <w:sz w:val="20"/>
                <w:szCs w:val="20"/>
              </w:rPr>
            </w:pPr>
            <w:r w:rsidRPr="001C1910">
              <w:rPr>
                <w:rFonts w:cstheme="minorHAnsi"/>
                <w:sz w:val="20"/>
                <w:szCs w:val="20"/>
              </w:rPr>
              <w:t>25%</w:t>
            </w:r>
          </w:p>
        </w:tc>
        <w:tc>
          <w:tcPr>
            <w:tcW w:w="765" w:type="pct"/>
            <w:vAlign w:val="center"/>
          </w:tcPr>
          <w:p w14:paraId="25C7848D" w14:textId="77777777" w:rsidR="008A366C" w:rsidRPr="001C1910" w:rsidRDefault="001C1221" w:rsidP="008A366C">
            <w:pPr>
              <w:pStyle w:val="NoSpacing"/>
              <w:jc w:val="center"/>
              <w:rPr>
                <w:sz w:val="20"/>
                <w:szCs w:val="20"/>
              </w:rPr>
            </w:pPr>
            <w:r w:rsidRPr="001C1910">
              <w:rPr>
                <w:sz w:val="20"/>
                <w:szCs w:val="20"/>
              </w:rPr>
              <w:t>41%</w:t>
            </w:r>
          </w:p>
        </w:tc>
        <w:tc>
          <w:tcPr>
            <w:tcW w:w="690" w:type="pct"/>
            <w:vAlign w:val="center"/>
          </w:tcPr>
          <w:p w14:paraId="7234E59E" w14:textId="77777777" w:rsidR="008A366C" w:rsidRPr="001C1910" w:rsidRDefault="001C1221" w:rsidP="008A366C">
            <w:pPr>
              <w:pStyle w:val="NoSpacing"/>
              <w:jc w:val="center"/>
              <w:rPr>
                <w:sz w:val="20"/>
                <w:szCs w:val="20"/>
              </w:rPr>
            </w:pPr>
            <w:r w:rsidRPr="001C1910">
              <w:rPr>
                <w:sz w:val="20"/>
                <w:szCs w:val="20"/>
              </w:rPr>
              <w:t>14</w:t>
            </w:r>
            <w:r w:rsidR="008A366C" w:rsidRPr="001C1910">
              <w:rPr>
                <w:sz w:val="20"/>
                <w:szCs w:val="20"/>
              </w:rPr>
              <w:t>%</w:t>
            </w:r>
          </w:p>
        </w:tc>
      </w:tr>
      <w:tr w:rsidR="008A366C" w:rsidRPr="001C1910" w14:paraId="48E89D3C" w14:textId="77777777" w:rsidTr="00DD1099">
        <w:tc>
          <w:tcPr>
            <w:tcW w:w="789" w:type="pct"/>
            <w:vMerge/>
          </w:tcPr>
          <w:p w14:paraId="7C2AF236" w14:textId="77777777" w:rsidR="008A366C" w:rsidRPr="001C1910" w:rsidRDefault="008A366C" w:rsidP="008A366C">
            <w:pPr>
              <w:pStyle w:val="NoSpacing"/>
              <w:rPr>
                <w:sz w:val="20"/>
                <w:szCs w:val="20"/>
              </w:rPr>
            </w:pPr>
          </w:p>
        </w:tc>
        <w:tc>
          <w:tcPr>
            <w:tcW w:w="748" w:type="pct"/>
            <w:vMerge/>
            <w:vAlign w:val="center"/>
          </w:tcPr>
          <w:p w14:paraId="169AED71" w14:textId="77777777" w:rsidR="008A366C" w:rsidRPr="001C1910" w:rsidRDefault="008A366C" w:rsidP="008A366C">
            <w:pPr>
              <w:pStyle w:val="NoSpacing"/>
              <w:rPr>
                <w:sz w:val="20"/>
                <w:szCs w:val="20"/>
              </w:rPr>
            </w:pPr>
          </w:p>
        </w:tc>
        <w:tc>
          <w:tcPr>
            <w:tcW w:w="1336" w:type="pct"/>
            <w:shd w:val="clear" w:color="auto" w:fill="auto"/>
          </w:tcPr>
          <w:p w14:paraId="5093CA36" w14:textId="77777777" w:rsidR="008A366C" w:rsidRPr="001C1910" w:rsidRDefault="008A366C" w:rsidP="008A366C">
            <w:pPr>
              <w:pStyle w:val="NoSpacing"/>
              <w:rPr>
                <w:sz w:val="20"/>
                <w:szCs w:val="20"/>
              </w:rPr>
            </w:pPr>
            <w:r w:rsidRPr="001C1910">
              <w:rPr>
                <w:sz w:val="20"/>
                <w:szCs w:val="20"/>
              </w:rPr>
              <w:t>% Dipteran &amp; Non-insects</w:t>
            </w:r>
          </w:p>
        </w:tc>
        <w:tc>
          <w:tcPr>
            <w:tcW w:w="672" w:type="pct"/>
            <w:shd w:val="clear" w:color="auto" w:fill="auto"/>
            <w:vAlign w:val="center"/>
          </w:tcPr>
          <w:p w14:paraId="50C1625E" w14:textId="77777777" w:rsidR="008A366C" w:rsidRPr="001C1910" w:rsidRDefault="001C1221" w:rsidP="008A366C">
            <w:pPr>
              <w:pStyle w:val="NoSpacing"/>
              <w:jc w:val="center"/>
              <w:rPr>
                <w:sz w:val="20"/>
                <w:szCs w:val="20"/>
              </w:rPr>
            </w:pPr>
            <w:r w:rsidRPr="001C1910">
              <w:rPr>
                <w:rFonts w:cstheme="minorHAnsi"/>
                <w:sz w:val="20"/>
                <w:szCs w:val="20"/>
              </w:rPr>
              <w:t>42%</w:t>
            </w:r>
          </w:p>
        </w:tc>
        <w:tc>
          <w:tcPr>
            <w:tcW w:w="765" w:type="pct"/>
            <w:shd w:val="clear" w:color="auto" w:fill="auto"/>
            <w:vAlign w:val="center"/>
          </w:tcPr>
          <w:p w14:paraId="25E78771" w14:textId="77777777" w:rsidR="008A366C" w:rsidRPr="001C1910" w:rsidRDefault="001C1221" w:rsidP="008A366C">
            <w:pPr>
              <w:pStyle w:val="NoSpacing"/>
              <w:jc w:val="center"/>
              <w:rPr>
                <w:sz w:val="20"/>
                <w:szCs w:val="20"/>
              </w:rPr>
            </w:pPr>
            <w:r w:rsidRPr="001C1910">
              <w:rPr>
                <w:sz w:val="20"/>
                <w:szCs w:val="20"/>
              </w:rPr>
              <w:t>34%</w:t>
            </w:r>
          </w:p>
        </w:tc>
        <w:tc>
          <w:tcPr>
            <w:tcW w:w="690" w:type="pct"/>
            <w:shd w:val="clear" w:color="auto" w:fill="auto"/>
            <w:vAlign w:val="center"/>
          </w:tcPr>
          <w:p w14:paraId="3E43C4FB" w14:textId="77777777" w:rsidR="008A366C" w:rsidRPr="001C1910" w:rsidRDefault="001C1221" w:rsidP="008A366C">
            <w:pPr>
              <w:pStyle w:val="NoSpacing"/>
              <w:jc w:val="center"/>
              <w:rPr>
                <w:sz w:val="20"/>
                <w:szCs w:val="20"/>
              </w:rPr>
            </w:pPr>
            <w:r w:rsidRPr="001C1910">
              <w:rPr>
                <w:sz w:val="20"/>
                <w:szCs w:val="20"/>
              </w:rPr>
              <w:t>12</w:t>
            </w:r>
            <w:r w:rsidR="008A366C" w:rsidRPr="001C1910">
              <w:rPr>
                <w:sz w:val="20"/>
                <w:szCs w:val="20"/>
              </w:rPr>
              <w:t>%</w:t>
            </w:r>
          </w:p>
        </w:tc>
      </w:tr>
      <w:tr w:rsidR="008A366C" w:rsidRPr="001C1910" w14:paraId="278E84DD" w14:textId="77777777" w:rsidTr="00DD1099">
        <w:tc>
          <w:tcPr>
            <w:tcW w:w="789" w:type="pct"/>
            <w:vMerge/>
          </w:tcPr>
          <w:p w14:paraId="1EE4EEA6" w14:textId="77777777" w:rsidR="008A366C" w:rsidRPr="001C1910" w:rsidRDefault="008A366C" w:rsidP="008A366C">
            <w:pPr>
              <w:pStyle w:val="NoSpacing"/>
              <w:rPr>
                <w:sz w:val="20"/>
                <w:szCs w:val="20"/>
              </w:rPr>
            </w:pPr>
          </w:p>
        </w:tc>
        <w:tc>
          <w:tcPr>
            <w:tcW w:w="748" w:type="pct"/>
            <w:vMerge/>
            <w:vAlign w:val="center"/>
          </w:tcPr>
          <w:p w14:paraId="4FA426B4" w14:textId="77777777" w:rsidR="008A366C" w:rsidRPr="001C1910" w:rsidRDefault="008A366C" w:rsidP="008A366C">
            <w:pPr>
              <w:pStyle w:val="NoSpacing"/>
              <w:rPr>
                <w:sz w:val="20"/>
                <w:szCs w:val="20"/>
              </w:rPr>
            </w:pPr>
          </w:p>
        </w:tc>
        <w:tc>
          <w:tcPr>
            <w:tcW w:w="1336" w:type="pct"/>
            <w:shd w:val="clear" w:color="auto" w:fill="auto"/>
          </w:tcPr>
          <w:p w14:paraId="676D9D68" w14:textId="77777777" w:rsidR="008A366C" w:rsidRPr="001C1910" w:rsidRDefault="008A366C" w:rsidP="008A366C">
            <w:pPr>
              <w:pStyle w:val="NoSpacing"/>
              <w:rPr>
                <w:sz w:val="20"/>
                <w:szCs w:val="20"/>
              </w:rPr>
            </w:pPr>
            <w:r w:rsidRPr="001C1910">
              <w:rPr>
                <w:sz w:val="20"/>
                <w:szCs w:val="20"/>
              </w:rPr>
              <w:t>% Collector Gatherers</w:t>
            </w:r>
          </w:p>
        </w:tc>
        <w:tc>
          <w:tcPr>
            <w:tcW w:w="672" w:type="pct"/>
            <w:shd w:val="clear" w:color="auto" w:fill="auto"/>
            <w:vAlign w:val="center"/>
          </w:tcPr>
          <w:p w14:paraId="733C8CB3" w14:textId="77777777" w:rsidR="008A366C" w:rsidRPr="001C1910" w:rsidRDefault="001C1221" w:rsidP="008A366C">
            <w:pPr>
              <w:pStyle w:val="NoSpacing"/>
              <w:jc w:val="center"/>
              <w:rPr>
                <w:sz w:val="20"/>
                <w:szCs w:val="20"/>
              </w:rPr>
            </w:pPr>
            <w:r w:rsidRPr="001C1910">
              <w:rPr>
                <w:rFonts w:cstheme="minorHAnsi"/>
                <w:sz w:val="20"/>
                <w:szCs w:val="20"/>
              </w:rPr>
              <w:t>53%</w:t>
            </w:r>
          </w:p>
        </w:tc>
        <w:tc>
          <w:tcPr>
            <w:tcW w:w="765" w:type="pct"/>
            <w:shd w:val="clear" w:color="auto" w:fill="auto"/>
            <w:vAlign w:val="center"/>
          </w:tcPr>
          <w:p w14:paraId="74EE9AC5" w14:textId="77777777" w:rsidR="008A366C" w:rsidRPr="001C1910" w:rsidRDefault="001C1221" w:rsidP="008A366C">
            <w:pPr>
              <w:pStyle w:val="NoSpacing"/>
              <w:jc w:val="center"/>
              <w:rPr>
                <w:sz w:val="20"/>
                <w:szCs w:val="20"/>
              </w:rPr>
            </w:pPr>
            <w:r w:rsidRPr="001C1910">
              <w:rPr>
                <w:sz w:val="20"/>
                <w:szCs w:val="20"/>
              </w:rPr>
              <w:t>44%</w:t>
            </w:r>
          </w:p>
        </w:tc>
        <w:tc>
          <w:tcPr>
            <w:tcW w:w="690" w:type="pct"/>
            <w:shd w:val="clear" w:color="auto" w:fill="auto"/>
            <w:vAlign w:val="center"/>
          </w:tcPr>
          <w:p w14:paraId="00B47F91" w14:textId="77777777" w:rsidR="008A366C" w:rsidRPr="001C1910" w:rsidRDefault="008A366C" w:rsidP="001C1221">
            <w:pPr>
              <w:pStyle w:val="NoSpacing"/>
              <w:jc w:val="center"/>
              <w:rPr>
                <w:rFonts w:cstheme="minorHAnsi"/>
                <w:sz w:val="20"/>
                <w:szCs w:val="20"/>
              </w:rPr>
            </w:pPr>
            <w:r w:rsidRPr="001C1910">
              <w:rPr>
                <w:rFonts w:cstheme="minorHAnsi"/>
                <w:sz w:val="20"/>
                <w:szCs w:val="20"/>
              </w:rPr>
              <w:t>1</w:t>
            </w:r>
            <w:r w:rsidR="001C1221" w:rsidRPr="001C1910">
              <w:rPr>
                <w:rFonts w:cstheme="minorHAnsi"/>
                <w:sz w:val="20"/>
                <w:szCs w:val="20"/>
              </w:rPr>
              <w:t>2</w:t>
            </w:r>
            <w:r w:rsidRPr="001C1910">
              <w:rPr>
                <w:rFonts w:cstheme="minorHAnsi"/>
                <w:sz w:val="20"/>
                <w:szCs w:val="20"/>
              </w:rPr>
              <w:t>%</w:t>
            </w:r>
          </w:p>
        </w:tc>
      </w:tr>
      <w:tr w:rsidR="008A366C" w:rsidRPr="001C1910" w14:paraId="3BD01EEB" w14:textId="77777777" w:rsidTr="001C1221">
        <w:tc>
          <w:tcPr>
            <w:tcW w:w="789" w:type="pct"/>
            <w:vMerge/>
          </w:tcPr>
          <w:p w14:paraId="218BEC0D" w14:textId="77777777" w:rsidR="008A366C" w:rsidRPr="001C1910" w:rsidRDefault="008A366C" w:rsidP="008A366C">
            <w:pPr>
              <w:pStyle w:val="NoSpacing"/>
              <w:rPr>
                <w:sz w:val="20"/>
                <w:szCs w:val="20"/>
              </w:rPr>
            </w:pPr>
          </w:p>
        </w:tc>
        <w:tc>
          <w:tcPr>
            <w:tcW w:w="748" w:type="pct"/>
            <w:vMerge/>
            <w:vAlign w:val="center"/>
          </w:tcPr>
          <w:p w14:paraId="0FEB84EE" w14:textId="77777777" w:rsidR="008A366C" w:rsidRPr="001C1910" w:rsidRDefault="008A366C" w:rsidP="008A366C">
            <w:pPr>
              <w:pStyle w:val="NoSpacing"/>
              <w:rPr>
                <w:sz w:val="20"/>
                <w:szCs w:val="20"/>
              </w:rPr>
            </w:pPr>
          </w:p>
        </w:tc>
        <w:tc>
          <w:tcPr>
            <w:tcW w:w="1336" w:type="pct"/>
            <w:shd w:val="clear" w:color="auto" w:fill="C6D9F1" w:themeFill="text2" w:themeFillTint="33"/>
          </w:tcPr>
          <w:p w14:paraId="59576441" w14:textId="77777777" w:rsidR="008A366C" w:rsidRPr="001C1910" w:rsidRDefault="008A366C" w:rsidP="008A366C">
            <w:pPr>
              <w:pStyle w:val="NoSpacing"/>
              <w:rPr>
                <w:b/>
                <w:sz w:val="20"/>
                <w:szCs w:val="20"/>
              </w:rPr>
            </w:pPr>
            <w:r w:rsidRPr="001C1910">
              <w:rPr>
                <w:b/>
                <w:sz w:val="20"/>
                <w:szCs w:val="20"/>
              </w:rPr>
              <w:t>Total Score</w:t>
            </w:r>
          </w:p>
          <w:p w14:paraId="08AE063E" w14:textId="77777777" w:rsidR="00DD1099" w:rsidRPr="001C1910" w:rsidRDefault="00DD1099" w:rsidP="008A366C">
            <w:pPr>
              <w:pStyle w:val="NoSpacing"/>
              <w:rPr>
                <w:b/>
                <w:sz w:val="20"/>
                <w:szCs w:val="20"/>
              </w:rPr>
            </w:pPr>
            <w:r w:rsidRPr="001C1910">
              <w:rPr>
                <w:b/>
                <w:sz w:val="20"/>
                <w:szCs w:val="20"/>
              </w:rPr>
              <w:t>Max Score = 36</w:t>
            </w:r>
          </w:p>
        </w:tc>
        <w:tc>
          <w:tcPr>
            <w:tcW w:w="672" w:type="pct"/>
            <w:shd w:val="clear" w:color="auto" w:fill="C6D9F1" w:themeFill="text2" w:themeFillTint="33"/>
            <w:vAlign w:val="center"/>
          </w:tcPr>
          <w:p w14:paraId="1732349E" w14:textId="77777777" w:rsidR="008A366C" w:rsidRPr="001C1910" w:rsidRDefault="001C1221" w:rsidP="008A366C">
            <w:pPr>
              <w:pStyle w:val="NoSpacing"/>
              <w:jc w:val="center"/>
              <w:rPr>
                <w:rFonts w:cstheme="minorHAnsi"/>
                <w:b/>
                <w:sz w:val="20"/>
                <w:szCs w:val="20"/>
              </w:rPr>
            </w:pPr>
            <w:r w:rsidRPr="001C1910">
              <w:rPr>
                <w:rFonts w:cstheme="minorHAnsi"/>
                <w:b/>
                <w:sz w:val="20"/>
                <w:szCs w:val="20"/>
              </w:rPr>
              <w:t>33</w:t>
            </w:r>
          </w:p>
        </w:tc>
        <w:tc>
          <w:tcPr>
            <w:tcW w:w="765" w:type="pct"/>
            <w:shd w:val="clear" w:color="auto" w:fill="C6D9F1" w:themeFill="text2" w:themeFillTint="33"/>
            <w:vAlign w:val="center"/>
          </w:tcPr>
          <w:p w14:paraId="7C195ECC" w14:textId="77777777" w:rsidR="008A366C" w:rsidRPr="001C1910" w:rsidRDefault="001C1221" w:rsidP="008A366C">
            <w:pPr>
              <w:pStyle w:val="NoSpacing"/>
              <w:jc w:val="center"/>
              <w:rPr>
                <w:b/>
                <w:sz w:val="20"/>
                <w:szCs w:val="20"/>
              </w:rPr>
            </w:pPr>
            <w:r w:rsidRPr="001C1910">
              <w:rPr>
                <w:b/>
                <w:sz w:val="20"/>
                <w:szCs w:val="20"/>
              </w:rPr>
              <w:t>31</w:t>
            </w:r>
          </w:p>
        </w:tc>
        <w:tc>
          <w:tcPr>
            <w:tcW w:w="690" w:type="pct"/>
            <w:shd w:val="clear" w:color="auto" w:fill="C6D9F1" w:themeFill="text2" w:themeFillTint="33"/>
            <w:vAlign w:val="center"/>
          </w:tcPr>
          <w:p w14:paraId="7456AA4C" w14:textId="77777777" w:rsidR="008A366C" w:rsidRPr="001C1910" w:rsidRDefault="001C1221" w:rsidP="008A366C">
            <w:pPr>
              <w:pStyle w:val="NoSpacing"/>
              <w:jc w:val="center"/>
              <w:rPr>
                <w:rFonts w:cstheme="minorHAnsi"/>
                <w:b/>
                <w:sz w:val="20"/>
                <w:szCs w:val="20"/>
              </w:rPr>
            </w:pPr>
            <w:r w:rsidRPr="001C1910">
              <w:rPr>
                <w:rFonts w:cstheme="minorHAnsi"/>
                <w:b/>
                <w:sz w:val="20"/>
                <w:szCs w:val="20"/>
              </w:rPr>
              <w:t>6.4</w:t>
            </w:r>
          </w:p>
        </w:tc>
      </w:tr>
      <w:tr w:rsidR="00DD1099" w:rsidRPr="001C1910" w14:paraId="37423A33" w14:textId="77777777" w:rsidTr="00DD1099">
        <w:tc>
          <w:tcPr>
            <w:tcW w:w="789" w:type="pct"/>
            <w:vMerge/>
          </w:tcPr>
          <w:p w14:paraId="3A3EFA35" w14:textId="77777777" w:rsidR="00DD1099" w:rsidRPr="001C1910" w:rsidRDefault="00DD1099" w:rsidP="00DD1099">
            <w:pPr>
              <w:pStyle w:val="NoSpacing"/>
              <w:rPr>
                <w:sz w:val="20"/>
                <w:szCs w:val="20"/>
              </w:rPr>
            </w:pPr>
          </w:p>
        </w:tc>
        <w:tc>
          <w:tcPr>
            <w:tcW w:w="748" w:type="pct"/>
            <w:vMerge w:val="restart"/>
            <w:vAlign w:val="center"/>
          </w:tcPr>
          <w:p w14:paraId="1D119F1E" w14:textId="77777777" w:rsidR="00DD1099" w:rsidRPr="001C1910" w:rsidRDefault="00DD1099" w:rsidP="00DD1099">
            <w:pPr>
              <w:pStyle w:val="NoSpacing"/>
              <w:rPr>
                <w:sz w:val="20"/>
                <w:szCs w:val="20"/>
              </w:rPr>
            </w:pPr>
            <w:r w:rsidRPr="001C1910">
              <w:rPr>
                <w:sz w:val="20"/>
                <w:szCs w:val="20"/>
              </w:rPr>
              <w:t>PAS2</w:t>
            </w:r>
          </w:p>
          <w:p w14:paraId="48120FE6" w14:textId="77777777" w:rsidR="00AC169D" w:rsidRPr="001C1910" w:rsidRDefault="00AC169D" w:rsidP="00DD1099">
            <w:pPr>
              <w:pStyle w:val="NoSpacing"/>
              <w:rPr>
                <w:sz w:val="20"/>
                <w:szCs w:val="20"/>
              </w:rPr>
            </w:pPr>
            <w:r w:rsidRPr="001C1910">
              <w:rPr>
                <w:sz w:val="20"/>
                <w:szCs w:val="20"/>
              </w:rPr>
              <w:t>(2010)</w:t>
            </w:r>
          </w:p>
          <w:p w14:paraId="77F8C7C3" w14:textId="77777777" w:rsidR="00AC169D" w:rsidRPr="001C1910" w:rsidRDefault="00AC169D" w:rsidP="00DD1099">
            <w:pPr>
              <w:pStyle w:val="NoSpacing"/>
              <w:rPr>
                <w:sz w:val="20"/>
                <w:szCs w:val="20"/>
              </w:rPr>
            </w:pPr>
            <w:r w:rsidRPr="001C1910">
              <w:rPr>
                <w:sz w:val="20"/>
                <w:szCs w:val="20"/>
              </w:rPr>
              <w:t>Hydropsychidae</w:t>
            </w:r>
          </w:p>
          <w:p w14:paraId="1E14828C" w14:textId="77777777" w:rsidR="00AC169D" w:rsidRPr="001C1910" w:rsidRDefault="00AC169D" w:rsidP="00DD1099">
            <w:pPr>
              <w:pStyle w:val="NoSpacing"/>
              <w:rPr>
                <w:sz w:val="20"/>
                <w:szCs w:val="20"/>
              </w:rPr>
            </w:pPr>
            <w:r w:rsidRPr="001C1910">
              <w:rPr>
                <w:sz w:val="20"/>
                <w:szCs w:val="20"/>
              </w:rPr>
              <w:t>n = 4 years</w:t>
            </w:r>
          </w:p>
          <w:p w14:paraId="13E0EE55" w14:textId="77777777" w:rsidR="00AC169D" w:rsidRPr="001C1910" w:rsidRDefault="00AC169D" w:rsidP="00DD1099">
            <w:pPr>
              <w:pStyle w:val="NoSpacing"/>
              <w:rPr>
                <w:sz w:val="20"/>
                <w:szCs w:val="20"/>
              </w:rPr>
            </w:pPr>
          </w:p>
          <w:p w14:paraId="3723F292" w14:textId="77777777" w:rsidR="00AC169D" w:rsidRPr="001C1910" w:rsidRDefault="00AC169D" w:rsidP="00DD1099">
            <w:pPr>
              <w:pStyle w:val="NoSpacing"/>
              <w:rPr>
                <w:sz w:val="20"/>
                <w:szCs w:val="20"/>
              </w:rPr>
            </w:pPr>
            <w:r w:rsidRPr="001C1910">
              <w:rPr>
                <w:sz w:val="20"/>
                <w:szCs w:val="20"/>
              </w:rPr>
              <w:t>Great Plains</w:t>
            </w:r>
          </w:p>
          <w:p w14:paraId="791D8DA6" w14:textId="77777777" w:rsidR="00AC169D" w:rsidRPr="001C1910" w:rsidRDefault="00AC169D" w:rsidP="00DD1099">
            <w:pPr>
              <w:pStyle w:val="NoSpacing"/>
              <w:rPr>
                <w:sz w:val="20"/>
                <w:szCs w:val="20"/>
              </w:rPr>
            </w:pPr>
            <w:r w:rsidRPr="001C1910">
              <w:rPr>
                <w:sz w:val="20"/>
                <w:szCs w:val="20"/>
              </w:rPr>
              <w:t>Ecoregion</w:t>
            </w:r>
          </w:p>
        </w:tc>
        <w:tc>
          <w:tcPr>
            <w:tcW w:w="1336" w:type="pct"/>
          </w:tcPr>
          <w:p w14:paraId="7DD0057F"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306FE46E" w14:textId="77777777" w:rsidR="00DD1099" w:rsidRPr="001C1910" w:rsidRDefault="001C1221" w:rsidP="00DD1099">
            <w:pPr>
              <w:pStyle w:val="NoSpacing"/>
              <w:jc w:val="center"/>
              <w:rPr>
                <w:sz w:val="20"/>
                <w:szCs w:val="20"/>
              </w:rPr>
            </w:pPr>
            <w:r w:rsidRPr="001C1910">
              <w:rPr>
                <w:rFonts w:cstheme="minorHAnsi"/>
                <w:sz w:val="20"/>
                <w:szCs w:val="20"/>
              </w:rPr>
              <w:t>12</w:t>
            </w:r>
          </w:p>
        </w:tc>
        <w:tc>
          <w:tcPr>
            <w:tcW w:w="765" w:type="pct"/>
            <w:vAlign w:val="center"/>
          </w:tcPr>
          <w:p w14:paraId="4F9B1D36" w14:textId="77777777" w:rsidR="00DD1099" w:rsidRPr="001C1910" w:rsidRDefault="001C1221" w:rsidP="00DD1099">
            <w:pPr>
              <w:pStyle w:val="NoSpacing"/>
              <w:jc w:val="center"/>
              <w:rPr>
                <w:sz w:val="20"/>
                <w:szCs w:val="20"/>
              </w:rPr>
            </w:pPr>
            <w:r w:rsidRPr="001C1910">
              <w:rPr>
                <w:sz w:val="20"/>
                <w:szCs w:val="20"/>
              </w:rPr>
              <w:t>10.8</w:t>
            </w:r>
          </w:p>
        </w:tc>
        <w:tc>
          <w:tcPr>
            <w:tcW w:w="690" w:type="pct"/>
            <w:vAlign w:val="center"/>
          </w:tcPr>
          <w:p w14:paraId="0CBC84E0" w14:textId="77777777" w:rsidR="00DD1099" w:rsidRPr="001C1910" w:rsidRDefault="001C1221" w:rsidP="00DD1099">
            <w:pPr>
              <w:pStyle w:val="NoSpacing"/>
              <w:jc w:val="center"/>
              <w:rPr>
                <w:rFonts w:cstheme="minorHAnsi"/>
                <w:sz w:val="20"/>
                <w:szCs w:val="20"/>
              </w:rPr>
            </w:pPr>
            <w:r w:rsidRPr="001C1910">
              <w:rPr>
                <w:rFonts w:cstheme="minorHAnsi"/>
                <w:sz w:val="20"/>
                <w:szCs w:val="20"/>
              </w:rPr>
              <w:t>2.1</w:t>
            </w:r>
          </w:p>
        </w:tc>
      </w:tr>
      <w:tr w:rsidR="00DD1099" w:rsidRPr="001C1910" w14:paraId="47515633" w14:textId="77777777" w:rsidTr="00DD1099">
        <w:tc>
          <w:tcPr>
            <w:tcW w:w="789" w:type="pct"/>
            <w:vMerge/>
          </w:tcPr>
          <w:p w14:paraId="02BF928B" w14:textId="77777777" w:rsidR="00DD1099" w:rsidRPr="001C1910" w:rsidRDefault="00DD1099" w:rsidP="00DD1099">
            <w:pPr>
              <w:pStyle w:val="NoSpacing"/>
              <w:rPr>
                <w:sz w:val="20"/>
                <w:szCs w:val="20"/>
              </w:rPr>
            </w:pPr>
          </w:p>
        </w:tc>
        <w:tc>
          <w:tcPr>
            <w:tcW w:w="748" w:type="pct"/>
            <w:vMerge/>
            <w:vAlign w:val="center"/>
          </w:tcPr>
          <w:p w14:paraId="0A659413" w14:textId="77777777" w:rsidR="00DD1099" w:rsidRPr="001C1910" w:rsidRDefault="00DD1099" w:rsidP="00DD1099">
            <w:pPr>
              <w:pStyle w:val="NoSpacing"/>
              <w:rPr>
                <w:sz w:val="20"/>
                <w:szCs w:val="20"/>
              </w:rPr>
            </w:pPr>
          </w:p>
        </w:tc>
        <w:tc>
          <w:tcPr>
            <w:tcW w:w="1336" w:type="pct"/>
          </w:tcPr>
          <w:p w14:paraId="75EE4B82"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51D3AA4F" w14:textId="77777777" w:rsidR="00DD1099" w:rsidRPr="001C1910" w:rsidRDefault="001C1221" w:rsidP="00DD1099">
            <w:pPr>
              <w:pStyle w:val="NoSpacing"/>
              <w:jc w:val="center"/>
              <w:rPr>
                <w:sz w:val="20"/>
                <w:szCs w:val="20"/>
              </w:rPr>
            </w:pPr>
            <w:r w:rsidRPr="001C1910">
              <w:rPr>
                <w:rFonts w:cstheme="minorHAnsi"/>
                <w:sz w:val="20"/>
                <w:szCs w:val="20"/>
              </w:rPr>
              <w:t>4</w:t>
            </w:r>
          </w:p>
        </w:tc>
        <w:tc>
          <w:tcPr>
            <w:tcW w:w="765" w:type="pct"/>
            <w:vAlign w:val="center"/>
          </w:tcPr>
          <w:p w14:paraId="40397F93" w14:textId="77777777" w:rsidR="00DD1099" w:rsidRPr="001C1910" w:rsidRDefault="001C1221" w:rsidP="00DD1099">
            <w:pPr>
              <w:pStyle w:val="NoSpacing"/>
              <w:jc w:val="center"/>
              <w:rPr>
                <w:sz w:val="20"/>
                <w:szCs w:val="20"/>
              </w:rPr>
            </w:pPr>
            <w:r w:rsidRPr="001C1910">
              <w:rPr>
                <w:sz w:val="20"/>
                <w:szCs w:val="20"/>
              </w:rPr>
              <w:t>3.5</w:t>
            </w:r>
          </w:p>
        </w:tc>
        <w:tc>
          <w:tcPr>
            <w:tcW w:w="690" w:type="pct"/>
            <w:vAlign w:val="center"/>
          </w:tcPr>
          <w:p w14:paraId="78E0134C" w14:textId="77777777" w:rsidR="00DD1099" w:rsidRPr="001C1910" w:rsidRDefault="001C1221" w:rsidP="00DD1099">
            <w:pPr>
              <w:pStyle w:val="NoSpacing"/>
              <w:jc w:val="center"/>
              <w:rPr>
                <w:sz w:val="20"/>
                <w:szCs w:val="20"/>
              </w:rPr>
            </w:pPr>
            <w:r w:rsidRPr="001C1910">
              <w:rPr>
                <w:sz w:val="20"/>
                <w:szCs w:val="20"/>
              </w:rPr>
              <w:t>1.0</w:t>
            </w:r>
          </w:p>
        </w:tc>
      </w:tr>
      <w:tr w:rsidR="00DD1099" w:rsidRPr="001C1910" w14:paraId="0E14ECF0" w14:textId="77777777" w:rsidTr="00DD1099">
        <w:tc>
          <w:tcPr>
            <w:tcW w:w="789" w:type="pct"/>
            <w:vMerge/>
          </w:tcPr>
          <w:p w14:paraId="1664CBA8" w14:textId="77777777" w:rsidR="00DD1099" w:rsidRPr="001C1910" w:rsidRDefault="00DD1099" w:rsidP="00DD1099">
            <w:pPr>
              <w:pStyle w:val="NoSpacing"/>
              <w:rPr>
                <w:sz w:val="20"/>
                <w:szCs w:val="20"/>
              </w:rPr>
            </w:pPr>
          </w:p>
        </w:tc>
        <w:tc>
          <w:tcPr>
            <w:tcW w:w="748" w:type="pct"/>
            <w:vMerge/>
            <w:vAlign w:val="center"/>
          </w:tcPr>
          <w:p w14:paraId="33E59970" w14:textId="77777777" w:rsidR="00DD1099" w:rsidRPr="001C1910" w:rsidRDefault="00DD1099" w:rsidP="00DD1099">
            <w:pPr>
              <w:pStyle w:val="NoSpacing"/>
              <w:rPr>
                <w:sz w:val="20"/>
                <w:szCs w:val="20"/>
              </w:rPr>
            </w:pPr>
          </w:p>
        </w:tc>
        <w:tc>
          <w:tcPr>
            <w:tcW w:w="1336" w:type="pct"/>
          </w:tcPr>
          <w:p w14:paraId="0A3C3A61"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439842CD" w14:textId="77777777" w:rsidR="00DD1099" w:rsidRPr="001C1910" w:rsidRDefault="001C1221" w:rsidP="00DD1099">
            <w:pPr>
              <w:pStyle w:val="NoSpacing"/>
              <w:jc w:val="center"/>
              <w:rPr>
                <w:sz w:val="20"/>
                <w:szCs w:val="20"/>
              </w:rPr>
            </w:pPr>
            <w:r w:rsidRPr="001C1910">
              <w:rPr>
                <w:rFonts w:cstheme="minorHAnsi"/>
                <w:sz w:val="20"/>
                <w:szCs w:val="20"/>
              </w:rPr>
              <w:t>85%</w:t>
            </w:r>
          </w:p>
        </w:tc>
        <w:tc>
          <w:tcPr>
            <w:tcW w:w="765" w:type="pct"/>
            <w:vAlign w:val="center"/>
          </w:tcPr>
          <w:p w14:paraId="434788B7" w14:textId="77777777" w:rsidR="00DD1099" w:rsidRPr="001C1910" w:rsidRDefault="001C1221" w:rsidP="00DD1099">
            <w:pPr>
              <w:pStyle w:val="NoSpacing"/>
              <w:jc w:val="center"/>
              <w:rPr>
                <w:sz w:val="20"/>
                <w:szCs w:val="20"/>
              </w:rPr>
            </w:pPr>
            <w:r w:rsidRPr="001C1910">
              <w:rPr>
                <w:sz w:val="20"/>
                <w:szCs w:val="20"/>
              </w:rPr>
              <w:t>51%</w:t>
            </w:r>
          </w:p>
        </w:tc>
        <w:tc>
          <w:tcPr>
            <w:tcW w:w="690" w:type="pct"/>
            <w:vAlign w:val="center"/>
          </w:tcPr>
          <w:p w14:paraId="2A54B0F2" w14:textId="77777777" w:rsidR="00DD1099" w:rsidRPr="001C1910" w:rsidRDefault="00AC169D" w:rsidP="00DD1099">
            <w:pPr>
              <w:pStyle w:val="NoSpacing"/>
              <w:jc w:val="center"/>
              <w:rPr>
                <w:sz w:val="20"/>
                <w:szCs w:val="20"/>
              </w:rPr>
            </w:pPr>
            <w:r w:rsidRPr="001C1910">
              <w:rPr>
                <w:sz w:val="20"/>
                <w:szCs w:val="20"/>
              </w:rPr>
              <w:t>36</w:t>
            </w:r>
            <w:r w:rsidR="00DD1099" w:rsidRPr="001C1910">
              <w:rPr>
                <w:sz w:val="20"/>
                <w:szCs w:val="20"/>
              </w:rPr>
              <w:t>%</w:t>
            </w:r>
          </w:p>
        </w:tc>
      </w:tr>
      <w:tr w:rsidR="00DD1099" w:rsidRPr="001C1910" w14:paraId="5D9700EB" w14:textId="77777777" w:rsidTr="00DD1099">
        <w:tc>
          <w:tcPr>
            <w:tcW w:w="789" w:type="pct"/>
            <w:vMerge/>
          </w:tcPr>
          <w:p w14:paraId="53D26F6E" w14:textId="77777777" w:rsidR="00DD1099" w:rsidRPr="001C1910" w:rsidRDefault="00DD1099" w:rsidP="00DD1099">
            <w:pPr>
              <w:pStyle w:val="NoSpacing"/>
              <w:rPr>
                <w:sz w:val="20"/>
                <w:szCs w:val="20"/>
              </w:rPr>
            </w:pPr>
          </w:p>
        </w:tc>
        <w:tc>
          <w:tcPr>
            <w:tcW w:w="748" w:type="pct"/>
            <w:vMerge/>
            <w:vAlign w:val="center"/>
          </w:tcPr>
          <w:p w14:paraId="4B09AA4C" w14:textId="77777777" w:rsidR="00DD1099" w:rsidRPr="001C1910" w:rsidRDefault="00DD1099" w:rsidP="00DD1099">
            <w:pPr>
              <w:pStyle w:val="NoSpacing"/>
              <w:rPr>
                <w:sz w:val="20"/>
                <w:szCs w:val="20"/>
              </w:rPr>
            </w:pPr>
          </w:p>
        </w:tc>
        <w:tc>
          <w:tcPr>
            <w:tcW w:w="1336" w:type="pct"/>
          </w:tcPr>
          <w:p w14:paraId="4CD70F8F"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717CB4A4" w14:textId="77777777" w:rsidR="00DD1099" w:rsidRPr="001C1910" w:rsidRDefault="001C1221" w:rsidP="00DD1099">
            <w:pPr>
              <w:pStyle w:val="NoSpacing"/>
              <w:jc w:val="center"/>
              <w:rPr>
                <w:sz w:val="20"/>
                <w:szCs w:val="20"/>
              </w:rPr>
            </w:pPr>
            <w:r w:rsidRPr="001C1910">
              <w:rPr>
                <w:rFonts w:cstheme="minorHAnsi"/>
                <w:sz w:val="20"/>
                <w:szCs w:val="20"/>
              </w:rPr>
              <w:t>4.1</w:t>
            </w:r>
          </w:p>
        </w:tc>
        <w:tc>
          <w:tcPr>
            <w:tcW w:w="765" w:type="pct"/>
            <w:vAlign w:val="center"/>
          </w:tcPr>
          <w:p w14:paraId="582AF3A9" w14:textId="77777777" w:rsidR="00DD1099" w:rsidRPr="001C1910" w:rsidRDefault="001C1221" w:rsidP="00DD1099">
            <w:pPr>
              <w:pStyle w:val="NoSpacing"/>
              <w:jc w:val="center"/>
              <w:rPr>
                <w:sz w:val="20"/>
                <w:szCs w:val="20"/>
              </w:rPr>
            </w:pPr>
            <w:r w:rsidRPr="001C1910">
              <w:rPr>
                <w:sz w:val="20"/>
                <w:szCs w:val="20"/>
              </w:rPr>
              <w:t>3.8</w:t>
            </w:r>
          </w:p>
        </w:tc>
        <w:tc>
          <w:tcPr>
            <w:tcW w:w="690" w:type="pct"/>
            <w:vAlign w:val="center"/>
          </w:tcPr>
          <w:p w14:paraId="02D26C72" w14:textId="77777777" w:rsidR="00DD1099" w:rsidRPr="001C1910" w:rsidRDefault="00AC169D" w:rsidP="00DD1099">
            <w:pPr>
              <w:pStyle w:val="NoSpacing"/>
              <w:jc w:val="center"/>
              <w:rPr>
                <w:sz w:val="20"/>
                <w:szCs w:val="20"/>
              </w:rPr>
            </w:pPr>
            <w:r w:rsidRPr="001C1910">
              <w:rPr>
                <w:sz w:val="20"/>
                <w:szCs w:val="20"/>
              </w:rPr>
              <w:t>1.6</w:t>
            </w:r>
          </w:p>
        </w:tc>
      </w:tr>
      <w:tr w:rsidR="00DD1099" w:rsidRPr="001C1910" w14:paraId="60395F76" w14:textId="77777777" w:rsidTr="00DD1099">
        <w:tc>
          <w:tcPr>
            <w:tcW w:w="789" w:type="pct"/>
            <w:vMerge/>
          </w:tcPr>
          <w:p w14:paraId="050B175C" w14:textId="77777777" w:rsidR="00DD1099" w:rsidRPr="001C1910" w:rsidRDefault="00DD1099" w:rsidP="00DD1099">
            <w:pPr>
              <w:pStyle w:val="NoSpacing"/>
              <w:rPr>
                <w:sz w:val="20"/>
                <w:szCs w:val="20"/>
              </w:rPr>
            </w:pPr>
          </w:p>
        </w:tc>
        <w:tc>
          <w:tcPr>
            <w:tcW w:w="748" w:type="pct"/>
            <w:vMerge/>
            <w:vAlign w:val="center"/>
          </w:tcPr>
          <w:p w14:paraId="158BE2B1" w14:textId="77777777" w:rsidR="00DD1099" w:rsidRPr="001C1910" w:rsidRDefault="00DD1099" w:rsidP="00DD1099">
            <w:pPr>
              <w:pStyle w:val="NoSpacing"/>
              <w:rPr>
                <w:sz w:val="20"/>
                <w:szCs w:val="20"/>
              </w:rPr>
            </w:pPr>
          </w:p>
        </w:tc>
        <w:tc>
          <w:tcPr>
            <w:tcW w:w="1336" w:type="pct"/>
          </w:tcPr>
          <w:p w14:paraId="3284519B"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193B6EB8" w14:textId="77777777" w:rsidR="00DD1099" w:rsidRPr="001C1910" w:rsidRDefault="001C1221" w:rsidP="00DD1099">
            <w:pPr>
              <w:pStyle w:val="NoSpacing"/>
              <w:jc w:val="center"/>
              <w:rPr>
                <w:sz w:val="20"/>
                <w:szCs w:val="20"/>
              </w:rPr>
            </w:pPr>
            <w:r w:rsidRPr="001C1910">
              <w:rPr>
                <w:rFonts w:cstheme="minorHAnsi"/>
                <w:sz w:val="20"/>
                <w:szCs w:val="20"/>
              </w:rPr>
              <w:t>59%</w:t>
            </w:r>
          </w:p>
        </w:tc>
        <w:tc>
          <w:tcPr>
            <w:tcW w:w="765" w:type="pct"/>
            <w:vAlign w:val="center"/>
          </w:tcPr>
          <w:p w14:paraId="1813404B" w14:textId="77777777" w:rsidR="00DD1099" w:rsidRPr="001C1910" w:rsidRDefault="001C1221" w:rsidP="00DD1099">
            <w:pPr>
              <w:pStyle w:val="NoSpacing"/>
              <w:jc w:val="center"/>
              <w:rPr>
                <w:sz w:val="20"/>
                <w:szCs w:val="20"/>
              </w:rPr>
            </w:pPr>
            <w:r w:rsidRPr="001C1910">
              <w:rPr>
                <w:sz w:val="20"/>
                <w:szCs w:val="20"/>
              </w:rPr>
              <w:t>52%</w:t>
            </w:r>
          </w:p>
        </w:tc>
        <w:tc>
          <w:tcPr>
            <w:tcW w:w="690" w:type="pct"/>
            <w:vAlign w:val="center"/>
          </w:tcPr>
          <w:p w14:paraId="3596409C" w14:textId="77777777" w:rsidR="00DD1099" w:rsidRPr="001C1910" w:rsidRDefault="00AC169D" w:rsidP="00DD1099">
            <w:pPr>
              <w:pStyle w:val="NoSpacing"/>
              <w:jc w:val="center"/>
              <w:rPr>
                <w:sz w:val="20"/>
                <w:szCs w:val="20"/>
              </w:rPr>
            </w:pPr>
            <w:r w:rsidRPr="001C1910">
              <w:rPr>
                <w:sz w:val="20"/>
                <w:szCs w:val="20"/>
              </w:rPr>
              <w:t>10</w:t>
            </w:r>
            <w:r w:rsidR="00DD1099" w:rsidRPr="001C1910">
              <w:rPr>
                <w:sz w:val="20"/>
                <w:szCs w:val="20"/>
              </w:rPr>
              <w:t>%</w:t>
            </w:r>
          </w:p>
        </w:tc>
      </w:tr>
      <w:tr w:rsidR="00DD1099" w:rsidRPr="001C1910" w14:paraId="5EDACDE9" w14:textId="77777777" w:rsidTr="00DD1099">
        <w:tc>
          <w:tcPr>
            <w:tcW w:w="789" w:type="pct"/>
            <w:vMerge/>
          </w:tcPr>
          <w:p w14:paraId="141013F4" w14:textId="77777777" w:rsidR="00DD1099" w:rsidRPr="001C1910" w:rsidRDefault="00DD1099" w:rsidP="00DD1099">
            <w:pPr>
              <w:pStyle w:val="NoSpacing"/>
              <w:rPr>
                <w:sz w:val="20"/>
                <w:szCs w:val="20"/>
              </w:rPr>
            </w:pPr>
          </w:p>
        </w:tc>
        <w:tc>
          <w:tcPr>
            <w:tcW w:w="748" w:type="pct"/>
            <w:vMerge/>
            <w:vAlign w:val="center"/>
          </w:tcPr>
          <w:p w14:paraId="47DA2233" w14:textId="77777777" w:rsidR="00DD1099" w:rsidRPr="001C1910" w:rsidRDefault="00DD1099" w:rsidP="00DD1099">
            <w:pPr>
              <w:pStyle w:val="NoSpacing"/>
              <w:rPr>
                <w:sz w:val="20"/>
                <w:szCs w:val="20"/>
              </w:rPr>
            </w:pPr>
          </w:p>
        </w:tc>
        <w:tc>
          <w:tcPr>
            <w:tcW w:w="1336" w:type="pct"/>
          </w:tcPr>
          <w:p w14:paraId="165EDEF7"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09C5470" w14:textId="77777777" w:rsidR="00DD1099" w:rsidRPr="001C1910" w:rsidRDefault="001C1221" w:rsidP="00DD1099">
            <w:pPr>
              <w:pStyle w:val="NoSpacing"/>
              <w:jc w:val="center"/>
              <w:rPr>
                <w:sz w:val="20"/>
                <w:szCs w:val="20"/>
              </w:rPr>
            </w:pPr>
            <w:r w:rsidRPr="001C1910">
              <w:rPr>
                <w:rFonts w:cstheme="minorHAnsi"/>
                <w:sz w:val="20"/>
                <w:szCs w:val="20"/>
              </w:rPr>
              <w:t>7%</w:t>
            </w:r>
          </w:p>
        </w:tc>
        <w:tc>
          <w:tcPr>
            <w:tcW w:w="765" w:type="pct"/>
            <w:vAlign w:val="center"/>
          </w:tcPr>
          <w:p w14:paraId="18603B0F" w14:textId="77777777" w:rsidR="00DD1099" w:rsidRPr="001C1910" w:rsidRDefault="001C1221" w:rsidP="00DD1099">
            <w:pPr>
              <w:pStyle w:val="NoSpacing"/>
              <w:jc w:val="center"/>
              <w:rPr>
                <w:sz w:val="20"/>
                <w:szCs w:val="20"/>
              </w:rPr>
            </w:pPr>
            <w:r w:rsidRPr="001C1910">
              <w:rPr>
                <w:sz w:val="20"/>
                <w:szCs w:val="20"/>
              </w:rPr>
              <w:t>26%</w:t>
            </w:r>
          </w:p>
        </w:tc>
        <w:tc>
          <w:tcPr>
            <w:tcW w:w="690" w:type="pct"/>
            <w:vAlign w:val="center"/>
          </w:tcPr>
          <w:p w14:paraId="3EC67748" w14:textId="77777777" w:rsidR="00DD1099" w:rsidRPr="001C1910" w:rsidRDefault="00AC169D" w:rsidP="00DD1099">
            <w:pPr>
              <w:pStyle w:val="NoSpacing"/>
              <w:jc w:val="center"/>
              <w:rPr>
                <w:sz w:val="20"/>
                <w:szCs w:val="20"/>
              </w:rPr>
            </w:pPr>
            <w:r w:rsidRPr="001C1910">
              <w:rPr>
                <w:sz w:val="20"/>
                <w:szCs w:val="20"/>
              </w:rPr>
              <w:t>36</w:t>
            </w:r>
            <w:r w:rsidR="00DD1099" w:rsidRPr="001C1910">
              <w:rPr>
                <w:sz w:val="20"/>
                <w:szCs w:val="20"/>
              </w:rPr>
              <w:t>%</w:t>
            </w:r>
          </w:p>
        </w:tc>
      </w:tr>
      <w:tr w:rsidR="00DD1099" w:rsidRPr="001C1910" w14:paraId="17859C37" w14:textId="77777777" w:rsidTr="00DD1099">
        <w:tc>
          <w:tcPr>
            <w:tcW w:w="789" w:type="pct"/>
            <w:vMerge/>
          </w:tcPr>
          <w:p w14:paraId="0B1A4BCC" w14:textId="77777777" w:rsidR="00DD1099" w:rsidRPr="001C1910" w:rsidRDefault="00DD1099" w:rsidP="00DD1099">
            <w:pPr>
              <w:pStyle w:val="NoSpacing"/>
              <w:rPr>
                <w:sz w:val="20"/>
                <w:szCs w:val="20"/>
              </w:rPr>
            </w:pPr>
          </w:p>
        </w:tc>
        <w:tc>
          <w:tcPr>
            <w:tcW w:w="748" w:type="pct"/>
            <w:vMerge/>
            <w:vAlign w:val="center"/>
          </w:tcPr>
          <w:p w14:paraId="0ADA9705" w14:textId="77777777" w:rsidR="00DD1099" w:rsidRPr="001C1910" w:rsidRDefault="00DD1099" w:rsidP="00DD1099">
            <w:pPr>
              <w:pStyle w:val="NoSpacing"/>
              <w:rPr>
                <w:sz w:val="20"/>
                <w:szCs w:val="20"/>
              </w:rPr>
            </w:pPr>
          </w:p>
        </w:tc>
        <w:tc>
          <w:tcPr>
            <w:tcW w:w="1336" w:type="pct"/>
          </w:tcPr>
          <w:p w14:paraId="7EE06059" w14:textId="77777777" w:rsidR="00DD1099" w:rsidRPr="001C1910" w:rsidRDefault="00DD1099" w:rsidP="00DD1099">
            <w:pPr>
              <w:pStyle w:val="NoSpacing"/>
              <w:rPr>
                <w:sz w:val="20"/>
                <w:szCs w:val="20"/>
              </w:rPr>
            </w:pPr>
            <w:r w:rsidRPr="001C1910">
              <w:rPr>
                <w:sz w:val="20"/>
                <w:szCs w:val="20"/>
              </w:rPr>
              <w:t>% Collector Gatherers</w:t>
            </w:r>
          </w:p>
        </w:tc>
        <w:tc>
          <w:tcPr>
            <w:tcW w:w="672" w:type="pct"/>
            <w:vAlign w:val="center"/>
          </w:tcPr>
          <w:p w14:paraId="00DD25C1" w14:textId="77777777" w:rsidR="00DD1099" w:rsidRPr="001C1910" w:rsidRDefault="001C1221" w:rsidP="00DD1099">
            <w:pPr>
              <w:pStyle w:val="NoSpacing"/>
              <w:jc w:val="center"/>
              <w:rPr>
                <w:sz w:val="20"/>
                <w:szCs w:val="20"/>
              </w:rPr>
            </w:pPr>
            <w:r w:rsidRPr="001C1910">
              <w:rPr>
                <w:rFonts w:cstheme="minorHAnsi"/>
                <w:sz w:val="20"/>
                <w:szCs w:val="20"/>
              </w:rPr>
              <w:t>26%</w:t>
            </w:r>
          </w:p>
        </w:tc>
        <w:tc>
          <w:tcPr>
            <w:tcW w:w="765" w:type="pct"/>
            <w:vAlign w:val="center"/>
          </w:tcPr>
          <w:p w14:paraId="3EFE147C" w14:textId="77777777" w:rsidR="00DD1099" w:rsidRPr="001C1910" w:rsidRDefault="001C1221" w:rsidP="00DD1099">
            <w:pPr>
              <w:pStyle w:val="NoSpacing"/>
              <w:jc w:val="center"/>
              <w:rPr>
                <w:sz w:val="20"/>
                <w:szCs w:val="20"/>
              </w:rPr>
            </w:pPr>
            <w:r w:rsidRPr="001C1910">
              <w:rPr>
                <w:sz w:val="20"/>
                <w:szCs w:val="20"/>
              </w:rPr>
              <w:t>15%</w:t>
            </w:r>
          </w:p>
        </w:tc>
        <w:tc>
          <w:tcPr>
            <w:tcW w:w="690" w:type="pct"/>
            <w:vAlign w:val="center"/>
          </w:tcPr>
          <w:p w14:paraId="3464BBCE" w14:textId="77777777" w:rsidR="00DD1099" w:rsidRPr="001C1910" w:rsidRDefault="00AC169D" w:rsidP="00DD1099">
            <w:pPr>
              <w:pStyle w:val="NoSpacing"/>
              <w:jc w:val="center"/>
              <w:rPr>
                <w:sz w:val="20"/>
                <w:szCs w:val="20"/>
              </w:rPr>
            </w:pPr>
            <w:r w:rsidRPr="001C1910">
              <w:rPr>
                <w:sz w:val="20"/>
                <w:szCs w:val="20"/>
              </w:rPr>
              <w:t>9</w:t>
            </w:r>
            <w:r w:rsidR="00DD1099" w:rsidRPr="001C1910">
              <w:rPr>
                <w:sz w:val="20"/>
                <w:szCs w:val="20"/>
              </w:rPr>
              <w:t>%</w:t>
            </w:r>
          </w:p>
        </w:tc>
      </w:tr>
      <w:tr w:rsidR="00DD1099" w:rsidRPr="001C1910" w14:paraId="2D32D93C" w14:textId="77777777" w:rsidTr="00AC169D">
        <w:tc>
          <w:tcPr>
            <w:tcW w:w="789" w:type="pct"/>
            <w:vMerge/>
          </w:tcPr>
          <w:p w14:paraId="7BC69D4E" w14:textId="77777777" w:rsidR="00DD1099" w:rsidRPr="001C1910" w:rsidRDefault="00DD1099" w:rsidP="00DD1099">
            <w:pPr>
              <w:pStyle w:val="NoSpacing"/>
              <w:rPr>
                <w:sz w:val="20"/>
                <w:szCs w:val="20"/>
              </w:rPr>
            </w:pPr>
          </w:p>
        </w:tc>
        <w:tc>
          <w:tcPr>
            <w:tcW w:w="748" w:type="pct"/>
            <w:vMerge/>
            <w:vAlign w:val="center"/>
          </w:tcPr>
          <w:p w14:paraId="0D8DA370" w14:textId="77777777" w:rsidR="00DD1099" w:rsidRPr="001C1910" w:rsidRDefault="00DD1099" w:rsidP="00DD1099">
            <w:pPr>
              <w:pStyle w:val="NoSpacing"/>
              <w:rPr>
                <w:sz w:val="20"/>
                <w:szCs w:val="20"/>
              </w:rPr>
            </w:pPr>
          </w:p>
        </w:tc>
        <w:tc>
          <w:tcPr>
            <w:tcW w:w="1336" w:type="pct"/>
            <w:shd w:val="clear" w:color="auto" w:fill="C6D9F1" w:themeFill="text2" w:themeFillTint="33"/>
          </w:tcPr>
          <w:p w14:paraId="0DC3BAF6" w14:textId="77777777" w:rsidR="00DD1099" w:rsidRPr="001C1910" w:rsidRDefault="00DD1099" w:rsidP="00DD1099">
            <w:pPr>
              <w:pStyle w:val="NoSpacing"/>
              <w:rPr>
                <w:b/>
                <w:sz w:val="20"/>
                <w:szCs w:val="20"/>
              </w:rPr>
            </w:pPr>
            <w:r w:rsidRPr="001C1910">
              <w:rPr>
                <w:b/>
                <w:sz w:val="20"/>
                <w:szCs w:val="20"/>
              </w:rPr>
              <w:t>Total Score</w:t>
            </w:r>
          </w:p>
          <w:p w14:paraId="28E8167B"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C6D9F1" w:themeFill="text2" w:themeFillTint="33"/>
            <w:vAlign w:val="center"/>
          </w:tcPr>
          <w:p w14:paraId="6AB33F7A" w14:textId="77777777" w:rsidR="00DD1099" w:rsidRPr="001C1910" w:rsidRDefault="001C1221" w:rsidP="00DD1099">
            <w:pPr>
              <w:pStyle w:val="NoSpacing"/>
              <w:jc w:val="center"/>
              <w:rPr>
                <w:rFonts w:cstheme="minorHAnsi"/>
                <w:b/>
                <w:sz w:val="20"/>
                <w:szCs w:val="20"/>
              </w:rPr>
            </w:pPr>
            <w:r w:rsidRPr="001C1910">
              <w:rPr>
                <w:rFonts w:cstheme="minorHAnsi"/>
                <w:b/>
                <w:sz w:val="20"/>
                <w:szCs w:val="20"/>
              </w:rPr>
              <w:t>33</w:t>
            </w:r>
          </w:p>
        </w:tc>
        <w:tc>
          <w:tcPr>
            <w:tcW w:w="765" w:type="pct"/>
            <w:shd w:val="clear" w:color="auto" w:fill="C6D9F1" w:themeFill="text2" w:themeFillTint="33"/>
            <w:vAlign w:val="center"/>
          </w:tcPr>
          <w:p w14:paraId="79972081" w14:textId="77777777" w:rsidR="00DD1099" w:rsidRPr="001C1910" w:rsidRDefault="001C1221" w:rsidP="00DD1099">
            <w:pPr>
              <w:pStyle w:val="NoSpacing"/>
              <w:jc w:val="center"/>
              <w:rPr>
                <w:b/>
                <w:sz w:val="20"/>
                <w:szCs w:val="20"/>
              </w:rPr>
            </w:pPr>
            <w:r w:rsidRPr="001C1910">
              <w:rPr>
                <w:b/>
                <w:sz w:val="20"/>
                <w:szCs w:val="20"/>
              </w:rPr>
              <w:t>27.8</w:t>
            </w:r>
          </w:p>
        </w:tc>
        <w:tc>
          <w:tcPr>
            <w:tcW w:w="690" w:type="pct"/>
            <w:shd w:val="clear" w:color="auto" w:fill="C6D9F1" w:themeFill="text2" w:themeFillTint="33"/>
            <w:vAlign w:val="center"/>
          </w:tcPr>
          <w:p w14:paraId="35C6F85D" w14:textId="77777777" w:rsidR="00DD1099" w:rsidRPr="001C1910" w:rsidRDefault="00AC169D" w:rsidP="00DD1099">
            <w:pPr>
              <w:pStyle w:val="NoSpacing"/>
              <w:jc w:val="center"/>
              <w:rPr>
                <w:b/>
                <w:sz w:val="20"/>
                <w:szCs w:val="20"/>
              </w:rPr>
            </w:pPr>
            <w:r w:rsidRPr="001C1910">
              <w:rPr>
                <w:b/>
                <w:sz w:val="20"/>
                <w:szCs w:val="20"/>
              </w:rPr>
              <w:t>6.7</w:t>
            </w:r>
          </w:p>
        </w:tc>
      </w:tr>
      <w:tr w:rsidR="00DD1099" w:rsidRPr="001C1910" w14:paraId="4CC50E61" w14:textId="77777777" w:rsidTr="00DD1099">
        <w:tc>
          <w:tcPr>
            <w:tcW w:w="789" w:type="pct"/>
            <w:vMerge/>
          </w:tcPr>
          <w:p w14:paraId="12C49749" w14:textId="77777777" w:rsidR="00DD1099" w:rsidRPr="001C1910" w:rsidRDefault="00DD1099" w:rsidP="00DD1099">
            <w:pPr>
              <w:pStyle w:val="NoSpacing"/>
              <w:rPr>
                <w:sz w:val="20"/>
                <w:szCs w:val="20"/>
              </w:rPr>
            </w:pPr>
          </w:p>
        </w:tc>
        <w:tc>
          <w:tcPr>
            <w:tcW w:w="748" w:type="pct"/>
            <w:vMerge w:val="restart"/>
            <w:vAlign w:val="center"/>
          </w:tcPr>
          <w:p w14:paraId="1AEC7FBF" w14:textId="77777777" w:rsidR="00DD1099" w:rsidRPr="001C1910" w:rsidRDefault="00DD1099" w:rsidP="00DD1099">
            <w:pPr>
              <w:pStyle w:val="NoSpacing"/>
              <w:rPr>
                <w:sz w:val="20"/>
                <w:szCs w:val="20"/>
              </w:rPr>
            </w:pPr>
            <w:r w:rsidRPr="001C1910">
              <w:rPr>
                <w:sz w:val="20"/>
                <w:szCs w:val="20"/>
              </w:rPr>
              <w:t>PAS3</w:t>
            </w:r>
          </w:p>
          <w:p w14:paraId="7DED8D03" w14:textId="77777777" w:rsidR="0097625C" w:rsidRPr="001C1910" w:rsidRDefault="0097625C" w:rsidP="0097625C">
            <w:pPr>
              <w:pStyle w:val="NoSpacing"/>
              <w:rPr>
                <w:sz w:val="20"/>
                <w:szCs w:val="20"/>
              </w:rPr>
            </w:pPr>
            <w:r w:rsidRPr="001C1910">
              <w:rPr>
                <w:sz w:val="20"/>
                <w:szCs w:val="20"/>
              </w:rPr>
              <w:t>(2010)</w:t>
            </w:r>
          </w:p>
          <w:p w14:paraId="1D47A8FF" w14:textId="77777777" w:rsidR="0097625C" w:rsidRPr="001C1910" w:rsidRDefault="0097625C" w:rsidP="0097625C">
            <w:pPr>
              <w:pStyle w:val="NoSpacing"/>
              <w:rPr>
                <w:sz w:val="20"/>
                <w:szCs w:val="20"/>
              </w:rPr>
            </w:pPr>
            <w:r w:rsidRPr="001C1910">
              <w:rPr>
                <w:sz w:val="20"/>
                <w:szCs w:val="20"/>
              </w:rPr>
              <w:t>Baetidae</w:t>
            </w:r>
          </w:p>
          <w:p w14:paraId="612B10AE" w14:textId="77777777" w:rsidR="0097625C" w:rsidRPr="001C1910" w:rsidRDefault="0097625C" w:rsidP="0097625C">
            <w:pPr>
              <w:pStyle w:val="NoSpacing"/>
              <w:rPr>
                <w:sz w:val="20"/>
                <w:szCs w:val="20"/>
              </w:rPr>
            </w:pPr>
            <w:r w:rsidRPr="001C1910">
              <w:rPr>
                <w:sz w:val="20"/>
                <w:szCs w:val="20"/>
              </w:rPr>
              <w:t>n = 3 years</w:t>
            </w:r>
          </w:p>
          <w:p w14:paraId="4C2BDF71" w14:textId="77777777" w:rsidR="0097625C" w:rsidRPr="001C1910" w:rsidRDefault="0097625C" w:rsidP="0097625C">
            <w:pPr>
              <w:pStyle w:val="NoSpacing"/>
              <w:rPr>
                <w:sz w:val="20"/>
                <w:szCs w:val="20"/>
              </w:rPr>
            </w:pPr>
          </w:p>
          <w:p w14:paraId="4A27D209" w14:textId="77777777" w:rsidR="0097625C" w:rsidRPr="001C1910" w:rsidRDefault="0097625C" w:rsidP="0097625C">
            <w:pPr>
              <w:pStyle w:val="NoSpacing"/>
              <w:rPr>
                <w:sz w:val="20"/>
                <w:szCs w:val="20"/>
              </w:rPr>
            </w:pPr>
            <w:r w:rsidRPr="001C1910">
              <w:rPr>
                <w:sz w:val="20"/>
                <w:szCs w:val="20"/>
              </w:rPr>
              <w:t>Badlands Ecoregion</w:t>
            </w:r>
          </w:p>
          <w:p w14:paraId="74B170E4" w14:textId="77777777" w:rsidR="0097625C" w:rsidRPr="001C1910" w:rsidRDefault="0097625C" w:rsidP="00DD1099">
            <w:pPr>
              <w:pStyle w:val="NoSpacing"/>
              <w:rPr>
                <w:sz w:val="20"/>
                <w:szCs w:val="20"/>
              </w:rPr>
            </w:pPr>
          </w:p>
        </w:tc>
        <w:tc>
          <w:tcPr>
            <w:tcW w:w="1336" w:type="pct"/>
          </w:tcPr>
          <w:p w14:paraId="5644E1EC"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2B9C07C2" w14:textId="77777777" w:rsidR="00DD1099" w:rsidRPr="001C1910" w:rsidRDefault="0097625C" w:rsidP="00DD1099">
            <w:pPr>
              <w:pStyle w:val="NoSpacing"/>
              <w:jc w:val="center"/>
              <w:rPr>
                <w:sz w:val="20"/>
                <w:szCs w:val="20"/>
              </w:rPr>
            </w:pPr>
            <w:r w:rsidRPr="001C1910">
              <w:rPr>
                <w:rFonts w:cstheme="minorHAnsi"/>
                <w:sz w:val="20"/>
                <w:szCs w:val="20"/>
              </w:rPr>
              <w:t>6</w:t>
            </w:r>
          </w:p>
        </w:tc>
        <w:tc>
          <w:tcPr>
            <w:tcW w:w="765" w:type="pct"/>
            <w:vAlign w:val="center"/>
          </w:tcPr>
          <w:p w14:paraId="1BE25BF8" w14:textId="77777777" w:rsidR="00DD1099" w:rsidRPr="001C1910" w:rsidRDefault="0097625C" w:rsidP="00DD1099">
            <w:pPr>
              <w:pStyle w:val="NoSpacing"/>
              <w:jc w:val="center"/>
              <w:rPr>
                <w:sz w:val="20"/>
                <w:szCs w:val="20"/>
              </w:rPr>
            </w:pPr>
            <w:r w:rsidRPr="001C1910">
              <w:rPr>
                <w:sz w:val="20"/>
                <w:szCs w:val="20"/>
              </w:rPr>
              <w:t>6</w:t>
            </w:r>
          </w:p>
        </w:tc>
        <w:tc>
          <w:tcPr>
            <w:tcW w:w="690" w:type="pct"/>
            <w:vAlign w:val="center"/>
          </w:tcPr>
          <w:p w14:paraId="55EEFF4D" w14:textId="77777777" w:rsidR="00DD1099" w:rsidRPr="001C1910" w:rsidRDefault="00A813EE" w:rsidP="00A813EE">
            <w:pPr>
              <w:pStyle w:val="NoSpacing"/>
              <w:jc w:val="center"/>
              <w:rPr>
                <w:sz w:val="20"/>
                <w:szCs w:val="20"/>
              </w:rPr>
            </w:pPr>
            <w:r w:rsidRPr="001C1910">
              <w:rPr>
                <w:sz w:val="20"/>
                <w:szCs w:val="20"/>
              </w:rPr>
              <w:t>2.2</w:t>
            </w:r>
          </w:p>
        </w:tc>
      </w:tr>
      <w:tr w:rsidR="00DD1099" w:rsidRPr="001C1910" w14:paraId="48660592" w14:textId="77777777" w:rsidTr="00DD1099">
        <w:tc>
          <w:tcPr>
            <w:tcW w:w="789" w:type="pct"/>
            <w:vMerge/>
          </w:tcPr>
          <w:p w14:paraId="3EC57E2C" w14:textId="77777777" w:rsidR="00DD1099" w:rsidRPr="001C1910" w:rsidRDefault="00DD1099" w:rsidP="00DD1099">
            <w:pPr>
              <w:pStyle w:val="NoSpacing"/>
              <w:rPr>
                <w:sz w:val="20"/>
                <w:szCs w:val="20"/>
              </w:rPr>
            </w:pPr>
          </w:p>
        </w:tc>
        <w:tc>
          <w:tcPr>
            <w:tcW w:w="748" w:type="pct"/>
            <w:vMerge/>
            <w:vAlign w:val="center"/>
          </w:tcPr>
          <w:p w14:paraId="39863D25" w14:textId="77777777" w:rsidR="00DD1099" w:rsidRPr="001C1910" w:rsidRDefault="00DD1099" w:rsidP="00DD1099">
            <w:pPr>
              <w:pStyle w:val="NoSpacing"/>
              <w:rPr>
                <w:sz w:val="20"/>
                <w:szCs w:val="20"/>
              </w:rPr>
            </w:pPr>
          </w:p>
        </w:tc>
        <w:tc>
          <w:tcPr>
            <w:tcW w:w="1336" w:type="pct"/>
          </w:tcPr>
          <w:p w14:paraId="6DE48224"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726186C7" w14:textId="77777777" w:rsidR="00DD1099" w:rsidRPr="001C1910" w:rsidRDefault="0097625C" w:rsidP="00DD1099">
            <w:pPr>
              <w:pStyle w:val="NoSpacing"/>
              <w:jc w:val="center"/>
              <w:rPr>
                <w:sz w:val="20"/>
                <w:szCs w:val="20"/>
              </w:rPr>
            </w:pPr>
            <w:r w:rsidRPr="001C1910">
              <w:rPr>
                <w:rFonts w:cstheme="minorHAnsi"/>
                <w:sz w:val="20"/>
                <w:szCs w:val="20"/>
              </w:rPr>
              <w:t>2</w:t>
            </w:r>
          </w:p>
        </w:tc>
        <w:tc>
          <w:tcPr>
            <w:tcW w:w="765" w:type="pct"/>
            <w:vAlign w:val="center"/>
          </w:tcPr>
          <w:p w14:paraId="227C691F" w14:textId="77777777" w:rsidR="00DD1099" w:rsidRPr="001C1910" w:rsidRDefault="0097625C" w:rsidP="00DD1099">
            <w:pPr>
              <w:pStyle w:val="NoSpacing"/>
              <w:jc w:val="center"/>
              <w:rPr>
                <w:sz w:val="20"/>
                <w:szCs w:val="20"/>
              </w:rPr>
            </w:pPr>
            <w:r w:rsidRPr="001C1910">
              <w:rPr>
                <w:sz w:val="20"/>
                <w:szCs w:val="20"/>
              </w:rPr>
              <w:t>2.25</w:t>
            </w:r>
          </w:p>
        </w:tc>
        <w:tc>
          <w:tcPr>
            <w:tcW w:w="690" w:type="pct"/>
            <w:vAlign w:val="center"/>
          </w:tcPr>
          <w:p w14:paraId="19D9823C" w14:textId="77777777" w:rsidR="00DD1099" w:rsidRPr="001C1910" w:rsidRDefault="00A813EE" w:rsidP="00DD1099">
            <w:pPr>
              <w:pStyle w:val="NoSpacing"/>
              <w:jc w:val="center"/>
              <w:rPr>
                <w:sz w:val="20"/>
                <w:szCs w:val="20"/>
              </w:rPr>
            </w:pPr>
            <w:r w:rsidRPr="001C1910">
              <w:rPr>
                <w:sz w:val="20"/>
                <w:szCs w:val="20"/>
              </w:rPr>
              <w:t>2.1</w:t>
            </w:r>
          </w:p>
        </w:tc>
      </w:tr>
      <w:tr w:rsidR="00DD1099" w:rsidRPr="001C1910" w14:paraId="01680C08" w14:textId="77777777" w:rsidTr="00DD1099">
        <w:tc>
          <w:tcPr>
            <w:tcW w:w="789" w:type="pct"/>
            <w:vMerge/>
          </w:tcPr>
          <w:p w14:paraId="0CF0A0B6" w14:textId="77777777" w:rsidR="00DD1099" w:rsidRPr="001C1910" w:rsidRDefault="00DD1099" w:rsidP="00DD1099">
            <w:pPr>
              <w:pStyle w:val="NoSpacing"/>
              <w:rPr>
                <w:sz w:val="20"/>
                <w:szCs w:val="20"/>
              </w:rPr>
            </w:pPr>
          </w:p>
        </w:tc>
        <w:tc>
          <w:tcPr>
            <w:tcW w:w="748" w:type="pct"/>
            <w:vMerge/>
            <w:vAlign w:val="center"/>
          </w:tcPr>
          <w:p w14:paraId="06522476" w14:textId="77777777" w:rsidR="00DD1099" w:rsidRPr="001C1910" w:rsidRDefault="00DD1099" w:rsidP="00DD1099">
            <w:pPr>
              <w:pStyle w:val="NoSpacing"/>
              <w:rPr>
                <w:sz w:val="20"/>
                <w:szCs w:val="20"/>
              </w:rPr>
            </w:pPr>
          </w:p>
        </w:tc>
        <w:tc>
          <w:tcPr>
            <w:tcW w:w="1336" w:type="pct"/>
          </w:tcPr>
          <w:p w14:paraId="184D7B24"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6F79D75C" w14:textId="77777777" w:rsidR="00DD1099" w:rsidRPr="001C1910" w:rsidRDefault="0097625C" w:rsidP="00DD1099">
            <w:pPr>
              <w:pStyle w:val="NoSpacing"/>
              <w:jc w:val="center"/>
              <w:rPr>
                <w:sz w:val="20"/>
                <w:szCs w:val="20"/>
              </w:rPr>
            </w:pPr>
            <w:r w:rsidRPr="001C1910">
              <w:rPr>
                <w:rFonts w:cstheme="minorHAnsi"/>
                <w:sz w:val="20"/>
                <w:szCs w:val="20"/>
              </w:rPr>
              <w:t>81%</w:t>
            </w:r>
          </w:p>
        </w:tc>
        <w:tc>
          <w:tcPr>
            <w:tcW w:w="765" w:type="pct"/>
            <w:vAlign w:val="center"/>
          </w:tcPr>
          <w:p w14:paraId="3047E8F9" w14:textId="77777777" w:rsidR="00DD1099" w:rsidRPr="001C1910" w:rsidRDefault="0097625C" w:rsidP="00DD1099">
            <w:pPr>
              <w:pStyle w:val="NoSpacing"/>
              <w:jc w:val="center"/>
              <w:rPr>
                <w:sz w:val="20"/>
                <w:szCs w:val="20"/>
              </w:rPr>
            </w:pPr>
            <w:r w:rsidRPr="001C1910">
              <w:rPr>
                <w:sz w:val="20"/>
                <w:szCs w:val="20"/>
              </w:rPr>
              <w:t>55%</w:t>
            </w:r>
          </w:p>
        </w:tc>
        <w:tc>
          <w:tcPr>
            <w:tcW w:w="690" w:type="pct"/>
            <w:vAlign w:val="center"/>
          </w:tcPr>
          <w:p w14:paraId="51C1585F" w14:textId="77777777" w:rsidR="00DD1099" w:rsidRPr="001C1910" w:rsidRDefault="00A813EE" w:rsidP="00DD1099">
            <w:pPr>
              <w:pStyle w:val="NoSpacing"/>
              <w:jc w:val="center"/>
              <w:rPr>
                <w:sz w:val="20"/>
                <w:szCs w:val="20"/>
              </w:rPr>
            </w:pPr>
            <w:r w:rsidRPr="001C1910">
              <w:rPr>
                <w:sz w:val="20"/>
                <w:szCs w:val="20"/>
              </w:rPr>
              <w:t>38%</w:t>
            </w:r>
          </w:p>
        </w:tc>
      </w:tr>
      <w:tr w:rsidR="00DD1099" w:rsidRPr="001C1910" w14:paraId="4F187B6A" w14:textId="77777777" w:rsidTr="00DD1099">
        <w:tc>
          <w:tcPr>
            <w:tcW w:w="789" w:type="pct"/>
            <w:vMerge/>
          </w:tcPr>
          <w:p w14:paraId="0FA24861" w14:textId="77777777" w:rsidR="00DD1099" w:rsidRPr="001C1910" w:rsidRDefault="00DD1099" w:rsidP="00DD1099">
            <w:pPr>
              <w:pStyle w:val="NoSpacing"/>
              <w:rPr>
                <w:sz w:val="20"/>
                <w:szCs w:val="20"/>
              </w:rPr>
            </w:pPr>
          </w:p>
        </w:tc>
        <w:tc>
          <w:tcPr>
            <w:tcW w:w="748" w:type="pct"/>
            <w:vMerge/>
            <w:vAlign w:val="center"/>
          </w:tcPr>
          <w:p w14:paraId="5FBF70ED" w14:textId="77777777" w:rsidR="00DD1099" w:rsidRPr="001C1910" w:rsidRDefault="00DD1099" w:rsidP="00DD1099">
            <w:pPr>
              <w:pStyle w:val="NoSpacing"/>
              <w:rPr>
                <w:sz w:val="20"/>
                <w:szCs w:val="20"/>
              </w:rPr>
            </w:pPr>
          </w:p>
        </w:tc>
        <w:tc>
          <w:tcPr>
            <w:tcW w:w="1336" w:type="pct"/>
          </w:tcPr>
          <w:p w14:paraId="4E5C2893"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408D63EC" w14:textId="77777777" w:rsidR="00DD1099" w:rsidRPr="001C1910" w:rsidRDefault="0097625C" w:rsidP="00DD1099">
            <w:pPr>
              <w:pStyle w:val="NoSpacing"/>
              <w:jc w:val="center"/>
              <w:rPr>
                <w:sz w:val="20"/>
                <w:szCs w:val="20"/>
              </w:rPr>
            </w:pPr>
            <w:r w:rsidRPr="001C1910">
              <w:rPr>
                <w:rFonts w:cstheme="minorHAnsi"/>
                <w:sz w:val="20"/>
                <w:szCs w:val="20"/>
              </w:rPr>
              <w:t>4.9</w:t>
            </w:r>
          </w:p>
        </w:tc>
        <w:tc>
          <w:tcPr>
            <w:tcW w:w="765" w:type="pct"/>
            <w:vAlign w:val="center"/>
          </w:tcPr>
          <w:p w14:paraId="0B3F2A62" w14:textId="77777777" w:rsidR="00DD1099" w:rsidRPr="001C1910" w:rsidRDefault="0097625C" w:rsidP="00DD1099">
            <w:pPr>
              <w:pStyle w:val="NoSpacing"/>
              <w:jc w:val="center"/>
              <w:rPr>
                <w:sz w:val="20"/>
                <w:szCs w:val="20"/>
              </w:rPr>
            </w:pPr>
            <w:r w:rsidRPr="001C1910">
              <w:rPr>
                <w:sz w:val="20"/>
                <w:szCs w:val="20"/>
              </w:rPr>
              <w:t>5.24</w:t>
            </w:r>
          </w:p>
        </w:tc>
        <w:tc>
          <w:tcPr>
            <w:tcW w:w="690" w:type="pct"/>
            <w:vAlign w:val="center"/>
          </w:tcPr>
          <w:p w14:paraId="11499652" w14:textId="77777777" w:rsidR="00DD1099" w:rsidRPr="001C1910" w:rsidRDefault="00A813EE" w:rsidP="00DD1099">
            <w:pPr>
              <w:pStyle w:val="NoSpacing"/>
              <w:jc w:val="center"/>
              <w:rPr>
                <w:sz w:val="20"/>
                <w:szCs w:val="20"/>
              </w:rPr>
            </w:pPr>
            <w:r w:rsidRPr="001C1910">
              <w:rPr>
                <w:sz w:val="20"/>
                <w:szCs w:val="20"/>
              </w:rPr>
              <w:t>0.88</w:t>
            </w:r>
          </w:p>
        </w:tc>
      </w:tr>
      <w:tr w:rsidR="00DD1099" w:rsidRPr="001C1910" w14:paraId="07BC7734" w14:textId="77777777" w:rsidTr="00DD1099">
        <w:tc>
          <w:tcPr>
            <w:tcW w:w="789" w:type="pct"/>
            <w:vMerge/>
          </w:tcPr>
          <w:p w14:paraId="7943711D" w14:textId="77777777" w:rsidR="00DD1099" w:rsidRPr="001C1910" w:rsidRDefault="00DD1099" w:rsidP="00DD1099">
            <w:pPr>
              <w:pStyle w:val="NoSpacing"/>
              <w:rPr>
                <w:sz w:val="20"/>
                <w:szCs w:val="20"/>
              </w:rPr>
            </w:pPr>
          </w:p>
        </w:tc>
        <w:tc>
          <w:tcPr>
            <w:tcW w:w="748" w:type="pct"/>
            <w:vMerge/>
            <w:vAlign w:val="center"/>
          </w:tcPr>
          <w:p w14:paraId="2B575D0C" w14:textId="77777777" w:rsidR="00DD1099" w:rsidRPr="001C1910" w:rsidRDefault="00DD1099" w:rsidP="00DD1099">
            <w:pPr>
              <w:pStyle w:val="NoSpacing"/>
              <w:rPr>
                <w:sz w:val="20"/>
                <w:szCs w:val="20"/>
              </w:rPr>
            </w:pPr>
          </w:p>
        </w:tc>
        <w:tc>
          <w:tcPr>
            <w:tcW w:w="1336" w:type="pct"/>
          </w:tcPr>
          <w:p w14:paraId="51996468"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04ADDBD3" w14:textId="77777777" w:rsidR="00DD1099" w:rsidRPr="001C1910" w:rsidRDefault="0097625C" w:rsidP="00DD1099">
            <w:pPr>
              <w:pStyle w:val="NoSpacing"/>
              <w:jc w:val="center"/>
              <w:rPr>
                <w:sz w:val="20"/>
                <w:szCs w:val="20"/>
              </w:rPr>
            </w:pPr>
            <w:r w:rsidRPr="001C1910">
              <w:rPr>
                <w:rFonts w:cstheme="minorHAnsi"/>
                <w:sz w:val="20"/>
                <w:szCs w:val="20"/>
              </w:rPr>
              <w:t>75%</w:t>
            </w:r>
          </w:p>
        </w:tc>
        <w:tc>
          <w:tcPr>
            <w:tcW w:w="765" w:type="pct"/>
            <w:vAlign w:val="center"/>
          </w:tcPr>
          <w:p w14:paraId="1CD6F2AA" w14:textId="77777777" w:rsidR="00DD1099" w:rsidRPr="001C1910" w:rsidRDefault="0097625C" w:rsidP="00DD1099">
            <w:pPr>
              <w:pStyle w:val="NoSpacing"/>
              <w:jc w:val="center"/>
              <w:rPr>
                <w:sz w:val="20"/>
                <w:szCs w:val="20"/>
              </w:rPr>
            </w:pPr>
            <w:r w:rsidRPr="001C1910">
              <w:rPr>
                <w:sz w:val="20"/>
                <w:szCs w:val="20"/>
              </w:rPr>
              <w:t>60%</w:t>
            </w:r>
          </w:p>
        </w:tc>
        <w:tc>
          <w:tcPr>
            <w:tcW w:w="690" w:type="pct"/>
            <w:vAlign w:val="center"/>
          </w:tcPr>
          <w:p w14:paraId="7D282265" w14:textId="77777777" w:rsidR="00DD1099" w:rsidRPr="001C1910" w:rsidRDefault="00A813EE" w:rsidP="00DD1099">
            <w:pPr>
              <w:pStyle w:val="NoSpacing"/>
              <w:jc w:val="center"/>
              <w:rPr>
                <w:sz w:val="20"/>
                <w:szCs w:val="20"/>
              </w:rPr>
            </w:pPr>
            <w:r w:rsidRPr="001C1910">
              <w:rPr>
                <w:sz w:val="20"/>
                <w:szCs w:val="20"/>
              </w:rPr>
              <w:t>22%</w:t>
            </w:r>
          </w:p>
        </w:tc>
      </w:tr>
      <w:tr w:rsidR="00DD1099" w:rsidRPr="001C1910" w14:paraId="7C2AD164" w14:textId="77777777" w:rsidTr="00DD1099">
        <w:tc>
          <w:tcPr>
            <w:tcW w:w="789" w:type="pct"/>
            <w:vMerge/>
          </w:tcPr>
          <w:p w14:paraId="6435B8C4" w14:textId="77777777" w:rsidR="00DD1099" w:rsidRPr="001C1910" w:rsidRDefault="00DD1099" w:rsidP="00DD1099">
            <w:pPr>
              <w:pStyle w:val="NoSpacing"/>
              <w:rPr>
                <w:sz w:val="20"/>
                <w:szCs w:val="20"/>
              </w:rPr>
            </w:pPr>
          </w:p>
        </w:tc>
        <w:tc>
          <w:tcPr>
            <w:tcW w:w="748" w:type="pct"/>
            <w:vMerge/>
            <w:vAlign w:val="center"/>
          </w:tcPr>
          <w:p w14:paraId="7BFE1DDA" w14:textId="77777777" w:rsidR="00DD1099" w:rsidRPr="001C1910" w:rsidRDefault="00DD1099" w:rsidP="00DD1099">
            <w:pPr>
              <w:pStyle w:val="NoSpacing"/>
              <w:rPr>
                <w:sz w:val="20"/>
                <w:szCs w:val="20"/>
              </w:rPr>
            </w:pPr>
          </w:p>
        </w:tc>
        <w:tc>
          <w:tcPr>
            <w:tcW w:w="1336" w:type="pct"/>
          </w:tcPr>
          <w:p w14:paraId="5ECC2E8D"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A22C8E3" w14:textId="77777777" w:rsidR="00DD1099" w:rsidRPr="001C1910" w:rsidRDefault="0097625C" w:rsidP="00DD1099">
            <w:pPr>
              <w:pStyle w:val="NoSpacing"/>
              <w:jc w:val="center"/>
              <w:rPr>
                <w:sz w:val="20"/>
                <w:szCs w:val="20"/>
              </w:rPr>
            </w:pPr>
            <w:r w:rsidRPr="001C1910">
              <w:rPr>
                <w:rFonts w:cstheme="minorHAnsi"/>
                <w:sz w:val="20"/>
                <w:szCs w:val="20"/>
              </w:rPr>
              <w:t>14%</w:t>
            </w:r>
          </w:p>
        </w:tc>
        <w:tc>
          <w:tcPr>
            <w:tcW w:w="765" w:type="pct"/>
            <w:vAlign w:val="center"/>
          </w:tcPr>
          <w:p w14:paraId="03819B5D" w14:textId="77777777" w:rsidR="00DD1099" w:rsidRPr="001C1910" w:rsidRDefault="0097625C" w:rsidP="00DD1099">
            <w:pPr>
              <w:pStyle w:val="NoSpacing"/>
              <w:jc w:val="center"/>
              <w:rPr>
                <w:sz w:val="20"/>
                <w:szCs w:val="20"/>
              </w:rPr>
            </w:pPr>
            <w:r w:rsidRPr="001C1910">
              <w:rPr>
                <w:sz w:val="20"/>
                <w:szCs w:val="20"/>
              </w:rPr>
              <w:t>31%</w:t>
            </w:r>
          </w:p>
        </w:tc>
        <w:tc>
          <w:tcPr>
            <w:tcW w:w="690" w:type="pct"/>
            <w:vAlign w:val="center"/>
          </w:tcPr>
          <w:p w14:paraId="1E31EBAB" w14:textId="77777777" w:rsidR="00DD1099" w:rsidRPr="001C1910" w:rsidRDefault="00A813EE" w:rsidP="00DD1099">
            <w:pPr>
              <w:pStyle w:val="NoSpacing"/>
              <w:jc w:val="center"/>
              <w:rPr>
                <w:sz w:val="20"/>
                <w:szCs w:val="20"/>
              </w:rPr>
            </w:pPr>
            <w:r w:rsidRPr="001C1910">
              <w:rPr>
                <w:sz w:val="20"/>
                <w:szCs w:val="20"/>
              </w:rPr>
              <w:t>25%</w:t>
            </w:r>
          </w:p>
        </w:tc>
      </w:tr>
      <w:tr w:rsidR="00DD1099" w:rsidRPr="001C1910" w14:paraId="4E9EED42" w14:textId="77777777" w:rsidTr="00DD1099">
        <w:tc>
          <w:tcPr>
            <w:tcW w:w="789" w:type="pct"/>
            <w:vMerge/>
          </w:tcPr>
          <w:p w14:paraId="11AFD41B" w14:textId="77777777" w:rsidR="00DD1099" w:rsidRPr="001C1910" w:rsidRDefault="00DD1099" w:rsidP="00DD1099">
            <w:pPr>
              <w:pStyle w:val="NoSpacing"/>
              <w:rPr>
                <w:sz w:val="20"/>
                <w:szCs w:val="20"/>
              </w:rPr>
            </w:pPr>
          </w:p>
        </w:tc>
        <w:tc>
          <w:tcPr>
            <w:tcW w:w="748" w:type="pct"/>
            <w:vMerge/>
            <w:vAlign w:val="center"/>
          </w:tcPr>
          <w:p w14:paraId="2168BD24" w14:textId="77777777" w:rsidR="00DD1099" w:rsidRPr="001C1910" w:rsidRDefault="00DD1099" w:rsidP="00DD1099">
            <w:pPr>
              <w:pStyle w:val="NoSpacing"/>
              <w:rPr>
                <w:sz w:val="20"/>
                <w:szCs w:val="20"/>
              </w:rPr>
            </w:pPr>
          </w:p>
        </w:tc>
        <w:tc>
          <w:tcPr>
            <w:tcW w:w="1336" w:type="pct"/>
            <w:shd w:val="clear" w:color="auto" w:fill="auto"/>
          </w:tcPr>
          <w:p w14:paraId="4A2CE3CC" w14:textId="77777777" w:rsidR="00DD1099" w:rsidRPr="001C1910" w:rsidRDefault="00DD1099" w:rsidP="00DD1099">
            <w:pPr>
              <w:pStyle w:val="NoSpacing"/>
              <w:rPr>
                <w:sz w:val="20"/>
                <w:szCs w:val="20"/>
              </w:rPr>
            </w:pPr>
            <w:r w:rsidRPr="001C1910">
              <w:rPr>
                <w:sz w:val="20"/>
                <w:szCs w:val="20"/>
              </w:rPr>
              <w:t>% Collector Gatherers</w:t>
            </w:r>
          </w:p>
        </w:tc>
        <w:tc>
          <w:tcPr>
            <w:tcW w:w="672" w:type="pct"/>
            <w:shd w:val="clear" w:color="auto" w:fill="auto"/>
            <w:vAlign w:val="center"/>
          </w:tcPr>
          <w:p w14:paraId="372BDB28" w14:textId="77777777" w:rsidR="00DD1099" w:rsidRPr="001C1910" w:rsidRDefault="0097625C" w:rsidP="00DD1099">
            <w:pPr>
              <w:pStyle w:val="NoSpacing"/>
              <w:jc w:val="center"/>
              <w:rPr>
                <w:sz w:val="20"/>
                <w:szCs w:val="20"/>
              </w:rPr>
            </w:pPr>
            <w:r w:rsidRPr="001C1910">
              <w:rPr>
                <w:rFonts w:cstheme="minorHAnsi"/>
                <w:sz w:val="20"/>
                <w:szCs w:val="20"/>
              </w:rPr>
              <w:t>80%</w:t>
            </w:r>
          </w:p>
        </w:tc>
        <w:tc>
          <w:tcPr>
            <w:tcW w:w="765" w:type="pct"/>
            <w:shd w:val="clear" w:color="auto" w:fill="auto"/>
            <w:vAlign w:val="center"/>
          </w:tcPr>
          <w:p w14:paraId="28836367" w14:textId="77777777" w:rsidR="00DD1099" w:rsidRPr="001C1910" w:rsidRDefault="0097625C" w:rsidP="00DD1099">
            <w:pPr>
              <w:pStyle w:val="NoSpacing"/>
              <w:jc w:val="center"/>
              <w:rPr>
                <w:sz w:val="20"/>
                <w:szCs w:val="20"/>
              </w:rPr>
            </w:pPr>
            <w:r w:rsidRPr="001C1910">
              <w:rPr>
                <w:sz w:val="20"/>
                <w:szCs w:val="20"/>
              </w:rPr>
              <w:t>65%</w:t>
            </w:r>
          </w:p>
        </w:tc>
        <w:tc>
          <w:tcPr>
            <w:tcW w:w="690" w:type="pct"/>
            <w:shd w:val="clear" w:color="auto" w:fill="auto"/>
            <w:vAlign w:val="center"/>
          </w:tcPr>
          <w:p w14:paraId="53892009" w14:textId="77777777" w:rsidR="00DD1099" w:rsidRPr="001C1910" w:rsidRDefault="00A813EE" w:rsidP="00DD1099">
            <w:pPr>
              <w:pStyle w:val="NoSpacing"/>
              <w:jc w:val="center"/>
              <w:rPr>
                <w:sz w:val="20"/>
                <w:szCs w:val="20"/>
              </w:rPr>
            </w:pPr>
            <w:r w:rsidRPr="001C1910">
              <w:rPr>
                <w:sz w:val="20"/>
                <w:szCs w:val="20"/>
              </w:rPr>
              <w:t>17%</w:t>
            </w:r>
          </w:p>
        </w:tc>
      </w:tr>
      <w:tr w:rsidR="00DD1099" w:rsidRPr="001C1910" w14:paraId="616E7079" w14:textId="77777777" w:rsidTr="00DD1099">
        <w:tc>
          <w:tcPr>
            <w:tcW w:w="789" w:type="pct"/>
            <w:vMerge/>
          </w:tcPr>
          <w:p w14:paraId="4200DDB6" w14:textId="77777777" w:rsidR="00DD1099" w:rsidRPr="001C1910" w:rsidRDefault="00DD1099" w:rsidP="00DD1099">
            <w:pPr>
              <w:pStyle w:val="NoSpacing"/>
              <w:rPr>
                <w:sz w:val="20"/>
                <w:szCs w:val="20"/>
              </w:rPr>
            </w:pPr>
          </w:p>
        </w:tc>
        <w:tc>
          <w:tcPr>
            <w:tcW w:w="748" w:type="pct"/>
            <w:vMerge/>
            <w:vAlign w:val="center"/>
          </w:tcPr>
          <w:p w14:paraId="364655B3" w14:textId="77777777" w:rsidR="00DD1099" w:rsidRPr="001C1910" w:rsidRDefault="00DD1099" w:rsidP="00DD1099">
            <w:pPr>
              <w:pStyle w:val="NoSpacing"/>
              <w:rPr>
                <w:sz w:val="20"/>
                <w:szCs w:val="20"/>
              </w:rPr>
            </w:pPr>
          </w:p>
        </w:tc>
        <w:tc>
          <w:tcPr>
            <w:tcW w:w="1336" w:type="pct"/>
            <w:shd w:val="clear" w:color="auto" w:fill="auto"/>
          </w:tcPr>
          <w:p w14:paraId="435291EA" w14:textId="77777777" w:rsidR="00DD1099" w:rsidRPr="001C1910" w:rsidRDefault="00DD1099" w:rsidP="00DD1099">
            <w:pPr>
              <w:pStyle w:val="NoSpacing"/>
              <w:rPr>
                <w:b/>
                <w:sz w:val="20"/>
                <w:szCs w:val="20"/>
              </w:rPr>
            </w:pPr>
            <w:r w:rsidRPr="001C1910">
              <w:rPr>
                <w:b/>
                <w:sz w:val="20"/>
                <w:szCs w:val="20"/>
              </w:rPr>
              <w:t>Total Score</w:t>
            </w:r>
          </w:p>
          <w:p w14:paraId="51B48856"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auto"/>
            <w:vAlign w:val="center"/>
          </w:tcPr>
          <w:p w14:paraId="15DF2C47" w14:textId="77777777" w:rsidR="00DD1099" w:rsidRPr="001C1910" w:rsidRDefault="0097625C" w:rsidP="00DD1099">
            <w:pPr>
              <w:pStyle w:val="NoSpacing"/>
              <w:jc w:val="center"/>
              <w:rPr>
                <w:rFonts w:cstheme="minorHAnsi"/>
                <w:b/>
                <w:sz w:val="20"/>
                <w:szCs w:val="20"/>
              </w:rPr>
            </w:pPr>
            <w:r w:rsidRPr="001C1910">
              <w:rPr>
                <w:rFonts w:cstheme="minorHAnsi"/>
                <w:b/>
                <w:sz w:val="20"/>
                <w:szCs w:val="20"/>
              </w:rPr>
              <w:t>18</w:t>
            </w:r>
          </w:p>
        </w:tc>
        <w:tc>
          <w:tcPr>
            <w:tcW w:w="765" w:type="pct"/>
            <w:shd w:val="clear" w:color="auto" w:fill="auto"/>
            <w:vAlign w:val="center"/>
          </w:tcPr>
          <w:p w14:paraId="2DB25BE3" w14:textId="77777777" w:rsidR="00DD1099" w:rsidRPr="001C1910" w:rsidRDefault="0097625C" w:rsidP="00DD1099">
            <w:pPr>
              <w:pStyle w:val="NoSpacing"/>
              <w:jc w:val="center"/>
              <w:rPr>
                <w:b/>
                <w:sz w:val="20"/>
                <w:szCs w:val="20"/>
              </w:rPr>
            </w:pPr>
            <w:r w:rsidRPr="001C1910">
              <w:rPr>
                <w:b/>
                <w:sz w:val="20"/>
                <w:szCs w:val="20"/>
              </w:rPr>
              <w:t>15.75</w:t>
            </w:r>
          </w:p>
        </w:tc>
        <w:tc>
          <w:tcPr>
            <w:tcW w:w="690" w:type="pct"/>
            <w:shd w:val="clear" w:color="auto" w:fill="auto"/>
            <w:vAlign w:val="center"/>
          </w:tcPr>
          <w:p w14:paraId="2E7BE0DE" w14:textId="77777777" w:rsidR="00DD1099" w:rsidRPr="001C1910" w:rsidRDefault="00A813EE" w:rsidP="00DD1099">
            <w:pPr>
              <w:pStyle w:val="NoSpacing"/>
              <w:jc w:val="center"/>
              <w:rPr>
                <w:b/>
                <w:sz w:val="20"/>
                <w:szCs w:val="20"/>
              </w:rPr>
            </w:pPr>
            <w:r w:rsidRPr="001C1910">
              <w:rPr>
                <w:b/>
                <w:sz w:val="20"/>
                <w:szCs w:val="20"/>
              </w:rPr>
              <w:t>0.17</w:t>
            </w:r>
          </w:p>
        </w:tc>
      </w:tr>
      <w:tr w:rsidR="00DD1099" w:rsidRPr="001C1910" w14:paraId="43E27516" w14:textId="77777777" w:rsidTr="00DD1099">
        <w:tc>
          <w:tcPr>
            <w:tcW w:w="789" w:type="pct"/>
            <w:vMerge/>
          </w:tcPr>
          <w:p w14:paraId="64DDCB44" w14:textId="77777777" w:rsidR="00DD1099" w:rsidRPr="001C1910" w:rsidRDefault="00DD1099" w:rsidP="00DD1099">
            <w:pPr>
              <w:pStyle w:val="NoSpacing"/>
              <w:rPr>
                <w:sz w:val="20"/>
                <w:szCs w:val="20"/>
                <w:highlight w:val="yellow"/>
              </w:rPr>
            </w:pPr>
          </w:p>
        </w:tc>
        <w:tc>
          <w:tcPr>
            <w:tcW w:w="748" w:type="pct"/>
            <w:vMerge w:val="restart"/>
            <w:vAlign w:val="center"/>
          </w:tcPr>
          <w:p w14:paraId="2BCBCC77" w14:textId="77777777" w:rsidR="00DD1099" w:rsidRPr="001C1910" w:rsidRDefault="00DD1099" w:rsidP="00DD1099">
            <w:pPr>
              <w:pStyle w:val="NoSpacing"/>
              <w:rPr>
                <w:sz w:val="20"/>
                <w:szCs w:val="20"/>
              </w:rPr>
            </w:pPr>
            <w:r w:rsidRPr="001C1910">
              <w:rPr>
                <w:sz w:val="20"/>
                <w:szCs w:val="20"/>
              </w:rPr>
              <w:t>BUZ1</w:t>
            </w:r>
          </w:p>
          <w:p w14:paraId="446FC620" w14:textId="77777777" w:rsidR="00DD1099" w:rsidRPr="001C1910" w:rsidRDefault="00DD1099" w:rsidP="00DD1099">
            <w:pPr>
              <w:pStyle w:val="NoSpacing"/>
              <w:rPr>
                <w:sz w:val="20"/>
                <w:szCs w:val="20"/>
              </w:rPr>
            </w:pPr>
            <w:r w:rsidRPr="001C1910">
              <w:rPr>
                <w:sz w:val="20"/>
                <w:szCs w:val="20"/>
              </w:rPr>
              <w:t>(2010)</w:t>
            </w:r>
          </w:p>
          <w:p w14:paraId="0F108BC0" w14:textId="77777777" w:rsidR="00DD1099" w:rsidRPr="001C1910" w:rsidRDefault="00DD1099" w:rsidP="00DD1099">
            <w:pPr>
              <w:pStyle w:val="NoSpacing"/>
              <w:rPr>
                <w:sz w:val="20"/>
                <w:szCs w:val="20"/>
              </w:rPr>
            </w:pPr>
            <w:r w:rsidRPr="001C1910">
              <w:rPr>
                <w:sz w:val="20"/>
                <w:szCs w:val="20"/>
              </w:rPr>
              <w:t>Taltridae</w:t>
            </w:r>
          </w:p>
          <w:p w14:paraId="08CDFB3A" w14:textId="77777777" w:rsidR="00DD1099" w:rsidRPr="001C1910" w:rsidRDefault="00DD1099" w:rsidP="00DD1099">
            <w:pPr>
              <w:pStyle w:val="NoSpacing"/>
              <w:rPr>
                <w:sz w:val="20"/>
                <w:szCs w:val="20"/>
              </w:rPr>
            </w:pPr>
            <w:r w:rsidRPr="001C1910">
              <w:rPr>
                <w:sz w:val="20"/>
                <w:szCs w:val="20"/>
              </w:rPr>
              <w:t>n = 3 years</w:t>
            </w:r>
          </w:p>
          <w:p w14:paraId="612B9591" w14:textId="77777777" w:rsidR="00DD1099" w:rsidRPr="001C1910" w:rsidRDefault="00DD1099" w:rsidP="00DD1099">
            <w:pPr>
              <w:pStyle w:val="NoSpacing"/>
              <w:rPr>
                <w:sz w:val="20"/>
                <w:szCs w:val="20"/>
              </w:rPr>
            </w:pPr>
          </w:p>
          <w:p w14:paraId="6015D00A" w14:textId="77777777" w:rsidR="00DD1099" w:rsidRPr="001C1910" w:rsidRDefault="00DD1099" w:rsidP="00DD1099">
            <w:pPr>
              <w:pStyle w:val="NoSpacing"/>
              <w:rPr>
                <w:sz w:val="20"/>
                <w:szCs w:val="20"/>
                <w:highlight w:val="yellow"/>
              </w:rPr>
            </w:pPr>
            <w:r w:rsidRPr="001C1910">
              <w:rPr>
                <w:sz w:val="20"/>
                <w:szCs w:val="20"/>
              </w:rPr>
              <w:t>Great Plains Ecoregion</w:t>
            </w:r>
          </w:p>
        </w:tc>
        <w:tc>
          <w:tcPr>
            <w:tcW w:w="1336" w:type="pct"/>
          </w:tcPr>
          <w:p w14:paraId="3FDAECD8" w14:textId="77777777" w:rsidR="00DD1099" w:rsidRPr="001C1910" w:rsidRDefault="00DD1099" w:rsidP="00DD1099">
            <w:pPr>
              <w:pStyle w:val="NoSpacing"/>
              <w:rPr>
                <w:sz w:val="20"/>
                <w:szCs w:val="20"/>
                <w:highlight w:val="yellow"/>
              </w:rPr>
            </w:pPr>
            <w:r w:rsidRPr="001C1910">
              <w:rPr>
                <w:sz w:val="20"/>
                <w:szCs w:val="20"/>
              </w:rPr>
              <w:t>Taxa Richness</w:t>
            </w:r>
          </w:p>
        </w:tc>
        <w:tc>
          <w:tcPr>
            <w:tcW w:w="672" w:type="pct"/>
            <w:vAlign w:val="center"/>
          </w:tcPr>
          <w:p w14:paraId="4CBCF2CF" w14:textId="77777777" w:rsidR="00DD1099" w:rsidRPr="001C1910" w:rsidRDefault="00820D05" w:rsidP="00DD1099">
            <w:pPr>
              <w:pStyle w:val="NoSpacing"/>
              <w:jc w:val="center"/>
              <w:rPr>
                <w:sz w:val="20"/>
                <w:szCs w:val="20"/>
              </w:rPr>
            </w:pPr>
            <w:r w:rsidRPr="001C1910">
              <w:rPr>
                <w:rFonts w:cstheme="minorHAnsi"/>
                <w:sz w:val="20"/>
                <w:szCs w:val="20"/>
              </w:rPr>
              <w:t>7</w:t>
            </w:r>
          </w:p>
        </w:tc>
        <w:tc>
          <w:tcPr>
            <w:tcW w:w="765" w:type="pct"/>
            <w:vAlign w:val="center"/>
          </w:tcPr>
          <w:p w14:paraId="07BBCEF6" w14:textId="77777777" w:rsidR="00DD1099" w:rsidRPr="001C1910" w:rsidRDefault="00C55EA8" w:rsidP="00DD1099">
            <w:pPr>
              <w:pStyle w:val="NoSpacing"/>
              <w:jc w:val="center"/>
              <w:rPr>
                <w:sz w:val="20"/>
                <w:szCs w:val="20"/>
              </w:rPr>
            </w:pPr>
            <w:r w:rsidRPr="001C1910">
              <w:rPr>
                <w:sz w:val="20"/>
                <w:szCs w:val="20"/>
              </w:rPr>
              <w:t>8.33</w:t>
            </w:r>
          </w:p>
        </w:tc>
        <w:tc>
          <w:tcPr>
            <w:tcW w:w="690" w:type="pct"/>
            <w:vAlign w:val="center"/>
          </w:tcPr>
          <w:p w14:paraId="4AFF6C16" w14:textId="77777777" w:rsidR="00DD1099" w:rsidRPr="001C1910" w:rsidRDefault="00C55EA8" w:rsidP="00DD1099">
            <w:pPr>
              <w:pStyle w:val="NoSpacing"/>
              <w:jc w:val="center"/>
              <w:rPr>
                <w:sz w:val="20"/>
                <w:szCs w:val="20"/>
              </w:rPr>
            </w:pPr>
            <w:r w:rsidRPr="001C1910">
              <w:rPr>
                <w:rFonts w:cstheme="minorHAnsi"/>
                <w:sz w:val="20"/>
                <w:szCs w:val="20"/>
              </w:rPr>
              <w:t>3.21</w:t>
            </w:r>
          </w:p>
        </w:tc>
      </w:tr>
      <w:tr w:rsidR="00DD1099" w:rsidRPr="001C1910" w14:paraId="29EF881E" w14:textId="77777777" w:rsidTr="00DD1099">
        <w:tc>
          <w:tcPr>
            <w:tcW w:w="789" w:type="pct"/>
            <w:vMerge/>
          </w:tcPr>
          <w:p w14:paraId="61B2B8D0" w14:textId="77777777" w:rsidR="00DD1099" w:rsidRPr="001C1910" w:rsidRDefault="00DD1099" w:rsidP="00DD1099">
            <w:pPr>
              <w:pStyle w:val="NoSpacing"/>
              <w:rPr>
                <w:sz w:val="20"/>
                <w:szCs w:val="20"/>
                <w:highlight w:val="yellow"/>
              </w:rPr>
            </w:pPr>
          </w:p>
        </w:tc>
        <w:tc>
          <w:tcPr>
            <w:tcW w:w="748" w:type="pct"/>
            <w:vMerge/>
            <w:vAlign w:val="center"/>
          </w:tcPr>
          <w:p w14:paraId="2068EC04" w14:textId="77777777" w:rsidR="00DD1099" w:rsidRPr="001C1910" w:rsidRDefault="00DD1099" w:rsidP="00DD1099">
            <w:pPr>
              <w:pStyle w:val="NoSpacing"/>
              <w:rPr>
                <w:sz w:val="20"/>
                <w:szCs w:val="20"/>
                <w:highlight w:val="yellow"/>
              </w:rPr>
            </w:pPr>
          </w:p>
        </w:tc>
        <w:tc>
          <w:tcPr>
            <w:tcW w:w="1336" w:type="pct"/>
          </w:tcPr>
          <w:p w14:paraId="743310DE" w14:textId="77777777" w:rsidR="00DD1099" w:rsidRPr="001C1910" w:rsidRDefault="00DD1099" w:rsidP="00DD1099">
            <w:pPr>
              <w:pStyle w:val="NoSpacing"/>
              <w:rPr>
                <w:sz w:val="20"/>
                <w:szCs w:val="20"/>
                <w:highlight w:val="yellow"/>
              </w:rPr>
            </w:pPr>
            <w:r w:rsidRPr="001C1910">
              <w:rPr>
                <w:sz w:val="20"/>
                <w:szCs w:val="20"/>
              </w:rPr>
              <w:t>EPT Index</w:t>
            </w:r>
          </w:p>
        </w:tc>
        <w:tc>
          <w:tcPr>
            <w:tcW w:w="672" w:type="pct"/>
            <w:vAlign w:val="center"/>
          </w:tcPr>
          <w:p w14:paraId="661B166C" w14:textId="77777777" w:rsidR="00DD1099" w:rsidRPr="001C1910" w:rsidRDefault="00820D05" w:rsidP="00DD1099">
            <w:pPr>
              <w:pStyle w:val="NoSpacing"/>
              <w:jc w:val="center"/>
              <w:rPr>
                <w:sz w:val="20"/>
                <w:szCs w:val="20"/>
              </w:rPr>
            </w:pPr>
            <w:r w:rsidRPr="001C1910">
              <w:rPr>
                <w:rFonts w:cstheme="minorHAnsi"/>
                <w:sz w:val="20"/>
                <w:szCs w:val="20"/>
              </w:rPr>
              <w:t>5</w:t>
            </w:r>
          </w:p>
        </w:tc>
        <w:tc>
          <w:tcPr>
            <w:tcW w:w="765" w:type="pct"/>
            <w:vAlign w:val="center"/>
          </w:tcPr>
          <w:p w14:paraId="38381E27" w14:textId="77777777" w:rsidR="00DD1099" w:rsidRPr="001C1910" w:rsidRDefault="00C55EA8" w:rsidP="00DD1099">
            <w:pPr>
              <w:pStyle w:val="NoSpacing"/>
              <w:jc w:val="center"/>
              <w:rPr>
                <w:sz w:val="20"/>
                <w:szCs w:val="20"/>
              </w:rPr>
            </w:pPr>
            <w:r w:rsidRPr="001C1910">
              <w:rPr>
                <w:sz w:val="20"/>
                <w:szCs w:val="20"/>
              </w:rPr>
              <w:t>2.33</w:t>
            </w:r>
          </w:p>
        </w:tc>
        <w:tc>
          <w:tcPr>
            <w:tcW w:w="690" w:type="pct"/>
            <w:vAlign w:val="center"/>
          </w:tcPr>
          <w:p w14:paraId="5BE98DBE" w14:textId="77777777" w:rsidR="00DD1099" w:rsidRPr="001C1910" w:rsidRDefault="00C55EA8" w:rsidP="00DD1099">
            <w:pPr>
              <w:pStyle w:val="NoSpacing"/>
              <w:jc w:val="center"/>
              <w:rPr>
                <w:sz w:val="20"/>
                <w:szCs w:val="20"/>
              </w:rPr>
            </w:pPr>
            <w:r w:rsidRPr="001C1910">
              <w:rPr>
                <w:rFonts w:cstheme="minorHAnsi"/>
                <w:sz w:val="20"/>
                <w:szCs w:val="20"/>
              </w:rPr>
              <w:t>2.31</w:t>
            </w:r>
          </w:p>
        </w:tc>
      </w:tr>
      <w:tr w:rsidR="00DD1099" w:rsidRPr="001C1910" w14:paraId="61301361" w14:textId="77777777" w:rsidTr="00DD1099">
        <w:tc>
          <w:tcPr>
            <w:tcW w:w="789" w:type="pct"/>
            <w:vMerge/>
          </w:tcPr>
          <w:p w14:paraId="6545B56C" w14:textId="77777777" w:rsidR="00DD1099" w:rsidRPr="001C1910" w:rsidRDefault="00DD1099" w:rsidP="00DD1099">
            <w:pPr>
              <w:pStyle w:val="NoSpacing"/>
              <w:rPr>
                <w:sz w:val="20"/>
                <w:szCs w:val="20"/>
                <w:highlight w:val="yellow"/>
              </w:rPr>
            </w:pPr>
          </w:p>
        </w:tc>
        <w:tc>
          <w:tcPr>
            <w:tcW w:w="748" w:type="pct"/>
            <w:vMerge/>
            <w:vAlign w:val="center"/>
          </w:tcPr>
          <w:p w14:paraId="3E4DD7DC" w14:textId="77777777" w:rsidR="00DD1099" w:rsidRPr="001C1910" w:rsidRDefault="00DD1099" w:rsidP="00DD1099">
            <w:pPr>
              <w:pStyle w:val="NoSpacing"/>
              <w:rPr>
                <w:sz w:val="20"/>
                <w:szCs w:val="20"/>
                <w:highlight w:val="yellow"/>
              </w:rPr>
            </w:pPr>
          </w:p>
        </w:tc>
        <w:tc>
          <w:tcPr>
            <w:tcW w:w="1336" w:type="pct"/>
          </w:tcPr>
          <w:p w14:paraId="4B5EF4C7" w14:textId="77777777" w:rsidR="00DD1099" w:rsidRPr="001C1910" w:rsidRDefault="00DD1099" w:rsidP="00DD1099">
            <w:pPr>
              <w:pStyle w:val="NoSpacing"/>
              <w:rPr>
                <w:sz w:val="20"/>
                <w:szCs w:val="20"/>
                <w:highlight w:val="yellow"/>
              </w:rPr>
            </w:pPr>
            <w:r w:rsidRPr="001C1910">
              <w:rPr>
                <w:sz w:val="20"/>
                <w:szCs w:val="20"/>
              </w:rPr>
              <w:t>% EPT</w:t>
            </w:r>
          </w:p>
        </w:tc>
        <w:tc>
          <w:tcPr>
            <w:tcW w:w="672" w:type="pct"/>
            <w:vAlign w:val="center"/>
          </w:tcPr>
          <w:p w14:paraId="14E158AD" w14:textId="77777777" w:rsidR="00DD1099" w:rsidRPr="001C1910" w:rsidRDefault="00820D05" w:rsidP="00DD1099">
            <w:pPr>
              <w:pStyle w:val="NoSpacing"/>
              <w:jc w:val="center"/>
              <w:rPr>
                <w:sz w:val="20"/>
                <w:szCs w:val="20"/>
              </w:rPr>
            </w:pPr>
            <w:r w:rsidRPr="001C1910">
              <w:rPr>
                <w:rFonts w:cstheme="minorHAnsi"/>
                <w:sz w:val="20"/>
                <w:szCs w:val="20"/>
              </w:rPr>
              <w:t>15%</w:t>
            </w:r>
          </w:p>
        </w:tc>
        <w:tc>
          <w:tcPr>
            <w:tcW w:w="765" w:type="pct"/>
            <w:vAlign w:val="center"/>
          </w:tcPr>
          <w:p w14:paraId="2413AB48" w14:textId="77777777" w:rsidR="00DD1099" w:rsidRPr="001C1910" w:rsidRDefault="00C55EA8" w:rsidP="00DD1099">
            <w:pPr>
              <w:pStyle w:val="NoSpacing"/>
              <w:jc w:val="center"/>
              <w:rPr>
                <w:sz w:val="20"/>
                <w:szCs w:val="20"/>
              </w:rPr>
            </w:pPr>
            <w:r w:rsidRPr="001C1910">
              <w:rPr>
                <w:sz w:val="20"/>
                <w:szCs w:val="20"/>
              </w:rPr>
              <w:t>19%</w:t>
            </w:r>
          </w:p>
        </w:tc>
        <w:tc>
          <w:tcPr>
            <w:tcW w:w="690" w:type="pct"/>
            <w:vAlign w:val="center"/>
          </w:tcPr>
          <w:p w14:paraId="219EB91B" w14:textId="77777777" w:rsidR="00DD1099" w:rsidRPr="001C1910" w:rsidRDefault="00C55EA8" w:rsidP="00DD1099">
            <w:pPr>
              <w:pStyle w:val="NoSpacing"/>
              <w:jc w:val="center"/>
              <w:rPr>
                <w:sz w:val="20"/>
                <w:szCs w:val="20"/>
              </w:rPr>
            </w:pPr>
            <w:r w:rsidRPr="001C1910">
              <w:rPr>
                <w:rFonts w:cstheme="minorHAnsi"/>
                <w:sz w:val="20"/>
                <w:szCs w:val="20"/>
              </w:rPr>
              <w:t>17%</w:t>
            </w:r>
          </w:p>
        </w:tc>
      </w:tr>
      <w:tr w:rsidR="00DD1099" w:rsidRPr="001C1910" w14:paraId="267761C3" w14:textId="77777777" w:rsidTr="00DD1099">
        <w:tc>
          <w:tcPr>
            <w:tcW w:w="789" w:type="pct"/>
            <w:vMerge/>
          </w:tcPr>
          <w:p w14:paraId="0C645086" w14:textId="77777777" w:rsidR="00DD1099" w:rsidRPr="001C1910" w:rsidRDefault="00DD1099" w:rsidP="00DD1099">
            <w:pPr>
              <w:pStyle w:val="NoSpacing"/>
              <w:rPr>
                <w:sz w:val="20"/>
                <w:szCs w:val="20"/>
                <w:highlight w:val="yellow"/>
              </w:rPr>
            </w:pPr>
          </w:p>
        </w:tc>
        <w:tc>
          <w:tcPr>
            <w:tcW w:w="748" w:type="pct"/>
            <w:vMerge/>
            <w:vAlign w:val="center"/>
          </w:tcPr>
          <w:p w14:paraId="7F71E7D0" w14:textId="77777777" w:rsidR="00DD1099" w:rsidRPr="001C1910" w:rsidRDefault="00DD1099" w:rsidP="00DD1099">
            <w:pPr>
              <w:pStyle w:val="NoSpacing"/>
              <w:rPr>
                <w:sz w:val="20"/>
                <w:szCs w:val="20"/>
                <w:highlight w:val="yellow"/>
              </w:rPr>
            </w:pPr>
          </w:p>
        </w:tc>
        <w:tc>
          <w:tcPr>
            <w:tcW w:w="1336" w:type="pct"/>
          </w:tcPr>
          <w:p w14:paraId="4FD70D2C" w14:textId="77777777" w:rsidR="00DD1099" w:rsidRPr="001C1910" w:rsidRDefault="00DD1099" w:rsidP="00DD1099">
            <w:pPr>
              <w:pStyle w:val="NoSpacing"/>
              <w:rPr>
                <w:sz w:val="20"/>
                <w:szCs w:val="20"/>
                <w:highlight w:val="yellow"/>
              </w:rPr>
            </w:pPr>
            <w:r w:rsidRPr="001C1910">
              <w:rPr>
                <w:sz w:val="20"/>
                <w:szCs w:val="20"/>
              </w:rPr>
              <w:t>Family Biotic Index</w:t>
            </w:r>
          </w:p>
        </w:tc>
        <w:tc>
          <w:tcPr>
            <w:tcW w:w="672" w:type="pct"/>
            <w:vAlign w:val="center"/>
          </w:tcPr>
          <w:p w14:paraId="08213F82" w14:textId="77777777" w:rsidR="00DD1099" w:rsidRPr="001C1910" w:rsidRDefault="00820D05" w:rsidP="00DD1099">
            <w:pPr>
              <w:pStyle w:val="NoSpacing"/>
              <w:jc w:val="center"/>
              <w:rPr>
                <w:sz w:val="20"/>
                <w:szCs w:val="20"/>
              </w:rPr>
            </w:pPr>
            <w:r w:rsidRPr="001C1910">
              <w:rPr>
                <w:rFonts w:cstheme="minorHAnsi"/>
                <w:sz w:val="20"/>
                <w:szCs w:val="20"/>
              </w:rPr>
              <w:t>7.3</w:t>
            </w:r>
          </w:p>
        </w:tc>
        <w:tc>
          <w:tcPr>
            <w:tcW w:w="765" w:type="pct"/>
            <w:vAlign w:val="center"/>
          </w:tcPr>
          <w:p w14:paraId="7E8E0EA0" w14:textId="77777777" w:rsidR="00DD1099" w:rsidRPr="001C1910" w:rsidRDefault="00C55EA8" w:rsidP="00DD1099">
            <w:pPr>
              <w:pStyle w:val="NoSpacing"/>
              <w:jc w:val="center"/>
              <w:rPr>
                <w:sz w:val="20"/>
                <w:szCs w:val="20"/>
              </w:rPr>
            </w:pPr>
            <w:r w:rsidRPr="001C1910">
              <w:rPr>
                <w:sz w:val="20"/>
                <w:szCs w:val="20"/>
              </w:rPr>
              <w:t>6.17</w:t>
            </w:r>
          </w:p>
        </w:tc>
        <w:tc>
          <w:tcPr>
            <w:tcW w:w="690" w:type="pct"/>
            <w:vAlign w:val="center"/>
          </w:tcPr>
          <w:p w14:paraId="2AD41D5E" w14:textId="77777777" w:rsidR="00DD1099" w:rsidRPr="001C1910" w:rsidRDefault="00C55EA8" w:rsidP="00DD1099">
            <w:pPr>
              <w:pStyle w:val="NoSpacing"/>
              <w:jc w:val="center"/>
              <w:rPr>
                <w:sz w:val="20"/>
                <w:szCs w:val="20"/>
              </w:rPr>
            </w:pPr>
            <w:r w:rsidRPr="001C1910">
              <w:rPr>
                <w:rFonts w:cstheme="minorHAnsi"/>
                <w:sz w:val="20"/>
                <w:szCs w:val="20"/>
              </w:rPr>
              <w:t>1.14</w:t>
            </w:r>
          </w:p>
        </w:tc>
      </w:tr>
      <w:tr w:rsidR="00DD1099" w:rsidRPr="001C1910" w14:paraId="020A3F4C" w14:textId="77777777" w:rsidTr="00DD1099">
        <w:tc>
          <w:tcPr>
            <w:tcW w:w="789" w:type="pct"/>
            <w:vMerge/>
          </w:tcPr>
          <w:p w14:paraId="4CEE3BAC" w14:textId="77777777" w:rsidR="00DD1099" w:rsidRPr="001C1910" w:rsidRDefault="00DD1099" w:rsidP="00DD1099">
            <w:pPr>
              <w:pStyle w:val="NoSpacing"/>
              <w:rPr>
                <w:sz w:val="20"/>
                <w:szCs w:val="20"/>
                <w:highlight w:val="yellow"/>
              </w:rPr>
            </w:pPr>
          </w:p>
        </w:tc>
        <w:tc>
          <w:tcPr>
            <w:tcW w:w="748" w:type="pct"/>
            <w:vMerge/>
            <w:vAlign w:val="center"/>
          </w:tcPr>
          <w:p w14:paraId="6A741A69" w14:textId="77777777" w:rsidR="00DD1099" w:rsidRPr="001C1910" w:rsidRDefault="00DD1099" w:rsidP="00DD1099">
            <w:pPr>
              <w:pStyle w:val="NoSpacing"/>
              <w:rPr>
                <w:sz w:val="20"/>
                <w:szCs w:val="20"/>
                <w:highlight w:val="yellow"/>
              </w:rPr>
            </w:pPr>
          </w:p>
        </w:tc>
        <w:tc>
          <w:tcPr>
            <w:tcW w:w="1336" w:type="pct"/>
          </w:tcPr>
          <w:p w14:paraId="032621B0" w14:textId="77777777" w:rsidR="00DD1099" w:rsidRPr="001C1910" w:rsidRDefault="00DD1099" w:rsidP="00DD1099">
            <w:pPr>
              <w:pStyle w:val="NoSpacing"/>
              <w:rPr>
                <w:sz w:val="20"/>
                <w:szCs w:val="20"/>
                <w:highlight w:val="yellow"/>
              </w:rPr>
            </w:pPr>
            <w:r w:rsidRPr="001C1910">
              <w:rPr>
                <w:sz w:val="20"/>
                <w:szCs w:val="20"/>
              </w:rPr>
              <w:t>% Dominant Family</w:t>
            </w:r>
          </w:p>
        </w:tc>
        <w:tc>
          <w:tcPr>
            <w:tcW w:w="672" w:type="pct"/>
            <w:vAlign w:val="center"/>
          </w:tcPr>
          <w:p w14:paraId="68E713DC" w14:textId="77777777" w:rsidR="00DD1099" w:rsidRPr="001C1910" w:rsidRDefault="00820D05" w:rsidP="00DD1099">
            <w:pPr>
              <w:pStyle w:val="NoSpacing"/>
              <w:jc w:val="center"/>
              <w:rPr>
                <w:sz w:val="20"/>
                <w:szCs w:val="20"/>
              </w:rPr>
            </w:pPr>
            <w:r w:rsidRPr="001C1910">
              <w:rPr>
                <w:rFonts w:cstheme="minorHAnsi"/>
                <w:sz w:val="20"/>
                <w:szCs w:val="20"/>
              </w:rPr>
              <w:t>65%</w:t>
            </w:r>
          </w:p>
        </w:tc>
        <w:tc>
          <w:tcPr>
            <w:tcW w:w="765" w:type="pct"/>
            <w:vAlign w:val="center"/>
          </w:tcPr>
          <w:p w14:paraId="03F1BE3D" w14:textId="77777777" w:rsidR="00DD1099" w:rsidRPr="001C1910" w:rsidRDefault="00C55EA8" w:rsidP="00DD1099">
            <w:pPr>
              <w:pStyle w:val="NoSpacing"/>
              <w:jc w:val="center"/>
              <w:rPr>
                <w:sz w:val="20"/>
                <w:szCs w:val="20"/>
              </w:rPr>
            </w:pPr>
            <w:r w:rsidRPr="001C1910">
              <w:rPr>
                <w:sz w:val="20"/>
                <w:szCs w:val="20"/>
              </w:rPr>
              <w:t>48%</w:t>
            </w:r>
          </w:p>
        </w:tc>
        <w:tc>
          <w:tcPr>
            <w:tcW w:w="690" w:type="pct"/>
            <w:vAlign w:val="center"/>
          </w:tcPr>
          <w:p w14:paraId="6C1BD012" w14:textId="77777777" w:rsidR="00DD1099" w:rsidRPr="001C1910" w:rsidRDefault="00C55EA8" w:rsidP="00DD1099">
            <w:pPr>
              <w:pStyle w:val="NoSpacing"/>
              <w:jc w:val="center"/>
              <w:rPr>
                <w:sz w:val="20"/>
                <w:szCs w:val="20"/>
              </w:rPr>
            </w:pPr>
            <w:r w:rsidRPr="001C1910">
              <w:rPr>
                <w:rFonts w:cstheme="minorHAnsi"/>
                <w:sz w:val="20"/>
                <w:szCs w:val="20"/>
              </w:rPr>
              <w:t>14%</w:t>
            </w:r>
          </w:p>
        </w:tc>
      </w:tr>
      <w:tr w:rsidR="00DD1099" w:rsidRPr="001C1910" w14:paraId="6D863CF6" w14:textId="77777777" w:rsidTr="00DD1099">
        <w:tc>
          <w:tcPr>
            <w:tcW w:w="789" w:type="pct"/>
            <w:vMerge/>
          </w:tcPr>
          <w:p w14:paraId="5E2B0AB8" w14:textId="77777777" w:rsidR="00DD1099" w:rsidRPr="001C1910" w:rsidRDefault="00DD1099" w:rsidP="00DD1099">
            <w:pPr>
              <w:pStyle w:val="NoSpacing"/>
              <w:rPr>
                <w:sz w:val="20"/>
                <w:szCs w:val="20"/>
                <w:highlight w:val="yellow"/>
              </w:rPr>
            </w:pPr>
          </w:p>
        </w:tc>
        <w:tc>
          <w:tcPr>
            <w:tcW w:w="748" w:type="pct"/>
            <w:vMerge/>
            <w:vAlign w:val="center"/>
          </w:tcPr>
          <w:p w14:paraId="344712F5" w14:textId="77777777" w:rsidR="00DD1099" w:rsidRPr="001C1910" w:rsidRDefault="00DD1099" w:rsidP="00DD1099">
            <w:pPr>
              <w:pStyle w:val="NoSpacing"/>
              <w:rPr>
                <w:sz w:val="20"/>
                <w:szCs w:val="20"/>
                <w:highlight w:val="yellow"/>
              </w:rPr>
            </w:pPr>
          </w:p>
        </w:tc>
        <w:tc>
          <w:tcPr>
            <w:tcW w:w="1336" w:type="pct"/>
          </w:tcPr>
          <w:p w14:paraId="25AF10E1" w14:textId="77777777" w:rsidR="00DD1099" w:rsidRPr="001C1910" w:rsidRDefault="00DD1099" w:rsidP="00DD1099">
            <w:pPr>
              <w:pStyle w:val="NoSpacing"/>
              <w:rPr>
                <w:sz w:val="20"/>
                <w:szCs w:val="20"/>
                <w:highlight w:val="yellow"/>
              </w:rPr>
            </w:pPr>
            <w:r w:rsidRPr="001C1910">
              <w:rPr>
                <w:sz w:val="20"/>
                <w:szCs w:val="20"/>
              </w:rPr>
              <w:t>% Dipteran &amp; Non-insects</w:t>
            </w:r>
          </w:p>
        </w:tc>
        <w:tc>
          <w:tcPr>
            <w:tcW w:w="672" w:type="pct"/>
            <w:vAlign w:val="center"/>
          </w:tcPr>
          <w:p w14:paraId="48275357" w14:textId="77777777" w:rsidR="00DD1099" w:rsidRPr="001C1910" w:rsidRDefault="00820D05" w:rsidP="00DD1099">
            <w:pPr>
              <w:pStyle w:val="NoSpacing"/>
              <w:jc w:val="center"/>
              <w:rPr>
                <w:rFonts w:cstheme="minorHAnsi"/>
                <w:sz w:val="20"/>
                <w:szCs w:val="20"/>
              </w:rPr>
            </w:pPr>
            <w:r w:rsidRPr="001C1910">
              <w:rPr>
                <w:rFonts w:cstheme="minorHAnsi"/>
                <w:sz w:val="20"/>
                <w:szCs w:val="20"/>
              </w:rPr>
              <w:t>69%</w:t>
            </w:r>
          </w:p>
        </w:tc>
        <w:tc>
          <w:tcPr>
            <w:tcW w:w="765" w:type="pct"/>
            <w:vAlign w:val="center"/>
          </w:tcPr>
          <w:p w14:paraId="27B51503" w14:textId="77777777" w:rsidR="00DD1099" w:rsidRPr="001C1910" w:rsidRDefault="00C55EA8" w:rsidP="00DD1099">
            <w:pPr>
              <w:pStyle w:val="NoSpacing"/>
              <w:jc w:val="center"/>
              <w:rPr>
                <w:sz w:val="20"/>
                <w:szCs w:val="20"/>
              </w:rPr>
            </w:pPr>
            <w:r w:rsidRPr="001C1910">
              <w:rPr>
                <w:sz w:val="20"/>
                <w:szCs w:val="20"/>
              </w:rPr>
              <w:t>67%</w:t>
            </w:r>
          </w:p>
        </w:tc>
        <w:tc>
          <w:tcPr>
            <w:tcW w:w="690" w:type="pct"/>
            <w:vAlign w:val="center"/>
          </w:tcPr>
          <w:p w14:paraId="68F3D6D9" w14:textId="77777777" w:rsidR="00DD1099" w:rsidRPr="001C1910" w:rsidRDefault="00C55EA8" w:rsidP="00DD1099">
            <w:pPr>
              <w:pStyle w:val="NoSpacing"/>
              <w:jc w:val="center"/>
              <w:rPr>
                <w:rFonts w:cstheme="minorHAnsi"/>
                <w:sz w:val="20"/>
                <w:szCs w:val="20"/>
              </w:rPr>
            </w:pPr>
            <w:r w:rsidRPr="001C1910">
              <w:rPr>
                <w:rFonts w:cstheme="minorHAnsi"/>
                <w:sz w:val="20"/>
                <w:szCs w:val="20"/>
              </w:rPr>
              <w:t>16%</w:t>
            </w:r>
          </w:p>
        </w:tc>
      </w:tr>
      <w:tr w:rsidR="00DD1099" w:rsidRPr="001C1910" w14:paraId="30DA6A2C" w14:textId="77777777" w:rsidTr="00DD1099">
        <w:tc>
          <w:tcPr>
            <w:tcW w:w="789" w:type="pct"/>
            <w:vMerge/>
          </w:tcPr>
          <w:p w14:paraId="51DDAC6A" w14:textId="77777777" w:rsidR="00DD1099" w:rsidRPr="001C1910" w:rsidRDefault="00DD1099" w:rsidP="00DD1099">
            <w:pPr>
              <w:pStyle w:val="NoSpacing"/>
              <w:rPr>
                <w:sz w:val="20"/>
                <w:szCs w:val="20"/>
                <w:highlight w:val="yellow"/>
              </w:rPr>
            </w:pPr>
          </w:p>
        </w:tc>
        <w:tc>
          <w:tcPr>
            <w:tcW w:w="748" w:type="pct"/>
            <w:vMerge/>
            <w:vAlign w:val="center"/>
          </w:tcPr>
          <w:p w14:paraId="402C52DF" w14:textId="77777777" w:rsidR="00DD1099" w:rsidRPr="001C1910" w:rsidRDefault="00DD1099" w:rsidP="00DD1099">
            <w:pPr>
              <w:pStyle w:val="NoSpacing"/>
              <w:rPr>
                <w:sz w:val="20"/>
                <w:szCs w:val="20"/>
                <w:highlight w:val="yellow"/>
              </w:rPr>
            </w:pPr>
          </w:p>
        </w:tc>
        <w:tc>
          <w:tcPr>
            <w:tcW w:w="1336" w:type="pct"/>
          </w:tcPr>
          <w:p w14:paraId="7F741238" w14:textId="77777777" w:rsidR="00DD1099" w:rsidRPr="001C1910" w:rsidRDefault="00DD1099" w:rsidP="00DD1099">
            <w:pPr>
              <w:pStyle w:val="NoSpacing"/>
              <w:rPr>
                <w:sz w:val="20"/>
                <w:szCs w:val="20"/>
                <w:highlight w:val="yellow"/>
              </w:rPr>
            </w:pPr>
            <w:r w:rsidRPr="001C1910">
              <w:rPr>
                <w:sz w:val="20"/>
                <w:szCs w:val="20"/>
              </w:rPr>
              <w:t>% Collector Gatherers</w:t>
            </w:r>
          </w:p>
        </w:tc>
        <w:tc>
          <w:tcPr>
            <w:tcW w:w="672" w:type="pct"/>
            <w:vAlign w:val="center"/>
          </w:tcPr>
          <w:p w14:paraId="22EBED0D" w14:textId="77777777" w:rsidR="00DD1099" w:rsidRPr="001C1910" w:rsidRDefault="00820D05" w:rsidP="00DD1099">
            <w:pPr>
              <w:pStyle w:val="NoSpacing"/>
              <w:jc w:val="center"/>
              <w:rPr>
                <w:rFonts w:cstheme="minorHAnsi"/>
                <w:sz w:val="20"/>
                <w:szCs w:val="20"/>
              </w:rPr>
            </w:pPr>
            <w:r w:rsidRPr="001C1910">
              <w:rPr>
                <w:rFonts w:cstheme="minorHAnsi"/>
                <w:sz w:val="20"/>
                <w:szCs w:val="20"/>
              </w:rPr>
              <w:t>71%</w:t>
            </w:r>
          </w:p>
        </w:tc>
        <w:tc>
          <w:tcPr>
            <w:tcW w:w="765" w:type="pct"/>
            <w:vAlign w:val="center"/>
          </w:tcPr>
          <w:p w14:paraId="4FF1C531" w14:textId="77777777" w:rsidR="00DD1099" w:rsidRPr="001C1910" w:rsidRDefault="00C55EA8" w:rsidP="00DD1099">
            <w:pPr>
              <w:pStyle w:val="NoSpacing"/>
              <w:jc w:val="center"/>
              <w:rPr>
                <w:sz w:val="20"/>
                <w:szCs w:val="20"/>
              </w:rPr>
            </w:pPr>
            <w:r w:rsidRPr="001C1910">
              <w:rPr>
                <w:sz w:val="20"/>
                <w:szCs w:val="20"/>
              </w:rPr>
              <w:t>63%</w:t>
            </w:r>
          </w:p>
        </w:tc>
        <w:tc>
          <w:tcPr>
            <w:tcW w:w="690" w:type="pct"/>
            <w:vAlign w:val="center"/>
          </w:tcPr>
          <w:p w14:paraId="0926CEDB" w14:textId="77777777" w:rsidR="00DD1099" w:rsidRPr="001C1910" w:rsidRDefault="00C55EA8" w:rsidP="00DD1099">
            <w:pPr>
              <w:pStyle w:val="NoSpacing"/>
              <w:jc w:val="center"/>
              <w:rPr>
                <w:rFonts w:cstheme="minorHAnsi"/>
                <w:sz w:val="20"/>
                <w:szCs w:val="20"/>
              </w:rPr>
            </w:pPr>
            <w:r w:rsidRPr="001C1910">
              <w:rPr>
                <w:rFonts w:cstheme="minorHAnsi"/>
                <w:sz w:val="20"/>
                <w:szCs w:val="20"/>
              </w:rPr>
              <w:t>30%</w:t>
            </w:r>
          </w:p>
        </w:tc>
      </w:tr>
      <w:tr w:rsidR="00DD1099" w:rsidRPr="001C1910" w14:paraId="4F201E92" w14:textId="77777777" w:rsidTr="00C55EA8">
        <w:tc>
          <w:tcPr>
            <w:tcW w:w="789" w:type="pct"/>
            <w:vMerge/>
          </w:tcPr>
          <w:p w14:paraId="4627DFD1" w14:textId="77777777" w:rsidR="00DD1099" w:rsidRPr="001C1910" w:rsidRDefault="00DD1099" w:rsidP="00DD1099">
            <w:pPr>
              <w:pStyle w:val="NoSpacing"/>
              <w:rPr>
                <w:sz w:val="20"/>
                <w:szCs w:val="20"/>
                <w:highlight w:val="yellow"/>
              </w:rPr>
            </w:pPr>
          </w:p>
        </w:tc>
        <w:tc>
          <w:tcPr>
            <w:tcW w:w="748" w:type="pct"/>
            <w:vMerge/>
            <w:vAlign w:val="center"/>
          </w:tcPr>
          <w:p w14:paraId="02C239DC" w14:textId="77777777" w:rsidR="00DD1099" w:rsidRPr="001C1910" w:rsidRDefault="00DD1099" w:rsidP="00DD1099">
            <w:pPr>
              <w:pStyle w:val="NoSpacing"/>
              <w:rPr>
                <w:sz w:val="20"/>
                <w:szCs w:val="20"/>
                <w:highlight w:val="yellow"/>
              </w:rPr>
            </w:pPr>
          </w:p>
        </w:tc>
        <w:tc>
          <w:tcPr>
            <w:tcW w:w="1336" w:type="pct"/>
            <w:shd w:val="clear" w:color="auto" w:fill="C6D9F1" w:themeFill="text2" w:themeFillTint="33"/>
          </w:tcPr>
          <w:p w14:paraId="703253BB" w14:textId="77777777" w:rsidR="00DD1099" w:rsidRPr="001C1910" w:rsidRDefault="00DD1099" w:rsidP="00DD1099">
            <w:pPr>
              <w:pStyle w:val="NoSpacing"/>
              <w:rPr>
                <w:b/>
                <w:sz w:val="20"/>
                <w:szCs w:val="20"/>
              </w:rPr>
            </w:pPr>
            <w:r w:rsidRPr="001C1910">
              <w:rPr>
                <w:b/>
                <w:sz w:val="20"/>
                <w:szCs w:val="20"/>
              </w:rPr>
              <w:t>Total Score</w:t>
            </w:r>
          </w:p>
          <w:p w14:paraId="55C33095" w14:textId="77777777" w:rsidR="00DD1099" w:rsidRPr="001C1910" w:rsidRDefault="00DD1099" w:rsidP="00DD1099">
            <w:pPr>
              <w:pStyle w:val="NoSpacing"/>
              <w:rPr>
                <w:sz w:val="20"/>
                <w:szCs w:val="20"/>
                <w:highlight w:val="yellow"/>
              </w:rPr>
            </w:pPr>
            <w:r w:rsidRPr="001C1910">
              <w:rPr>
                <w:b/>
                <w:sz w:val="20"/>
                <w:szCs w:val="20"/>
              </w:rPr>
              <w:t>Max Score = 15</w:t>
            </w:r>
          </w:p>
        </w:tc>
        <w:tc>
          <w:tcPr>
            <w:tcW w:w="672" w:type="pct"/>
            <w:shd w:val="clear" w:color="auto" w:fill="C6D9F1" w:themeFill="text2" w:themeFillTint="33"/>
            <w:vAlign w:val="center"/>
          </w:tcPr>
          <w:p w14:paraId="3C2BBA71" w14:textId="77777777" w:rsidR="00DD1099" w:rsidRPr="001C1910" w:rsidRDefault="00DD1099" w:rsidP="00DD1099">
            <w:pPr>
              <w:pStyle w:val="NoSpacing"/>
              <w:jc w:val="center"/>
              <w:rPr>
                <w:rFonts w:cstheme="minorHAnsi"/>
                <w:b/>
                <w:sz w:val="20"/>
                <w:szCs w:val="20"/>
              </w:rPr>
            </w:pPr>
            <w:r w:rsidRPr="001C1910">
              <w:rPr>
                <w:rFonts w:cstheme="minorHAnsi"/>
                <w:b/>
                <w:sz w:val="20"/>
                <w:szCs w:val="20"/>
              </w:rPr>
              <w:t>3</w:t>
            </w:r>
          </w:p>
        </w:tc>
        <w:tc>
          <w:tcPr>
            <w:tcW w:w="765" w:type="pct"/>
            <w:shd w:val="clear" w:color="auto" w:fill="C6D9F1" w:themeFill="text2" w:themeFillTint="33"/>
            <w:vAlign w:val="center"/>
          </w:tcPr>
          <w:p w14:paraId="749C539E" w14:textId="77777777" w:rsidR="00DD1099" w:rsidRPr="001C1910" w:rsidRDefault="00DD1099" w:rsidP="00DD1099">
            <w:pPr>
              <w:pStyle w:val="NoSpacing"/>
              <w:jc w:val="center"/>
              <w:rPr>
                <w:b/>
                <w:sz w:val="20"/>
                <w:szCs w:val="20"/>
              </w:rPr>
            </w:pPr>
            <w:r w:rsidRPr="001C1910">
              <w:rPr>
                <w:b/>
                <w:sz w:val="20"/>
                <w:szCs w:val="20"/>
              </w:rPr>
              <w:t>9</w:t>
            </w:r>
          </w:p>
        </w:tc>
        <w:tc>
          <w:tcPr>
            <w:tcW w:w="690" w:type="pct"/>
            <w:shd w:val="clear" w:color="auto" w:fill="C6D9F1" w:themeFill="text2" w:themeFillTint="33"/>
            <w:vAlign w:val="center"/>
          </w:tcPr>
          <w:p w14:paraId="2C40DB0C" w14:textId="77777777" w:rsidR="00DD1099" w:rsidRPr="001C1910" w:rsidRDefault="00DD1099" w:rsidP="00DD1099">
            <w:pPr>
              <w:pStyle w:val="NoSpacing"/>
              <w:jc w:val="center"/>
              <w:rPr>
                <w:rFonts w:cstheme="minorHAnsi"/>
                <w:b/>
                <w:sz w:val="20"/>
                <w:szCs w:val="20"/>
              </w:rPr>
            </w:pPr>
            <w:r w:rsidRPr="001C1910">
              <w:rPr>
                <w:rFonts w:cstheme="minorHAnsi"/>
                <w:b/>
                <w:sz w:val="20"/>
                <w:szCs w:val="20"/>
              </w:rPr>
              <w:t>6</w:t>
            </w:r>
          </w:p>
        </w:tc>
      </w:tr>
      <w:tr w:rsidR="002654B6" w:rsidRPr="001C1910" w14:paraId="22A7584E" w14:textId="77777777" w:rsidTr="00D85A89">
        <w:tc>
          <w:tcPr>
            <w:tcW w:w="789" w:type="pct"/>
            <w:vMerge/>
          </w:tcPr>
          <w:p w14:paraId="4CFC7790" w14:textId="77777777" w:rsidR="002654B6" w:rsidRPr="001C1910" w:rsidRDefault="002654B6" w:rsidP="002654B6">
            <w:pPr>
              <w:pStyle w:val="NoSpacing"/>
              <w:rPr>
                <w:sz w:val="20"/>
                <w:szCs w:val="20"/>
                <w:highlight w:val="yellow"/>
              </w:rPr>
            </w:pPr>
          </w:p>
        </w:tc>
        <w:tc>
          <w:tcPr>
            <w:tcW w:w="748" w:type="pct"/>
            <w:vMerge w:val="restart"/>
            <w:vAlign w:val="center"/>
          </w:tcPr>
          <w:p w14:paraId="7306FF0A" w14:textId="77777777" w:rsidR="002654B6" w:rsidRPr="001C1910" w:rsidRDefault="002654B6" w:rsidP="002654B6">
            <w:pPr>
              <w:pStyle w:val="NoSpacing"/>
              <w:rPr>
                <w:sz w:val="20"/>
                <w:szCs w:val="20"/>
              </w:rPr>
            </w:pPr>
            <w:r>
              <w:rPr>
                <w:sz w:val="20"/>
                <w:szCs w:val="20"/>
              </w:rPr>
              <w:t>LON</w:t>
            </w:r>
            <w:r w:rsidRPr="001C1910">
              <w:rPr>
                <w:sz w:val="20"/>
                <w:szCs w:val="20"/>
              </w:rPr>
              <w:t>1</w:t>
            </w:r>
          </w:p>
          <w:p w14:paraId="6E731F63" w14:textId="77777777" w:rsidR="002654B6" w:rsidRPr="001C1910" w:rsidRDefault="002654B6" w:rsidP="002654B6">
            <w:pPr>
              <w:pStyle w:val="NoSpacing"/>
              <w:rPr>
                <w:sz w:val="20"/>
                <w:szCs w:val="20"/>
              </w:rPr>
            </w:pPr>
            <w:r w:rsidRPr="001C1910">
              <w:rPr>
                <w:sz w:val="20"/>
                <w:szCs w:val="20"/>
              </w:rPr>
              <w:t>(20</w:t>
            </w:r>
            <w:r>
              <w:rPr>
                <w:sz w:val="20"/>
                <w:szCs w:val="20"/>
              </w:rPr>
              <w:t>13</w:t>
            </w:r>
            <w:r w:rsidRPr="001C1910">
              <w:rPr>
                <w:sz w:val="20"/>
                <w:szCs w:val="20"/>
              </w:rPr>
              <w:t>)</w:t>
            </w:r>
          </w:p>
          <w:p w14:paraId="51880370" w14:textId="77777777" w:rsidR="002654B6" w:rsidRPr="001C1910" w:rsidRDefault="002654B6" w:rsidP="002654B6">
            <w:pPr>
              <w:pStyle w:val="NoSpacing"/>
              <w:rPr>
                <w:sz w:val="20"/>
                <w:szCs w:val="20"/>
              </w:rPr>
            </w:pPr>
            <w:r>
              <w:rPr>
                <w:sz w:val="20"/>
                <w:szCs w:val="20"/>
              </w:rPr>
              <w:t>Chironomidae</w:t>
            </w:r>
          </w:p>
          <w:p w14:paraId="69F8BDDF" w14:textId="77777777" w:rsidR="002654B6" w:rsidRPr="001C1910" w:rsidRDefault="002654B6" w:rsidP="002654B6">
            <w:pPr>
              <w:pStyle w:val="NoSpacing"/>
              <w:rPr>
                <w:sz w:val="20"/>
                <w:szCs w:val="20"/>
              </w:rPr>
            </w:pPr>
            <w:r w:rsidRPr="001C1910">
              <w:rPr>
                <w:sz w:val="20"/>
                <w:szCs w:val="20"/>
              </w:rPr>
              <w:t xml:space="preserve">n = </w:t>
            </w:r>
            <w:r>
              <w:rPr>
                <w:sz w:val="20"/>
                <w:szCs w:val="20"/>
              </w:rPr>
              <w:t>1 year</w:t>
            </w:r>
          </w:p>
          <w:p w14:paraId="0698FA38" w14:textId="77777777" w:rsidR="002654B6" w:rsidRPr="001C1910" w:rsidRDefault="002654B6" w:rsidP="002654B6">
            <w:pPr>
              <w:pStyle w:val="NoSpacing"/>
              <w:rPr>
                <w:sz w:val="20"/>
                <w:szCs w:val="20"/>
              </w:rPr>
            </w:pPr>
          </w:p>
          <w:p w14:paraId="0C839E97" w14:textId="35C3E088" w:rsidR="002654B6" w:rsidRPr="001C1910" w:rsidRDefault="002654B6" w:rsidP="002654B6">
            <w:pPr>
              <w:pStyle w:val="NoSpacing"/>
              <w:rPr>
                <w:sz w:val="20"/>
                <w:szCs w:val="20"/>
              </w:rPr>
            </w:pPr>
            <w:r w:rsidRPr="001C1910">
              <w:rPr>
                <w:sz w:val="20"/>
                <w:szCs w:val="20"/>
              </w:rPr>
              <w:t>Great Plains Ecoregion</w:t>
            </w:r>
          </w:p>
        </w:tc>
        <w:tc>
          <w:tcPr>
            <w:tcW w:w="1336" w:type="pct"/>
          </w:tcPr>
          <w:p w14:paraId="3067C113" w14:textId="36897F00" w:rsidR="002654B6" w:rsidRPr="001C1910" w:rsidRDefault="002654B6" w:rsidP="002654B6">
            <w:pPr>
              <w:pStyle w:val="NoSpacing"/>
              <w:rPr>
                <w:sz w:val="20"/>
                <w:szCs w:val="20"/>
              </w:rPr>
            </w:pPr>
            <w:r w:rsidRPr="001C1910">
              <w:rPr>
                <w:sz w:val="20"/>
                <w:szCs w:val="20"/>
              </w:rPr>
              <w:t>Taxa Richness</w:t>
            </w:r>
          </w:p>
        </w:tc>
        <w:tc>
          <w:tcPr>
            <w:tcW w:w="672" w:type="pct"/>
            <w:vAlign w:val="bottom"/>
          </w:tcPr>
          <w:p w14:paraId="1766D4EA" w14:textId="53D9E250" w:rsidR="002654B6" w:rsidRPr="001C1910" w:rsidRDefault="002654B6" w:rsidP="002654B6">
            <w:pPr>
              <w:pStyle w:val="NoSpacing"/>
              <w:jc w:val="center"/>
              <w:rPr>
                <w:sz w:val="20"/>
                <w:szCs w:val="20"/>
              </w:rPr>
            </w:pPr>
            <w:r>
              <w:rPr>
                <w:rFonts w:ascii="Calibri" w:hAnsi="Calibri"/>
              </w:rPr>
              <w:t>14</w:t>
            </w:r>
          </w:p>
        </w:tc>
        <w:tc>
          <w:tcPr>
            <w:tcW w:w="765" w:type="pct"/>
            <w:vAlign w:val="bottom"/>
          </w:tcPr>
          <w:p w14:paraId="5F02D4C5" w14:textId="68CC038E"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0AA97983" w14:textId="75B15F62"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3D85E17D" w14:textId="77777777" w:rsidTr="00D85A89">
        <w:tc>
          <w:tcPr>
            <w:tcW w:w="789" w:type="pct"/>
            <w:vMerge/>
          </w:tcPr>
          <w:p w14:paraId="08F36748" w14:textId="77777777" w:rsidR="002654B6" w:rsidRPr="001C1910" w:rsidRDefault="002654B6" w:rsidP="002654B6">
            <w:pPr>
              <w:pStyle w:val="NoSpacing"/>
              <w:rPr>
                <w:sz w:val="20"/>
                <w:szCs w:val="20"/>
                <w:highlight w:val="yellow"/>
              </w:rPr>
            </w:pPr>
          </w:p>
        </w:tc>
        <w:tc>
          <w:tcPr>
            <w:tcW w:w="748" w:type="pct"/>
            <w:vMerge/>
            <w:vAlign w:val="center"/>
          </w:tcPr>
          <w:p w14:paraId="7CCDD872" w14:textId="77777777" w:rsidR="002654B6" w:rsidRPr="001C1910" w:rsidRDefault="002654B6" w:rsidP="002654B6">
            <w:pPr>
              <w:pStyle w:val="NoSpacing"/>
              <w:rPr>
                <w:sz w:val="20"/>
                <w:szCs w:val="20"/>
              </w:rPr>
            </w:pPr>
          </w:p>
        </w:tc>
        <w:tc>
          <w:tcPr>
            <w:tcW w:w="1336" w:type="pct"/>
          </w:tcPr>
          <w:p w14:paraId="7FF57C74" w14:textId="30A53C05" w:rsidR="002654B6" w:rsidRPr="001C1910" w:rsidRDefault="002654B6" w:rsidP="002654B6">
            <w:pPr>
              <w:pStyle w:val="NoSpacing"/>
              <w:rPr>
                <w:sz w:val="20"/>
                <w:szCs w:val="20"/>
              </w:rPr>
            </w:pPr>
            <w:r w:rsidRPr="001C1910">
              <w:rPr>
                <w:sz w:val="20"/>
                <w:szCs w:val="20"/>
              </w:rPr>
              <w:t>EPT Index</w:t>
            </w:r>
          </w:p>
        </w:tc>
        <w:tc>
          <w:tcPr>
            <w:tcW w:w="672" w:type="pct"/>
            <w:vAlign w:val="bottom"/>
          </w:tcPr>
          <w:p w14:paraId="07B475D7" w14:textId="4DFC6AC0" w:rsidR="002654B6" w:rsidRPr="001C1910" w:rsidRDefault="002654B6" w:rsidP="002654B6">
            <w:pPr>
              <w:pStyle w:val="NoSpacing"/>
              <w:jc w:val="center"/>
              <w:rPr>
                <w:sz w:val="20"/>
                <w:szCs w:val="20"/>
              </w:rPr>
            </w:pPr>
            <w:r>
              <w:rPr>
                <w:rFonts w:ascii="Calibri" w:hAnsi="Calibri"/>
              </w:rPr>
              <w:t>2</w:t>
            </w:r>
          </w:p>
        </w:tc>
        <w:tc>
          <w:tcPr>
            <w:tcW w:w="765" w:type="pct"/>
            <w:vAlign w:val="bottom"/>
          </w:tcPr>
          <w:p w14:paraId="31196AC9" w14:textId="679826E8"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372264E8" w14:textId="53198658"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2A8CA606" w14:textId="77777777" w:rsidTr="00D85A89">
        <w:tc>
          <w:tcPr>
            <w:tcW w:w="789" w:type="pct"/>
            <w:vMerge/>
          </w:tcPr>
          <w:p w14:paraId="54283DA5" w14:textId="77777777" w:rsidR="002654B6" w:rsidRPr="001C1910" w:rsidRDefault="002654B6" w:rsidP="002654B6">
            <w:pPr>
              <w:pStyle w:val="NoSpacing"/>
              <w:rPr>
                <w:sz w:val="20"/>
                <w:szCs w:val="20"/>
                <w:highlight w:val="yellow"/>
              </w:rPr>
            </w:pPr>
          </w:p>
        </w:tc>
        <w:tc>
          <w:tcPr>
            <w:tcW w:w="748" w:type="pct"/>
            <w:vMerge/>
            <w:vAlign w:val="center"/>
          </w:tcPr>
          <w:p w14:paraId="26D1B67D" w14:textId="77777777" w:rsidR="002654B6" w:rsidRPr="001C1910" w:rsidRDefault="002654B6" w:rsidP="002654B6">
            <w:pPr>
              <w:pStyle w:val="NoSpacing"/>
              <w:rPr>
                <w:sz w:val="20"/>
                <w:szCs w:val="20"/>
              </w:rPr>
            </w:pPr>
          </w:p>
        </w:tc>
        <w:tc>
          <w:tcPr>
            <w:tcW w:w="1336" w:type="pct"/>
          </w:tcPr>
          <w:p w14:paraId="5652A131" w14:textId="1543C5AC" w:rsidR="002654B6" w:rsidRPr="001C1910" w:rsidRDefault="002654B6" w:rsidP="002654B6">
            <w:pPr>
              <w:pStyle w:val="NoSpacing"/>
              <w:rPr>
                <w:sz w:val="20"/>
                <w:szCs w:val="20"/>
              </w:rPr>
            </w:pPr>
            <w:r w:rsidRPr="001C1910">
              <w:rPr>
                <w:sz w:val="20"/>
                <w:szCs w:val="20"/>
              </w:rPr>
              <w:t>% EPT</w:t>
            </w:r>
          </w:p>
        </w:tc>
        <w:tc>
          <w:tcPr>
            <w:tcW w:w="672" w:type="pct"/>
            <w:vAlign w:val="bottom"/>
          </w:tcPr>
          <w:p w14:paraId="3AFEAF17" w14:textId="640319F2" w:rsidR="002654B6" w:rsidRPr="001C1910" w:rsidRDefault="002654B6" w:rsidP="002654B6">
            <w:pPr>
              <w:pStyle w:val="NoSpacing"/>
              <w:jc w:val="center"/>
              <w:rPr>
                <w:sz w:val="20"/>
                <w:szCs w:val="20"/>
              </w:rPr>
            </w:pPr>
            <w:r w:rsidRPr="001C1910">
              <w:rPr>
                <w:rFonts w:ascii="Calibri" w:hAnsi="Calibri"/>
              </w:rPr>
              <w:t>1</w:t>
            </w:r>
            <w:r>
              <w:rPr>
                <w:rFonts w:ascii="Calibri" w:hAnsi="Calibri"/>
              </w:rPr>
              <w:t>3</w:t>
            </w:r>
            <w:r w:rsidRPr="001C1910">
              <w:rPr>
                <w:rFonts w:ascii="Calibri" w:hAnsi="Calibri"/>
              </w:rPr>
              <w:t>%</w:t>
            </w:r>
          </w:p>
        </w:tc>
        <w:tc>
          <w:tcPr>
            <w:tcW w:w="765" w:type="pct"/>
            <w:vAlign w:val="bottom"/>
          </w:tcPr>
          <w:p w14:paraId="578FDA79" w14:textId="6607372C"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44BD3AFC" w14:textId="3DDC8028"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2772AE24" w14:textId="77777777" w:rsidTr="00D85A89">
        <w:tc>
          <w:tcPr>
            <w:tcW w:w="789" w:type="pct"/>
            <w:vMerge/>
          </w:tcPr>
          <w:p w14:paraId="70C9EACD" w14:textId="77777777" w:rsidR="002654B6" w:rsidRPr="001C1910" w:rsidRDefault="002654B6" w:rsidP="002654B6">
            <w:pPr>
              <w:pStyle w:val="NoSpacing"/>
              <w:rPr>
                <w:sz w:val="20"/>
                <w:szCs w:val="20"/>
                <w:highlight w:val="yellow"/>
              </w:rPr>
            </w:pPr>
          </w:p>
        </w:tc>
        <w:tc>
          <w:tcPr>
            <w:tcW w:w="748" w:type="pct"/>
            <w:vMerge/>
            <w:vAlign w:val="center"/>
          </w:tcPr>
          <w:p w14:paraId="0D41A446" w14:textId="77777777" w:rsidR="002654B6" w:rsidRPr="001C1910" w:rsidRDefault="002654B6" w:rsidP="002654B6">
            <w:pPr>
              <w:pStyle w:val="NoSpacing"/>
              <w:rPr>
                <w:sz w:val="20"/>
                <w:szCs w:val="20"/>
              </w:rPr>
            </w:pPr>
          </w:p>
        </w:tc>
        <w:tc>
          <w:tcPr>
            <w:tcW w:w="1336" w:type="pct"/>
          </w:tcPr>
          <w:p w14:paraId="2A47D731" w14:textId="4F2D4AF5" w:rsidR="002654B6" w:rsidRPr="001C1910" w:rsidRDefault="002654B6" w:rsidP="002654B6">
            <w:pPr>
              <w:pStyle w:val="NoSpacing"/>
              <w:rPr>
                <w:sz w:val="20"/>
                <w:szCs w:val="20"/>
              </w:rPr>
            </w:pPr>
            <w:r w:rsidRPr="001C1910">
              <w:rPr>
                <w:sz w:val="20"/>
                <w:szCs w:val="20"/>
              </w:rPr>
              <w:t>Family Biotic Index</w:t>
            </w:r>
          </w:p>
        </w:tc>
        <w:tc>
          <w:tcPr>
            <w:tcW w:w="672" w:type="pct"/>
            <w:vAlign w:val="bottom"/>
          </w:tcPr>
          <w:p w14:paraId="21172A66" w14:textId="17A17D56" w:rsidR="002654B6" w:rsidRPr="001C1910" w:rsidRDefault="002654B6" w:rsidP="002654B6">
            <w:pPr>
              <w:pStyle w:val="NoSpacing"/>
              <w:jc w:val="center"/>
              <w:rPr>
                <w:sz w:val="20"/>
                <w:szCs w:val="20"/>
              </w:rPr>
            </w:pPr>
            <w:r>
              <w:rPr>
                <w:rFonts w:ascii="Calibri" w:hAnsi="Calibri"/>
              </w:rPr>
              <w:t>6.0</w:t>
            </w:r>
          </w:p>
        </w:tc>
        <w:tc>
          <w:tcPr>
            <w:tcW w:w="765" w:type="pct"/>
            <w:vAlign w:val="bottom"/>
          </w:tcPr>
          <w:p w14:paraId="10C25C5B" w14:textId="29520809"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0B5DC59C" w14:textId="4B0B1929"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564859AA" w14:textId="77777777" w:rsidTr="00D85A89">
        <w:tc>
          <w:tcPr>
            <w:tcW w:w="789" w:type="pct"/>
            <w:vMerge/>
          </w:tcPr>
          <w:p w14:paraId="758F64F4" w14:textId="77777777" w:rsidR="002654B6" w:rsidRPr="001C1910" w:rsidRDefault="002654B6" w:rsidP="002654B6">
            <w:pPr>
              <w:pStyle w:val="NoSpacing"/>
              <w:rPr>
                <w:sz w:val="20"/>
                <w:szCs w:val="20"/>
                <w:highlight w:val="yellow"/>
              </w:rPr>
            </w:pPr>
          </w:p>
        </w:tc>
        <w:tc>
          <w:tcPr>
            <w:tcW w:w="748" w:type="pct"/>
            <w:vMerge/>
            <w:vAlign w:val="center"/>
          </w:tcPr>
          <w:p w14:paraId="1920E898" w14:textId="77777777" w:rsidR="002654B6" w:rsidRPr="001C1910" w:rsidRDefault="002654B6" w:rsidP="002654B6">
            <w:pPr>
              <w:pStyle w:val="NoSpacing"/>
              <w:rPr>
                <w:sz w:val="20"/>
                <w:szCs w:val="20"/>
              </w:rPr>
            </w:pPr>
          </w:p>
        </w:tc>
        <w:tc>
          <w:tcPr>
            <w:tcW w:w="1336" w:type="pct"/>
          </w:tcPr>
          <w:p w14:paraId="1E87BDC0" w14:textId="03D11636" w:rsidR="002654B6" w:rsidRPr="001C1910" w:rsidRDefault="002654B6" w:rsidP="002654B6">
            <w:pPr>
              <w:pStyle w:val="NoSpacing"/>
              <w:rPr>
                <w:sz w:val="20"/>
                <w:szCs w:val="20"/>
              </w:rPr>
            </w:pPr>
            <w:r w:rsidRPr="001C1910">
              <w:rPr>
                <w:sz w:val="20"/>
                <w:szCs w:val="20"/>
              </w:rPr>
              <w:t>% Dominant Family</w:t>
            </w:r>
          </w:p>
        </w:tc>
        <w:tc>
          <w:tcPr>
            <w:tcW w:w="672" w:type="pct"/>
            <w:vAlign w:val="bottom"/>
          </w:tcPr>
          <w:p w14:paraId="588740DF" w14:textId="074DC0B4" w:rsidR="002654B6" w:rsidRPr="001C1910" w:rsidRDefault="002654B6" w:rsidP="002654B6">
            <w:pPr>
              <w:pStyle w:val="NoSpacing"/>
              <w:jc w:val="center"/>
              <w:rPr>
                <w:sz w:val="20"/>
                <w:szCs w:val="20"/>
              </w:rPr>
            </w:pPr>
            <w:r>
              <w:rPr>
                <w:rFonts w:ascii="Calibri" w:hAnsi="Calibri"/>
              </w:rPr>
              <w:t>5</w:t>
            </w:r>
            <w:r w:rsidRPr="001C1910">
              <w:rPr>
                <w:rFonts w:ascii="Calibri" w:hAnsi="Calibri"/>
              </w:rPr>
              <w:t>7%</w:t>
            </w:r>
          </w:p>
        </w:tc>
        <w:tc>
          <w:tcPr>
            <w:tcW w:w="765" w:type="pct"/>
            <w:vAlign w:val="bottom"/>
          </w:tcPr>
          <w:p w14:paraId="57D087D9" w14:textId="4CE67DE0"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75F86BB1" w14:textId="4177D4F7"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561B564A" w14:textId="77777777" w:rsidTr="00D85A89">
        <w:tc>
          <w:tcPr>
            <w:tcW w:w="789" w:type="pct"/>
            <w:vMerge/>
          </w:tcPr>
          <w:p w14:paraId="30A4AC0B" w14:textId="77777777" w:rsidR="002654B6" w:rsidRPr="001C1910" w:rsidRDefault="002654B6" w:rsidP="002654B6">
            <w:pPr>
              <w:pStyle w:val="NoSpacing"/>
              <w:rPr>
                <w:sz w:val="20"/>
                <w:szCs w:val="20"/>
                <w:highlight w:val="yellow"/>
              </w:rPr>
            </w:pPr>
          </w:p>
        </w:tc>
        <w:tc>
          <w:tcPr>
            <w:tcW w:w="748" w:type="pct"/>
            <w:vMerge/>
            <w:vAlign w:val="center"/>
          </w:tcPr>
          <w:p w14:paraId="3869014E" w14:textId="77777777" w:rsidR="002654B6" w:rsidRPr="001C1910" w:rsidRDefault="002654B6" w:rsidP="002654B6">
            <w:pPr>
              <w:pStyle w:val="NoSpacing"/>
              <w:rPr>
                <w:sz w:val="20"/>
                <w:szCs w:val="20"/>
              </w:rPr>
            </w:pPr>
          </w:p>
        </w:tc>
        <w:tc>
          <w:tcPr>
            <w:tcW w:w="1336" w:type="pct"/>
          </w:tcPr>
          <w:p w14:paraId="2F63E8F9" w14:textId="2D31D25C" w:rsidR="002654B6" w:rsidRPr="001C1910" w:rsidRDefault="002654B6" w:rsidP="002654B6">
            <w:pPr>
              <w:pStyle w:val="NoSpacing"/>
              <w:rPr>
                <w:sz w:val="20"/>
                <w:szCs w:val="20"/>
              </w:rPr>
            </w:pPr>
            <w:r w:rsidRPr="001C1910">
              <w:rPr>
                <w:sz w:val="20"/>
                <w:szCs w:val="20"/>
              </w:rPr>
              <w:t>% Dipteran &amp; Non-insects</w:t>
            </w:r>
          </w:p>
        </w:tc>
        <w:tc>
          <w:tcPr>
            <w:tcW w:w="672" w:type="pct"/>
            <w:vAlign w:val="bottom"/>
          </w:tcPr>
          <w:p w14:paraId="26ED77EB" w14:textId="6B5FE9F6" w:rsidR="002654B6" w:rsidRPr="001C1910" w:rsidRDefault="002654B6" w:rsidP="002654B6">
            <w:pPr>
              <w:pStyle w:val="NoSpacing"/>
              <w:jc w:val="center"/>
              <w:rPr>
                <w:sz w:val="20"/>
                <w:szCs w:val="20"/>
              </w:rPr>
            </w:pPr>
            <w:r>
              <w:rPr>
                <w:rFonts w:ascii="Calibri" w:hAnsi="Calibri"/>
              </w:rPr>
              <w:t>81</w:t>
            </w:r>
            <w:r w:rsidRPr="001C1910">
              <w:rPr>
                <w:rFonts w:ascii="Calibri" w:hAnsi="Calibri"/>
              </w:rPr>
              <w:t>%</w:t>
            </w:r>
          </w:p>
        </w:tc>
        <w:tc>
          <w:tcPr>
            <w:tcW w:w="765" w:type="pct"/>
            <w:vAlign w:val="bottom"/>
          </w:tcPr>
          <w:p w14:paraId="7F1E3594" w14:textId="599F7AB3"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44FA6C58" w14:textId="56331A70"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6E9D8B0A" w14:textId="77777777" w:rsidTr="00D85A89">
        <w:tc>
          <w:tcPr>
            <w:tcW w:w="789" w:type="pct"/>
            <w:vMerge/>
          </w:tcPr>
          <w:p w14:paraId="71CA4B6B" w14:textId="77777777" w:rsidR="002654B6" w:rsidRPr="001C1910" w:rsidRDefault="002654B6" w:rsidP="002654B6">
            <w:pPr>
              <w:pStyle w:val="NoSpacing"/>
              <w:rPr>
                <w:sz w:val="20"/>
                <w:szCs w:val="20"/>
                <w:highlight w:val="yellow"/>
              </w:rPr>
            </w:pPr>
          </w:p>
        </w:tc>
        <w:tc>
          <w:tcPr>
            <w:tcW w:w="748" w:type="pct"/>
            <w:vMerge/>
            <w:vAlign w:val="center"/>
          </w:tcPr>
          <w:p w14:paraId="78BC2F58" w14:textId="77777777" w:rsidR="002654B6" w:rsidRPr="001C1910" w:rsidRDefault="002654B6" w:rsidP="002654B6">
            <w:pPr>
              <w:pStyle w:val="NoSpacing"/>
              <w:rPr>
                <w:sz w:val="20"/>
                <w:szCs w:val="20"/>
              </w:rPr>
            </w:pPr>
          </w:p>
        </w:tc>
        <w:tc>
          <w:tcPr>
            <w:tcW w:w="1336" w:type="pct"/>
          </w:tcPr>
          <w:p w14:paraId="66713D53" w14:textId="018A2CBC" w:rsidR="002654B6" w:rsidRPr="001C1910" w:rsidRDefault="002654B6" w:rsidP="002654B6">
            <w:pPr>
              <w:pStyle w:val="NoSpacing"/>
              <w:rPr>
                <w:sz w:val="20"/>
                <w:szCs w:val="20"/>
              </w:rPr>
            </w:pPr>
            <w:r w:rsidRPr="001C1910">
              <w:rPr>
                <w:sz w:val="20"/>
                <w:szCs w:val="20"/>
              </w:rPr>
              <w:t>% Collector Gatherers</w:t>
            </w:r>
          </w:p>
        </w:tc>
        <w:tc>
          <w:tcPr>
            <w:tcW w:w="672" w:type="pct"/>
            <w:vAlign w:val="bottom"/>
          </w:tcPr>
          <w:p w14:paraId="214A8AD2" w14:textId="2CE2C6F2" w:rsidR="002654B6" w:rsidRPr="001C1910" w:rsidRDefault="002654B6" w:rsidP="002654B6">
            <w:pPr>
              <w:pStyle w:val="NoSpacing"/>
              <w:jc w:val="center"/>
              <w:rPr>
                <w:sz w:val="20"/>
                <w:szCs w:val="20"/>
              </w:rPr>
            </w:pPr>
            <w:r>
              <w:rPr>
                <w:rFonts w:ascii="Calibri" w:hAnsi="Calibri"/>
              </w:rPr>
              <w:t>84</w:t>
            </w:r>
            <w:r w:rsidRPr="001C1910">
              <w:rPr>
                <w:rFonts w:ascii="Calibri" w:hAnsi="Calibri"/>
              </w:rPr>
              <w:t>%</w:t>
            </w:r>
          </w:p>
        </w:tc>
        <w:tc>
          <w:tcPr>
            <w:tcW w:w="765" w:type="pct"/>
            <w:vAlign w:val="bottom"/>
          </w:tcPr>
          <w:p w14:paraId="43BC62D2" w14:textId="12F6F08F"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2D27E589" w14:textId="2677573C"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7098CBC4" w14:textId="77777777" w:rsidTr="00DD1099">
        <w:tc>
          <w:tcPr>
            <w:tcW w:w="789" w:type="pct"/>
            <w:vMerge/>
          </w:tcPr>
          <w:p w14:paraId="2CEBE968" w14:textId="77777777" w:rsidR="002654B6" w:rsidRPr="001C1910" w:rsidRDefault="002654B6" w:rsidP="002654B6">
            <w:pPr>
              <w:pStyle w:val="NoSpacing"/>
              <w:rPr>
                <w:sz w:val="20"/>
                <w:szCs w:val="20"/>
                <w:highlight w:val="yellow"/>
              </w:rPr>
            </w:pPr>
          </w:p>
        </w:tc>
        <w:tc>
          <w:tcPr>
            <w:tcW w:w="748" w:type="pct"/>
            <w:vMerge/>
            <w:vAlign w:val="center"/>
          </w:tcPr>
          <w:p w14:paraId="71660E79" w14:textId="77777777" w:rsidR="002654B6" w:rsidRPr="001C1910" w:rsidRDefault="002654B6" w:rsidP="002654B6">
            <w:pPr>
              <w:pStyle w:val="NoSpacing"/>
              <w:rPr>
                <w:sz w:val="20"/>
                <w:szCs w:val="20"/>
              </w:rPr>
            </w:pPr>
          </w:p>
        </w:tc>
        <w:tc>
          <w:tcPr>
            <w:tcW w:w="1336" w:type="pct"/>
          </w:tcPr>
          <w:p w14:paraId="4B5A5A3F" w14:textId="77777777" w:rsidR="002654B6" w:rsidRPr="001C1910" w:rsidRDefault="002654B6" w:rsidP="002654B6">
            <w:pPr>
              <w:pStyle w:val="NoSpacing"/>
              <w:rPr>
                <w:b/>
                <w:sz w:val="20"/>
                <w:szCs w:val="20"/>
              </w:rPr>
            </w:pPr>
            <w:r w:rsidRPr="001C1910">
              <w:rPr>
                <w:b/>
                <w:sz w:val="20"/>
                <w:szCs w:val="20"/>
              </w:rPr>
              <w:t>Total Score</w:t>
            </w:r>
          </w:p>
          <w:p w14:paraId="73463409" w14:textId="644502FB" w:rsidR="002654B6" w:rsidRPr="001C1910" w:rsidRDefault="002654B6" w:rsidP="002654B6">
            <w:pPr>
              <w:pStyle w:val="NoSpacing"/>
              <w:rPr>
                <w:sz w:val="20"/>
                <w:szCs w:val="20"/>
              </w:rPr>
            </w:pPr>
            <w:r w:rsidRPr="001C1910">
              <w:rPr>
                <w:b/>
                <w:sz w:val="20"/>
                <w:szCs w:val="20"/>
              </w:rPr>
              <w:t xml:space="preserve">Max Score = </w:t>
            </w:r>
            <w:r>
              <w:rPr>
                <w:b/>
                <w:sz w:val="20"/>
                <w:szCs w:val="20"/>
              </w:rPr>
              <w:t>No Data</w:t>
            </w:r>
          </w:p>
        </w:tc>
        <w:tc>
          <w:tcPr>
            <w:tcW w:w="672" w:type="pct"/>
            <w:vAlign w:val="center"/>
          </w:tcPr>
          <w:p w14:paraId="674735AD" w14:textId="4690427B" w:rsidR="002654B6" w:rsidRPr="001C1910" w:rsidRDefault="002654B6" w:rsidP="002654B6">
            <w:pPr>
              <w:pStyle w:val="NoSpacing"/>
              <w:jc w:val="center"/>
              <w:rPr>
                <w:sz w:val="20"/>
                <w:szCs w:val="20"/>
              </w:rPr>
            </w:pPr>
            <w:r w:rsidRPr="001C1910">
              <w:rPr>
                <w:rFonts w:cstheme="minorHAnsi"/>
                <w:b/>
                <w:sz w:val="20"/>
                <w:szCs w:val="20"/>
              </w:rPr>
              <w:t>1</w:t>
            </w:r>
            <w:r>
              <w:rPr>
                <w:rFonts w:cstheme="minorHAnsi"/>
                <w:b/>
                <w:sz w:val="20"/>
                <w:szCs w:val="20"/>
              </w:rPr>
              <w:t>5</w:t>
            </w:r>
          </w:p>
        </w:tc>
        <w:tc>
          <w:tcPr>
            <w:tcW w:w="765" w:type="pct"/>
            <w:vAlign w:val="center"/>
          </w:tcPr>
          <w:p w14:paraId="31E32A28" w14:textId="275346B8" w:rsidR="002654B6" w:rsidRPr="001C1910" w:rsidRDefault="002654B6" w:rsidP="002654B6">
            <w:pPr>
              <w:pStyle w:val="NoSpacing"/>
              <w:jc w:val="center"/>
              <w:rPr>
                <w:rFonts w:cstheme="minorHAnsi"/>
                <w:sz w:val="20"/>
                <w:szCs w:val="20"/>
              </w:rPr>
            </w:pPr>
            <w:r w:rsidRPr="002C4942">
              <w:rPr>
                <w:rFonts w:ascii="Calibri" w:hAnsi="Calibri"/>
                <w:b/>
              </w:rPr>
              <w:t>No Data</w:t>
            </w:r>
          </w:p>
        </w:tc>
        <w:tc>
          <w:tcPr>
            <w:tcW w:w="690" w:type="pct"/>
            <w:vAlign w:val="center"/>
          </w:tcPr>
          <w:p w14:paraId="72D5011E" w14:textId="40CCD91C" w:rsidR="002654B6" w:rsidRPr="001C1910" w:rsidRDefault="002654B6" w:rsidP="002654B6">
            <w:pPr>
              <w:pStyle w:val="NoSpacing"/>
              <w:jc w:val="center"/>
              <w:rPr>
                <w:rFonts w:cstheme="minorHAnsi"/>
                <w:sz w:val="20"/>
                <w:szCs w:val="20"/>
              </w:rPr>
            </w:pPr>
            <w:r w:rsidRPr="002C4942">
              <w:rPr>
                <w:rFonts w:ascii="Calibri" w:hAnsi="Calibri"/>
                <w:b/>
              </w:rPr>
              <w:t>No Data</w:t>
            </w:r>
          </w:p>
        </w:tc>
      </w:tr>
      <w:tr w:rsidR="002654B6" w:rsidRPr="001C1910" w14:paraId="6D49A171" w14:textId="77777777" w:rsidTr="00DD1099">
        <w:tc>
          <w:tcPr>
            <w:tcW w:w="789" w:type="pct"/>
            <w:vMerge/>
          </w:tcPr>
          <w:p w14:paraId="1E419E42" w14:textId="77777777" w:rsidR="002654B6" w:rsidRPr="001C1910" w:rsidRDefault="002654B6" w:rsidP="002654B6">
            <w:pPr>
              <w:pStyle w:val="NoSpacing"/>
              <w:rPr>
                <w:sz w:val="20"/>
                <w:szCs w:val="20"/>
                <w:highlight w:val="yellow"/>
              </w:rPr>
            </w:pPr>
          </w:p>
        </w:tc>
        <w:tc>
          <w:tcPr>
            <w:tcW w:w="748" w:type="pct"/>
            <w:vMerge w:val="restart"/>
            <w:vAlign w:val="center"/>
          </w:tcPr>
          <w:p w14:paraId="56610DEF" w14:textId="77777777" w:rsidR="002654B6" w:rsidRPr="001C1910" w:rsidRDefault="002654B6" w:rsidP="002654B6">
            <w:pPr>
              <w:pStyle w:val="NoSpacing"/>
              <w:rPr>
                <w:sz w:val="20"/>
                <w:szCs w:val="20"/>
              </w:rPr>
            </w:pPr>
            <w:r w:rsidRPr="001C1910">
              <w:rPr>
                <w:sz w:val="20"/>
                <w:szCs w:val="20"/>
              </w:rPr>
              <w:t>BLP1</w:t>
            </w:r>
          </w:p>
          <w:p w14:paraId="6460805C" w14:textId="77777777" w:rsidR="002654B6" w:rsidRPr="001C1910" w:rsidRDefault="002654B6" w:rsidP="002654B6">
            <w:pPr>
              <w:pStyle w:val="NoSpacing"/>
              <w:rPr>
                <w:sz w:val="20"/>
                <w:szCs w:val="20"/>
              </w:rPr>
            </w:pPr>
            <w:r w:rsidRPr="001C1910">
              <w:rPr>
                <w:sz w:val="20"/>
                <w:szCs w:val="20"/>
              </w:rPr>
              <w:t>(2010)</w:t>
            </w:r>
          </w:p>
          <w:p w14:paraId="652930E5" w14:textId="77777777" w:rsidR="002654B6" w:rsidRPr="001C1910" w:rsidRDefault="002654B6" w:rsidP="002654B6">
            <w:pPr>
              <w:pStyle w:val="NoSpacing"/>
              <w:rPr>
                <w:sz w:val="20"/>
                <w:szCs w:val="20"/>
              </w:rPr>
            </w:pPr>
            <w:r w:rsidRPr="001C1910">
              <w:rPr>
                <w:sz w:val="20"/>
                <w:szCs w:val="20"/>
              </w:rPr>
              <w:t>Brachycentridae</w:t>
            </w:r>
          </w:p>
          <w:p w14:paraId="7845BB79" w14:textId="77777777" w:rsidR="002654B6" w:rsidRPr="001C1910" w:rsidRDefault="002654B6" w:rsidP="002654B6">
            <w:pPr>
              <w:pStyle w:val="NoSpacing"/>
              <w:rPr>
                <w:sz w:val="20"/>
                <w:szCs w:val="20"/>
              </w:rPr>
            </w:pPr>
            <w:r w:rsidRPr="001C1910">
              <w:rPr>
                <w:sz w:val="20"/>
                <w:szCs w:val="20"/>
              </w:rPr>
              <w:t>n = 4 years</w:t>
            </w:r>
          </w:p>
          <w:p w14:paraId="2635FB95" w14:textId="77777777" w:rsidR="002654B6" w:rsidRPr="001C1910" w:rsidRDefault="002654B6" w:rsidP="002654B6">
            <w:pPr>
              <w:pStyle w:val="NoSpacing"/>
              <w:rPr>
                <w:sz w:val="20"/>
                <w:szCs w:val="20"/>
              </w:rPr>
            </w:pPr>
          </w:p>
          <w:p w14:paraId="000148E4" w14:textId="77777777" w:rsidR="002654B6" w:rsidRPr="001C1910" w:rsidRDefault="002654B6" w:rsidP="002654B6">
            <w:pPr>
              <w:pStyle w:val="NoSpacing"/>
              <w:rPr>
                <w:sz w:val="20"/>
                <w:szCs w:val="20"/>
                <w:highlight w:val="yellow"/>
              </w:rPr>
            </w:pPr>
            <w:r w:rsidRPr="001C1910">
              <w:rPr>
                <w:sz w:val="20"/>
                <w:szCs w:val="20"/>
              </w:rPr>
              <w:t>Great Plains Ecoregion</w:t>
            </w:r>
          </w:p>
        </w:tc>
        <w:tc>
          <w:tcPr>
            <w:tcW w:w="1336" w:type="pct"/>
          </w:tcPr>
          <w:p w14:paraId="4C560A6D" w14:textId="77777777" w:rsidR="002654B6" w:rsidRPr="001C1910" w:rsidRDefault="002654B6" w:rsidP="002654B6">
            <w:pPr>
              <w:pStyle w:val="NoSpacing"/>
              <w:rPr>
                <w:sz w:val="20"/>
                <w:szCs w:val="20"/>
                <w:highlight w:val="yellow"/>
              </w:rPr>
            </w:pPr>
            <w:r w:rsidRPr="001C1910">
              <w:rPr>
                <w:sz w:val="20"/>
                <w:szCs w:val="20"/>
              </w:rPr>
              <w:t>Taxa Richness</w:t>
            </w:r>
          </w:p>
        </w:tc>
        <w:tc>
          <w:tcPr>
            <w:tcW w:w="672" w:type="pct"/>
            <w:vAlign w:val="center"/>
          </w:tcPr>
          <w:p w14:paraId="1BDAC8E6" w14:textId="77777777" w:rsidR="002654B6" w:rsidRPr="001C1910" w:rsidRDefault="002654B6" w:rsidP="002654B6">
            <w:pPr>
              <w:pStyle w:val="NoSpacing"/>
              <w:jc w:val="center"/>
              <w:rPr>
                <w:sz w:val="20"/>
                <w:szCs w:val="20"/>
              </w:rPr>
            </w:pPr>
            <w:r w:rsidRPr="001C1910">
              <w:rPr>
                <w:sz w:val="20"/>
                <w:szCs w:val="20"/>
              </w:rPr>
              <w:t>11</w:t>
            </w:r>
          </w:p>
        </w:tc>
        <w:tc>
          <w:tcPr>
            <w:tcW w:w="765" w:type="pct"/>
            <w:vAlign w:val="center"/>
          </w:tcPr>
          <w:p w14:paraId="3359E3F7" w14:textId="77777777" w:rsidR="002654B6" w:rsidRPr="001C1910" w:rsidRDefault="002654B6" w:rsidP="002654B6">
            <w:pPr>
              <w:pStyle w:val="NoSpacing"/>
              <w:jc w:val="center"/>
              <w:rPr>
                <w:sz w:val="20"/>
                <w:szCs w:val="20"/>
              </w:rPr>
            </w:pPr>
            <w:r w:rsidRPr="001C1910">
              <w:rPr>
                <w:rFonts w:cstheme="minorHAnsi"/>
                <w:sz w:val="20"/>
                <w:szCs w:val="20"/>
              </w:rPr>
              <w:t>9.5</w:t>
            </w:r>
          </w:p>
        </w:tc>
        <w:tc>
          <w:tcPr>
            <w:tcW w:w="690" w:type="pct"/>
            <w:vAlign w:val="center"/>
          </w:tcPr>
          <w:p w14:paraId="1A8B4E5A" w14:textId="77777777" w:rsidR="002654B6" w:rsidRPr="001C1910" w:rsidRDefault="002654B6" w:rsidP="002654B6">
            <w:pPr>
              <w:pStyle w:val="NoSpacing"/>
              <w:jc w:val="center"/>
              <w:rPr>
                <w:sz w:val="20"/>
                <w:szCs w:val="20"/>
              </w:rPr>
            </w:pPr>
            <w:r w:rsidRPr="001C1910">
              <w:rPr>
                <w:rFonts w:cstheme="minorHAnsi"/>
                <w:sz w:val="20"/>
                <w:szCs w:val="20"/>
              </w:rPr>
              <w:t>3.1</w:t>
            </w:r>
          </w:p>
        </w:tc>
      </w:tr>
      <w:tr w:rsidR="002654B6" w:rsidRPr="001C1910" w14:paraId="6E7628D6" w14:textId="77777777" w:rsidTr="00DD1099">
        <w:tc>
          <w:tcPr>
            <w:tcW w:w="789" w:type="pct"/>
            <w:vMerge/>
          </w:tcPr>
          <w:p w14:paraId="3CC36895" w14:textId="77777777" w:rsidR="002654B6" w:rsidRPr="001C1910" w:rsidRDefault="002654B6" w:rsidP="002654B6">
            <w:pPr>
              <w:pStyle w:val="NoSpacing"/>
              <w:rPr>
                <w:sz w:val="20"/>
                <w:szCs w:val="20"/>
                <w:highlight w:val="yellow"/>
              </w:rPr>
            </w:pPr>
          </w:p>
        </w:tc>
        <w:tc>
          <w:tcPr>
            <w:tcW w:w="748" w:type="pct"/>
            <w:vMerge/>
            <w:vAlign w:val="center"/>
          </w:tcPr>
          <w:p w14:paraId="2F8FF1C6" w14:textId="77777777" w:rsidR="002654B6" w:rsidRPr="001C1910" w:rsidRDefault="002654B6" w:rsidP="002654B6">
            <w:pPr>
              <w:pStyle w:val="NoSpacing"/>
              <w:rPr>
                <w:sz w:val="20"/>
                <w:szCs w:val="20"/>
                <w:highlight w:val="yellow"/>
              </w:rPr>
            </w:pPr>
          </w:p>
        </w:tc>
        <w:tc>
          <w:tcPr>
            <w:tcW w:w="1336" w:type="pct"/>
          </w:tcPr>
          <w:p w14:paraId="403B0402" w14:textId="77777777" w:rsidR="002654B6" w:rsidRPr="001C1910" w:rsidRDefault="002654B6" w:rsidP="002654B6">
            <w:pPr>
              <w:pStyle w:val="NoSpacing"/>
              <w:rPr>
                <w:sz w:val="20"/>
                <w:szCs w:val="20"/>
                <w:highlight w:val="yellow"/>
              </w:rPr>
            </w:pPr>
            <w:r w:rsidRPr="001C1910">
              <w:rPr>
                <w:sz w:val="20"/>
                <w:szCs w:val="20"/>
              </w:rPr>
              <w:t>EPT Index</w:t>
            </w:r>
          </w:p>
        </w:tc>
        <w:tc>
          <w:tcPr>
            <w:tcW w:w="672" w:type="pct"/>
            <w:vAlign w:val="center"/>
          </w:tcPr>
          <w:p w14:paraId="33159AB7" w14:textId="77777777" w:rsidR="002654B6" w:rsidRPr="001C1910" w:rsidRDefault="002654B6" w:rsidP="002654B6">
            <w:pPr>
              <w:pStyle w:val="NoSpacing"/>
              <w:jc w:val="center"/>
              <w:rPr>
                <w:sz w:val="20"/>
                <w:szCs w:val="20"/>
              </w:rPr>
            </w:pPr>
            <w:r w:rsidRPr="001C1910">
              <w:rPr>
                <w:sz w:val="20"/>
                <w:szCs w:val="20"/>
              </w:rPr>
              <w:t>5</w:t>
            </w:r>
          </w:p>
        </w:tc>
        <w:tc>
          <w:tcPr>
            <w:tcW w:w="765" w:type="pct"/>
            <w:vAlign w:val="center"/>
          </w:tcPr>
          <w:p w14:paraId="5EDD3E16" w14:textId="77777777" w:rsidR="002654B6" w:rsidRPr="001C1910" w:rsidRDefault="002654B6" w:rsidP="002654B6">
            <w:pPr>
              <w:pStyle w:val="NoSpacing"/>
              <w:jc w:val="center"/>
              <w:rPr>
                <w:sz w:val="20"/>
                <w:szCs w:val="20"/>
              </w:rPr>
            </w:pPr>
            <w:r w:rsidRPr="001C1910">
              <w:rPr>
                <w:rFonts w:cstheme="minorHAnsi"/>
                <w:sz w:val="20"/>
                <w:szCs w:val="20"/>
              </w:rPr>
              <w:t>3.25</w:t>
            </w:r>
          </w:p>
        </w:tc>
        <w:tc>
          <w:tcPr>
            <w:tcW w:w="690" w:type="pct"/>
            <w:vAlign w:val="center"/>
          </w:tcPr>
          <w:p w14:paraId="68A3C980" w14:textId="77777777" w:rsidR="002654B6" w:rsidRPr="001C1910" w:rsidRDefault="002654B6" w:rsidP="002654B6">
            <w:pPr>
              <w:pStyle w:val="NoSpacing"/>
              <w:jc w:val="center"/>
              <w:rPr>
                <w:sz w:val="20"/>
                <w:szCs w:val="20"/>
              </w:rPr>
            </w:pPr>
            <w:r w:rsidRPr="001C1910">
              <w:rPr>
                <w:rFonts w:cstheme="minorHAnsi"/>
                <w:sz w:val="20"/>
                <w:szCs w:val="20"/>
              </w:rPr>
              <w:t>1.3</w:t>
            </w:r>
          </w:p>
        </w:tc>
      </w:tr>
      <w:tr w:rsidR="002654B6" w:rsidRPr="001C1910" w14:paraId="561C483A" w14:textId="77777777" w:rsidTr="00DD1099">
        <w:tc>
          <w:tcPr>
            <w:tcW w:w="789" w:type="pct"/>
            <w:vMerge/>
          </w:tcPr>
          <w:p w14:paraId="460984D1" w14:textId="77777777" w:rsidR="002654B6" w:rsidRPr="001C1910" w:rsidRDefault="002654B6" w:rsidP="002654B6">
            <w:pPr>
              <w:pStyle w:val="NoSpacing"/>
              <w:rPr>
                <w:sz w:val="20"/>
                <w:szCs w:val="20"/>
                <w:highlight w:val="yellow"/>
              </w:rPr>
            </w:pPr>
          </w:p>
        </w:tc>
        <w:tc>
          <w:tcPr>
            <w:tcW w:w="748" w:type="pct"/>
            <w:vMerge/>
            <w:vAlign w:val="center"/>
          </w:tcPr>
          <w:p w14:paraId="76390F21" w14:textId="77777777" w:rsidR="002654B6" w:rsidRPr="001C1910" w:rsidRDefault="002654B6" w:rsidP="002654B6">
            <w:pPr>
              <w:pStyle w:val="NoSpacing"/>
              <w:rPr>
                <w:sz w:val="20"/>
                <w:szCs w:val="20"/>
                <w:highlight w:val="yellow"/>
              </w:rPr>
            </w:pPr>
          </w:p>
        </w:tc>
        <w:tc>
          <w:tcPr>
            <w:tcW w:w="1336" w:type="pct"/>
          </w:tcPr>
          <w:p w14:paraId="06065097" w14:textId="77777777" w:rsidR="002654B6" w:rsidRPr="001C1910" w:rsidRDefault="002654B6" w:rsidP="002654B6">
            <w:pPr>
              <w:pStyle w:val="NoSpacing"/>
              <w:rPr>
                <w:sz w:val="20"/>
                <w:szCs w:val="20"/>
                <w:highlight w:val="yellow"/>
              </w:rPr>
            </w:pPr>
            <w:r w:rsidRPr="001C1910">
              <w:rPr>
                <w:sz w:val="20"/>
                <w:szCs w:val="20"/>
              </w:rPr>
              <w:t>% EPT</w:t>
            </w:r>
          </w:p>
        </w:tc>
        <w:tc>
          <w:tcPr>
            <w:tcW w:w="672" w:type="pct"/>
            <w:vAlign w:val="center"/>
          </w:tcPr>
          <w:p w14:paraId="3B4E5E0A" w14:textId="77777777" w:rsidR="002654B6" w:rsidRPr="001C1910" w:rsidRDefault="002654B6" w:rsidP="002654B6">
            <w:pPr>
              <w:pStyle w:val="NoSpacing"/>
              <w:jc w:val="center"/>
              <w:rPr>
                <w:sz w:val="20"/>
                <w:szCs w:val="20"/>
              </w:rPr>
            </w:pPr>
            <w:r w:rsidRPr="001C1910">
              <w:rPr>
                <w:sz w:val="20"/>
                <w:szCs w:val="20"/>
              </w:rPr>
              <w:t>70%</w:t>
            </w:r>
          </w:p>
        </w:tc>
        <w:tc>
          <w:tcPr>
            <w:tcW w:w="765" w:type="pct"/>
            <w:vAlign w:val="center"/>
          </w:tcPr>
          <w:p w14:paraId="487A6D6A" w14:textId="77777777" w:rsidR="002654B6" w:rsidRPr="001C1910" w:rsidRDefault="002654B6" w:rsidP="002654B6">
            <w:pPr>
              <w:pStyle w:val="NoSpacing"/>
              <w:jc w:val="center"/>
              <w:rPr>
                <w:sz w:val="20"/>
                <w:szCs w:val="20"/>
              </w:rPr>
            </w:pPr>
            <w:r w:rsidRPr="001C1910">
              <w:rPr>
                <w:rFonts w:cstheme="minorHAnsi"/>
                <w:sz w:val="20"/>
                <w:szCs w:val="20"/>
              </w:rPr>
              <w:t>71%</w:t>
            </w:r>
          </w:p>
        </w:tc>
        <w:tc>
          <w:tcPr>
            <w:tcW w:w="690" w:type="pct"/>
            <w:vAlign w:val="center"/>
          </w:tcPr>
          <w:p w14:paraId="1BC455CD" w14:textId="77777777" w:rsidR="002654B6" w:rsidRPr="001C1910" w:rsidRDefault="002654B6" w:rsidP="002654B6">
            <w:pPr>
              <w:pStyle w:val="NoSpacing"/>
              <w:jc w:val="center"/>
              <w:rPr>
                <w:sz w:val="20"/>
                <w:szCs w:val="20"/>
              </w:rPr>
            </w:pPr>
            <w:r w:rsidRPr="001C1910">
              <w:rPr>
                <w:rFonts w:cstheme="minorHAnsi"/>
                <w:sz w:val="20"/>
                <w:szCs w:val="20"/>
              </w:rPr>
              <w:t>12%</w:t>
            </w:r>
          </w:p>
        </w:tc>
      </w:tr>
      <w:tr w:rsidR="002654B6" w:rsidRPr="001C1910" w14:paraId="11A5EC30" w14:textId="77777777" w:rsidTr="00DD1099">
        <w:tc>
          <w:tcPr>
            <w:tcW w:w="789" w:type="pct"/>
            <w:vMerge/>
          </w:tcPr>
          <w:p w14:paraId="160BC019" w14:textId="77777777" w:rsidR="002654B6" w:rsidRPr="001C1910" w:rsidRDefault="002654B6" w:rsidP="002654B6">
            <w:pPr>
              <w:pStyle w:val="NoSpacing"/>
              <w:rPr>
                <w:sz w:val="20"/>
                <w:szCs w:val="20"/>
                <w:highlight w:val="yellow"/>
              </w:rPr>
            </w:pPr>
          </w:p>
        </w:tc>
        <w:tc>
          <w:tcPr>
            <w:tcW w:w="748" w:type="pct"/>
            <w:vMerge/>
            <w:vAlign w:val="center"/>
          </w:tcPr>
          <w:p w14:paraId="5BD54F8E" w14:textId="77777777" w:rsidR="002654B6" w:rsidRPr="001C1910" w:rsidRDefault="002654B6" w:rsidP="002654B6">
            <w:pPr>
              <w:pStyle w:val="NoSpacing"/>
              <w:rPr>
                <w:sz w:val="20"/>
                <w:szCs w:val="20"/>
                <w:highlight w:val="yellow"/>
              </w:rPr>
            </w:pPr>
          </w:p>
        </w:tc>
        <w:tc>
          <w:tcPr>
            <w:tcW w:w="1336" w:type="pct"/>
          </w:tcPr>
          <w:p w14:paraId="2159D793" w14:textId="77777777" w:rsidR="002654B6" w:rsidRPr="001C1910" w:rsidRDefault="002654B6" w:rsidP="002654B6">
            <w:pPr>
              <w:pStyle w:val="NoSpacing"/>
              <w:rPr>
                <w:sz w:val="20"/>
                <w:szCs w:val="20"/>
                <w:highlight w:val="yellow"/>
              </w:rPr>
            </w:pPr>
            <w:r w:rsidRPr="001C1910">
              <w:rPr>
                <w:sz w:val="20"/>
                <w:szCs w:val="20"/>
              </w:rPr>
              <w:t>Family Biotic Index</w:t>
            </w:r>
          </w:p>
        </w:tc>
        <w:tc>
          <w:tcPr>
            <w:tcW w:w="672" w:type="pct"/>
            <w:vAlign w:val="center"/>
          </w:tcPr>
          <w:p w14:paraId="0EAFE5D7" w14:textId="77777777" w:rsidR="002654B6" w:rsidRPr="001C1910" w:rsidRDefault="002654B6" w:rsidP="002654B6">
            <w:pPr>
              <w:pStyle w:val="NoSpacing"/>
              <w:jc w:val="center"/>
              <w:rPr>
                <w:sz w:val="20"/>
                <w:szCs w:val="20"/>
              </w:rPr>
            </w:pPr>
            <w:r w:rsidRPr="001C1910">
              <w:rPr>
                <w:sz w:val="20"/>
                <w:szCs w:val="20"/>
              </w:rPr>
              <w:t>3.0</w:t>
            </w:r>
          </w:p>
        </w:tc>
        <w:tc>
          <w:tcPr>
            <w:tcW w:w="765" w:type="pct"/>
            <w:vAlign w:val="center"/>
          </w:tcPr>
          <w:p w14:paraId="0D112EDE" w14:textId="77777777" w:rsidR="002654B6" w:rsidRPr="001C1910" w:rsidRDefault="002654B6" w:rsidP="002654B6">
            <w:pPr>
              <w:pStyle w:val="NoSpacing"/>
              <w:jc w:val="center"/>
              <w:rPr>
                <w:sz w:val="20"/>
                <w:szCs w:val="20"/>
              </w:rPr>
            </w:pPr>
            <w:r w:rsidRPr="001C1910">
              <w:rPr>
                <w:rFonts w:cstheme="minorHAnsi"/>
                <w:sz w:val="20"/>
                <w:szCs w:val="20"/>
              </w:rPr>
              <w:t>2.5</w:t>
            </w:r>
          </w:p>
        </w:tc>
        <w:tc>
          <w:tcPr>
            <w:tcW w:w="690" w:type="pct"/>
            <w:vAlign w:val="center"/>
          </w:tcPr>
          <w:p w14:paraId="673FB23E" w14:textId="77777777" w:rsidR="002654B6" w:rsidRPr="001C1910" w:rsidRDefault="002654B6" w:rsidP="002654B6">
            <w:pPr>
              <w:pStyle w:val="NoSpacing"/>
              <w:jc w:val="center"/>
              <w:rPr>
                <w:sz w:val="20"/>
                <w:szCs w:val="20"/>
              </w:rPr>
            </w:pPr>
            <w:r w:rsidRPr="001C1910">
              <w:rPr>
                <w:rFonts w:cstheme="minorHAnsi"/>
                <w:sz w:val="20"/>
                <w:szCs w:val="20"/>
              </w:rPr>
              <w:t>0.78</w:t>
            </w:r>
          </w:p>
        </w:tc>
      </w:tr>
      <w:tr w:rsidR="002654B6" w:rsidRPr="001C1910" w14:paraId="3D17A56E" w14:textId="77777777" w:rsidTr="00DD1099">
        <w:tc>
          <w:tcPr>
            <w:tcW w:w="789" w:type="pct"/>
            <w:vMerge/>
          </w:tcPr>
          <w:p w14:paraId="2562A3FD" w14:textId="77777777" w:rsidR="002654B6" w:rsidRPr="001C1910" w:rsidRDefault="002654B6" w:rsidP="002654B6">
            <w:pPr>
              <w:pStyle w:val="NoSpacing"/>
              <w:rPr>
                <w:sz w:val="20"/>
                <w:szCs w:val="20"/>
                <w:highlight w:val="yellow"/>
              </w:rPr>
            </w:pPr>
          </w:p>
        </w:tc>
        <w:tc>
          <w:tcPr>
            <w:tcW w:w="748" w:type="pct"/>
            <w:vMerge/>
            <w:vAlign w:val="center"/>
          </w:tcPr>
          <w:p w14:paraId="5439DD60" w14:textId="77777777" w:rsidR="002654B6" w:rsidRPr="001C1910" w:rsidRDefault="002654B6" w:rsidP="002654B6">
            <w:pPr>
              <w:pStyle w:val="NoSpacing"/>
              <w:rPr>
                <w:sz w:val="20"/>
                <w:szCs w:val="20"/>
                <w:highlight w:val="yellow"/>
              </w:rPr>
            </w:pPr>
          </w:p>
        </w:tc>
        <w:tc>
          <w:tcPr>
            <w:tcW w:w="1336" w:type="pct"/>
          </w:tcPr>
          <w:p w14:paraId="4AEE9C1E" w14:textId="77777777" w:rsidR="002654B6" w:rsidRPr="001C1910" w:rsidRDefault="002654B6" w:rsidP="002654B6">
            <w:pPr>
              <w:pStyle w:val="NoSpacing"/>
              <w:rPr>
                <w:sz w:val="20"/>
                <w:szCs w:val="20"/>
                <w:highlight w:val="yellow"/>
              </w:rPr>
            </w:pPr>
            <w:r w:rsidRPr="001C1910">
              <w:rPr>
                <w:sz w:val="20"/>
                <w:szCs w:val="20"/>
              </w:rPr>
              <w:t>% Dominant Family</w:t>
            </w:r>
          </w:p>
        </w:tc>
        <w:tc>
          <w:tcPr>
            <w:tcW w:w="672" w:type="pct"/>
            <w:vAlign w:val="center"/>
          </w:tcPr>
          <w:p w14:paraId="3EE8087C" w14:textId="77777777" w:rsidR="002654B6" w:rsidRPr="001C1910" w:rsidRDefault="002654B6" w:rsidP="002654B6">
            <w:pPr>
              <w:pStyle w:val="NoSpacing"/>
              <w:jc w:val="center"/>
              <w:rPr>
                <w:sz w:val="20"/>
                <w:szCs w:val="20"/>
              </w:rPr>
            </w:pPr>
            <w:r w:rsidRPr="001C1910">
              <w:rPr>
                <w:sz w:val="20"/>
                <w:szCs w:val="20"/>
              </w:rPr>
              <w:t>61%</w:t>
            </w:r>
          </w:p>
        </w:tc>
        <w:tc>
          <w:tcPr>
            <w:tcW w:w="765" w:type="pct"/>
            <w:vAlign w:val="center"/>
          </w:tcPr>
          <w:p w14:paraId="669A51DD" w14:textId="77777777" w:rsidR="002654B6" w:rsidRPr="001C1910" w:rsidRDefault="002654B6" w:rsidP="002654B6">
            <w:pPr>
              <w:pStyle w:val="NoSpacing"/>
              <w:jc w:val="center"/>
              <w:rPr>
                <w:sz w:val="20"/>
                <w:szCs w:val="20"/>
              </w:rPr>
            </w:pPr>
            <w:r w:rsidRPr="001C1910">
              <w:rPr>
                <w:rFonts w:cstheme="minorHAnsi"/>
                <w:sz w:val="20"/>
                <w:szCs w:val="20"/>
              </w:rPr>
              <w:t>66%</w:t>
            </w:r>
          </w:p>
        </w:tc>
        <w:tc>
          <w:tcPr>
            <w:tcW w:w="690" w:type="pct"/>
            <w:vAlign w:val="center"/>
          </w:tcPr>
          <w:p w14:paraId="49437CCD" w14:textId="77777777" w:rsidR="002654B6" w:rsidRPr="001C1910" w:rsidRDefault="002654B6" w:rsidP="002654B6">
            <w:pPr>
              <w:pStyle w:val="NoSpacing"/>
              <w:jc w:val="center"/>
              <w:rPr>
                <w:sz w:val="20"/>
                <w:szCs w:val="20"/>
              </w:rPr>
            </w:pPr>
            <w:r w:rsidRPr="001C1910">
              <w:rPr>
                <w:rFonts w:cstheme="minorHAnsi"/>
                <w:sz w:val="20"/>
                <w:szCs w:val="20"/>
              </w:rPr>
              <w:t>14%</w:t>
            </w:r>
          </w:p>
        </w:tc>
      </w:tr>
      <w:tr w:rsidR="002654B6" w:rsidRPr="001C1910" w14:paraId="5618D972" w14:textId="77777777" w:rsidTr="00DD1099">
        <w:tc>
          <w:tcPr>
            <w:tcW w:w="789" w:type="pct"/>
            <w:vMerge/>
          </w:tcPr>
          <w:p w14:paraId="4F324873" w14:textId="77777777" w:rsidR="002654B6" w:rsidRPr="001C1910" w:rsidRDefault="002654B6" w:rsidP="002654B6">
            <w:pPr>
              <w:pStyle w:val="NoSpacing"/>
              <w:rPr>
                <w:sz w:val="20"/>
                <w:szCs w:val="20"/>
                <w:highlight w:val="yellow"/>
              </w:rPr>
            </w:pPr>
          </w:p>
        </w:tc>
        <w:tc>
          <w:tcPr>
            <w:tcW w:w="748" w:type="pct"/>
            <w:vMerge/>
            <w:vAlign w:val="center"/>
          </w:tcPr>
          <w:p w14:paraId="5712354C" w14:textId="77777777" w:rsidR="002654B6" w:rsidRPr="001C1910" w:rsidRDefault="002654B6" w:rsidP="002654B6">
            <w:pPr>
              <w:pStyle w:val="NoSpacing"/>
              <w:rPr>
                <w:sz w:val="20"/>
                <w:szCs w:val="20"/>
                <w:highlight w:val="yellow"/>
              </w:rPr>
            </w:pPr>
          </w:p>
        </w:tc>
        <w:tc>
          <w:tcPr>
            <w:tcW w:w="1336" w:type="pct"/>
          </w:tcPr>
          <w:p w14:paraId="7093966C" w14:textId="77777777" w:rsidR="002654B6" w:rsidRPr="001C1910" w:rsidRDefault="002654B6" w:rsidP="002654B6">
            <w:pPr>
              <w:pStyle w:val="NoSpacing"/>
              <w:rPr>
                <w:sz w:val="20"/>
                <w:szCs w:val="20"/>
                <w:highlight w:val="yellow"/>
              </w:rPr>
            </w:pPr>
            <w:r w:rsidRPr="001C1910">
              <w:rPr>
                <w:sz w:val="20"/>
                <w:szCs w:val="20"/>
              </w:rPr>
              <w:t>% Dipteran &amp; Non-insects</w:t>
            </w:r>
          </w:p>
        </w:tc>
        <w:tc>
          <w:tcPr>
            <w:tcW w:w="672" w:type="pct"/>
            <w:vAlign w:val="center"/>
          </w:tcPr>
          <w:p w14:paraId="68FEAA10" w14:textId="77777777" w:rsidR="002654B6" w:rsidRPr="001C1910" w:rsidRDefault="002654B6" w:rsidP="002654B6">
            <w:pPr>
              <w:pStyle w:val="NoSpacing"/>
              <w:jc w:val="center"/>
              <w:rPr>
                <w:rFonts w:cstheme="minorHAnsi"/>
                <w:sz w:val="20"/>
                <w:szCs w:val="20"/>
              </w:rPr>
            </w:pPr>
            <w:r w:rsidRPr="001C1910">
              <w:rPr>
                <w:sz w:val="20"/>
                <w:szCs w:val="20"/>
              </w:rPr>
              <w:t>24%</w:t>
            </w:r>
          </w:p>
        </w:tc>
        <w:tc>
          <w:tcPr>
            <w:tcW w:w="765" w:type="pct"/>
            <w:vAlign w:val="center"/>
          </w:tcPr>
          <w:p w14:paraId="0CCF1955" w14:textId="77777777" w:rsidR="002654B6" w:rsidRPr="001C1910" w:rsidRDefault="002654B6" w:rsidP="002654B6">
            <w:pPr>
              <w:pStyle w:val="NoSpacing"/>
              <w:jc w:val="center"/>
              <w:rPr>
                <w:sz w:val="20"/>
                <w:szCs w:val="20"/>
              </w:rPr>
            </w:pPr>
            <w:r w:rsidRPr="001C1910">
              <w:rPr>
                <w:rFonts w:cstheme="minorHAnsi"/>
                <w:sz w:val="20"/>
                <w:szCs w:val="20"/>
              </w:rPr>
              <w:t>18%</w:t>
            </w:r>
          </w:p>
        </w:tc>
        <w:tc>
          <w:tcPr>
            <w:tcW w:w="690" w:type="pct"/>
            <w:vAlign w:val="center"/>
          </w:tcPr>
          <w:p w14:paraId="000B8C7A" w14:textId="77777777" w:rsidR="002654B6" w:rsidRPr="001C1910" w:rsidRDefault="002654B6" w:rsidP="002654B6">
            <w:pPr>
              <w:pStyle w:val="NoSpacing"/>
              <w:jc w:val="center"/>
              <w:rPr>
                <w:rFonts w:cstheme="minorHAnsi"/>
                <w:sz w:val="20"/>
                <w:szCs w:val="20"/>
              </w:rPr>
            </w:pPr>
            <w:r w:rsidRPr="001C1910">
              <w:rPr>
                <w:rFonts w:cstheme="minorHAnsi"/>
                <w:sz w:val="20"/>
                <w:szCs w:val="20"/>
              </w:rPr>
              <w:t>11%</w:t>
            </w:r>
          </w:p>
        </w:tc>
      </w:tr>
      <w:tr w:rsidR="002654B6" w:rsidRPr="001C1910" w14:paraId="129E426C" w14:textId="77777777" w:rsidTr="00DD1099">
        <w:tc>
          <w:tcPr>
            <w:tcW w:w="789" w:type="pct"/>
            <w:vMerge/>
          </w:tcPr>
          <w:p w14:paraId="125ABBF1" w14:textId="77777777" w:rsidR="002654B6" w:rsidRPr="001C1910" w:rsidRDefault="002654B6" w:rsidP="002654B6">
            <w:pPr>
              <w:pStyle w:val="NoSpacing"/>
              <w:rPr>
                <w:sz w:val="20"/>
                <w:szCs w:val="20"/>
                <w:highlight w:val="yellow"/>
              </w:rPr>
            </w:pPr>
          </w:p>
        </w:tc>
        <w:tc>
          <w:tcPr>
            <w:tcW w:w="748" w:type="pct"/>
            <w:vMerge/>
            <w:vAlign w:val="center"/>
          </w:tcPr>
          <w:p w14:paraId="3DE8BF47" w14:textId="77777777" w:rsidR="002654B6" w:rsidRPr="001C1910" w:rsidRDefault="002654B6" w:rsidP="002654B6">
            <w:pPr>
              <w:pStyle w:val="NoSpacing"/>
              <w:rPr>
                <w:sz w:val="20"/>
                <w:szCs w:val="20"/>
                <w:highlight w:val="yellow"/>
              </w:rPr>
            </w:pPr>
          </w:p>
        </w:tc>
        <w:tc>
          <w:tcPr>
            <w:tcW w:w="1336" w:type="pct"/>
          </w:tcPr>
          <w:p w14:paraId="24FEDF83" w14:textId="77777777" w:rsidR="002654B6" w:rsidRPr="001C1910" w:rsidRDefault="002654B6" w:rsidP="002654B6">
            <w:pPr>
              <w:pStyle w:val="NoSpacing"/>
              <w:rPr>
                <w:sz w:val="20"/>
                <w:szCs w:val="20"/>
                <w:highlight w:val="yellow"/>
              </w:rPr>
            </w:pPr>
            <w:r w:rsidRPr="001C1910">
              <w:rPr>
                <w:sz w:val="20"/>
                <w:szCs w:val="20"/>
              </w:rPr>
              <w:t>% Collector Gatherers</w:t>
            </w:r>
          </w:p>
        </w:tc>
        <w:tc>
          <w:tcPr>
            <w:tcW w:w="672" w:type="pct"/>
            <w:vAlign w:val="center"/>
          </w:tcPr>
          <w:p w14:paraId="60D15A76" w14:textId="77777777" w:rsidR="002654B6" w:rsidRPr="001C1910" w:rsidRDefault="002654B6" w:rsidP="002654B6">
            <w:pPr>
              <w:pStyle w:val="NoSpacing"/>
              <w:jc w:val="center"/>
              <w:rPr>
                <w:rFonts w:cstheme="minorHAnsi"/>
                <w:sz w:val="20"/>
                <w:szCs w:val="20"/>
              </w:rPr>
            </w:pPr>
            <w:r w:rsidRPr="001C1910">
              <w:rPr>
                <w:sz w:val="20"/>
                <w:szCs w:val="20"/>
              </w:rPr>
              <w:t>29%</w:t>
            </w:r>
          </w:p>
        </w:tc>
        <w:tc>
          <w:tcPr>
            <w:tcW w:w="765" w:type="pct"/>
            <w:vAlign w:val="center"/>
          </w:tcPr>
          <w:p w14:paraId="5A8851B5" w14:textId="77777777" w:rsidR="002654B6" w:rsidRPr="001C1910" w:rsidRDefault="002654B6" w:rsidP="002654B6">
            <w:pPr>
              <w:pStyle w:val="NoSpacing"/>
              <w:jc w:val="center"/>
              <w:rPr>
                <w:sz w:val="20"/>
                <w:szCs w:val="20"/>
              </w:rPr>
            </w:pPr>
            <w:r w:rsidRPr="001C1910">
              <w:rPr>
                <w:rFonts w:cstheme="minorHAnsi"/>
                <w:sz w:val="20"/>
                <w:szCs w:val="20"/>
              </w:rPr>
              <w:t>18%</w:t>
            </w:r>
          </w:p>
        </w:tc>
        <w:tc>
          <w:tcPr>
            <w:tcW w:w="690" w:type="pct"/>
            <w:vAlign w:val="center"/>
          </w:tcPr>
          <w:p w14:paraId="3AB37BB9" w14:textId="77777777" w:rsidR="002654B6" w:rsidRPr="001C1910" w:rsidRDefault="002654B6" w:rsidP="002654B6">
            <w:pPr>
              <w:pStyle w:val="NoSpacing"/>
              <w:jc w:val="center"/>
              <w:rPr>
                <w:rFonts w:cstheme="minorHAnsi"/>
                <w:sz w:val="20"/>
                <w:szCs w:val="20"/>
              </w:rPr>
            </w:pPr>
            <w:r w:rsidRPr="001C1910">
              <w:rPr>
                <w:rFonts w:cstheme="minorHAnsi"/>
                <w:sz w:val="20"/>
                <w:szCs w:val="20"/>
              </w:rPr>
              <w:t>8%</w:t>
            </w:r>
          </w:p>
        </w:tc>
      </w:tr>
      <w:tr w:rsidR="002654B6" w:rsidRPr="001C1910" w14:paraId="15E9C255" w14:textId="77777777" w:rsidTr="00AC169D">
        <w:tc>
          <w:tcPr>
            <w:tcW w:w="789" w:type="pct"/>
            <w:vMerge/>
          </w:tcPr>
          <w:p w14:paraId="5C66F762" w14:textId="77777777" w:rsidR="002654B6" w:rsidRPr="001C1910" w:rsidRDefault="002654B6" w:rsidP="002654B6">
            <w:pPr>
              <w:pStyle w:val="NoSpacing"/>
              <w:rPr>
                <w:sz w:val="20"/>
                <w:szCs w:val="20"/>
                <w:highlight w:val="yellow"/>
              </w:rPr>
            </w:pPr>
          </w:p>
        </w:tc>
        <w:tc>
          <w:tcPr>
            <w:tcW w:w="748" w:type="pct"/>
            <w:vMerge/>
            <w:vAlign w:val="center"/>
          </w:tcPr>
          <w:p w14:paraId="752D55BF" w14:textId="77777777" w:rsidR="002654B6" w:rsidRPr="001C1910" w:rsidRDefault="002654B6" w:rsidP="002654B6">
            <w:pPr>
              <w:pStyle w:val="NoSpacing"/>
              <w:rPr>
                <w:sz w:val="20"/>
                <w:szCs w:val="20"/>
                <w:highlight w:val="yellow"/>
              </w:rPr>
            </w:pPr>
          </w:p>
        </w:tc>
        <w:tc>
          <w:tcPr>
            <w:tcW w:w="1336" w:type="pct"/>
            <w:shd w:val="clear" w:color="auto" w:fill="C6D9F1" w:themeFill="text2" w:themeFillTint="33"/>
          </w:tcPr>
          <w:p w14:paraId="673F76D9" w14:textId="77777777" w:rsidR="002654B6" w:rsidRPr="001C1910" w:rsidRDefault="002654B6" w:rsidP="002654B6">
            <w:pPr>
              <w:pStyle w:val="NoSpacing"/>
              <w:rPr>
                <w:b/>
                <w:sz w:val="20"/>
                <w:szCs w:val="20"/>
              </w:rPr>
            </w:pPr>
            <w:r w:rsidRPr="001C1910">
              <w:rPr>
                <w:b/>
                <w:sz w:val="20"/>
                <w:szCs w:val="20"/>
              </w:rPr>
              <w:t>Total Score</w:t>
            </w:r>
          </w:p>
          <w:p w14:paraId="08BF436B" w14:textId="77777777" w:rsidR="002654B6" w:rsidRPr="001C1910" w:rsidRDefault="002654B6" w:rsidP="002654B6">
            <w:pPr>
              <w:pStyle w:val="NoSpacing"/>
              <w:rPr>
                <w:sz w:val="20"/>
                <w:szCs w:val="20"/>
                <w:highlight w:val="yellow"/>
              </w:rPr>
            </w:pPr>
            <w:r w:rsidRPr="001C1910">
              <w:rPr>
                <w:b/>
                <w:sz w:val="20"/>
                <w:szCs w:val="20"/>
              </w:rPr>
              <w:t>Max Score = 33</w:t>
            </w:r>
          </w:p>
        </w:tc>
        <w:tc>
          <w:tcPr>
            <w:tcW w:w="672" w:type="pct"/>
            <w:shd w:val="clear" w:color="auto" w:fill="C6D9F1" w:themeFill="text2" w:themeFillTint="33"/>
            <w:vAlign w:val="center"/>
          </w:tcPr>
          <w:p w14:paraId="2C8A1885" w14:textId="77777777" w:rsidR="002654B6" w:rsidRPr="001C1910" w:rsidRDefault="002654B6" w:rsidP="002654B6">
            <w:pPr>
              <w:pStyle w:val="NoSpacing"/>
              <w:jc w:val="center"/>
              <w:rPr>
                <w:rFonts w:cstheme="minorHAnsi"/>
                <w:b/>
                <w:sz w:val="20"/>
                <w:szCs w:val="20"/>
              </w:rPr>
            </w:pPr>
            <w:r w:rsidRPr="001C1910">
              <w:rPr>
                <w:rFonts w:cstheme="minorHAnsi"/>
                <w:b/>
                <w:sz w:val="20"/>
                <w:szCs w:val="20"/>
              </w:rPr>
              <w:t>30</w:t>
            </w:r>
          </w:p>
        </w:tc>
        <w:tc>
          <w:tcPr>
            <w:tcW w:w="765" w:type="pct"/>
            <w:shd w:val="clear" w:color="auto" w:fill="C6D9F1" w:themeFill="text2" w:themeFillTint="33"/>
            <w:vAlign w:val="center"/>
          </w:tcPr>
          <w:p w14:paraId="48DB6615" w14:textId="77777777" w:rsidR="002654B6" w:rsidRPr="001C1910" w:rsidRDefault="002654B6" w:rsidP="002654B6">
            <w:pPr>
              <w:pStyle w:val="NoSpacing"/>
              <w:jc w:val="center"/>
              <w:rPr>
                <w:b/>
                <w:sz w:val="20"/>
                <w:szCs w:val="20"/>
              </w:rPr>
            </w:pPr>
            <w:r w:rsidRPr="001C1910">
              <w:rPr>
                <w:b/>
                <w:sz w:val="20"/>
                <w:szCs w:val="20"/>
              </w:rPr>
              <w:t>29.25</w:t>
            </w:r>
          </w:p>
        </w:tc>
        <w:tc>
          <w:tcPr>
            <w:tcW w:w="690" w:type="pct"/>
            <w:shd w:val="clear" w:color="auto" w:fill="C6D9F1" w:themeFill="text2" w:themeFillTint="33"/>
            <w:vAlign w:val="center"/>
          </w:tcPr>
          <w:p w14:paraId="23E7FD36" w14:textId="77777777" w:rsidR="002654B6" w:rsidRPr="001C1910" w:rsidRDefault="002654B6" w:rsidP="002654B6">
            <w:pPr>
              <w:pStyle w:val="NoSpacing"/>
              <w:jc w:val="center"/>
              <w:rPr>
                <w:rFonts w:cstheme="minorHAnsi"/>
                <w:b/>
                <w:sz w:val="20"/>
                <w:szCs w:val="20"/>
              </w:rPr>
            </w:pPr>
            <w:r w:rsidRPr="001C1910">
              <w:rPr>
                <w:rFonts w:cstheme="minorHAnsi"/>
                <w:b/>
                <w:sz w:val="20"/>
                <w:szCs w:val="20"/>
              </w:rPr>
              <w:t>3.77</w:t>
            </w:r>
          </w:p>
        </w:tc>
      </w:tr>
    </w:tbl>
    <w:p w14:paraId="43D0F5D2" w14:textId="77777777" w:rsidR="00EC08DE" w:rsidRDefault="00EC08DE" w:rsidP="00EC08DE">
      <w:pPr>
        <w:pStyle w:val="Caption"/>
        <w:keepNext/>
        <w:jc w:val="center"/>
        <w:rPr>
          <w:sz w:val="22"/>
        </w:rPr>
      </w:pPr>
    </w:p>
    <w:p w14:paraId="427342F2" w14:textId="77777777" w:rsidR="00EC08DE" w:rsidRPr="00EC08DE" w:rsidRDefault="00EC08DE" w:rsidP="00EC08DE">
      <w:pPr>
        <w:pStyle w:val="Caption"/>
        <w:keepNext/>
        <w:jc w:val="center"/>
        <w:rPr>
          <w:sz w:val="22"/>
        </w:rPr>
      </w:pPr>
      <w:bookmarkStart w:id="49" w:name="_Toc253843570"/>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3</w:t>
      </w:r>
      <w:r w:rsidRPr="00FC052A">
        <w:rPr>
          <w:sz w:val="22"/>
        </w:rPr>
        <w:fldChar w:fldCharType="end"/>
      </w:r>
      <w:r>
        <w:rPr>
          <w:sz w:val="22"/>
        </w:rPr>
        <w:t>.  Little White River Stations</w:t>
      </w:r>
      <w:bookmarkEnd w:id="49"/>
    </w:p>
    <w:p w14:paraId="222C7EA9" w14:textId="77777777" w:rsidR="00EC08DE" w:rsidRDefault="00EC08DE" w:rsidP="00971908">
      <w:pPr>
        <w:pStyle w:val="Heading1"/>
        <w:rPr>
          <w:color w:val="3366FF"/>
        </w:rPr>
      </w:pPr>
    </w:p>
    <w:p w14:paraId="2003EF31" w14:textId="77777777" w:rsidR="00EC08DE" w:rsidRPr="00EC08DE" w:rsidRDefault="00EC08DE" w:rsidP="00EC08DE">
      <w:pPr>
        <w:pStyle w:val="Caption"/>
        <w:keepNext/>
        <w:jc w:val="center"/>
        <w:rPr>
          <w:sz w:val="22"/>
        </w:rPr>
      </w:pPr>
      <w:bookmarkStart w:id="50" w:name="_Toc253843571"/>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4</w:t>
      </w:r>
      <w:r w:rsidRPr="00FC052A">
        <w:rPr>
          <w:sz w:val="22"/>
        </w:rPr>
        <w:fldChar w:fldCharType="end"/>
      </w:r>
      <w:r>
        <w:rPr>
          <w:sz w:val="22"/>
        </w:rPr>
        <w:t>.  Cheyenne River Stations</w:t>
      </w:r>
      <w:bookmarkEnd w:id="50"/>
    </w:p>
    <w:p w14:paraId="39FE027B" w14:textId="77777777" w:rsidR="00A043CB" w:rsidRDefault="00A043CB" w:rsidP="00971908">
      <w:pPr>
        <w:pStyle w:val="Heading1"/>
        <w:rPr>
          <w:color w:val="3366FF"/>
        </w:rPr>
      </w:pPr>
    </w:p>
    <w:p w14:paraId="60B1F509" w14:textId="77777777" w:rsidR="00A043CB" w:rsidRDefault="00A043CB">
      <w:pPr>
        <w:rPr>
          <w:rFonts w:asciiTheme="majorHAnsi" w:eastAsiaTheme="majorEastAsia" w:hAnsiTheme="majorHAnsi" w:cstheme="majorBidi"/>
          <w:b/>
          <w:bCs/>
          <w:color w:val="3366FF"/>
          <w:sz w:val="28"/>
          <w:szCs w:val="28"/>
        </w:rPr>
      </w:pPr>
      <w:r>
        <w:rPr>
          <w:color w:val="3366FF"/>
        </w:rPr>
        <w:br w:type="page"/>
      </w:r>
    </w:p>
    <w:p w14:paraId="1EFD5495" w14:textId="40C56976" w:rsidR="000B776C" w:rsidRDefault="000B776C" w:rsidP="000B776C">
      <w:pPr>
        <w:pStyle w:val="Heading1"/>
      </w:pPr>
      <w:bookmarkStart w:id="51" w:name="_Toc262198165"/>
      <w:r>
        <w:t>4</w:t>
      </w:r>
      <w:r w:rsidRPr="00A94A0C">
        <w:t>.0</w:t>
      </w:r>
      <w:r w:rsidRPr="00A94A0C">
        <w:tab/>
      </w:r>
      <w:r>
        <w:t>Results</w:t>
      </w:r>
      <w:bookmarkEnd w:id="51"/>
    </w:p>
    <w:p w14:paraId="79D78C62" w14:textId="1960E80C" w:rsidR="00E02FE9" w:rsidRPr="004E6F00" w:rsidRDefault="00E02FE9" w:rsidP="00E02FE9">
      <w:pPr>
        <w:pStyle w:val="Heading2"/>
      </w:pPr>
      <w:bookmarkStart w:id="52" w:name="_Toc254291903"/>
      <w:bookmarkStart w:id="53" w:name="_Toc262198166"/>
      <w:r>
        <w:t>4</w:t>
      </w:r>
      <w:r w:rsidRPr="004E6F00">
        <w:t>.</w:t>
      </w:r>
      <w:r>
        <w:t>1</w:t>
      </w:r>
      <w:r w:rsidRPr="004E6F00">
        <w:tab/>
      </w:r>
      <w:bookmarkEnd w:id="52"/>
      <w:r>
        <w:t>Water Quality Results</w:t>
      </w:r>
      <w:bookmarkEnd w:id="53"/>
    </w:p>
    <w:p w14:paraId="566993B8" w14:textId="01C7BBF9" w:rsidR="00D01E93" w:rsidRPr="001C1910" w:rsidRDefault="000A3581" w:rsidP="00A519FC">
      <w:r w:rsidRPr="001C1910">
        <w:t>The Pine Ridge Reservation stream impairment status</w:t>
      </w:r>
      <w:r w:rsidR="00FD1A69">
        <w:t xml:space="preserve"> for the Bear in the Lodge and Pass Creek watersheds</w:t>
      </w:r>
      <w:r w:rsidRPr="001C1910">
        <w:t xml:space="preserve"> between 20</w:t>
      </w:r>
      <w:r w:rsidR="00FD1A69">
        <w:t>12</w:t>
      </w:r>
      <w:r w:rsidRPr="001C1910">
        <w:t>-201</w:t>
      </w:r>
      <w:r w:rsidR="00FD1A69">
        <w:t>3</w:t>
      </w:r>
      <w:r w:rsidRPr="001C1910">
        <w:t xml:space="preserve"> is </w:t>
      </w:r>
      <w:r w:rsidR="00576AF9">
        <w:t>listed</w:t>
      </w:r>
      <w:r w:rsidRPr="001C1910">
        <w:t xml:space="preserve"> </w:t>
      </w:r>
      <w:r w:rsidR="005858BC" w:rsidRPr="001C1910">
        <w:t xml:space="preserve">in </w:t>
      </w:r>
      <w:r w:rsidR="005858BC" w:rsidRPr="00FD1A69">
        <w:rPr>
          <w:highlight w:val="yellow"/>
        </w:rPr>
        <w:t>Table 15</w:t>
      </w:r>
      <w:r w:rsidRPr="00FD1A69">
        <w:rPr>
          <w:highlight w:val="yellow"/>
        </w:rPr>
        <w:t>.</w:t>
      </w:r>
      <w:r w:rsidRPr="001C1910">
        <w:t xml:space="preserve">  </w:t>
      </w:r>
      <w:r w:rsidRPr="009427BB">
        <w:t xml:space="preserve">The criteria contributing to </w:t>
      </w:r>
      <w:r w:rsidR="009427BB" w:rsidRPr="009427BB">
        <w:t xml:space="preserve">Bear in the Lodge </w:t>
      </w:r>
      <w:r w:rsidRPr="009427BB">
        <w:t>stream impairments are: fecal coliform bacteria</w:t>
      </w:r>
      <w:r w:rsidR="004B24A3" w:rsidRPr="009427BB">
        <w:t xml:space="preserve"> </w:t>
      </w:r>
      <w:r w:rsidR="00EC6CA3" w:rsidRPr="009427BB">
        <w:t>(</w:t>
      </w:r>
      <w:r w:rsidR="004603A6" w:rsidRPr="009427BB">
        <w:t>91</w:t>
      </w:r>
      <w:r w:rsidR="00EC6CA3" w:rsidRPr="009427BB">
        <w:t xml:space="preserve">%; </w:t>
      </w:r>
      <w:r w:rsidR="004603A6" w:rsidRPr="009427BB">
        <w:t>10</w:t>
      </w:r>
      <w:r w:rsidR="00FA5098" w:rsidRPr="009427BB">
        <w:t xml:space="preserve"> of </w:t>
      </w:r>
      <w:r w:rsidR="004603A6" w:rsidRPr="009427BB">
        <w:t>11</w:t>
      </w:r>
      <w:r w:rsidR="004B24A3" w:rsidRPr="009427BB">
        <w:t xml:space="preserve"> stations)</w:t>
      </w:r>
      <w:r w:rsidRPr="009427BB">
        <w:t xml:space="preserve">, </w:t>
      </w:r>
      <w:r w:rsidR="00EC6CA3" w:rsidRPr="009427BB">
        <w:t>E-coli</w:t>
      </w:r>
      <w:r w:rsidRPr="009427BB">
        <w:t xml:space="preserve"> bac</w:t>
      </w:r>
      <w:r w:rsidR="005858BC" w:rsidRPr="009427BB">
        <w:t>teria</w:t>
      </w:r>
      <w:r w:rsidR="00FA5098" w:rsidRPr="009427BB">
        <w:t xml:space="preserve"> (</w:t>
      </w:r>
      <w:r w:rsidR="004603A6" w:rsidRPr="009427BB">
        <w:t>91</w:t>
      </w:r>
      <w:r w:rsidR="00FA5098" w:rsidRPr="009427BB">
        <w:t xml:space="preserve">%; </w:t>
      </w:r>
      <w:r w:rsidR="004603A6" w:rsidRPr="009427BB">
        <w:t>10</w:t>
      </w:r>
      <w:r w:rsidR="00FA5098" w:rsidRPr="009427BB">
        <w:t xml:space="preserve"> of </w:t>
      </w:r>
      <w:r w:rsidR="004603A6" w:rsidRPr="009427BB">
        <w:t>11</w:t>
      </w:r>
      <w:r w:rsidR="00FA5098" w:rsidRPr="009427BB">
        <w:t xml:space="preserve"> stations)</w:t>
      </w:r>
      <w:r w:rsidR="005858BC" w:rsidRPr="009427BB">
        <w:t>, total phosphorus</w:t>
      </w:r>
      <w:r w:rsidR="00FA5098" w:rsidRPr="009427BB">
        <w:t xml:space="preserve"> (100%; </w:t>
      </w:r>
      <w:r w:rsidR="004603A6" w:rsidRPr="009427BB">
        <w:t>11</w:t>
      </w:r>
      <w:r w:rsidR="00FA5098" w:rsidRPr="009427BB">
        <w:t xml:space="preserve"> of </w:t>
      </w:r>
      <w:r w:rsidR="004603A6" w:rsidRPr="009427BB">
        <w:t>11</w:t>
      </w:r>
      <w:r w:rsidR="00FA5098" w:rsidRPr="009427BB">
        <w:t xml:space="preserve"> stations)</w:t>
      </w:r>
      <w:r w:rsidR="004603A6" w:rsidRPr="009427BB">
        <w:t>, nitrate (55%; 6 of 11) and total suspended solids</w:t>
      </w:r>
      <w:r w:rsidR="00FA5098" w:rsidRPr="009427BB">
        <w:t xml:space="preserve"> (</w:t>
      </w:r>
      <w:r w:rsidR="004603A6" w:rsidRPr="009427BB">
        <w:t>55</w:t>
      </w:r>
      <w:r w:rsidR="00FA5098" w:rsidRPr="009427BB">
        <w:t xml:space="preserve">%; </w:t>
      </w:r>
      <w:r w:rsidR="004603A6" w:rsidRPr="009427BB">
        <w:t>6</w:t>
      </w:r>
      <w:r w:rsidR="00FA5098" w:rsidRPr="009427BB">
        <w:t xml:space="preserve"> of </w:t>
      </w:r>
      <w:r w:rsidR="004603A6" w:rsidRPr="009427BB">
        <w:t>11</w:t>
      </w:r>
      <w:r w:rsidR="00FA5098" w:rsidRPr="009427BB">
        <w:t xml:space="preserve"> stations)</w:t>
      </w:r>
      <w:r w:rsidR="005858BC" w:rsidRPr="009427BB">
        <w:t xml:space="preserve">.  </w:t>
      </w:r>
      <w:r w:rsidR="009427BB" w:rsidRPr="009427BB">
        <w:t xml:space="preserve">The criteria contributing to Pass Creek stream impairments are: fecal coliform bacteria (87%; 7 of 8 stations), E-coli bacteria (87%; 7 of 8 stations), total phosphorus (100%; 8 of 8 stations), nitrate (50%; 4 of 8) and total suspended solids (38%; 3 of 8 stations).  </w:t>
      </w:r>
      <w:r w:rsidR="005858BC" w:rsidRPr="009427BB">
        <w:t>There were no exceedances of biochemical oxygen demand (BOD), ammonia (NH</w:t>
      </w:r>
      <w:r w:rsidR="005858BC" w:rsidRPr="009427BB">
        <w:rPr>
          <w:vertAlign w:val="subscript"/>
        </w:rPr>
        <w:t>3</w:t>
      </w:r>
      <w:r w:rsidR="005858BC" w:rsidRPr="009427BB">
        <w:t>), or nitrate (NO</w:t>
      </w:r>
      <w:r w:rsidR="005858BC" w:rsidRPr="009427BB">
        <w:rPr>
          <w:vertAlign w:val="subscript"/>
        </w:rPr>
        <w:t>3</w:t>
      </w:r>
      <w:r w:rsidR="005858BC" w:rsidRPr="009427BB">
        <w:t>)</w:t>
      </w:r>
      <w:r w:rsidR="000173FD" w:rsidRPr="009427BB">
        <w:t xml:space="preserve"> at the 88 mg/L water quality standard</w:t>
      </w:r>
      <w:r w:rsidR="005858BC" w:rsidRPr="009427BB">
        <w:t>.</w:t>
      </w:r>
      <w:r w:rsidR="004B24A3" w:rsidRPr="001C1910">
        <w:t xml:space="preserve">  </w:t>
      </w:r>
    </w:p>
    <w:p w14:paraId="2B54D9AE" w14:textId="441C0D62" w:rsidR="00C97003" w:rsidRPr="005858BC" w:rsidRDefault="00C97003" w:rsidP="00C97003">
      <w:pPr>
        <w:pStyle w:val="Caption"/>
        <w:rPr>
          <w:color w:val="3366FF"/>
          <w:sz w:val="24"/>
          <w:szCs w:val="24"/>
        </w:rPr>
      </w:pPr>
      <w:bookmarkStart w:id="54" w:name="_Toc253843572"/>
      <w:r w:rsidRPr="005858BC">
        <w:rPr>
          <w:sz w:val="24"/>
          <w:szCs w:val="24"/>
        </w:rPr>
        <w:t xml:space="preserve">Table </w:t>
      </w:r>
      <w:r w:rsidRPr="005858BC">
        <w:rPr>
          <w:sz w:val="24"/>
          <w:szCs w:val="24"/>
        </w:rPr>
        <w:fldChar w:fldCharType="begin"/>
      </w:r>
      <w:r w:rsidRPr="005858BC">
        <w:rPr>
          <w:sz w:val="24"/>
          <w:szCs w:val="24"/>
        </w:rPr>
        <w:instrText xml:space="preserve"> SEQ Table \* ARABIC </w:instrText>
      </w:r>
      <w:r w:rsidRPr="005858BC">
        <w:rPr>
          <w:sz w:val="24"/>
          <w:szCs w:val="24"/>
        </w:rPr>
        <w:fldChar w:fldCharType="separate"/>
      </w:r>
      <w:r w:rsidR="00994042">
        <w:rPr>
          <w:noProof/>
          <w:sz w:val="24"/>
          <w:szCs w:val="24"/>
        </w:rPr>
        <w:t>15</w:t>
      </w:r>
      <w:r w:rsidRPr="005858BC">
        <w:rPr>
          <w:sz w:val="24"/>
          <w:szCs w:val="24"/>
        </w:rPr>
        <w:fldChar w:fldCharType="end"/>
      </w:r>
      <w:r w:rsidRPr="005858BC">
        <w:rPr>
          <w:sz w:val="24"/>
          <w:szCs w:val="24"/>
        </w:rPr>
        <w:t>: Impairment Status for Pine Ridge Reservation Streams 20</w:t>
      </w:r>
      <w:r w:rsidR="00774967">
        <w:rPr>
          <w:sz w:val="24"/>
          <w:szCs w:val="24"/>
        </w:rPr>
        <w:t>12 – 2013</w:t>
      </w:r>
      <w:r w:rsidRPr="005858BC">
        <w:rPr>
          <w:sz w:val="24"/>
          <w:szCs w:val="24"/>
        </w:rPr>
        <w:t>.</w:t>
      </w:r>
      <w:bookmarkEnd w:id="54"/>
    </w:p>
    <w:tbl>
      <w:tblPr>
        <w:tblStyle w:val="TableGrid"/>
        <w:tblW w:w="9615" w:type="dxa"/>
        <w:tblLook w:val="04A0" w:firstRow="1" w:lastRow="0" w:firstColumn="1" w:lastColumn="0" w:noHBand="0" w:noVBand="1"/>
      </w:tblPr>
      <w:tblGrid>
        <w:gridCol w:w="1999"/>
        <w:gridCol w:w="2177"/>
        <w:gridCol w:w="1962"/>
        <w:gridCol w:w="1710"/>
        <w:gridCol w:w="1767"/>
      </w:tblGrid>
      <w:tr w:rsidR="00377EBF" w:rsidRPr="001C1910" w14:paraId="3ACD40E5" w14:textId="77777777" w:rsidTr="000A3581">
        <w:tc>
          <w:tcPr>
            <w:tcW w:w="1999" w:type="dxa"/>
            <w:tcBorders>
              <w:top w:val="nil"/>
              <w:left w:val="nil"/>
              <w:right w:val="nil"/>
            </w:tcBorders>
            <w:vAlign w:val="bottom"/>
          </w:tcPr>
          <w:p w14:paraId="712FA7E6" w14:textId="77777777" w:rsidR="00377EBF" w:rsidRPr="001C1910" w:rsidRDefault="00C97003" w:rsidP="000A3581">
            <w:pPr>
              <w:jc w:val="center"/>
              <w:rPr>
                <w:b/>
                <w:sz w:val="24"/>
                <w:szCs w:val="24"/>
              </w:rPr>
            </w:pPr>
            <w:r w:rsidRPr="001C1910">
              <w:rPr>
                <w:b/>
                <w:sz w:val="24"/>
                <w:szCs w:val="24"/>
              </w:rPr>
              <w:t>Watershed Name</w:t>
            </w:r>
          </w:p>
        </w:tc>
        <w:tc>
          <w:tcPr>
            <w:tcW w:w="2177" w:type="dxa"/>
            <w:tcBorders>
              <w:top w:val="nil"/>
              <w:left w:val="nil"/>
              <w:right w:val="nil"/>
            </w:tcBorders>
            <w:vAlign w:val="bottom"/>
          </w:tcPr>
          <w:p w14:paraId="4C490B87" w14:textId="77777777" w:rsidR="00377EBF" w:rsidRPr="001C1910" w:rsidRDefault="00377EBF" w:rsidP="000A3581">
            <w:pPr>
              <w:jc w:val="center"/>
              <w:rPr>
                <w:b/>
                <w:sz w:val="24"/>
                <w:szCs w:val="24"/>
              </w:rPr>
            </w:pPr>
            <w:r w:rsidRPr="001C1910">
              <w:rPr>
                <w:b/>
                <w:sz w:val="24"/>
                <w:szCs w:val="24"/>
              </w:rPr>
              <w:t>Station Name</w:t>
            </w:r>
          </w:p>
        </w:tc>
        <w:tc>
          <w:tcPr>
            <w:tcW w:w="1962" w:type="dxa"/>
            <w:tcBorders>
              <w:top w:val="nil"/>
              <w:left w:val="nil"/>
              <w:right w:val="nil"/>
            </w:tcBorders>
            <w:vAlign w:val="bottom"/>
          </w:tcPr>
          <w:p w14:paraId="294C2651" w14:textId="77777777" w:rsidR="00377EBF" w:rsidRPr="001C1910" w:rsidRDefault="00377EBF" w:rsidP="000A3581">
            <w:pPr>
              <w:jc w:val="center"/>
              <w:rPr>
                <w:b/>
                <w:sz w:val="24"/>
                <w:szCs w:val="24"/>
              </w:rPr>
            </w:pPr>
            <w:r w:rsidRPr="001C1910">
              <w:rPr>
                <w:b/>
                <w:sz w:val="24"/>
                <w:szCs w:val="24"/>
              </w:rPr>
              <w:t>Criteria</w:t>
            </w:r>
          </w:p>
        </w:tc>
        <w:tc>
          <w:tcPr>
            <w:tcW w:w="1710" w:type="dxa"/>
            <w:tcBorders>
              <w:top w:val="nil"/>
              <w:left w:val="nil"/>
              <w:right w:val="nil"/>
            </w:tcBorders>
            <w:vAlign w:val="bottom"/>
          </w:tcPr>
          <w:p w14:paraId="6966B6F5" w14:textId="77777777" w:rsidR="00377EBF" w:rsidRPr="001C1910" w:rsidRDefault="00377EBF" w:rsidP="000A3581">
            <w:pPr>
              <w:ind w:right="-165"/>
              <w:jc w:val="center"/>
              <w:rPr>
                <w:b/>
                <w:sz w:val="24"/>
                <w:szCs w:val="24"/>
              </w:rPr>
            </w:pPr>
            <w:r w:rsidRPr="001C1910">
              <w:rPr>
                <w:b/>
                <w:sz w:val="24"/>
                <w:szCs w:val="24"/>
              </w:rPr>
              <w:t># Exceedances of # Samples</w:t>
            </w:r>
          </w:p>
        </w:tc>
        <w:tc>
          <w:tcPr>
            <w:tcW w:w="1767" w:type="dxa"/>
            <w:tcBorders>
              <w:top w:val="nil"/>
              <w:left w:val="nil"/>
              <w:right w:val="nil"/>
            </w:tcBorders>
            <w:vAlign w:val="bottom"/>
          </w:tcPr>
          <w:p w14:paraId="2485C46D" w14:textId="77777777" w:rsidR="00377EBF" w:rsidRPr="001C1910" w:rsidRDefault="00377EBF" w:rsidP="000A3581">
            <w:pPr>
              <w:jc w:val="center"/>
              <w:rPr>
                <w:b/>
                <w:sz w:val="24"/>
                <w:szCs w:val="24"/>
              </w:rPr>
            </w:pPr>
            <w:r w:rsidRPr="001C1910">
              <w:rPr>
                <w:b/>
                <w:sz w:val="24"/>
                <w:szCs w:val="24"/>
              </w:rPr>
              <w:t>Impairment Status</w:t>
            </w:r>
          </w:p>
        </w:tc>
      </w:tr>
      <w:tr w:rsidR="00EC6CA3" w:rsidRPr="001C1910" w14:paraId="1FD5268A" w14:textId="77777777" w:rsidTr="004F1350">
        <w:tc>
          <w:tcPr>
            <w:tcW w:w="1999" w:type="dxa"/>
            <w:vMerge w:val="restart"/>
          </w:tcPr>
          <w:p w14:paraId="0B4CE9D3" w14:textId="77777777" w:rsidR="00EC6CA3" w:rsidRPr="001C1910" w:rsidRDefault="00EC6CA3" w:rsidP="00377EBF">
            <w:pPr>
              <w:jc w:val="center"/>
            </w:pPr>
            <w:r w:rsidRPr="001C1910">
              <w:t>White River / Bear in the Lodge Subwatershed</w:t>
            </w:r>
          </w:p>
        </w:tc>
        <w:tc>
          <w:tcPr>
            <w:tcW w:w="2177" w:type="dxa"/>
            <w:vMerge w:val="restart"/>
            <w:vAlign w:val="center"/>
          </w:tcPr>
          <w:p w14:paraId="20B2F09D" w14:textId="77777777" w:rsidR="00EC6CA3" w:rsidRPr="001C1910" w:rsidRDefault="00EC6CA3" w:rsidP="00377EBF">
            <w:pPr>
              <w:jc w:val="center"/>
            </w:pPr>
            <w:r w:rsidRPr="001C1910">
              <w:t>Bear Creek 1</w:t>
            </w:r>
          </w:p>
        </w:tc>
        <w:tc>
          <w:tcPr>
            <w:tcW w:w="1962" w:type="dxa"/>
            <w:vAlign w:val="center"/>
          </w:tcPr>
          <w:p w14:paraId="0BC569EA" w14:textId="77777777" w:rsidR="00EC6CA3" w:rsidRPr="001C1910" w:rsidRDefault="00EC6CA3" w:rsidP="00377EBF">
            <w:pPr>
              <w:jc w:val="center"/>
            </w:pPr>
            <w:r w:rsidRPr="001C1910">
              <w:t>Fecal Coliform Bacteria</w:t>
            </w:r>
          </w:p>
        </w:tc>
        <w:tc>
          <w:tcPr>
            <w:tcW w:w="1710" w:type="dxa"/>
            <w:vAlign w:val="center"/>
          </w:tcPr>
          <w:p w14:paraId="2F7CF64C" w14:textId="680E98D4" w:rsidR="00EC6CA3" w:rsidRPr="001C1910" w:rsidRDefault="00774967" w:rsidP="00774967">
            <w:pPr>
              <w:jc w:val="center"/>
            </w:pPr>
            <w:r>
              <w:t>3</w:t>
            </w:r>
            <w:r w:rsidR="00EC6CA3" w:rsidRPr="001C1910">
              <w:t xml:space="preserve"> of </w:t>
            </w:r>
            <w:r>
              <w:t>6</w:t>
            </w:r>
          </w:p>
        </w:tc>
        <w:tc>
          <w:tcPr>
            <w:tcW w:w="1767" w:type="dxa"/>
            <w:vAlign w:val="center"/>
          </w:tcPr>
          <w:p w14:paraId="6801959A" w14:textId="77777777" w:rsidR="00EC6CA3" w:rsidRPr="001C1910" w:rsidRDefault="00EC6CA3" w:rsidP="00377EBF">
            <w:pPr>
              <w:jc w:val="center"/>
            </w:pPr>
            <w:r w:rsidRPr="001C1910">
              <w:t>Threatened</w:t>
            </w:r>
          </w:p>
        </w:tc>
      </w:tr>
      <w:tr w:rsidR="00EC6CA3" w:rsidRPr="001C1910" w14:paraId="26C3BAD7" w14:textId="77777777" w:rsidTr="004F1350">
        <w:tc>
          <w:tcPr>
            <w:tcW w:w="1999" w:type="dxa"/>
            <w:vMerge/>
          </w:tcPr>
          <w:p w14:paraId="4F343DB2" w14:textId="77777777" w:rsidR="00EC6CA3" w:rsidRPr="001C1910" w:rsidRDefault="00EC6CA3" w:rsidP="00377EBF">
            <w:pPr>
              <w:jc w:val="center"/>
            </w:pPr>
          </w:p>
        </w:tc>
        <w:tc>
          <w:tcPr>
            <w:tcW w:w="2177" w:type="dxa"/>
            <w:vMerge/>
            <w:vAlign w:val="center"/>
          </w:tcPr>
          <w:p w14:paraId="222FAD08" w14:textId="77777777" w:rsidR="00EC6CA3" w:rsidRPr="001C1910" w:rsidRDefault="00EC6CA3" w:rsidP="00377EBF">
            <w:pPr>
              <w:jc w:val="center"/>
            </w:pPr>
          </w:p>
        </w:tc>
        <w:tc>
          <w:tcPr>
            <w:tcW w:w="1962" w:type="dxa"/>
            <w:vAlign w:val="center"/>
          </w:tcPr>
          <w:p w14:paraId="1A0DDDCE" w14:textId="77777777" w:rsidR="00EC6CA3" w:rsidRPr="001C1910" w:rsidRDefault="00EC6CA3" w:rsidP="00377EBF">
            <w:pPr>
              <w:jc w:val="center"/>
            </w:pPr>
            <w:r w:rsidRPr="001C1910">
              <w:t>E-coli Bacteria</w:t>
            </w:r>
          </w:p>
        </w:tc>
        <w:tc>
          <w:tcPr>
            <w:tcW w:w="1710" w:type="dxa"/>
            <w:vAlign w:val="center"/>
          </w:tcPr>
          <w:p w14:paraId="2102EFC5" w14:textId="0C859032" w:rsidR="00EC6CA3" w:rsidRPr="001C1910" w:rsidRDefault="00774967" w:rsidP="00774967">
            <w:pPr>
              <w:jc w:val="center"/>
            </w:pPr>
            <w:r>
              <w:t>8</w:t>
            </w:r>
            <w:r w:rsidR="00EC6CA3" w:rsidRPr="001C1910">
              <w:t xml:space="preserve"> of </w:t>
            </w:r>
            <w:r>
              <w:t>12</w:t>
            </w:r>
          </w:p>
        </w:tc>
        <w:tc>
          <w:tcPr>
            <w:tcW w:w="1767" w:type="dxa"/>
            <w:vAlign w:val="center"/>
          </w:tcPr>
          <w:p w14:paraId="08B51A6F" w14:textId="44023A0B" w:rsidR="00EC6CA3" w:rsidRPr="001C1910" w:rsidRDefault="004603A6" w:rsidP="00377EBF">
            <w:pPr>
              <w:jc w:val="center"/>
            </w:pPr>
            <w:r>
              <w:t>Impaired</w:t>
            </w:r>
          </w:p>
        </w:tc>
      </w:tr>
      <w:tr w:rsidR="00EC6CA3" w:rsidRPr="001C1910" w14:paraId="03C3408C" w14:textId="77777777" w:rsidTr="004F1350">
        <w:tc>
          <w:tcPr>
            <w:tcW w:w="1999" w:type="dxa"/>
            <w:vMerge/>
          </w:tcPr>
          <w:p w14:paraId="3DE38B85" w14:textId="77777777" w:rsidR="00EC6CA3" w:rsidRPr="001C1910" w:rsidRDefault="00EC6CA3" w:rsidP="00377EBF">
            <w:pPr>
              <w:jc w:val="center"/>
            </w:pPr>
          </w:p>
        </w:tc>
        <w:tc>
          <w:tcPr>
            <w:tcW w:w="2177" w:type="dxa"/>
            <w:vMerge/>
            <w:vAlign w:val="center"/>
          </w:tcPr>
          <w:p w14:paraId="5D6C36BF" w14:textId="77777777" w:rsidR="00EC6CA3" w:rsidRPr="001C1910" w:rsidRDefault="00EC6CA3" w:rsidP="00377EBF">
            <w:pPr>
              <w:jc w:val="center"/>
            </w:pPr>
          </w:p>
        </w:tc>
        <w:tc>
          <w:tcPr>
            <w:tcW w:w="1962" w:type="dxa"/>
            <w:vAlign w:val="center"/>
          </w:tcPr>
          <w:p w14:paraId="1B7D1787" w14:textId="77777777" w:rsidR="00EC6CA3" w:rsidRPr="001C1910" w:rsidRDefault="00EC6CA3" w:rsidP="00377EBF">
            <w:pPr>
              <w:jc w:val="center"/>
            </w:pPr>
            <w:r w:rsidRPr="001C1910">
              <w:t>Total Phosphorus</w:t>
            </w:r>
          </w:p>
        </w:tc>
        <w:tc>
          <w:tcPr>
            <w:tcW w:w="1710" w:type="dxa"/>
            <w:vAlign w:val="center"/>
          </w:tcPr>
          <w:p w14:paraId="28FC5D3A" w14:textId="398862CF" w:rsidR="00EC6CA3" w:rsidRPr="001C1910" w:rsidRDefault="00774967" w:rsidP="00774967">
            <w:pPr>
              <w:jc w:val="center"/>
            </w:pPr>
            <w:r>
              <w:t>6</w:t>
            </w:r>
            <w:r w:rsidR="00EC6CA3" w:rsidRPr="001C1910">
              <w:t xml:space="preserve"> of </w:t>
            </w:r>
            <w:r>
              <w:t>11</w:t>
            </w:r>
          </w:p>
        </w:tc>
        <w:tc>
          <w:tcPr>
            <w:tcW w:w="1767" w:type="dxa"/>
            <w:vAlign w:val="center"/>
          </w:tcPr>
          <w:p w14:paraId="749142F9" w14:textId="6701EEBB" w:rsidR="00EC6CA3" w:rsidRPr="001C1910" w:rsidRDefault="004603A6" w:rsidP="00377EBF">
            <w:pPr>
              <w:jc w:val="center"/>
            </w:pPr>
            <w:r>
              <w:t>Impaired</w:t>
            </w:r>
          </w:p>
        </w:tc>
      </w:tr>
      <w:tr w:rsidR="00EC6CA3" w:rsidRPr="001C1910" w14:paraId="4B02EE4E" w14:textId="77777777" w:rsidTr="004F1350">
        <w:tc>
          <w:tcPr>
            <w:tcW w:w="1999" w:type="dxa"/>
            <w:vMerge/>
          </w:tcPr>
          <w:p w14:paraId="748FF886" w14:textId="77777777" w:rsidR="00EC6CA3" w:rsidRPr="001C1910" w:rsidRDefault="00EC6CA3" w:rsidP="00377EBF">
            <w:pPr>
              <w:jc w:val="center"/>
            </w:pPr>
          </w:p>
        </w:tc>
        <w:tc>
          <w:tcPr>
            <w:tcW w:w="2177" w:type="dxa"/>
            <w:vMerge w:val="restart"/>
            <w:vAlign w:val="center"/>
          </w:tcPr>
          <w:p w14:paraId="523E1953" w14:textId="77777777" w:rsidR="00EC6CA3" w:rsidRPr="001C1910" w:rsidRDefault="00EC6CA3" w:rsidP="00377EBF">
            <w:pPr>
              <w:jc w:val="center"/>
            </w:pPr>
            <w:r w:rsidRPr="001C1910">
              <w:t>Bear Creek 2</w:t>
            </w:r>
          </w:p>
        </w:tc>
        <w:tc>
          <w:tcPr>
            <w:tcW w:w="1962" w:type="dxa"/>
            <w:vAlign w:val="center"/>
          </w:tcPr>
          <w:p w14:paraId="335E6DAE" w14:textId="77777777" w:rsidR="00EC6CA3" w:rsidRPr="001C1910" w:rsidRDefault="00EC6CA3" w:rsidP="00377EBF">
            <w:pPr>
              <w:jc w:val="center"/>
            </w:pPr>
            <w:r w:rsidRPr="001C1910">
              <w:t>Fecal Coliform Bacteria</w:t>
            </w:r>
          </w:p>
        </w:tc>
        <w:tc>
          <w:tcPr>
            <w:tcW w:w="1710" w:type="dxa"/>
            <w:vAlign w:val="center"/>
          </w:tcPr>
          <w:p w14:paraId="48A26E99" w14:textId="17E9522A" w:rsidR="00EC6CA3" w:rsidRPr="001C1910" w:rsidRDefault="00774967" w:rsidP="00774967">
            <w:pPr>
              <w:jc w:val="center"/>
            </w:pPr>
            <w:r>
              <w:t>3</w:t>
            </w:r>
            <w:r w:rsidR="00EC6CA3" w:rsidRPr="001C1910">
              <w:t xml:space="preserve"> of </w:t>
            </w:r>
            <w:r>
              <w:t>6</w:t>
            </w:r>
          </w:p>
        </w:tc>
        <w:tc>
          <w:tcPr>
            <w:tcW w:w="1767" w:type="dxa"/>
            <w:vAlign w:val="center"/>
          </w:tcPr>
          <w:p w14:paraId="1A79BAE0" w14:textId="77777777" w:rsidR="00EC6CA3" w:rsidRPr="001C1910" w:rsidRDefault="00EC6CA3" w:rsidP="00377EBF">
            <w:pPr>
              <w:jc w:val="center"/>
            </w:pPr>
            <w:r w:rsidRPr="001C1910">
              <w:t>Threatened</w:t>
            </w:r>
          </w:p>
        </w:tc>
      </w:tr>
      <w:tr w:rsidR="00EC6CA3" w:rsidRPr="001C1910" w14:paraId="214C13E2" w14:textId="77777777" w:rsidTr="004F1350">
        <w:tc>
          <w:tcPr>
            <w:tcW w:w="1999" w:type="dxa"/>
            <w:vMerge/>
          </w:tcPr>
          <w:p w14:paraId="4A7CF263" w14:textId="77777777" w:rsidR="00EC6CA3" w:rsidRPr="001C1910" w:rsidRDefault="00EC6CA3" w:rsidP="00377EBF">
            <w:pPr>
              <w:jc w:val="center"/>
            </w:pPr>
          </w:p>
        </w:tc>
        <w:tc>
          <w:tcPr>
            <w:tcW w:w="2177" w:type="dxa"/>
            <w:vMerge/>
            <w:vAlign w:val="center"/>
          </w:tcPr>
          <w:p w14:paraId="366BA7D1" w14:textId="77777777" w:rsidR="00EC6CA3" w:rsidRPr="001C1910" w:rsidRDefault="00EC6CA3" w:rsidP="00377EBF">
            <w:pPr>
              <w:jc w:val="center"/>
            </w:pPr>
          </w:p>
        </w:tc>
        <w:tc>
          <w:tcPr>
            <w:tcW w:w="1962" w:type="dxa"/>
            <w:vAlign w:val="center"/>
          </w:tcPr>
          <w:p w14:paraId="5B11CD53" w14:textId="77777777" w:rsidR="00EC6CA3" w:rsidRPr="001C1910" w:rsidRDefault="00EC6CA3" w:rsidP="00377EBF">
            <w:pPr>
              <w:jc w:val="center"/>
            </w:pPr>
            <w:r w:rsidRPr="001C1910">
              <w:t>E-coli Bacteria</w:t>
            </w:r>
          </w:p>
        </w:tc>
        <w:tc>
          <w:tcPr>
            <w:tcW w:w="1710" w:type="dxa"/>
            <w:vAlign w:val="center"/>
          </w:tcPr>
          <w:p w14:paraId="54FEBF2B" w14:textId="409B4127" w:rsidR="00EC6CA3" w:rsidRPr="001C1910" w:rsidRDefault="00774967" w:rsidP="00774967">
            <w:pPr>
              <w:jc w:val="center"/>
            </w:pPr>
            <w:r>
              <w:t>10</w:t>
            </w:r>
            <w:r w:rsidR="00EC6CA3" w:rsidRPr="001C1910">
              <w:t xml:space="preserve"> of </w:t>
            </w:r>
            <w:r>
              <w:t>12</w:t>
            </w:r>
          </w:p>
        </w:tc>
        <w:tc>
          <w:tcPr>
            <w:tcW w:w="1767" w:type="dxa"/>
            <w:vAlign w:val="center"/>
          </w:tcPr>
          <w:p w14:paraId="4BF8C28A" w14:textId="6CBE576A" w:rsidR="00EC6CA3" w:rsidRPr="001C1910" w:rsidRDefault="004603A6" w:rsidP="00377EBF">
            <w:pPr>
              <w:jc w:val="center"/>
            </w:pPr>
            <w:r>
              <w:t>Impaired</w:t>
            </w:r>
          </w:p>
        </w:tc>
      </w:tr>
      <w:tr w:rsidR="00EC6CA3" w:rsidRPr="001C1910" w14:paraId="0895EE7B" w14:textId="77777777" w:rsidTr="004F1350">
        <w:tc>
          <w:tcPr>
            <w:tcW w:w="1999" w:type="dxa"/>
            <w:vMerge/>
          </w:tcPr>
          <w:p w14:paraId="7EA38037" w14:textId="77777777" w:rsidR="00EC6CA3" w:rsidRPr="001C1910" w:rsidRDefault="00EC6CA3" w:rsidP="00377EBF">
            <w:pPr>
              <w:jc w:val="center"/>
            </w:pPr>
          </w:p>
        </w:tc>
        <w:tc>
          <w:tcPr>
            <w:tcW w:w="2177" w:type="dxa"/>
            <w:vMerge/>
            <w:vAlign w:val="center"/>
          </w:tcPr>
          <w:p w14:paraId="617ACA3F" w14:textId="77777777" w:rsidR="00EC6CA3" w:rsidRPr="001C1910" w:rsidRDefault="00EC6CA3" w:rsidP="00377EBF">
            <w:pPr>
              <w:jc w:val="center"/>
            </w:pPr>
          </w:p>
        </w:tc>
        <w:tc>
          <w:tcPr>
            <w:tcW w:w="1962" w:type="dxa"/>
            <w:vAlign w:val="center"/>
          </w:tcPr>
          <w:p w14:paraId="3EADADED" w14:textId="77777777" w:rsidR="00EC6CA3" w:rsidRPr="001C1910" w:rsidRDefault="00EC6CA3" w:rsidP="00377EBF">
            <w:pPr>
              <w:jc w:val="center"/>
            </w:pPr>
            <w:r w:rsidRPr="001C1910">
              <w:t>Total Phosphorus</w:t>
            </w:r>
          </w:p>
        </w:tc>
        <w:tc>
          <w:tcPr>
            <w:tcW w:w="1710" w:type="dxa"/>
            <w:vAlign w:val="center"/>
          </w:tcPr>
          <w:p w14:paraId="27F62B2D" w14:textId="105A6390" w:rsidR="00EC6CA3" w:rsidRPr="001C1910" w:rsidRDefault="00774967" w:rsidP="00377EBF">
            <w:pPr>
              <w:jc w:val="center"/>
            </w:pPr>
            <w:r>
              <w:t>11</w:t>
            </w:r>
            <w:r w:rsidR="00EC6CA3" w:rsidRPr="001C1910">
              <w:t xml:space="preserve"> of 2</w:t>
            </w:r>
          </w:p>
        </w:tc>
        <w:tc>
          <w:tcPr>
            <w:tcW w:w="1767" w:type="dxa"/>
            <w:vAlign w:val="center"/>
          </w:tcPr>
          <w:p w14:paraId="29E31B2A" w14:textId="0E6BE828" w:rsidR="00EC6CA3" w:rsidRPr="001C1910" w:rsidRDefault="004603A6" w:rsidP="00377EBF">
            <w:pPr>
              <w:jc w:val="center"/>
            </w:pPr>
            <w:r>
              <w:t>Impaired</w:t>
            </w:r>
          </w:p>
        </w:tc>
      </w:tr>
      <w:tr w:rsidR="00EC6CA3" w:rsidRPr="001C1910" w14:paraId="6479AFBC" w14:textId="77777777" w:rsidTr="004F1350">
        <w:tc>
          <w:tcPr>
            <w:tcW w:w="1999" w:type="dxa"/>
            <w:vMerge/>
          </w:tcPr>
          <w:p w14:paraId="71BDCFD4" w14:textId="77777777" w:rsidR="00EC6CA3" w:rsidRPr="001C1910" w:rsidRDefault="00EC6CA3" w:rsidP="00377EBF">
            <w:pPr>
              <w:jc w:val="center"/>
            </w:pPr>
          </w:p>
        </w:tc>
        <w:tc>
          <w:tcPr>
            <w:tcW w:w="2177" w:type="dxa"/>
            <w:vMerge w:val="restart"/>
            <w:vAlign w:val="center"/>
          </w:tcPr>
          <w:p w14:paraId="19DAFD04" w14:textId="77777777" w:rsidR="00EC6CA3" w:rsidRPr="001C1910" w:rsidRDefault="00EC6CA3" w:rsidP="00377EBF">
            <w:pPr>
              <w:jc w:val="center"/>
            </w:pPr>
            <w:r w:rsidRPr="001C1910">
              <w:t>Bear Creek 3</w:t>
            </w:r>
          </w:p>
        </w:tc>
        <w:tc>
          <w:tcPr>
            <w:tcW w:w="1962" w:type="dxa"/>
            <w:vAlign w:val="center"/>
          </w:tcPr>
          <w:p w14:paraId="012945D1" w14:textId="77777777" w:rsidR="00EC6CA3" w:rsidRPr="001C1910" w:rsidRDefault="00EC6CA3" w:rsidP="00377EBF">
            <w:pPr>
              <w:jc w:val="center"/>
            </w:pPr>
            <w:r w:rsidRPr="001C1910">
              <w:t>Fecal Coliform Bacteria</w:t>
            </w:r>
          </w:p>
        </w:tc>
        <w:tc>
          <w:tcPr>
            <w:tcW w:w="1710" w:type="dxa"/>
            <w:vAlign w:val="center"/>
          </w:tcPr>
          <w:p w14:paraId="276821B8" w14:textId="7F0EDC55" w:rsidR="00EC6CA3" w:rsidRPr="001C1910" w:rsidRDefault="004E2523" w:rsidP="00774967">
            <w:pPr>
              <w:jc w:val="center"/>
            </w:pPr>
            <w:r w:rsidRPr="001C1910">
              <w:t>3</w:t>
            </w:r>
            <w:r w:rsidR="00EC6CA3" w:rsidRPr="001C1910">
              <w:t xml:space="preserve"> of </w:t>
            </w:r>
            <w:r w:rsidR="00774967">
              <w:t>6</w:t>
            </w:r>
          </w:p>
        </w:tc>
        <w:tc>
          <w:tcPr>
            <w:tcW w:w="1767" w:type="dxa"/>
            <w:vAlign w:val="center"/>
          </w:tcPr>
          <w:p w14:paraId="60E24B90" w14:textId="77777777" w:rsidR="00EC6CA3" w:rsidRPr="001C1910" w:rsidRDefault="00EC6CA3" w:rsidP="00377EBF">
            <w:pPr>
              <w:jc w:val="center"/>
            </w:pPr>
            <w:r w:rsidRPr="001C1910">
              <w:t>Threatened</w:t>
            </w:r>
          </w:p>
        </w:tc>
      </w:tr>
      <w:tr w:rsidR="00EC6CA3" w:rsidRPr="001C1910" w14:paraId="53C064EE" w14:textId="77777777" w:rsidTr="004F1350">
        <w:tc>
          <w:tcPr>
            <w:tcW w:w="1999" w:type="dxa"/>
            <w:vMerge/>
          </w:tcPr>
          <w:p w14:paraId="2B57AE58" w14:textId="77777777" w:rsidR="00EC6CA3" w:rsidRPr="001C1910" w:rsidRDefault="00EC6CA3" w:rsidP="00377EBF">
            <w:pPr>
              <w:jc w:val="center"/>
            </w:pPr>
          </w:p>
        </w:tc>
        <w:tc>
          <w:tcPr>
            <w:tcW w:w="2177" w:type="dxa"/>
            <w:vMerge/>
            <w:vAlign w:val="center"/>
          </w:tcPr>
          <w:p w14:paraId="5DC820C9" w14:textId="77777777" w:rsidR="00EC6CA3" w:rsidRPr="001C1910" w:rsidRDefault="00EC6CA3" w:rsidP="00377EBF">
            <w:pPr>
              <w:jc w:val="center"/>
            </w:pPr>
          </w:p>
        </w:tc>
        <w:tc>
          <w:tcPr>
            <w:tcW w:w="1962" w:type="dxa"/>
            <w:vAlign w:val="center"/>
          </w:tcPr>
          <w:p w14:paraId="619EAF69" w14:textId="77777777" w:rsidR="00EC6CA3" w:rsidRPr="001C1910" w:rsidRDefault="00EC6CA3" w:rsidP="00377EBF">
            <w:pPr>
              <w:jc w:val="center"/>
            </w:pPr>
            <w:r w:rsidRPr="001C1910">
              <w:t>E-coli Bacteria</w:t>
            </w:r>
          </w:p>
        </w:tc>
        <w:tc>
          <w:tcPr>
            <w:tcW w:w="1710" w:type="dxa"/>
            <w:vAlign w:val="center"/>
          </w:tcPr>
          <w:p w14:paraId="1FBC3AAB" w14:textId="4BA9B762" w:rsidR="00EC6CA3" w:rsidRPr="001C1910" w:rsidRDefault="00774967" w:rsidP="004603A6">
            <w:pPr>
              <w:jc w:val="center"/>
            </w:pPr>
            <w:r>
              <w:t>7</w:t>
            </w:r>
            <w:r w:rsidR="00EC6CA3" w:rsidRPr="001C1910">
              <w:t xml:space="preserve"> of </w:t>
            </w:r>
            <w:r w:rsidR="004603A6">
              <w:t>10</w:t>
            </w:r>
          </w:p>
        </w:tc>
        <w:tc>
          <w:tcPr>
            <w:tcW w:w="1767" w:type="dxa"/>
            <w:vAlign w:val="center"/>
          </w:tcPr>
          <w:p w14:paraId="13237EB3" w14:textId="77777777" w:rsidR="00EC6CA3" w:rsidRPr="001C1910" w:rsidRDefault="00EC6CA3" w:rsidP="00377EBF">
            <w:pPr>
              <w:jc w:val="center"/>
            </w:pPr>
            <w:r w:rsidRPr="001C1910">
              <w:t>Threatened</w:t>
            </w:r>
          </w:p>
        </w:tc>
      </w:tr>
      <w:tr w:rsidR="00C9164F" w:rsidRPr="001C1910" w14:paraId="2C14DECE" w14:textId="77777777" w:rsidTr="004F1350">
        <w:tc>
          <w:tcPr>
            <w:tcW w:w="1999" w:type="dxa"/>
            <w:vMerge/>
          </w:tcPr>
          <w:p w14:paraId="2CC9A1F4" w14:textId="77777777" w:rsidR="00C9164F" w:rsidRPr="001C1910" w:rsidRDefault="00C9164F" w:rsidP="00377EBF">
            <w:pPr>
              <w:jc w:val="center"/>
            </w:pPr>
          </w:p>
        </w:tc>
        <w:tc>
          <w:tcPr>
            <w:tcW w:w="2177" w:type="dxa"/>
            <w:vMerge/>
            <w:vAlign w:val="center"/>
          </w:tcPr>
          <w:p w14:paraId="4E56DA37" w14:textId="77777777" w:rsidR="00C9164F" w:rsidRPr="001C1910" w:rsidRDefault="00C9164F" w:rsidP="00377EBF">
            <w:pPr>
              <w:jc w:val="center"/>
            </w:pPr>
          </w:p>
        </w:tc>
        <w:tc>
          <w:tcPr>
            <w:tcW w:w="1962" w:type="dxa"/>
            <w:vAlign w:val="center"/>
          </w:tcPr>
          <w:p w14:paraId="74FE623E" w14:textId="37B45370" w:rsidR="00C9164F" w:rsidRPr="001C1910" w:rsidRDefault="00C9164F" w:rsidP="00377EBF">
            <w:pPr>
              <w:jc w:val="center"/>
            </w:pPr>
            <w:r>
              <w:t>Nitrate</w:t>
            </w:r>
          </w:p>
        </w:tc>
        <w:tc>
          <w:tcPr>
            <w:tcW w:w="1710" w:type="dxa"/>
            <w:vAlign w:val="center"/>
          </w:tcPr>
          <w:p w14:paraId="5E0BE4CD" w14:textId="1BF1B7EC" w:rsidR="00C9164F" w:rsidRDefault="00C9164F" w:rsidP="004E2523">
            <w:pPr>
              <w:jc w:val="center"/>
            </w:pPr>
            <w:r>
              <w:t>1 of 6</w:t>
            </w:r>
          </w:p>
        </w:tc>
        <w:tc>
          <w:tcPr>
            <w:tcW w:w="1767" w:type="dxa"/>
            <w:vAlign w:val="center"/>
          </w:tcPr>
          <w:p w14:paraId="0955651E" w14:textId="13CECA68" w:rsidR="00C9164F" w:rsidRPr="001C1910" w:rsidRDefault="004603A6" w:rsidP="00377EBF">
            <w:pPr>
              <w:jc w:val="center"/>
            </w:pPr>
            <w:r w:rsidRPr="001C1910">
              <w:t>Threatened</w:t>
            </w:r>
          </w:p>
        </w:tc>
      </w:tr>
      <w:tr w:rsidR="00EC6CA3" w:rsidRPr="001C1910" w14:paraId="5F351A33" w14:textId="77777777" w:rsidTr="004F1350">
        <w:tc>
          <w:tcPr>
            <w:tcW w:w="1999" w:type="dxa"/>
            <w:vMerge/>
          </w:tcPr>
          <w:p w14:paraId="16ECD861" w14:textId="77777777" w:rsidR="00EC6CA3" w:rsidRPr="001C1910" w:rsidRDefault="00EC6CA3" w:rsidP="00377EBF">
            <w:pPr>
              <w:jc w:val="center"/>
            </w:pPr>
          </w:p>
        </w:tc>
        <w:tc>
          <w:tcPr>
            <w:tcW w:w="2177" w:type="dxa"/>
            <w:vMerge/>
            <w:vAlign w:val="center"/>
          </w:tcPr>
          <w:p w14:paraId="1735B385" w14:textId="77777777" w:rsidR="00EC6CA3" w:rsidRPr="001C1910" w:rsidRDefault="00EC6CA3" w:rsidP="00377EBF">
            <w:pPr>
              <w:jc w:val="center"/>
            </w:pPr>
          </w:p>
        </w:tc>
        <w:tc>
          <w:tcPr>
            <w:tcW w:w="1962" w:type="dxa"/>
            <w:vAlign w:val="center"/>
          </w:tcPr>
          <w:p w14:paraId="0234A43A" w14:textId="77777777" w:rsidR="00EC6CA3" w:rsidRPr="001C1910" w:rsidRDefault="00EC6CA3" w:rsidP="00377EBF">
            <w:pPr>
              <w:jc w:val="center"/>
            </w:pPr>
            <w:r w:rsidRPr="001C1910">
              <w:t>Total Phosphorus</w:t>
            </w:r>
          </w:p>
        </w:tc>
        <w:tc>
          <w:tcPr>
            <w:tcW w:w="1710" w:type="dxa"/>
            <w:vAlign w:val="center"/>
          </w:tcPr>
          <w:p w14:paraId="388CED4F" w14:textId="3F897333" w:rsidR="00EC6CA3" w:rsidRPr="001C1910" w:rsidRDefault="00C9164F" w:rsidP="00C9164F">
            <w:pPr>
              <w:jc w:val="center"/>
            </w:pPr>
            <w:r>
              <w:t>10</w:t>
            </w:r>
            <w:r w:rsidR="00EC6CA3" w:rsidRPr="001C1910">
              <w:t xml:space="preserve"> of </w:t>
            </w:r>
            <w:r>
              <w:t>11</w:t>
            </w:r>
          </w:p>
        </w:tc>
        <w:tc>
          <w:tcPr>
            <w:tcW w:w="1767" w:type="dxa"/>
            <w:vAlign w:val="center"/>
          </w:tcPr>
          <w:p w14:paraId="1178B7F0" w14:textId="3D3E4587" w:rsidR="00EC6CA3" w:rsidRPr="001C1910" w:rsidRDefault="004603A6" w:rsidP="00377EBF">
            <w:pPr>
              <w:jc w:val="center"/>
            </w:pPr>
            <w:r>
              <w:t>Impaired</w:t>
            </w:r>
          </w:p>
        </w:tc>
      </w:tr>
      <w:tr w:rsidR="00EC6CA3" w:rsidRPr="001C1910" w14:paraId="53719F4E" w14:textId="77777777" w:rsidTr="004F1350">
        <w:tc>
          <w:tcPr>
            <w:tcW w:w="1999" w:type="dxa"/>
            <w:vMerge/>
          </w:tcPr>
          <w:p w14:paraId="428D611E" w14:textId="77777777" w:rsidR="00EC6CA3" w:rsidRPr="001C1910" w:rsidRDefault="00EC6CA3" w:rsidP="00377EBF">
            <w:pPr>
              <w:jc w:val="center"/>
            </w:pPr>
          </w:p>
        </w:tc>
        <w:tc>
          <w:tcPr>
            <w:tcW w:w="2177" w:type="dxa"/>
            <w:vMerge w:val="restart"/>
            <w:vAlign w:val="center"/>
          </w:tcPr>
          <w:p w14:paraId="44D38D45" w14:textId="77777777" w:rsidR="00EC6CA3" w:rsidRPr="001C1910" w:rsidRDefault="00EC6CA3" w:rsidP="00377EBF">
            <w:pPr>
              <w:jc w:val="center"/>
            </w:pPr>
            <w:r w:rsidRPr="001C1910">
              <w:t>Bear in the Lodge Creek 1</w:t>
            </w:r>
          </w:p>
        </w:tc>
        <w:tc>
          <w:tcPr>
            <w:tcW w:w="1962" w:type="dxa"/>
            <w:vAlign w:val="center"/>
          </w:tcPr>
          <w:p w14:paraId="02DF73F3" w14:textId="77777777" w:rsidR="00EC6CA3" w:rsidRPr="001C1910" w:rsidRDefault="00EC6CA3" w:rsidP="00377EBF">
            <w:pPr>
              <w:jc w:val="center"/>
            </w:pPr>
            <w:r w:rsidRPr="001C1910">
              <w:t>Fecal Coliform Bacteria</w:t>
            </w:r>
          </w:p>
        </w:tc>
        <w:tc>
          <w:tcPr>
            <w:tcW w:w="1710" w:type="dxa"/>
            <w:vAlign w:val="center"/>
          </w:tcPr>
          <w:p w14:paraId="516FE99F" w14:textId="551E2FDF" w:rsidR="00EC6CA3" w:rsidRPr="001C1910" w:rsidRDefault="00C9164F" w:rsidP="00C9164F">
            <w:pPr>
              <w:jc w:val="center"/>
            </w:pPr>
            <w:r>
              <w:t>3</w:t>
            </w:r>
            <w:r w:rsidR="00EC6CA3" w:rsidRPr="001C1910">
              <w:t xml:space="preserve"> of</w:t>
            </w:r>
            <w:r>
              <w:t xml:space="preserve"> 3</w:t>
            </w:r>
          </w:p>
        </w:tc>
        <w:tc>
          <w:tcPr>
            <w:tcW w:w="1767" w:type="dxa"/>
            <w:vAlign w:val="center"/>
          </w:tcPr>
          <w:p w14:paraId="4D626961" w14:textId="77777777" w:rsidR="00EC6CA3" w:rsidRPr="001C1910" w:rsidRDefault="00EC6CA3" w:rsidP="00377EBF">
            <w:pPr>
              <w:jc w:val="center"/>
            </w:pPr>
            <w:r w:rsidRPr="001C1910">
              <w:t>Threatened</w:t>
            </w:r>
          </w:p>
        </w:tc>
      </w:tr>
      <w:tr w:rsidR="00EC6CA3" w:rsidRPr="001C1910" w14:paraId="3DFE4215" w14:textId="77777777" w:rsidTr="004F1350">
        <w:tc>
          <w:tcPr>
            <w:tcW w:w="1999" w:type="dxa"/>
            <w:vMerge/>
          </w:tcPr>
          <w:p w14:paraId="48F950D9" w14:textId="77777777" w:rsidR="00EC6CA3" w:rsidRPr="001C1910" w:rsidRDefault="00EC6CA3" w:rsidP="00377EBF">
            <w:pPr>
              <w:jc w:val="center"/>
            </w:pPr>
          </w:p>
        </w:tc>
        <w:tc>
          <w:tcPr>
            <w:tcW w:w="2177" w:type="dxa"/>
            <w:vMerge/>
            <w:vAlign w:val="center"/>
          </w:tcPr>
          <w:p w14:paraId="1F9F62AF" w14:textId="77777777" w:rsidR="00EC6CA3" w:rsidRPr="001C1910" w:rsidRDefault="00EC6CA3" w:rsidP="00377EBF">
            <w:pPr>
              <w:jc w:val="center"/>
            </w:pPr>
          </w:p>
        </w:tc>
        <w:tc>
          <w:tcPr>
            <w:tcW w:w="1962" w:type="dxa"/>
            <w:vAlign w:val="center"/>
          </w:tcPr>
          <w:p w14:paraId="4099A2D9" w14:textId="77777777" w:rsidR="00EC6CA3" w:rsidRPr="001C1910" w:rsidRDefault="00EC6CA3" w:rsidP="00377EBF">
            <w:pPr>
              <w:jc w:val="center"/>
            </w:pPr>
            <w:r w:rsidRPr="001C1910">
              <w:t>E-coli Bacteria</w:t>
            </w:r>
          </w:p>
        </w:tc>
        <w:tc>
          <w:tcPr>
            <w:tcW w:w="1710" w:type="dxa"/>
            <w:vAlign w:val="center"/>
          </w:tcPr>
          <w:p w14:paraId="61093F6A" w14:textId="0A802A18" w:rsidR="00EC6CA3" w:rsidRPr="001C1910" w:rsidRDefault="00C9164F" w:rsidP="00C9164F">
            <w:pPr>
              <w:jc w:val="center"/>
            </w:pPr>
            <w:r>
              <w:t>6</w:t>
            </w:r>
            <w:r w:rsidR="00EC6CA3" w:rsidRPr="001C1910">
              <w:t xml:space="preserve"> of </w:t>
            </w:r>
            <w:r>
              <w:t>6</w:t>
            </w:r>
          </w:p>
        </w:tc>
        <w:tc>
          <w:tcPr>
            <w:tcW w:w="1767" w:type="dxa"/>
            <w:vAlign w:val="center"/>
          </w:tcPr>
          <w:p w14:paraId="3AD2A484" w14:textId="77777777" w:rsidR="00EC6CA3" w:rsidRPr="001C1910" w:rsidRDefault="00EC6CA3" w:rsidP="00377EBF">
            <w:pPr>
              <w:jc w:val="center"/>
            </w:pPr>
            <w:r w:rsidRPr="001C1910">
              <w:t>Threatened</w:t>
            </w:r>
          </w:p>
        </w:tc>
      </w:tr>
      <w:tr w:rsidR="00C9164F" w:rsidRPr="001C1910" w14:paraId="23F5B087" w14:textId="77777777" w:rsidTr="004F1350">
        <w:tc>
          <w:tcPr>
            <w:tcW w:w="1999" w:type="dxa"/>
            <w:vMerge/>
          </w:tcPr>
          <w:p w14:paraId="33BC0DFB" w14:textId="77777777" w:rsidR="00C9164F" w:rsidRPr="001C1910" w:rsidRDefault="00C9164F" w:rsidP="00377EBF">
            <w:pPr>
              <w:jc w:val="center"/>
            </w:pPr>
          </w:p>
        </w:tc>
        <w:tc>
          <w:tcPr>
            <w:tcW w:w="2177" w:type="dxa"/>
            <w:vMerge/>
            <w:vAlign w:val="center"/>
          </w:tcPr>
          <w:p w14:paraId="50712DC6" w14:textId="77777777" w:rsidR="00C9164F" w:rsidRPr="001C1910" w:rsidRDefault="00C9164F" w:rsidP="00377EBF">
            <w:pPr>
              <w:jc w:val="center"/>
            </w:pPr>
          </w:p>
        </w:tc>
        <w:tc>
          <w:tcPr>
            <w:tcW w:w="1962" w:type="dxa"/>
            <w:vAlign w:val="center"/>
          </w:tcPr>
          <w:p w14:paraId="20F5EBBC" w14:textId="2381FB5E" w:rsidR="00C9164F" w:rsidRPr="001C1910" w:rsidRDefault="00C9164F" w:rsidP="00377EBF">
            <w:pPr>
              <w:jc w:val="center"/>
            </w:pPr>
            <w:r>
              <w:t>Nitrate</w:t>
            </w:r>
          </w:p>
        </w:tc>
        <w:tc>
          <w:tcPr>
            <w:tcW w:w="1710" w:type="dxa"/>
            <w:vAlign w:val="center"/>
          </w:tcPr>
          <w:p w14:paraId="156146DE" w14:textId="4C951433" w:rsidR="00C9164F" w:rsidRPr="001C1910" w:rsidRDefault="00C9164F" w:rsidP="00377EBF">
            <w:pPr>
              <w:jc w:val="center"/>
            </w:pPr>
            <w:r>
              <w:t>1 of 6</w:t>
            </w:r>
          </w:p>
        </w:tc>
        <w:tc>
          <w:tcPr>
            <w:tcW w:w="1767" w:type="dxa"/>
            <w:vAlign w:val="center"/>
          </w:tcPr>
          <w:p w14:paraId="4FE875A2" w14:textId="3160CF5D" w:rsidR="00C9164F" w:rsidRPr="001C1910" w:rsidRDefault="004603A6" w:rsidP="00377EBF">
            <w:pPr>
              <w:jc w:val="center"/>
            </w:pPr>
            <w:r w:rsidRPr="001C1910">
              <w:t>Threatened</w:t>
            </w:r>
          </w:p>
        </w:tc>
      </w:tr>
      <w:tr w:rsidR="00EC6CA3" w:rsidRPr="001C1910" w14:paraId="551D5266" w14:textId="77777777" w:rsidTr="004F1350">
        <w:tc>
          <w:tcPr>
            <w:tcW w:w="1999" w:type="dxa"/>
            <w:vMerge/>
          </w:tcPr>
          <w:p w14:paraId="5E39E935" w14:textId="77777777" w:rsidR="00EC6CA3" w:rsidRPr="001C1910" w:rsidRDefault="00EC6CA3" w:rsidP="00377EBF">
            <w:pPr>
              <w:jc w:val="center"/>
            </w:pPr>
          </w:p>
        </w:tc>
        <w:tc>
          <w:tcPr>
            <w:tcW w:w="2177" w:type="dxa"/>
            <w:vMerge/>
            <w:vAlign w:val="center"/>
          </w:tcPr>
          <w:p w14:paraId="6EB47E54" w14:textId="77777777" w:rsidR="00EC6CA3" w:rsidRPr="001C1910" w:rsidRDefault="00EC6CA3" w:rsidP="00377EBF">
            <w:pPr>
              <w:jc w:val="center"/>
            </w:pPr>
          </w:p>
        </w:tc>
        <w:tc>
          <w:tcPr>
            <w:tcW w:w="1962" w:type="dxa"/>
            <w:vAlign w:val="center"/>
          </w:tcPr>
          <w:p w14:paraId="1D5F41D2" w14:textId="77777777" w:rsidR="00EC6CA3" w:rsidRPr="001C1910" w:rsidRDefault="00EC6CA3" w:rsidP="00377EBF">
            <w:pPr>
              <w:jc w:val="center"/>
            </w:pPr>
            <w:r w:rsidRPr="001C1910">
              <w:t>Total Phosphorus</w:t>
            </w:r>
          </w:p>
        </w:tc>
        <w:tc>
          <w:tcPr>
            <w:tcW w:w="1710" w:type="dxa"/>
            <w:vAlign w:val="center"/>
          </w:tcPr>
          <w:p w14:paraId="6A6CDEF1" w14:textId="0131411E" w:rsidR="00EC6CA3" w:rsidRPr="001C1910" w:rsidRDefault="00C9164F" w:rsidP="00C9164F">
            <w:pPr>
              <w:jc w:val="center"/>
            </w:pPr>
            <w:r>
              <w:t>8</w:t>
            </w:r>
            <w:r w:rsidR="00EC6CA3" w:rsidRPr="001C1910">
              <w:t xml:space="preserve"> of </w:t>
            </w:r>
            <w:r>
              <w:t>8</w:t>
            </w:r>
          </w:p>
        </w:tc>
        <w:tc>
          <w:tcPr>
            <w:tcW w:w="1767" w:type="dxa"/>
            <w:vAlign w:val="center"/>
          </w:tcPr>
          <w:p w14:paraId="6DB1B298" w14:textId="77777777" w:rsidR="00EC6CA3" w:rsidRPr="001C1910" w:rsidRDefault="00EC6CA3" w:rsidP="00377EBF">
            <w:pPr>
              <w:jc w:val="center"/>
            </w:pPr>
            <w:r w:rsidRPr="001C1910">
              <w:t>Threatened</w:t>
            </w:r>
          </w:p>
        </w:tc>
      </w:tr>
      <w:tr w:rsidR="00EC6CA3" w:rsidRPr="001C1910" w14:paraId="21CE5EC1" w14:textId="77777777" w:rsidTr="004F1350">
        <w:tc>
          <w:tcPr>
            <w:tcW w:w="1999" w:type="dxa"/>
            <w:vMerge/>
          </w:tcPr>
          <w:p w14:paraId="60EF0385" w14:textId="77777777" w:rsidR="00EC6CA3" w:rsidRPr="001C1910" w:rsidRDefault="00EC6CA3" w:rsidP="00377EBF">
            <w:pPr>
              <w:jc w:val="center"/>
            </w:pPr>
          </w:p>
        </w:tc>
        <w:tc>
          <w:tcPr>
            <w:tcW w:w="2177" w:type="dxa"/>
            <w:vMerge/>
            <w:vAlign w:val="center"/>
          </w:tcPr>
          <w:p w14:paraId="4C66F7CE" w14:textId="77777777" w:rsidR="00EC6CA3" w:rsidRPr="001C1910" w:rsidRDefault="00EC6CA3" w:rsidP="00377EBF">
            <w:pPr>
              <w:jc w:val="center"/>
            </w:pPr>
          </w:p>
        </w:tc>
        <w:tc>
          <w:tcPr>
            <w:tcW w:w="1962" w:type="dxa"/>
            <w:vAlign w:val="center"/>
          </w:tcPr>
          <w:p w14:paraId="253D88A8" w14:textId="77777777" w:rsidR="00EC6CA3" w:rsidRPr="001C1910" w:rsidRDefault="00EC6CA3" w:rsidP="00377EBF">
            <w:pPr>
              <w:jc w:val="center"/>
            </w:pPr>
            <w:r w:rsidRPr="001C1910">
              <w:t>Total Suspended Solids</w:t>
            </w:r>
          </w:p>
        </w:tc>
        <w:tc>
          <w:tcPr>
            <w:tcW w:w="1710" w:type="dxa"/>
            <w:vAlign w:val="center"/>
          </w:tcPr>
          <w:p w14:paraId="44B0614F" w14:textId="206442DE" w:rsidR="00EC6CA3" w:rsidRPr="001C1910" w:rsidRDefault="00C9164F" w:rsidP="00C9164F">
            <w:pPr>
              <w:jc w:val="center"/>
            </w:pPr>
            <w:r>
              <w:t>6</w:t>
            </w:r>
            <w:r w:rsidR="00EC6CA3" w:rsidRPr="001C1910">
              <w:t xml:space="preserve"> of </w:t>
            </w:r>
            <w:r>
              <w:t>8</w:t>
            </w:r>
          </w:p>
        </w:tc>
        <w:tc>
          <w:tcPr>
            <w:tcW w:w="1767" w:type="dxa"/>
            <w:vAlign w:val="center"/>
          </w:tcPr>
          <w:p w14:paraId="3D91EA18" w14:textId="77777777" w:rsidR="00EC6CA3" w:rsidRPr="001C1910" w:rsidRDefault="00EC6CA3" w:rsidP="00377EBF">
            <w:pPr>
              <w:jc w:val="center"/>
            </w:pPr>
            <w:r w:rsidRPr="001C1910">
              <w:t>Threatened</w:t>
            </w:r>
          </w:p>
        </w:tc>
      </w:tr>
      <w:tr w:rsidR="00EC6CA3" w:rsidRPr="001C1910" w14:paraId="51652D44" w14:textId="77777777" w:rsidTr="004F1350">
        <w:tc>
          <w:tcPr>
            <w:tcW w:w="1999" w:type="dxa"/>
            <w:vMerge/>
          </w:tcPr>
          <w:p w14:paraId="0515E942" w14:textId="77777777" w:rsidR="00EC6CA3" w:rsidRPr="001C1910" w:rsidRDefault="00EC6CA3" w:rsidP="00377EBF">
            <w:pPr>
              <w:jc w:val="center"/>
            </w:pPr>
          </w:p>
        </w:tc>
        <w:tc>
          <w:tcPr>
            <w:tcW w:w="2177" w:type="dxa"/>
            <w:vMerge w:val="restart"/>
            <w:vAlign w:val="center"/>
          </w:tcPr>
          <w:p w14:paraId="34A245F8" w14:textId="77777777" w:rsidR="00EC6CA3" w:rsidRPr="001C1910" w:rsidRDefault="00EC6CA3" w:rsidP="00377EBF">
            <w:pPr>
              <w:jc w:val="center"/>
            </w:pPr>
            <w:r w:rsidRPr="001C1910">
              <w:t>Bear in the Lodge Creek 2</w:t>
            </w:r>
          </w:p>
        </w:tc>
        <w:tc>
          <w:tcPr>
            <w:tcW w:w="1962" w:type="dxa"/>
            <w:vAlign w:val="center"/>
          </w:tcPr>
          <w:p w14:paraId="50630F63" w14:textId="77777777" w:rsidR="00EC6CA3" w:rsidRPr="001C1910" w:rsidRDefault="00EC6CA3" w:rsidP="00377EBF">
            <w:pPr>
              <w:jc w:val="center"/>
            </w:pPr>
            <w:r w:rsidRPr="001C1910">
              <w:t>Fecal Coliform Bacteria</w:t>
            </w:r>
          </w:p>
        </w:tc>
        <w:tc>
          <w:tcPr>
            <w:tcW w:w="1710" w:type="dxa"/>
            <w:vAlign w:val="center"/>
          </w:tcPr>
          <w:p w14:paraId="03523012" w14:textId="7F2905BE" w:rsidR="00EC6CA3" w:rsidRPr="001C1910" w:rsidRDefault="005D7757" w:rsidP="00C9164F">
            <w:pPr>
              <w:jc w:val="center"/>
            </w:pPr>
            <w:r w:rsidRPr="001C1910">
              <w:t>3</w:t>
            </w:r>
            <w:r w:rsidR="00EC6CA3" w:rsidRPr="001C1910">
              <w:t xml:space="preserve"> of </w:t>
            </w:r>
            <w:r w:rsidR="00C9164F">
              <w:t>4</w:t>
            </w:r>
          </w:p>
        </w:tc>
        <w:tc>
          <w:tcPr>
            <w:tcW w:w="1767" w:type="dxa"/>
            <w:vAlign w:val="center"/>
          </w:tcPr>
          <w:p w14:paraId="030AD39F" w14:textId="77777777" w:rsidR="00EC6CA3" w:rsidRPr="001C1910" w:rsidRDefault="00EC6CA3" w:rsidP="00377EBF">
            <w:pPr>
              <w:jc w:val="center"/>
            </w:pPr>
            <w:r w:rsidRPr="001C1910">
              <w:t>Threatened</w:t>
            </w:r>
          </w:p>
        </w:tc>
      </w:tr>
      <w:tr w:rsidR="00EC6CA3" w:rsidRPr="001C1910" w14:paraId="22C9E9C8" w14:textId="77777777" w:rsidTr="004F1350">
        <w:tc>
          <w:tcPr>
            <w:tcW w:w="1999" w:type="dxa"/>
            <w:vMerge/>
          </w:tcPr>
          <w:p w14:paraId="31866483" w14:textId="77777777" w:rsidR="00EC6CA3" w:rsidRPr="001C1910" w:rsidRDefault="00EC6CA3" w:rsidP="00377EBF">
            <w:pPr>
              <w:jc w:val="center"/>
            </w:pPr>
          </w:p>
        </w:tc>
        <w:tc>
          <w:tcPr>
            <w:tcW w:w="2177" w:type="dxa"/>
            <w:vMerge/>
            <w:vAlign w:val="center"/>
          </w:tcPr>
          <w:p w14:paraId="0BCACD7C" w14:textId="77777777" w:rsidR="00EC6CA3" w:rsidRPr="001C1910" w:rsidRDefault="00EC6CA3" w:rsidP="00377EBF">
            <w:pPr>
              <w:jc w:val="center"/>
            </w:pPr>
          </w:p>
        </w:tc>
        <w:tc>
          <w:tcPr>
            <w:tcW w:w="1962" w:type="dxa"/>
            <w:vAlign w:val="center"/>
          </w:tcPr>
          <w:p w14:paraId="7E39C3FE" w14:textId="77777777" w:rsidR="00EC6CA3" w:rsidRPr="001C1910" w:rsidRDefault="00EC6CA3" w:rsidP="00377EBF">
            <w:pPr>
              <w:jc w:val="center"/>
            </w:pPr>
            <w:r w:rsidRPr="001C1910">
              <w:t>E-coli Bacteria</w:t>
            </w:r>
          </w:p>
        </w:tc>
        <w:tc>
          <w:tcPr>
            <w:tcW w:w="1710" w:type="dxa"/>
            <w:vAlign w:val="center"/>
          </w:tcPr>
          <w:p w14:paraId="0920DF16" w14:textId="4B5E2966" w:rsidR="00EC6CA3" w:rsidRPr="001C1910" w:rsidRDefault="00C9164F" w:rsidP="00C9164F">
            <w:pPr>
              <w:jc w:val="center"/>
            </w:pPr>
            <w:r>
              <w:t>6</w:t>
            </w:r>
            <w:r w:rsidR="00EC6CA3" w:rsidRPr="001C1910">
              <w:t xml:space="preserve"> of </w:t>
            </w:r>
            <w:r>
              <w:t>7</w:t>
            </w:r>
          </w:p>
        </w:tc>
        <w:tc>
          <w:tcPr>
            <w:tcW w:w="1767" w:type="dxa"/>
            <w:vAlign w:val="center"/>
          </w:tcPr>
          <w:p w14:paraId="4D1B138D" w14:textId="77777777" w:rsidR="00EC6CA3" w:rsidRPr="001C1910" w:rsidRDefault="00EC6CA3" w:rsidP="00377EBF">
            <w:pPr>
              <w:jc w:val="center"/>
            </w:pPr>
            <w:r w:rsidRPr="001C1910">
              <w:t>Threatened</w:t>
            </w:r>
          </w:p>
        </w:tc>
      </w:tr>
      <w:tr w:rsidR="00C9164F" w:rsidRPr="001C1910" w14:paraId="2F74C5C6" w14:textId="77777777" w:rsidTr="004F1350">
        <w:tc>
          <w:tcPr>
            <w:tcW w:w="1999" w:type="dxa"/>
            <w:vMerge/>
          </w:tcPr>
          <w:p w14:paraId="355937DC" w14:textId="77777777" w:rsidR="00C9164F" w:rsidRPr="001C1910" w:rsidRDefault="00C9164F" w:rsidP="00377EBF">
            <w:pPr>
              <w:jc w:val="center"/>
            </w:pPr>
          </w:p>
        </w:tc>
        <w:tc>
          <w:tcPr>
            <w:tcW w:w="2177" w:type="dxa"/>
            <w:vMerge/>
            <w:vAlign w:val="center"/>
          </w:tcPr>
          <w:p w14:paraId="3AC0C365" w14:textId="77777777" w:rsidR="00C9164F" w:rsidRPr="001C1910" w:rsidRDefault="00C9164F" w:rsidP="00377EBF">
            <w:pPr>
              <w:jc w:val="center"/>
            </w:pPr>
          </w:p>
        </w:tc>
        <w:tc>
          <w:tcPr>
            <w:tcW w:w="1962" w:type="dxa"/>
            <w:vAlign w:val="center"/>
          </w:tcPr>
          <w:p w14:paraId="1014D6AE" w14:textId="2DD40E3A" w:rsidR="00C9164F" w:rsidRPr="001C1910" w:rsidRDefault="00C9164F" w:rsidP="00377EBF">
            <w:pPr>
              <w:jc w:val="center"/>
            </w:pPr>
            <w:r>
              <w:t>Nitrate</w:t>
            </w:r>
          </w:p>
        </w:tc>
        <w:tc>
          <w:tcPr>
            <w:tcW w:w="1710" w:type="dxa"/>
            <w:vAlign w:val="center"/>
          </w:tcPr>
          <w:p w14:paraId="0A7C94A6" w14:textId="3B32A3FB" w:rsidR="00C9164F" w:rsidRPr="001C1910" w:rsidRDefault="00C9164F" w:rsidP="00377EBF">
            <w:pPr>
              <w:jc w:val="center"/>
            </w:pPr>
            <w:r>
              <w:t>1 of 7</w:t>
            </w:r>
          </w:p>
        </w:tc>
        <w:tc>
          <w:tcPr>
            <w:tcW w:w="1767" w:type="dxa"/>
            <w:vAlign w:val="center"/>
          </w:tcPr>
          <w:p w14:paraId="685F6A10" w14:textId="2A776058" w:rsidR="00C9164F" w:rsidRPr="001C1910" w:rsidRDefault="00AC1D15" w:rsidP="00377EBF">
            <w:pPr>
              <w:jc w:val="center"/>
            </w:pPr>
            <w:r w:rsidRPr="001C1910">
              <w:t>Threatened</w:t>
            </w:r>
          </w:p>
        </w:tc>
      </w:tr>
      <w:tr w:rsidR="00EC6CA3" w:rsidRPr="001C1910" w14:paraId="50E06BB7" w14:textId="77777777" w:rsidTr="004F1350">
        <w:tc>
          <w:tcPr>
            <w:tcW w:w="1999" w:type="dxa"/>
            <w:vMerge/>
          </w:tcPr>
          <w:p w14:paraId="371A642A" w14:textId="77777777" w:rsidR="00EC6CA3" w:rsidRPr="001C1910" w:rsidRDefault="00EC6CA3" w:rsidP="00377EBF">
            <w:pPr>
              <w:jc w:val="center"/>
            </w:pPr>
          </w:p>
        </w:tc>
        <w:tc>
          <w:tcPr>
            <w:tcW w:w="2177" w:type="dxa"/>
            <w:vMerge/>
            <w:vAlign w:val="center"/>
          </w:tcPr>
          <w:p w14:paraId="0A81762E" w14:textId="77777777" w:rsidR="00EC6CA3" w:rsidRPr="001C1910" w:rsidRDefault="00EC6CA3" w:rsidP="00377EBF">
            <w:pPr>
              <w:jc w:val="center"/>
            </w:pPr>
          </w:p>
        </w:tc>
        <w:tc>
          <w:tcPr>
            <w:tcW w:w="1962" w:type="dxa"/>
            <w:vAlign w:val="center"/>
          </w:tcPr>
          <w:p w14:paraId="239F6ACD" w14:textId="77777777" w:rsidR="00EC6CA3" w:rsidRPr="001C1910" w:rsidRDefault="00EC6CA3" w:rsidP="00377EBF">
            <w:pPr>
              <w:jc w:val="center"/>
            </w:pPr>
            <w:r w:rsidRPr="001C1910">
              <w:t>Total Phosphorus</w:t>
            </w:r>
          </w:p>
        </w:tc>
        <w:tc>
          <w:tcPr>
            <w:tcW w:w="1710" w:type="dxa"/>
            <w:vAlign w:val="center"/>
          </w:tcPr>
          <w:p w14:paraId="35D0F4C5" w14:textId="4CC9EA20" w:rsidR="00EC6CA3" w:rsidRPr="001C1910" w:rsidRDefault="00C9164F" w:rsidP="00C9164F">
            <w:pPr>
              <w:jc w:val="center"/>
            </w:pPr>
            <w:r>
              <w:t>8</w:t>
            </w:r>
            <w:r w:rsidR="00EC6CA3" w:rsidRPr="001C1910">
              <w:t xml:space="preserve"> of </w:t>
            </w:r>
            <w:r>
              <w:t>9</w:t>
            </w:r>
          </w:p>
        </w:tc>
        <w:tc>
          <w:tcPr>
            <w:tcW w:w="1767" w:type="dxa"/>
            <w:vAlign w:val="center"/>
          </w:tcPr>
          <w:p w14:paraId="2C4AE92F" w14:textId="77777777" w:rsidR="00EC6CA3" w:rsidRPr="001C1910" w:rsidRDefault="00EC6CA3" w:rsidP="00377EBF">
            <w:pPr>
              <w:jc w:val="center"/>
            </w:pPr>
            <w:r w:rsidRPr="001C1910">
              <w:t>Threatened</w:t>
            </w:r>
          </w:p>
        </w:tc>
      </w:tr>
      <w:tr w:rsidR="00EC6CA3" w:rsidRPr="001C1910" w14:paraId="4CFC8BBE" w14:textId="77777777" w:rsidTr="00906CBE">
        <w:tc>
          <w:tcPr>
            <w:tcW w:w="1999" w:type="dxa"/>
            <w:vMerge/>
            <w:tcBorders>
              <w:bottom w:val="nil"/>
            </w:tcBorders>
          </w:tcPr>
          <w:p w14:paraId="4C913BCC" w14:textId="77777777" w:rsidR="00EC6CA3" w:rsidRPr="001C1910" w:rsidRDefault="00EC6CA3" w:rsidP="00377EBF">
            <w:pPr>
              <w:jc w:val="center"/>
            </w:pPr>
          </w:p>
        </w:tc>
        <w:tc>
          <w:tcPr>
            <w:tcW w:w="2177" w:type="dxa"/>
            <w:vMerge/>
            <w:vAlign w:val="center"/>
          </w:tcPr>
          <w:p w14:paraId="7AAFE5A9" w14:textId="77777777" w:rsidR="00EC6CA3" w:rsidRPr="001C1910" w:rsidRDefault="00EC6CA3" w:rsidP="00377EBF">
            <w:pPr>
              <w:jc w:val="center"/>
            </w:pPr>
          </w:p>
        </w:tc>
        <w:tc>
          <w:tcPr>
            <w:tcW w:w="1962" w:type="dxa"/>
            <w:vAlign w:val="center"/>
          </w:tcPr>
          <w:p w14:paraId="490A7B75" w14:textId="77777777" w:rsidR="00EC6CA3" w:rsidRPr="001C1910" w:rsidRDefault="00EC6CA3" w:rsidP="00377EBF">
            <w:pPr>
              <w:jc w:val="center"/>
            </w:pPr>
            <w:r w:rsidRPr="001C1910">
              <w:t>Total Suspended Solids</w:t>
            </w:r>
          </w:p>
        </w:tc>
        <w:tc>
          <w:tcPr>
            <w:tcW w:w="1710" w:type="dxa"/>
            <w:vAlign w:val="center"/>
          </w:tcPr>
          <w:p w14:paraId="322F031C" w14:textId="762C13E9" w:rsidR="00EC6CA3" w:rsidRPr="001C1910" w:rsidRDefault="00C9164F" w:rsidP="00C9164F">
            <w:pPr>
              <w:jc w:val="center"/>
            </w:pPr>
            <w:r>
              <w:t>5</w:t>
            </w:r>
            <w:r w:rsidR="00EC6CA3" w:rsidRPr="001C1910">
              <w:t xml:space="preserve"> of </w:t>
            </w:r>
            <w:r>
              <w:t>9</w:t>
            </w:r>
          </w:p>
        </w:tc>
        <w:tc>
          <w:tcPr>
            <w:tcW w:w="1767" w:type="dxa"/>
            <w:vAlign w:val="center"/>
          </w:tcPr>
          <w:p w14:paraId="50970736" w14:textId="77777777" w:rsidR="00EC6CA3" w:rsidRPr="001C1910" w:rsidRDefault="00EC6CA3" w:rsidP="00377EBF">
            <w:pPr>
              <w:jc w:val="center"/>
            </w:pPr>
            <w:r w:rsidRPr="001C1910">
              <w:t>Threatened</w:t>
            </w:r>
          </w:p>
        </w:tc>
      </w:tr>
      <w:tr w:rsidR="00C9164F" w:rsidRPr="001C1910" w14:paraId="4EEC5F2E" w14:textId="77777777" w:rsidTr="009A41D0">
        <w:tc>
          <w:tcPr>
            <w:tcW w:w="1999" w:type="dxa"/>
            <w:vMerge/>
          </w:tcPr>
          <w:p w14:paraId="0F89CBCC" w14:textId="77777777" w:rsidR="00C9164F" w:rsidRPr="001C1910" w:rsidRDefault="00C9164F" w:rsidP="00377EBF">
            <w:pPr>
              <w:jc w:val="center"/>
            </w:pPr>
          </w:p>
        </w:tc>
        <w:tc>
          <w:tcPr>
            <w:tcW w:w="2177" w:type="dxa"/>
            <w:vAlign w:val="center"/>
          </w:tcPr>
          <w:p w14:paraId="345C076F" w14:textId="77777777" w:rsidR="00C9164F" w:rsidRPr="001C1910" w:rsidRDefault="00C9164F" w:rsidP="00377EBF">
            <w:pPr>
              <w:jc w:val="center"/>
            </w:pPr>
            <w:r w:rsidRPr="001C1910">
              <w:t>Eagle Nest Creek 1</w:t>
            </w:r>
          </w:p>
        </w:tc>
        <w:tc>
          <w:tcPr>
            <w:tcW w:w="1962" w:type="dxa"/>
            <w:vAlign w:val="center"/>
          </w:tcPr>
          <w:p w14:paraId="4995FB40" w14:textId="29217C1E" w:rsidR="00C9164F" w:rsidRPr="001C1910" w:rsidRDefault="00C9164F" w:rsidP="00377EBF">
            <w:pPr>
              <w:jc w:val="center"/>
            </w:pPr>
            <w:r w:rsidRPr="001C1910">
              <w:t>Fecal Coliform Bacteria</w:t>
            </w:r>
          </w:p>
        </w:tc>
        <w:tc>
          <w:tcPr>
            <w:tcW w:w="1710" w:type="dxa"/>
            <w:vAlign w:val="center"/>
          </w:tcPr>
          <w:p w14:paraId="19D49C7F" w14:textId="0E8CC477" w:rsidR="00C9164F" w:rsidRPr="001C1910" w:rsidRDefault="00C9164F" w:rsidP="00C9164F">
            <w:pPr>
              <w:jc w:val="center"/>
            </w:pPr>
            <w:r>
              <w:t>3</w:t>
            </w:r>
            <w:r w:rsidRPr="001C1910">
              <w:t xml:space="preserve"> of </w:t>
            </w:r>
            <w:r>
              <w:t>3</w:t>
            </w:r>
          </w:p>
        </w:tc>
        <w:tc>
          <w:tcPr>
            <w:tcW w:w="1767" w:type="dxa"/>
            <w:vAlign w:val="center"/>
          </w:tcPr>
          <w:p w14:paraId="0C846A3D" w14:textId="09A1CC40" w:rsidR="00C9164F" w:rsidRPr="001C1910" w:rsidRDefault="00C9164F" w:rsidP="00377EBF">
            <w:pPr>
              <w:jc w:val="center"/>
            </w:pPr>
            <w:r w:rsidRPr="001C1910">
              <w:t>Threatened</w:t>
            </w:r>
          </w:p>
        </w:tc>
      </w:tr>
      <w:tr w:rsidR="00C9164F" w:rsidRPr="001C1910" w14:paraId="4DD29C86" w14:textId="77777777" w:rsidTr="009A41D0">
        <w:tc>
          <w:tcPr>
            <w:tcW w:w="1999" w:type="dxa"/>
            <w:vMerge/>
          </w:tcPr>
          <w:p w14:paraId="0C7ECED6" w14:textId="77777777" w:rsidR="00C9164F" w:rsidRPr="001C1910" w:rsidRDefault="00C9164F" w:rsidP="00377EBF">
            <w:pPr>
              <w:jc w:val="center"/>
            </w:pPr>
          </w:p>
        </w:tc>
        <w:tc>
          <w:tcPr>
            <w:tcW w:w="2177" w:type="dxa"/>
            <w:vAlign w:val="center"/>
          </w:tcPr>
          <w:p w14:paraId="77D1A39B" w14:textId="77777777" w:rsidR="00C9164F" w:rsidRPr="001C1910" w:rsidRDefault="00C9164F" w:rsidP="00377EBF">
            <w:pPr>
              <w:jc w:val="center"/>
            </w:pPr>
          </w:p>
        </w:tc>
        <w:tc>
          <w:tcPr>
            <w:tcW w:w="1962" w:type="dxa"/>
            <w:vAlign w:val="center"/>
          </w:tcPr>
          <w:p w14:paraId="407E7688" w14:textId="23CBADDA" w:rsidR="00C9164F" w:rsidRPr="001C1910" w:rsidRDefault="00C9164F" w:rsidP="00377EBF">
            <w:pPr>
              <w:jc w:val="center"/>
            </w:pPr>
            <w:r>
              <w:t>E-coli Bacteria</w:t>
            </w:r>
          </w:p>
        </w:tc>
        <w:tc>
          <w:tcPr>
            <w:tcW w:w="1710" w:type="dxa"/>
            <w:vAlign w:val="center"/>
          </w:tcPr>
          <w:p w14:paraId="4E9617BF" w14:textId="57D9509F" w:rsidR="00C9164F" w:rsidRPr="001C1910" w:rsidRDefault="00C9164F" w:rsidP="00377EBF">
            <w:pPr>
              <w:jc w:val="center"/>
            </w:pPr>
            <w:r>
              <w:t>5 of 6</w:t>
            </w:r>
          </w:p>
        </w:tc>
        <w:tc>
          <w:tcPr>
            <w:tcW w:w="1767" w:type="dxa"/>
            <w:vAlign w:val="center"/>
          </w:tcPr>
          <w:p w14:paraId="6F19DA24" w14:textId="48F9C754" w:rsidR="00C9164F" w:rsidRPr="001C1910" w:rsidRDefault="004603A6" w:rsidP="00377EBF">
            <w:pPr>
              <w:jc w:val="center"/>
            </w:pPr>
            <w:r w:rsidRPr="001C1910">
              <w:t>Threatened</w:t>
            </w:r>
          </w:p>
        </w:tc>
      </w:tr>
      <w:tr w:rsidR="00C9164F" w:rsidRPr="001C1910" w14:paraId="79516849" w14:textId="77777777" w:rsidTr="009A41D0">
        <w:tc>
          <w:tcPr>
            <w:tcW w:w="1999" w:type="dxa"/>
            <w:vMerge/>
          </w:tcPr>
          <w:p w14:paraId="5D3A2F24" w14:textId="77777777" w:rsidR="00C9164F" w:rsidRPr="001C1910" w:rsidRDefault="00C9164F" w:rsidP="00377EBF">
            <w:pPr>
              <w:jc w:val="center"/>
            </w:pPr>
          </w:p>
        </w:tc>
        <w:tc>
          <w:tcPr>
            <w:tcW w:w="2177" w:type="dxa"/>
            <w:vAlign w:val="center"/>
          </w:tcPr>
          <w:p w14:paraId="1C2F6660" w14:textId="77777777" w:rsidR="00C9164F" w:rsidRPr="001C1910" w:rsidRDefault="00C9164F" w:rsidP="00377EBF">
            <w:pPr>
              <w:jc w:val="center"/>
            </w:pPr>
          </w:p>
        </w:tc>
        <w:tc>
          <w:tcPr>
            <w:tcW w:w="1962" w:type="dxa"/>
            <w:vAlign w:val="center"/>
          </w:tcPr>
          <w:p w14:paraId="617732BC" w14:textId="14417831" w:rsidR="00C9164F" w:rsidRPr="001C1910" w:rsidRDefault="00C9164F" w:rsidP="00377EBF">
            <w:pPr>
              <w:jc w:val="center"/>
            </w:pPr>
            <w:r w:rsidRPr="001C1910">
              <w:t>Total Phosphorus</w:t>
            </w:r>
          </w:p>
        </w:tc>
        <w:tc>
          <w:tcPr>
            <w:tcW w:w="1710" w:type="dxa"/>
            <w:vAlign w:val="center"/>
          </w:tcPr>
          <w:p w14:paraId="34E2498A" w14:textId="48C91BFF" w:rsidR="00C9164F" w:rsidRPr="001C1910" w:rsidRDefault="00C9164F" w:rsidP="00C9164F">
            <w:pPr>
              <w:jc w:val="center"/>
            </w:pPr>
            <w:r>
              <w:t>7</w:t>
            </w:r>
            <w:r w:rsidRPr="001C1910">
              <w:t xml:space="preserve"> of </w:t>
            </w:r>
            <w:r>
              <w:t>8</w:t>
            </w:r>
          </w:p>
        </w:tc>
        <w:tc>
          <w:tcPr>
            <w:tcW w:w="1767" w:type="dxa"/>
            <w:vAlign w:val="center"/>
          </w:tcPr>
          <w:p w14:paraId="682BF48B" w14:textId="3073A74B" w:rsidR="00C9164F" w:rsidRPr="001C1910" w:rsidRDefault="00C9164F" w:rsidP="00377EBF">
            <w:pPr>
              <w:jc w:val="center"/>
            </w:pPr>
            <w:r w:rsidRPr="001C1910">
              <w:t>Threatened</w:t>
            </w:r>
          </w:p>
        </w:tc>
      </w:tr>
      <w:tr w:rsidR="00C9164F" w:rsidRPr="001C1910" w14:paraId="736AD2FA" w14:textId="77777777" w:rsidTr="009A41D0">
        <w:tc>
          <w:tcPr>
            <w:tcW w:w="1999" w:type="dxa"/>
            <w:vMerge/>
          </w:tcPr>
          <w:p w14:paraId="5D0C4A51" w14:textId="77777777" w:rsidR="00C9164F" w:rsidRPr="001C1910" w:rsidRDefault="00C9164F" w:rsidP="00377EBF">
            <w:pPr>
              <w:jc w:val="center"/>
            </w:pPr>
          </w:p>
        </w:tc>
        <w:tc>
          <w:tcPr>
            <w:tcW w:w="2177" w:type="dxa"/>
            <w:vMerge w:val="restart"/>
            <w:vAlign w:val="center"/>
          </w:tcPr>
          <w:p w14:paraId="3B8BE0C4" w14:textId="77777777" w:rsidR="00C9164F" w:rsidRPr="001C1910" w:rsidRDefault="00C9164F" w:rsidP="00377EBF">
            <w:pPr>
              <w:jc w:val="center"/>
            </w:pPr>
            <w:r w:rsidRPr="001C1910">
              <w:t>Eagle Nest Creek 2</w:t>
            </w:r>
          </w:p>
        </w:tc>
        <w:tc>
          <w:tcPr>
            <w:tcW w:w="1962" w:type="dxa"/>
            <w:vAlign w:val="center"/>
          </w:tcPr>
          <w:p w14:paraId="003A82CB" w14:textId="77777777" w:rsidR="00C9164F" w:rsidRPr="001C1910" w:rsidRDefault="00C9164F" w:rsidP="00377EBF">
            <w:pPr>
              <w:jc w:val="center"/>
            </w:pPr>
            <w:r w:rsidRPr="001C1910">
              <w:t>Fecal Coliform Bacteria</w:t>
            </w:r>
          </w:p>
        </w:tc>
        <w:tc>
          <w:tcPr>
            <w:tcW w:w="1710" w:type="dxa"/>
            <w:vAlign w:val="center"/>
          </w:tcPr>
          <w:p w14:paraId="5FB85313" w14:textId="5442D246" w:rsidR="00C9164F" w:rsidRPr="001C1910" w:rsidRDefault="00C9164F" w:rsidP="00C9164F">
            <w:pPr>
              <w:jc w:val="center"/>
            </w:pPr>
            <w:r>
              <w:t>2</w:t>
            </w:r>
            <w:r w:rsidRPr="001C1910">
              <w:t xml:space="preserve"> of </w:t>
            </w:r>
            <w:r>
              <w:t>2</w:t>
            </w:r>
          </w:p>
        </w:tc>
        <w:tc>
          <w:tcPr>
            <w:tcW w:w="1767" w:type="dxa"/>
            <w:vAlign w:val="center"/>
          </w:tcPr>
          <w:p w14:paraId="3D57FBFC" w14:textId="77777777" w:rsidR="00C9164F" w:rsidRPr="001C1910" w:rsidRDefault="00C9164F" w:rsidP="00377EBF">
            <w:pPr>
              <w:jc w:val="center"/>
            </w:pPr>
            <w:r w:rsidRPr="001C1910">
              <w:t>Threatened</w:t>
            </w:r>
          </w:p>
        </w:tc>
      </w:tr>
      <w:tr w:rsidR="00C9164F" w:rsidRPr="001C1910" w14:paraId="025282BF" w14:textId="77777777" w:rsidTr="004F1350">
        <w:tc>
          <w:tcPr>
            <w:tcW w:w="1999" w:type="dxa"/>
            <w:vMerge/>
          </w:tcPr>
          <w:p w14:paraId="19876E01" w14:textId="77777777" w:rsidR="00C9164F" w:rsidRPr="001C1910" w:rsidRDefault="00C9164F" w:rsidP="00377EBF">
            <w:pPr>
              <w:jc w:val="center"/>
            </w:pPr>
          </w:p>
        </w:tc>
        <w:tc>
          <w:tcPr>
            <w:tcW w:w="2177" w:type="dxa"/>
            <w:vMerge/>
            <w:vAlign w:val="center"/>
          </w:tcPr>
          <w:p w14:paraId="7B93D12F" w14:textId="77777777" w:rsidR="00C9164F" w:rsidRPr="001C1910" w:rsidRDefault="00C9164F" w:rsidP="00377EBF">
            <w:pPr>
              <w:jc w:val="center"/>
            </w:pPr>
          </w:p>
        </w:tc>
        <w:tc>
          <w:tcPr>
            <w:tcW w:w="1962" w:type="dxa"/>
            <w:vAlign w:val="center"/>
          </w:tcPr>
          <w:p w14:paraId="70CCFA72" w14:textId="00DFA678" w:rsidR="00C9164F" w:rsidRPr="001C1910" w:rsidRDefault="00C9164F" w:rsidP="00377EBF">
            <w:pPr>
              <w:jc w:val="center"/>
            </w:pPr>
            <w:r>
              <w:t>E-coli Bacteria</w:t>
            </w:r>
          </w:p>
        </w:tc>
        <w:tc>
          <w:tcPr>
            <w:tcW w:w="1710" w:type="dxa"/>
            <w:vAlign w:val="center"/>
          </w:tcPr>
          <w:p w14:paraId="02B0E9B8" w14:textId="53084F86" w:rsidR="00C9164F" w:rsidRPr="001C1910" w:rsidRDefault="00C9164F" w:rsidP="00377EBF">
            <w:pPr>
              <w:jc w:val="center"/>
            </w:pPr>
            <w:r>
              <w:t>4 of 5</w:t>
            </w:r>
          </w:p>
        </w:tc>
        <w:tc>
          <w:tcPr>
            <w:tcW w:w="1767" w:type="dxa"/>
            <w:vAlign w:val="center"/>
          </w:tcPr>
          <w:p w14:paraId="5802E686" w14:textId="14D930E0" w:rsidR="00C9164F" w:rsidRPr="001C1910" w:rsidRDefault="004603A6" w:rsidP="00377EBF">
            <w:pPr>
              <w:jc w:val="center"/>
            </w:pPr>
            <w:r w:rsidRPr="001C1910">
              <w:t>Threatened</w:t>
            </w:r>
          </w:p>
        </w:tc>
      </w:tr>
      <w:tr w:rsidR="00C9164F" w:rsidRPr="001C1910" w14:paraId="6655E15E" w14:textId="77777777" w:rsidTr="004F1350">
        <w:tc>
          <w:tcPr>
            <w:tcW w:w="1999" w:type="dxa"/>
            <w:vMerge/>
          </w:tcPr>
          <w:p w14:paraId="509BEFA3" w14:textId="77777777" w:rsidR="00C9164F" w:rsidRPr="001C1910" w:rsidRDefault="00C9164F" w:rsidP="00377EBF">
            <w:pPr>
              <w:jc w:val="center"/>
            </w:pPr>
          </w:p>
        </w:tc>
        <w:tc>
          <w:tcPr>
            <w:tcW w:w="2177" w:type="dxa"/>
            <w:vMerge/>
            <w:vAlign w:val="center"/>
          </w:tcPr>
          <w:p w14:paraId="09452512" w14:textId="77777777" w:rsidR="00C9164F" w:rsidRPr="001C1910" w:rsidRDefault="00C9164F" w:rsidP="00377EBF">
            <w:pPr>
              <w:jc w:val="center"/>
            </w:pPr>
          </w:p>
        </w:tc>
        <w:tc>
          <w:tcPr>
            <w:tcW w:w="1962" w:type="dxa"/>
            <w:vAlign w:val="center"/>
          </w:tcPr>
          <w:p w14:paraId="3CABE9BF" w14:textId="07B3C737" w:rsidR="00C9164F" w:rsidRPr="001C1910" w:rsidRDefault="00C9164F" w:rsidP="00377EBF">
            <w:pPr>
              <w:jc w:val="center"/>
            </w:pPr>
            <w:r>
              <w:t>Nitrate</w:t>
            </w:r>
          </w:p>
        </w:tc>
        <w:tc>
          <w:tcPr>
            <w:tcW w:w="1710" w:type="dxa"/>
            <w:vAlign w:val="center"/>
          </w:tcPr>
          <w:p w14:paraId="2A3325CC" w14:textId="16EE4A52" w:rsidR="00C9164F" w:rsidRPr="001C1910" w:rsidRDefault="00C9164F" w:rsidP="00377EBF">
            <w:pPr>
              <w:jc w:val="center"/>
            </w:pPr>
            <w:r>
              <w:t>3 of 5</w:t>
            </w:r>
          </w:p>
        </w:tc>
        <w:tc>
          <w:tcPr>
            <w:tcW w:w="1767" w:type="dxa"/>
            <w:vAlign w:val="center"/>
          </w:tcPr>
          <w:p w14:paraId="073DBBAF" w14:textId="6B34D0CC" w:rsidR="00C9164F" w:rsidRPr="001C1910" w:rsidRDefault="004603A6" w:rsidP="00377EBF">
            <w:pPr>
              <w:jc w:val="center"/>
            </w:pPr>
            <w:r w:rsidRPr="001C1910">
              <w:t>Threatened</w:t>
            </w:r>
          </w:p>
        </w:tc>
      </w:tr>
      <w:tr w:rsidR="00C9164F" w:rsidRPr="001C1910" w14:paraId="534FD4C2" w14:textId="77777777" w:rsidTr="004F1350">
        <w:tc>
          <w:tcPr>
            <w:tcW w:w="1999" w:type="dxa"/>
            <w:vMerge/>
          </w:tcPr>
          <w:p w14:paraId="5619F83E" w14:textId="77777777" w:rsidR="00C9164F" w:rsidRPr="001C1910" w:rsidRDefault="00C9164F" w:rsidP="00377EBF">
            <w:pPr>
              <w:jc w:val="center"/>
            </w:pPr>
          </w:p>
        </w:tc>
        <w:tc>
          <w:tcPr>
            <w:tcW w:w="2177" w:type="dxa"/>
            <w:vMerge/>
            <w:vAlign w:val="center"/>
          </w:tcPr>
          <w:p w14:paraId="3D553924" w14:textId="77777777" w:rsidR="00C9164F" w:rsidRPr="001C1910" w:rsidRDefault="00C9164F" w:rsidP="00377EBF">
            <w:pPr>
              <w:jc w:val="center"/>
            </w:pPr>
          </w:p>
        </w:tc>
        <w:tc>
          <w:tcPr>
            <w:tcW w:w="1962" w:type="dxa"/>
            <w:vAlign w:val="center"/>
          </w:tcPr>
          <w:p w14:paraId="097DF306" w14:textId="38A1E620" w:rsidR="00C9164F" w:rsidRPr="001C1910" w:rsidRDefault="00C9164F" w:rsidP="00377EBF">
            <w:pPr>
              <w:jc w:val="center"/>
            </w:pPr>
            <w:r>
              <w:t>Total Phosphorus</w:t>
            </w:r>
          </w:p>
        </w:tc>
        <w:tc>
          <w:tcPr>
            <w:tcW w:w="1710" w:type="dxa"/>
            <w:vAlign w:val="center"/>
          </w:tcPr>
          <w:p w14:paraId="3FE0D198" w14:textId="360636B0" w:rsidR="00C9164F" w:rsidRPr="001C1910" w:rsidRDefault="00C9164F" w:rsidP="00377EBF">
            <w:pPr>
              <w:jc w:val="center"/>
            </w:pPr>
            <w:r>
              <w:t>6 of 7</w:t>
            </w:r>
          </w:p>
        </w:tc>
        <w:tc>
          <w:tcPr>
            <w:tcW w:w="1767" w:type="dxa"/>
            <w:vAlign w:val="center"/>
          </w:tcPr>
          <w:p w14:paraId="2ED598B3" w14:textId="643B10A0" w:rsidR="00C9164F" w:rsidRPr="001C1910" w:rsidRDefault="004603A6" w:rsidP="00377EBF">
            <w:pPr>
              <w:jc w:val="center"/>
            </w:pPr>
            <w:r w:rsidRPr="001C1910">
              <w:t>Threatened</w:t>
            </w:r>
          </w:p>
        </w:tc>
      </w:tr>
      <w:tr w:rsidR="00C9164F" w:rsidRPr="001C1910" w14:paraId="27242A3F" w14:textId="77777777" w:rsidTr="004F1350">
        <w:tc>
          <w:tcPr>
            <w:tcW w:w="1999" w:type="dxa"/>
            <w:vMerge/>
          </w:tcPr>
          <w:p w14:paraId="642CB841" w14:textId="77777777" w:rsidR="00C9164F" w:rsidRPr="001C1910" w:rsidRDefault="00C9164F" w:rsidP="00377EBF">
            <w:pPr>
              <w:jc w:val="center"/>
            </w:pPr>
          </w:p>
        </w:tc>
        <w:tc>
          <w:tcPr>
            <w:tcW w:w="2177" w:type="dxa"/>
            <w:vMerge/>
            <w:vAlign w:val="center"/>
          </w:tcPr>
          <w:p w14:paraId="22A58422" w14:textId="77777777" w:rsidR="00C9164F" w:rsidRPr="001C1910" w:rsidRDefault="00C9164F" w:rsidP="00377EBF">
            <w:pPr>
              <w:jc w:val="center"/>
            </w:pPr>
          </w:p>
        </w:tc>
        <w:tc>
          <w:tcPr>
            <w:tcW w:w="1962" w:type="dxa"/>
            <w:vAlign w:val="center"/>
          </w:tcPr>
          <w:p w14:paraId="42CAE31E" w14:textId="77777777" w:rsidR="00C9164F" w:rsidRPr="001C1910" w:rsidRDefault="00C9164F" w:rsidP="00377EBF">
            <w:pPr>
              <w:jc w:val="center"/>
            </w:pPr>
            <w:r w:rsidRPr="001C1910">
              <w:t>Total Suspended Solids</w:t>
            </w:r>
          </w:p>
        </w:tc>
        <w:tc>
          <w:tcPr>
            <w:tcW w:w="1710" w:type="dxa"/>
            <w:vAlign w:val="center"/>
          </w:tcPr>
          <w:p w14:paraId="7C77DCC6" w14:textId="297D60B8" w:rsidR="00C9164F" w:rsidRPr="001C1910" w:rsidRDefault="00C9164F" w:rsidP="00C9164F">
            <w:pPr>
              <w:jc w:val="center"/>
            </w:pPr>
            <w:r>
              <w:t>5</w:t>
            </w:r>
            <w:r w:rsidRPr="001C1910">
              <w:t xml:space="preserve"> of </w:t>
            </w:r>
            <w:r>
              <w:t>7</w:t>
            </w:r>
          </w:p>
        </w:tc>
        <w:tc>
          <w:tcPr>
            <w:tcW w:w="1767" w:type="dxa"/>
            <w:vAlign w:val="center"/>
          </w:tcPr>
          <w:p w14:paraId="1D5D80D5" w14:textId="77777777" w:rsidR="00C9164F" w:rsidRPr="001C1910" w:rsidRDefault="00C9164F" w:rsidP="00377EBF">
            <w:pPr>
              <w:jc w:val="center"/>
            </w:pPr>
            <w:r w:rsidRPr="001C1910">
              <w:t>Threatened</w:t>
            </w:r>
          </w:p>
        </w:tc>
      </w:tr>
      <w:tr w:rsidR="00C9164F" w:rsidRPr="001C1910" w14:paraId="7AF78B67" w14:textId="77777777" w:rsidTr="004F1350">
        <w:tc>
          <w:tcPr>
            <w:tcW w:w="1999" w:type="dxa"/>
            <w:vMerge/>
          </w:tcPr>
          <w:p w14:paraId="31757593" w14:textId="77777777" w:rsidR="00C9164F" w:rsidRPr="001C1910" w:rsidRDefault="00C9164F" w:rsidP="00377EBF">
            <w:pPr>
              <w:jc w:val="center"/>
            </w:pPr>
          </w:p>
        </w:tc>
        <w:tc>
          <w:tcPr>
            <w:tcW w:w="2177" w:type="dxa"/>
            <w:vMerge w:val="restart"/>
            <w:vAlign w:val="center"/>
          </w:tcPr>
          <w:p w14:paraId="022C5535" w14:textId="77777777" w:rsidR="00C9164F" w:rsidRPr="001C1910" w:rsidRDefault="00C9164F" w:rsidP="00377EBF">
            <w:pPr>
              <w:jc w:val="center"/>
            </w:pPr>
            <w:r w:rsidRPr="001C1910">
              <w:t>Lost Dog Creek</w:t>
            </w:r>
          </w:p>
        </w:tc>
        <w:tc>
          <w:tcPr>
            <w:tcW w:w="1962" w:type="dxa"/>
            <w:vAlign w:val="center"/>
          </w:tcPr>
          <w:p w14:paraId="79CD8CB2" w14:textId="08572393" w:rsidR="00C9164F" w:rsidRPr="001C1910" w:rsidRDefault="00C9164F" w:rsidP="00377EBF">
            <w:pPr>
              <w:jc w:val="center"/>
            </w:pPr>
            <w:r>
              <w:t>Total Suspended Solids</w:t>
            </w:r>
          </w:p>
        </w:tc>
        <w:tc>
          <w:tcPr>
            <w:tcW w:w="1710" w:type="dxa"/>
            <w:vAlign w:val="center"/>
          </w:tcPr>
          <w:p w14:paraId="5D9B7C94" w14:textId="1D504EE9" w:rsidR="00C9164F" w:rsidRPr="001C1910" w:rsidRDefault="00C9164F" w:rsidP="00C9164F">
            <w:pPr>
              <w:jc w:val="center"/>
            </w:pPr>
            <w:r w:rsidRPr="001C1910">
              <w:t xml:space="preserve">1 of </w:t>
            </w:r>
            <w:r>
              <w:t>2</w:t>
            </w:r>
          </w:p>
        </w:tc>
        <w:tc>
          <w:tcPr>
            <w:tcW w:w="1767" w:type="dxa"/>
            <w:vAlign w:val="center"/>
          </w:tcPr>
          <w:p w14:paraId="31072A89" w14:textId="77777777" w:rsidR="00C9164F" w:rsidRPr="001C1910" w:rsidRDefault="00C9164F" w:rsidP="00377EBF">
            <w:pPr>
              <w:jc w:val="center"/>
            </w:pPr>
            <w:r w:rsidRPr="001C1910">
              <w:t>Threatened</w:t>
            </w:r>
          </w:p>
        </w:tc>
      </w:tr>
      <w:tr w:rsidR="00C9164F" w:rsidRPr="001C1910" w14:paraId="1211441D" w14:textId="77777777" w:rsidTr="004F1350">
        <w:tc>
          <w:tcPr>
            <w:tcW w:w="1999" w:type="dxa"/>
            <w:vMerge/>
          </w:tcPr>
          <w:p w14:paraId="395CD1F3" w14:textId="77777777" w:rsidR="00C9164F" w:rsidRPr="001C1910" w:rsidRDefault="00C9164F" w:rsidP="00377EBF">
            <w:pPr>
              <w:jc w:val="center"/>
            </w:pPr>
          </w:p>
        </w:tc>
        <w:tc>
          <w:tcPr>
            <w:tcW w:w="2177" w:type="dxa"/>
            <w:vMerge/>
            <w:vAlign w:val="center"/>
          </w:tcPr>
          <w:p w14:paraId="38EF1924" w14:textId="77777777" w:rsidR="00C9164F" w:rsidRPr="001C1910" w:rsidRDefault="00C9164F" w:rsidP="00377EBF">
            <w:pPr>
              <w:jc w:val="center"/>
            </w:pPr>
          </w:p>
        </w:tc>
        <w:tc>
          <w:tcPr>
            <w:tcW w:w="1962" w:type="dxa"/>
            <w:vAlign w:val="center"/>
          </w:tcPr>
          <w:p w14:paraId="47A446F4" w14:textId="77777777" w:rsidR="00C9164F" w:rsidRPr="001C1910" w:rsidRDefault="00C9164F" w:rsidP="00377EBF">
            <w:pPr>
              <w:jc w:val="center"/>
            </w:pPr>
            <w:r w:rsidRPr="001C1910">
              <w:t>Total Phosphorus</w:t>
            </w:r>
          </w:p>
        </w:tc>
        <w:tc>
          <w:tcPr>
            <w:tcW w:w="1710" w:type="dxa"/>
            <w:vAlign w:val="center"/>
          </w:tcPr>
          <w:p w14:paraId="0442E66C" w14:textId="56CBC6E1" w:rsidR="00C9164F" w:rsidRPr="001C1910" w:rsidRDefault="00C9164F" w:rsidP="00C9164F">
            <w:pPr>
              <w:jc w:val="center"/>
            </w:pPr>
            <w:r>
              <w:t>2</w:t>
            </w:r>
            <w:r w:rsidRPr="001C1910">
              <w:t xml:space="preserve"> of </w:t>
            </w:r>
            <w:r>
              <w:t>2</w:t>
            </w:r>
          </w:p>
        </w:tc>
        <w:tc>
          <w:tcPr>
            <w:tcW w:w="1767" w:type="dxa"/>
            <w:vAlign w:val="center"/>
          </w:tcPr>
          <w:p w14:paraId="158E604E" w14:textId="77777777" w:rsidR="00C9164F" w:rsidRPr="001C1910" w:rsidRDefault="00C9164F" w:rsidP="00377EBF">
            <w:pPr>
              <w:jc w:val="center"/>
            </w:pPr>
            <w:r w:rsidRPr="001C1910">
              <w:t>Threatened</w:t>
            </w:r>
          </w:p>
        </w:tc>
      </w:tr>
      <w:tr w:rsidR="00C9164F" w:rsidRPr="001C1910" w14:paraId="5DFEA82D" w14:textId="77777777" w:rsidTr="004F1350">
        <w:tc>
          <w:tcPr>
            <w:tcW w:w="1999" w:type="dxa"/>
            <w:vMerge/>
          </w:tcPr>
          <w:p w14:paraId="3B6ED3B8" w14:textId="77777777" w:rsidR="00C9164F" w:rsidRPr="001C1910" w:rsidRDefault="00C9164F" w:rsidP="00377EBF">
            <w:pPr>
              <w:jc w:val="center"/>
            </w:pPr>
          </w:p>
        </w:tc>
        <w:tc>
          <w:tcPr>
            <w:tcW w:w="2177" w:type="dxa"/>
            <w:vMerge w:val="restart"/>
            <w:vAlign w:val="center"/>
          </w:tcPr>
          <w:p w14:paraId="25BD02C0" w14:textId="77777777" w:rsidR="00C9164F" w:rsidRPr="001C1910" w:rsidRDefault="00C9164F" w:rsidP="00377EBF">
            <w:pPr>
              <w:jc w:val="center"/>
            </w:pPr>
            <w:r w:rsidRPr="001C1910">
              <w:t>Potato Creek</w:t>
            </w:r>
          </w:p>
        </w:tc>
        <w:tc>
          <w:tcPr>
            <w:tcW w:w="1962" w:type="dxa"/>
            <w:vAlign w:val="center"/>
          </w:tcPr>
          <w:p w14:paraId="5F1F4F79" w14:textId="77777777" w:rsidR="00C9164F" w:rsidRPr="001C1910" w:rsidRDefault="00C9164F" w:rsidP="00377EBF">
            <w:pPr>
              <w:jc w:val="center"/>
            </w:pPr>
            <w:r w:rsidRPr="001C1910">
              <w:t>Fecal Coliform Bacteria</w:t>
            </w:r>
          </w:p>
        </w:tc>
        <w:tc>
          <w:tcPr>
            <w:tcW w:w="1710" w:type="dxa"/>
            <w:vAlign w:val="center"/>
          </w:tcPr>
          <w:p w14:paraId="4F38B8FC" w14:textId="35D72167" w:rsidR="00C9164F" w:rsidRPr="001C1910" w:rsidRDefault="00C9164F" w:rsidP="00C9164F">
            <w:pPr>
              <w:jc w:val="center"/>
            </w:pPr>
            <w:r w:rsidRPr="001C1910">
              <w:t xml:space="preserve">3 of </w:t>
            </w:r>
            <w:r>
              <w:t>6</w:t>
            </w:r>
          </w:p>
        </w:tc>
        <w:tc>
          <w:tcPr>
            <w:tcW w:w="1767" w:type="dxa"/>
            <w:vAlign w:val="center"/>
          </w:tcPr>
          <w:p w14:paraId="4E1D8831" w14:textId="77777777" w:rsidR="00C9164F" w:rsidRPr="001C1910" w:rsidRDefault="00C9164F" w:rsidP="00377EBF">
            <w:pPr>
              <w:jc w:val="center"/>
            </w:pPr>
            <w:r w:rsidRPr="001C1910">
              <w:t>Threatened</w:t>
            </w:r>
          </w:p>
        </w:tc>
      </w:tr>
      <w:tr w:rsidR="00C9164F" w:rsidRPr="001C1910" w14:paraId="002AB371" w14:textId="77777777" w:rsidTr="004F1350">
        <w:tc>
          <w:tcPr>
            <w:tcW w:w="1999" w:type="dxa"/>
            <w:vMerge/>
          </w:tcPr>
          <w:p w14:paraId="0D86A12A" w14:textId="77777777" w:rsidR="00C9164F" w:rsidRPr="001C1910" w:rsidRDefault="00C9164F" w:rsidP="00377EBF">
            <w:pPr>
              <w:jc w:val="center"/>
            </w:pPr>
          </w:p>
        </w:tc>
        <w:tc>
          <w:tcPr>
            <w:tcW w:w="2177" w:type="dxa"/>
            <w:vMerge/>
            <w:vAlign w:val="center"/>
          </w:tcPr>
          <w:p w14:paraId="00E1816F" w14:textId="77777777" w:rsidR="00C9164F" w:rsidRPr="001C1910" w:rsidRDefault="00C9164F" w:rsidP="00377EBF">
            <w:pPr>
              <w:jc w:val="center"/>
            </w:pPr>
          </w:p>
        </w:tc>
        <w:tc>
          <w:tcPr>
            <w:tcW w:w="1962" w:type="dxa"/>
            <w:vAlign w:val="center"/>
          </w:tcPr>
          <w:p w14:paraId="662F2323" w14:textId="77777777" w:rsidR="00C9164F" w:rsidRPr="001C1910" w:rsidRDefault="00C9164F" w:rsidP="00377EBF">
            <w:pPr>
              <w:jc w:val="center"/>
            </w:pPr>
            <w:r w:rsidRPr="001C1910">
              <w:t>E-coli Bacteria</w:t>
            </w:r>
          </w:p>
        </w:tc>
        <w:tc>
          <w:tcPr>
            <w:tcW w:w="1710" w:type="dxa"/>
            <w:vAlign w:val="center"/>
          </w:tcPr>
          <w:p w14:paraId="3963EF2D" w14:textId="6CF1D845" w:rsidR="00C9164F" w:rsidRPr="001C1910" w:rsidRDefault="00C9164F" w:rsidP="00C9164F">
            <w:pPr>
              <w:jc w:val="center"/>
            </w:pPr>
            <w:r>
              <w:t>5</w:t>
            </w:r>
            <w:r w:rsidRPr="001C1910">
              <w:t xml:space="preserve"> of </w:t>
            </w:r>
            <w:r>
              <w:t>8</w:t>
            </w:r>
          </w:p>
        </w:tc>
        <w:tc>
          <w:tcPr>
            <w:tcW w:w="1767" w:type="dxa"/>
            <w:vAlign w:val="center"/>
          </w:tcPr>
          <w:p w14:paraId="49DB6125" w14:textId="77777777" w:rsidR="00C9164F" w:rsidRPr="001C1910" w:rsidRDefault="00C9164F" w:rsidP="00377EBF">
            <w:pPr>
              <w:jc w:val="center"/>
            </w:pPr>
            <w:r w:rsidRPr="001C1910">
              <w:t>Impaired</w:t>
            </w:r>
          </w:p>
        </w:tc>
      </w:tr>
      <w:tr w:rsidR="00C9164F" w:rsidRPr="001C1910" w14:paraId="75C13423" w14:textId="77777777" w:rsidTr="004F1350">
        <w:tc>
          <w:tcPr>
            <w:tcW w:w="1999" w:type="dxa"/>
            <w:vMerge/>
          </w:tcPr>
          <w:p w14:paraId="0132B837" w14:textId="77777777" w:rsidR="00C9164F" w:rsidRPr="001C1910" w:rsidRDefault="00C9164F" w:rsidP="00377EBF">
            <w:pPr>
              <w:jc w:val="center"/>
            </w:pPr>
          </w:p>
        </w:tc>
        <w:tc>
          <w:tcPr>
            <w:tcW w:w="2177" w:type="dxa"/>
            <w:vMerge/>
            <w:vAlign w:val="center"/>
          </w:tcPr>
          <w:p w14:paraId="11D1D85F" w14:textId="77777777" w:rsidR="00C9164F" w:rsidRPr="001C1910" w:rsidRDefault="00C9164F" w:rsidP="00377EBF">
            <w:pPr>
              <w:jc w:val="center"/>
            </w:pPr>
          </w:p>
        </w:tc>
        <w:tc>
          <w:tcPr>
            <w:tcW w:w="1962" w:type="dxa"/>
            <w:vAlign w:val="center"/>
          </w:tcPr>
          <w:p w14:paraId="3A6673D0" w14:textId="77777777" w:rsidR="00C9164F" w:rsidRPr="001C1910" w:rsidRDefault="00C9164F" w:rsidP="00377EBF">
            <w:pPr>
              <w:jc w:val="center"/>
            </w:pPr>
            <w:r w:rsidRPr="001C1910">
              <w:t>Total Phosphorus</w:t>
            </w:r>
          </w:p>
        </w:tc>
        <w:tc>
          <w:tcPr>
            <w:tcW w:w="1710" w:type="dxa"/>
            <w:vAlign w:val="center"/>
          </w:tcPr>
          <w:p w14:paraId="0775D3AC" w14:textId="2563B802" w:rsidR="00C9164F" w:rsidRPr="001C1910" w:rsidRDefault="00C9164F" w:rsidP="00C9164F">
            <w:pPr>
              <w:jc w:val="center"/>
            </w:pPr>
            <w:r w:rsidRPr="001C1910">
              <w:t xml:space="preserve">9 of </w:t>
            </w:r>
            <w:r>
              <w:t>11</w:t>
            </w:r>
          </w:p>
        </w:tc>
        <w:tc>
          <w:tcPr>
            <w:tcW w:w="1767" w:type="dxa"/>
            <w:vAlign w:val="center"/>
          </w:tcPr>
          <w:p w14:paraId="4E46308B" w14:textId="69E6166D" w:rsidR="00C9164F" w:rsidRPr="001C1910" w:rsidRDefault="004603A6" w:rsidP="00377EBF">
            <w:pPr>
              <w:jc w:val="center"/>
            </w:pPr>
            <w:r>
              <w:t>Impaired</w:t>
            </w:r>
          </w:p>
        </w:tc>
      </w:tr>
      <w:tr w:rsidR="00C9164F" w:rsidRPr="001C1910" w14:paraId="4B7FC7FB" w14:textId="77777777" w:rsidTr="00C9164F">
        <w:tc>
          <w:tcPr>
            <w:tcW w:w="1999" w:type="dxa"/>
            <w:vMerge/>
          </w:tcPr>
          <w:p w14:paraId="33A94830" w14:textId="77777777" w:rsidR="00C9164F" w:rsidRPr="001C1910" w:rsidRDefault="00C9164F" w:rsidP="00377EBF">
            <w:pPr>
              <w:jc w:val="center"/>
            </w:pPr>
          </w:p>
        </w:tc>
        <w:tc>
          <w:tcPr>
            <w:tcW w:w="2177" w:type="dxa"/>
            <w:tcBorders>
              <w:bottom w:val="nil"/>
            </w:tcBorders>
            <w:vAlign w:val="center"/>
          </w:tcPr>
          <w:p w14:paraId="00432B30" w14:textId="77777777" w:rsidR="00C9164F" w:rsidRPr="001C1910" w:rsidRDefault="00C9164F" w:rsidP="00377EBF">
            <w:pPr>
              <w:jc w:val="center"/>
            </w:pPr>
          </w:p>
        </w:tc>
        <w:tc>
          <w:tcPr>
            <w:tcW w:w="1962" w:type="dxa"/>
            <w:vAlign w:val="center"/>
          </w:tcPr>
          <w:p w14:paraId="2BDC8A6F" w14:textId="78A02EEE" w:rsidR="00C9164F" w:rsidRPr="001C1910" w:rsidRDefault="00C9164F" w:rsidP="00377EBF">
            <w:pPr>
              <w:jc w:val="center"/>
            </w:pPr>
            <w:r w:rsidRPr="001C1910">
              <w:t>Fecal Coliform Bacteria</w:t>
            </w:r>
          </w:p>
        </w:tc>
        <w:tc>
          <w:tcPr>
            <w:tcW w:w="1710" w:type="dxa"/>
            <w:vAlign w:val="center"/>
          </w:tcPr>
          <w:p w14:paraId="46B78E6E" w14:textId="74A0CC00" w:rsidR="00C9164F" w:rsidRPr="001C1910" w:rsidRDefault="00B47F80" w:rsidP="00906CBE">
            <w:pPr>
              <w:jc w:val="center"/>
            </w:pPr>
            <w:r>
              <w:t>2 of 3</w:t>
            </w:r>
          </w:p>
        </w:tc>
        <w:tc>
          <w:tcPr>
            <w:tcW w:w="1767" w:type="dxa"/>
            <w:vAlign w:val="center"/>
          </w:tcPr>
          <w:p w14:paraId="0ADFEC7A" w14:textId="2B9DD3E9" w:rsidR="00C9164F" w:rsidRPr="001C1910" w:rsidRDefault="004603A6" w:rsidP="00377EBF">
            <w:pPr>
              <w:jc w:val="center"/>
            </w:pPr>
            <w:r w:rsidRPr="001C1910">
              <w:t>Threatened</w:t>
            </w:r>
          </w:p>
        </w:tc>
      </w:tr>
      <w:tr w:rsidR="00C9164F" w:rsidRPr="001C1910" w14:paraId="505E6508" w14:textId="77777777" w:rsidTr="00C9164F">
        <w:tc>
          <w:tcPr>
            <w:tcW w:w="1999" w:type="dxa"/>
            <w:vMerge/>
            <w:tcBorders>
              <w:right w:val="single" w:sz="4" w:space="0" w:color="auto"/>
            </w:tcBorders>
          </w:tcPr>
          <w:p w14:paraId="0027C2DA" w14:textId="77777777" w:rsidR="00C9164F" w:rsidRPr="001C1910" w:rsidRDefault="00C9164F" w:rsidP="00377EBF">
            <w:pPr>
              <w:jc w:val="center"/>
            </w:pPr>
          </w:p>
        </w:tc>
        <w:tc>
          <w:tcPr>
            <w:tcW w:w="2177" w:type="dxa"/>
            <w:tcBorders>
              <w:top w:val="nil"/>
              <w:left w:val="single" w:sz="4" w:space="0" w:color="auto"/>
              <w:bottom w:val="nil"/>
              <w:right w:val="single" w:sz="4" w:space="0" w:color="auto"/>
            </w:tcBorders>
            <w:vAlign w:val="center"/>
          </w:tcPr>
          <w:p w14:paraId="106AD06F" w14:textId="77777777" w:rsidR="00C9164F" w:rsidRPr="001C1910" w:rsidRDefault="00C9164F" w:rsidP="00377EBF">
            <w:pPr>
              <w:jc w:val="center"/>
            </w:pPr>
          </w:p>
        </w:tc>
        <w:tc>
          <w:tcPr>
            <w:tcW w:w="1962" w:type="dxa"/>
            <w:tcBorders>
              <w:left w:val="single" w:sz="4" w:space="0" w:color="auto"/>
            </w:tcBorders>
            <w:vAlign w:val="center"/>
          </w:tcPr>
          <w:p w14:paraId="6CCADE62" w14:textId="343566CF" w:rsidR="00C9164F" w:rsidRPr="001C1910" w:rsidRDefault="00C9164F" w:rsidP="00377EBF">
            <w:pPr>
              <w:jc w:val="center"/>
            </w:pPr>
            <w:r w:rsidRPr="001C1910">
              <w:t>E-coli Bacteria</w:t>
            </w:r>
          </w:p>
        </w:tc>
        <w:tc>
          <w:tcPr>
            <w:tcW w:w="1710" w:type="dxa"/>
            <w:vAlign w:val="center"/>
          </w:tcPr>
          <w:p w14:paraId="3DC23651" w14:textId="57BF20B2" w:rsidR="00C9164F" w:rsidRPr="001C1910" w:rsidRDefault="00B47F80" w:rsidP="00906CBE">
            <w:pPr>
              <w:jc w:val="center"/>
            </w:pPr>
            <w:r>
              <w:t>5 of 6</w:t>
            </w:r>
          </w:p>
        </w:tc>
        <w:tc>
          <w:tcPr>
            <w:tcW w:w="1767" w:type="dxa"/>
            <w:vAlign w:val="center"/>
          </w:tcPr>
          <w:p w14:paraId="5EAA8FE0" w14:textId="60D74C63" w:rsidR="00C9164F" w:rsidRPr="001C1910" w:rsidRDefault="004603A6" w:rsidP="00377EBF">
            <w:pPr>
              <w:jc w:val="center"/>
            </w:pPr>
            <w:r w:rsidRPr="001C1910">
              <w:t>Threatened</w:t>
            </w:r>
          </w:p>
        </w:tc>
      </w:tr>
      <w:tr w:rsidR="00C9164F" w:rsidRPr="001C1910" w14:paraId="388A39AC" w14:textId="77777777" w:rsidTr="00C9164F">
        <w:tc>
          <w:tcPr>
            <w:tcW w:w="1999" w:type="dxa"/>
            <w:vMerge/>
            <w:tcBorders>
              <w:right w:val="single" w:sz="4" w:space="0" w:color="auto"/>
            </w:tcBorders>
          </w:tcPr>
          <w:p w14:paraId="5056C9E2" w14:textId="77777777" w:rsidR="00C9164F" w:rsidRPr="001C1910" w:rsidRDefault="00C9164F" w:rsidP="00377EBF">
            <w:pPr>
              <w:jc w:val="center"/>
            </w:pPr>
          </w:p>
        </w:tc>
        <w:tc>
          <w:tcPr>
            <w:tcW w:w="2177" w:type="dxa"/>
            <w:tcBorders>
              <w:top w:val="nil"/>
              <w:left w:val="single" w:sz="4" w:space="0" w:color="auto"/>
              <w:bottom w:val="nil"/>
              <w:right w:val="single" w:sz="4" w:space="0" w:color="auto"/>
            </w:tcBorders>
            <w:vAlign w:val="center"/>
          </w:tcPr>
          <w:p w14:paraId="2C8BC51C" w14:textId="03AEF530" w:rsidR="00C9164F" w:rsidRPr="001C1910" w:rsidRDefault="00C9164F" w:rsidP="00377EBF">
            <w:pPr>
              <w:jc w:val="center"/>
            </w:pPr>
            <w:r>
              <w:t>Corn Creek</w:t>
            </w:r>
          </w:p>
        </w:tc>
        <w:tc>
          <w:tcPr>
            <w:tcW w:w="1962" w:type="dxa"/>
            <w:tcBorders>
              <w:left w:val="single" w:sz="4" w:space="0" w:color="auto"/>
            </w:tcBorders>
            <w:vAlign w:val="center"/>
          </w:tcPr>
          <w:p w14:paraId="09158D21" w14:textId="2F930970" w:rsidR="00C9164F" w:rsidRPr="001C1910" w:rsidRDefault="00B47F80" w:rsidP="00377EBF">
            <w:pPr>
              <w:jc w:val="center"/>
            </w:pPr>
            <w:r>
              <w:t>Nitrate</w:t>
            </w:r>
          </w:p>
        </w:tc>
        <w:tc>
          <w:tcPr>
            <w:tcW w:w="1710" w:type="dxa"/>
            <w:vAlign w:val="center"/>
          </w:tcPr>
          <w:p w14:paraId="1AD3E92E" w14:textId="5A5640E0" w:rsidR="00C9164F" w:rsidRPr="001C1910" w:rsidRDefault="00B47F80" w:rsidP="00906CBE">
            <w:pPr>
              <w:jc w:val="center"/>
            </w:pPr>
            <w:r>
              <w:t>1 of 6</w:t>
            </w:r>
          </w:p>
        </w:tc>
        <w:tc>
          <w:tcPr>
            <w:tcW w:w="1767" w:type="dxa"/>
            <w:vAlign w:val="center"/>
          </w:tcPr>
          <w:p w14:paraId="4EA55A68" w14:textId="3E9A5B64" w:rsidR="00C9164F" w:rsidRPr="001C1910" w:rsidRDefault="004603A6" w:rsidP="00377EBF">
            <w:pPr>
              <w:jc w:val="center"/>
            </w:pPr>
            <w:r w:rsidRPr="001C1910">
              <w:t>Threatened</w:t>
            </w:r>
          </w:p>
        </w:tc>
      </w:tr>
      <w:tr w:rsidR="00B47F80" w:rsidRPr="001C1910" w14:paraId="7CF62FA9" w14:textId="77777777" w:rsidTr="00C9164F">
        <w:tc>
          <w:tcPr>
            <w:tcW w:w="1999" w:type="dxa"/>
            <w:vMerge/>
            <w:tcBorders>
              <w:right w:val="single" w:sz="4" w:space="0" w:color="auto"/>
            </w:tcBorders>
          </w:tcPr>
          <w:p w14:paraId="6D41725A" w14:textId="77777777" w:rsidR="00B47F80" w:rsidRPr="001C1910" w:rsidRDefault="00B47F80" w:rsidP="00377EBF">
            <w:pPr>
              <w:jc w:val="center"/>
            </w:pPr>
          </w:p>
        </w:tc>
        <w:tc>
          <w:tcPr>
            <w:tcW w:w="2177" w:type="dxa"/>
            <w:tcBorders>
              <w:top w:val="nil"/>
              <w:left w:val="single" w:sz="4" w:space="0" w:color="auto"/>
              <w:bottom w:val="nil"/>
              <w:right w:val="single" w:sz="4" w:space="0" w:color="auto"/>
            </w:tcBorders>
            <w:vAlign w:val="center"/>
          </w:tcPr>
          <w:p w14:paraId="02CCD4C5" w14:textId="77777777" w:rsidR="00B47F80" w:rsidRPr="001C1910" w:rsidRDefault="00B47F80" w:rsidP="00377EBF">
            <w:pPr>
              <w:jc w:val="center"/>
            </w:pPr>
          </w:p>
        </w:tc>
        <w:tc>
          <w:tcPr>
            <w:tcW w:w="1962" w:type="dxa"/>
            <w:tcBorders>
              <w:left w:val="single" w:sz="4" w:space="0" w:color="auto"/>
            </w:tcBorders>
            <w:vAlign w:val="center"/>
          </w:tcPr>
          <w:p w14:paraId="070B369A" w14:textId="4C4E836F" w:rsidR="00B47F80" w:rsidRPr="001C1910" w:rsidRDefault="00B47F80" w:rsidP="00377EBF">
            <w:pPr>
              <w:jc w:val="center"/>
            </w:pPr>
            <w:r>
              <w:t>Total Suspended Solids</w:t>
            </w:r>
          </w:p>
        </w:tc>
        <w:tc>
          <w:tcPr>
            <w:tcW w:w="1710" w:type="dxa"/>
            <w:vAlign w:val="center"/>
          </w:tcPr>
          <w:p w14:paraId="543A6BCB" w14:textId="3CAE5580" w:rsidR="00B47F80" w:rsidRPr="001C1910" w:rsidRDefault="00B47F80" w:rsidP="00906CBE">
            <w:pPr>
              <w:jc w:val="center"/>
            </w:pPr>
            <w:r>
              <w:t>5 of 8</w:t>
            </w:r>
          </w:p>
        </w:tc>
        <w:tc>
          <w:tcPr>
            <w:tcW w:w="1767" w:type="dxa"/>
            <w:vAlign w:val="center"/>
          </w:tcPr>
          <w:p w14:paraId="60461DE8" w14:textId="42B0D49C" w:rsidR="00B47F80" w:rsidRPr="001C1910" w:rsidRDefault="004603A6" w:rsidP="00377EBF">
            <w:pPr>
              <w:jc w:val="center"/>
            </w:pPr>
            <w:r w:rsidRPr="001C1910">
              <w:t>Threatened</w:t>
            </w:r>
          </w:p>
        </w:tc>
      </w:tr>
      <w:tr w:rsidR="00B47F80" w:rsidRPr="001C1910" w14:paraId="35FE9BE2" w14:textId="77777777" w:rsidTr="00C9164F">
        <w:tc>
          <w:tcPr>
            <w:tcW w:w="1999" w:type="dxa"/>
            <w:vMerge/>
          </w:tcPr>
          <w:p w14:paraId="0B8F5332" w14:textId="77777777" w:rsidR="00B47F80" w:rsidRPr="001C1910" w:rsidRDefault="00B47F80" w:rsidP="00377EBF">
            <w:pPr>
              <w:jc w:val="center"/>
            </w:pPr>
          </w:p>
        </w:tc>
        <w:tc>
          <w:tcPr>
            <w:tcW w:w="2177" w:type="dxa"/>
            <w:tcBorders>
              <w:top w:val="nil"/>
            </w:tcBorders>
            <w:vAlign w:val="center"/>
          </w:tcPr>
          <w:p w14:paraId="14774EC1" w14:textId="77777777" w:rsidR="00B47F80" w:rsidRPr="001C1910" w:rsidRDefault="00B47F80" w:rsidP="00377EBF">
            <w:pPr>
              <w:jc w:val="center"/>
            </w:pPr>
          </w:p>
        </w:tc>
        <w:tc>
          <w:tcPr>
            <w:tcW w:w="1962" w:type="dxa"/>
            <w:vAlign w:val="center"/>
          </w:tcPr>
          <w:p w14:paraId="4014EE52" w14:textId="7B152106" w:rsidR="00B47F80" w:rsidRPr="001C1910" w:rsidRDefault="00B47F80" w:rsidP="00377EBF">
            <w:pPr>
              <w:jc w:val="center"/>
            </w:pPr>
            <w:r w:rsidRPr="001C1910">
              <w:t>Total Phosphorus</w:t>
            </w:r>
          </w:p>
        </w:tc>
        <w:tc>
          <w:tcPr>
            <w:tcW w:w="1710" w:type="dxa"/>
            <w:vAlign w:val="center"/>
          </w:tcPr>
          <w:p w14:paraId="7E07A012" w14:textId="39320B7F" w:rsidR="00B47F80" w:rsidRPr="001C1910" w:rsidRDefault="00B47F80" w:rsidP="00906CBE">
            <w:pPr>
              <w:jc w:val="center"/>
            </w:pPr>
            <w:r>
              <w:t>6 of 8</w:t>
            </w:r>
          </w:p>
        </w:tc>
        <w:tc>
          <w:tcPr>
            <w:tcW w:w="1767" w:type="dxa"/>
            <w:vAlign w:val="center"/>
          </w:tcPr>
          <w:p w14:paraId="0594BC0B" w14:textId="1A50DF93" w:rsidR="00B47F80" w:rsidRPr="001C1910" w:rsidRDefault="004603A6" w:rsidP="00377EBF">
            <w:pPr>
              <w:jc w:val="center"/>
            </w:pPr>
            <w:r w:rsidRPr="001C1910">
              <w:t>Threatened</w:t>
            </w:r>
          </w:p>
        </w:tc>
      </w:tr>
      <w:tr w:rsidR="00B47F80" w:rsidRPr="001C1910" w14:paraId="4E3A231C" w14:textId="77777777" w:rsidTr="004F1350">
        <w:tc>
          <w:tcPr>
            <w:tcW w:w="1999" w:type="dxa"/>
            <w:vMerge/>
          </w:tcPr>
          <w:p w14:paraId="0FFA1549" w14:textId="77777777" w:rsidR="00B47F80" w:rsidRPr="001C1910" w:rsidRDefault="00B47F80" w:rsidP="00377EBF">
            <w:pPr>
              <w:jc w:val="center"/>
            </w:pPr>
          </w:p>
        </w:tc>
        <w:tc>
          <w:tcPr>
            <w:tcW w:w="2177" w:type="dxa"/>
            <w:vMerge w:val="restart"/>
            <w:vAlign w:val="center"/>
          </w:tcPr>
          <w:p w14:paraId="080F3AA9" w14:textId="77777777" w:rsidR="00B47F80" w:rsidRPr="001C1910" w:rsidRDefault="00B47F80" w:rsidP="00377EBF">
            <w:pPr>
              <w:jc w:val="center"/>
            </w:pPr>
            <w:r w:rsidRPr="001C1910">
              <w:t>White River 5</w:t>
            </w:r>
          </w:p>
        </w:tc>
        <w:tc>
          <w:tcPr>
            <w:tcW w:w="1962" w:type="dxa"/>
            <w:vAlign w:val="center"/>
          </w:tcPr>
          <w:p w14:paraId="4B4A0E28" w14:textId="77777777" w:rsidR="00B47F80" w:rsidRPr="001C1910" w:rsidRDefault="00B47F80" w:rsidP="00377EBF">
            <w:pPr>
              <w:jc w:val="center"/>
            </w:pPr>
            <w:r w:rsidRPr="001C1910">
              <w:t>Fecal Coliform Bacteria</w:t>
            </w:r>
          </w:p>
        </w:tc>
        <w:tc>
          <w:tcPr>
            <w:tcW w:w="1710" w:type="dxa"/>
            <w:vAlign w:val="center"/>
          </w:tcPr>
          <w:p w14:paraId="730DE72D" w14:textId="295E8013" w:rsidR="00B47F80" w:rsidRPr="001C1910" w:rsidRDefault="00B47F80" w:rsidP="00B47F80">
            <w:pPr>
              <w:jc w:val="center"/>
            </w:pPr>
            <w:r w:rsidRPr="001C1910">
              <w:t xml:space="preserve">3 of </w:t>
            </w:r>
            <w:r>
              <w:t>3</w:t>
            </w:r>
          </w:p>
        </w:tc>
        <w:tc>
          <w:tcPr>
            <w:tcW w:w="1767" w:type="dxa"/>
            <w:vAlign w:val="center"/>
          </w:tcPr>
          <w:p w14:paraId="776A9099" w14:textId="77777777" w:rsidR="00B47F80" w:rsidRPr="001C1910" w:rsidRDefault="00B47F80" w:rsidP="00377EBF">
            <w:pPr>
              <w:jc w:val="center"/>
            </w:pPr>
            <w:r w:rsidRPr="001C1910">
              <w:t>Threatened</w:t>
            </w:r>
          </w:p>
        </w:tc>
      </w:tr>
      <w:tr w:rsidR="00B47F80" w:rsidRPr="001C1910" w14:paraId="74F4D6AF" w14:textId="77777777" w:rsidTr="004F1350">
        <w:tc>
          <w:tcPr>
            <w:tcW w:w="1999" w:type="dxa"/>
            <w:vMerge/>
          </w:tcPr>
          <w:p w14:paraId="2761C7CF" w14:textId="77777777" w:rsidR="00B47F80" w:rsidRPr="001C1910" w:rsidRDefault="00B47F80" w:rsidP="00377EBF">
            <w:pPr>
              <w:jc w:val="center"/>
            </w:pPr>
          </w:p>
        </w:tc>
        <w:tc>
          <w:tcPr>
            <w:tcW w:w="2177" w:type="dxa"/>
            <w:vMerge/>
            <w:vAlign w:val="center"/>
          </w:tcPr>
          <w:p w14:paraId="6D3B137B" w14:textId="77777777" w:rsidR="00B47F80" w:rsidRPr="001C1910" w:rsidRDefault="00B47F80" w:rsidP="00377EBF">
            <w:pPr>
              <w:jc w:val="center"/>
            </w:pPr>
          </w:p>
        </w:tc>
        <w:tc>
          <w:tcPr>
            <w:tcW w:w="1962" w:type="dxa"/>
            <w:vAlign w:val="center"/>
          </w:tcPr>
          <w:p w14:paraId="0E675A3C" w14:textId="77777777" w:rsidR="00B47F80" w:rsidRPr="001C1910" w:rsidRDefault="00B47F80" w:rsidP="00377EBF">
            <w:pPr>
              <w:jc w:val="center"/>
            </w:pPr>
            <w:r w:rsidRPr="001C1910">
              <w:t>E-coli Bacteria</w:t>
            </w:r>
          </w:p>
        </w:tc>
        <w:tc>
          <w:tcPr>
            <w:tcW w:w="1710" w:type="dxa"/>
            <w:vAlign w:val="center"/>
          </w:tcPr>
          <w:p w14:paraId="2DFD6FB6" w14:textId="777ED769" w:rsidR="00B47F80" w:rsidRPr="001C1910" w:rsidRDefault="00B47F80" w:rsidP="00B47F80">
            <w:pPr>
              <w:jc w:val="center"/>
            </w:pPr>
            <w:r>
              <w:t>4</w:t>
            </w:r>
            <w:r w:rsidRPr="001C1910">
              <w:t xml:space="preserve"> of </w:t>
            </w:r>
            <w:r>
              <w:t>6</w:t>
            </w:r>
          </w:p>
        </w:tc>
        <w:tc>
          <w:tcPr>
            <w:tcW w:w="1767" w:type="dxa"/>
            <w:vAlign w:val="center"/>
          </w:tcPr>
          <w:p w14:paraId="6EB370A2" w14:textId="77777777" w:rsidR="00B47F80" w:rsidRPr="001C1910" w:rsidRDefault="00B47F80" w:rsidP="00377EBF">
            <w:pPr>
              <w:jc w:val="center"/>
            </w:pPr>
            <w:r w:rsidRPr="001C1910">
              <w:t>Threatened</w:t>
            </w:r>
          </w:p>
        </w:tc>
      </w:tr>
      <w:tr w:rsidR="00B47F80" w:rsidRPr="001C1910" w14:paraId="075937A7" w14:textId="77777777" w:rsidTr="004F1350">
        <w:tc>
          <w:tcPr>
            <w:tcW w:w="1999" w:type="dxa"/>
            <w:vMerge/>
          </w:tcPr>
          <w:p w14:paraId="22A8397A" w14:textId="77777777" w:rsidR="00B47F80" w:rsidRPr="001C1910" w:rsidRDefault="00B47F80" w:rsidP="00377EBF">
            <w:pPr>
              <w:jc w:val="center"/>
            </w:pPr>
          </w:p>
        </w:tc>
        <w:tc>
          <w:tcPr>
            <w:tcW w:w="2177" w:type="dxa"/>
            <w:vMerge/>
            <w:vAlign w:val="center"/>
          </w:tcPr>
          <w:p w14:paraId="2AB1C64D" w14:textId="77777777" w:rsidR="00B47F80" w:rsidRPr="001C1910" w:rsidRDefault="00B47F80" w:rsidP="00377EBF">
            <w:pPr>
              <w:jc w:val="center"/>
            </w:pPr>
          </w:p>
        </w:tc>
        <w:tc>
          <w:tcPr>
            <w:tcW w:w="1962" w:type="dxa"/>
            <w:vAlign w:val="center"/>
          </w:tcPr>
          <w:p w14:paraId="01114EAB" w14:textId="581AD147" w:rsidR="00B47F80" w:rsidRPr="001C1910" w:rsidRDefault="00B47F80" w:rsidP="00377EBF">
            <w:pPr>
              <w:jc w:val="center"/>
            </w:pPr>
            <w:r>
              <w:t>Nitrate</w:t>
            </w:r>
          </w:p>
        </w:tc>
        <w:tc>
          <w:tcPr>
            <w:tcW w:w="1710" w:type="dxa"/>
            <w:vAlign w:val="center"/>
          </w:tcPr>
          <w:p w14:paraId="1003AFAB" w14:textId="17DB6DA2" w:rsidR="00B47F80" w:rsidRPr="001C1910" w:rsidRDefault="00B47F80" w:rsidP="00564C33">
            <w:pPr>
              <w:jc w:val="center"/>
            </w:pPr>
            <w:r>
              <w:t>4 of 6</w:t>
            </w:r>
          </w:p>
        </w:tc>
        <w:tc>
          <w:tcPr>
            <w:tcW w:w="1767" w:type="dxa"/>
            <w:vAlign w:val="center"/>
          </w:tcPr>
          <w:p w14:paraId="7876F9C7" w14:textId="0A6D332C" w:rsidR="00B47F80" w:rsidRPr="001C1910" w:rsidRDefault="004603A6" w:rsidP="00377EBF">
            <w:pPr>
              <w:jc w:val="center"/>
            </w:pPr>
            <w:r w:rsidRPr="001C1910">
              <w:t>Threatened</w:t>
            </w:r>
          </w:p>
        </w:tc>
      </w:tr>
      <w:tr w:rsidR="00B47F80" w:rsidRPr="001C1910" w14:paraId="4E790696" w14:textId="77777777" w:rsidTr="004F1350">
        <w:tc>
          <w:tcPr>
            <w:tcW w:w="1999" w:type="dxa"/>
            <w:vMerge/>
          </w:tcPr>
          <w:p w14:paraId="3B2B9482" w14:textId="77777777" w:rsidR="00B47F80" w:rsidRPr="001C1910" w:rsidRDefault="00B47F80" w:rsidP="00377EBF">
            <w:pPr>
              <w:jc w:val="center"/>
            </w:pPr>
          </w:p>
        </w:tc>
        <w:tc>
          <w:tcPr>
            <w:tcW w:w="2177" w:type="dxa"/>
            <w:vMerge/>
            <w:vAlign w:val="center"/>
          </w:tcPr>
          <w:p w14:paraId="11ED1E8A" w14:textId="77777777" w:rsidR="00B47F80" w:rsidRPr="001C1910" w:rsidRDefault="00B47F80" w:rsidP="00377EBF">
            <w:pPr>
              <w:jc w:val="center"/>
            </w:pPr>
          </w:p>
        </w:tc>
        <w:tc>
          <w:tcPr>
            <w:tcW w:w="1962" w:type="dxa"/>
            <w:vAlign w:val="center"/>
          </w:tcPr>
          <w:p w14:paraId="50B94968" w14:textId="58099559" w:rsidR="00B47F80" w:rsidRPr="001C1910" w:rsidRDefault="00B47F80" w:rsidP="00377EBF">
            <w:pPr>
              <w:jc w:val="center"/>
            </w:pPr>
            <w:r>
              <w:t>Total Suspended Solids</w:t>
            </w:r>
          </w:p>
        </w:tc>
        <w:tc>
          <w:tcPr>
            <w:tcW w:w="1710" w:type="dxa"/>
            <w:vAlign w:val="center"/>
          </w:tcPr>
          <w:p w14:paraId="6F41FA3D" w14:textId="02B36BB3" w:rsidR="00B47F80" w:rsidRPr="001C1910" w:rsidRDefault="00B47F80" w:rsidP="00564C33">
            <w:pPr>
              <w:jc w:val="center"/>
            </w:pPr>
            <w:r>
              <w:t>3 of 7</w:t>
            </w:r>
          </w:p>
        </w:tc>
        <w:tc>
          <w:tcPr>
            <w:tcW w:w="1767" w:type="dxa"/>
            <w:vAlign w:val="center"/>
          </w:tcPr>
          <w:p w14:paraId="5129DFBC" w14:textId="05AE4A83" w:rsidR="00B47F80" w:rsidRPr="001C1910" w:rsidRDefault="004603A6" w:rsidP="00377EBF">
            <w:pPr>
              <w:jc w:val="center"/>
            </w:pPr>
            <w:r w:rsidRPr="001C1910">
              <w:t>Threatened</w:t>
            </w:r>
          </w:p>
        </w:tc>
      </w:tr>
      <w:tr w:rsidR="00B47F80" w:rsidRPr="001C1910" w14:paraId="420FB05E" w14:textId="77777777" w:rsidTr="004F1350">
        <w:tc>
          <w:tcPr>
            <w:tcW w:w="1999" w:type="dxa"/>
            <w:vMerge/>
          </w:tcPr>
          <w:p w14:paraId="6FDCDDB3" w14:textId="77777777" w:rsidR="00B47F80" w:rsidRPr="001C1910" w:rsidRDefault="00B47F80" w:rsidP="00377EBF">
            <w:pPr>
              <w:jc w:val="center"/>
            </w:pPr>
          </w:p>
        </w:tc>
        <w:tc>
          <w:tcPr>
            <w:tcW w:w="2177" w:type="dxa"/>
            <w:vMerge/>
            <w:vAlign w:val="center"/>
          </w:tcPr>
          <w:p w14:paraId="07320C0D" w14:textId="77777777" w:rsidR="00B47F80" w:rsidRPr="001C1910" w:rsidRDefault="00B47F80" w:rsidP="00377EBF">
            <w:pPr>
              <w:jc w:val="center"/>
            </w:pPr>
          </w:p>
        </w:tc>
        <w:tc>
          <w:tcPr>
            <w:tcW w:w="1962" w:type="dxa"/>
            <w:vAlign w:val="center"/>
          </w:tcPr>
          <w:p w14:paraId="2604F11E" w14:textId="77777777" w:rsidR="00B47F80" w:rsidRPr="001C1910" w:rsidRDefault="00B47F80" w:rsidP="00377EBF">
            <w:pPr>
              <w:jc w:val="center"/>
            </w:pPr>
            <w:r w:rsidRPr="001C1910">
              <w:t>Total Phosphorus</w:t>
            </w:r>
          </w:p>
        </w:tc>
        <w:tc>
          <w:tcPr>
            <w:tcW w:w="1710" w:type="dxa"/>
            <w:vAlign w:val="center"/>
          </w:tcPr>
          <w:p w14:paraId="26A2CDB0" w14:textId="045BB178" w:rsidR="00B47F80" w:rsidRPr="001C1910" w:rsidRDefault="00B47F80" w:rsidP="00B47F80">
            <w:pPr>
              <w:jc w:val="center"/>
            </w:pPr>
            <w:r>
              <w:t>8</w:t>
            </w:r>
            <w:r w:rsidRPr="001C1910">
              <w:t xml:space="preserve"> of </w:t>
            </w:r>
            <w:r>
              <w:t>8</w:t>
            </w:r>
          </w:p>
        </w:tc>
        <w:tc>
          <w:tcPr>
            <w:tcW w:w="1767" w:type="dxa"/>
            <w:vAlign w:val="center"/>
          </w:tcPr>
          <w:p w14:paraId="4EB99ED8" w14:textId="77777777" w:rsidR="00B47F80" w:rsidRPr="001C1910" w:rsidRDefault="00B47F80" w:rsidP="00377EBF">
            <w:pPr>
              <w:jc w:val="center"/>
            </w:pPr>
            <w:r w:rsidRPr="001C1910">
              <w:t>Threatened</w:t>
            </w:r>
          </w:p>
        </w:tc>
      </w:tr>
      <w:tr w:rsidR="00B47F80" w:rsidRPr="001C1910" w14:paraId="682633AA" w14:textId="77777777" w:rsidTr="00130F3A">
        <w:tc>
          <w:tcPr>
            <w:tcW w:w="1999" w:type="dxa"/>
            <w:vMerge w:val="restart"/>
            <w:vAlign w:val="bottom"/>
          </w:tcPr>
          <w:p w14:paraId="6EEDCF33" w14:textId="77777777" w:rsidR="00B47F80" w:rsidRPr="001C1910" w:rsidRDefault="00B47F80" w:rsidP="00130F3A">
            <w:pPr>
              <w:jc w:val="center"/>
            </w:pPr>
            <w:r w:rsidRPr="001C1910">
              <w:t>White River Pass Creek Watershed</w:t>
            </w:r>
          </w:p>
        </w:tc>
        <w:tc>
          <w:tcPr>
            <w:tcW w:w="2177" w:type="dxa"/>
            <w:vMerge w:val="restart"/>
            <w:vAlign w:val="center"/>
          </w:tcPr>
          <w:p w14:paraId="3432DB8D" w14:textId="77777777" w:rsidR="00B47F80" w:rsidRPr="001C1910" w:rsidRDefault="00B47F80" w:rsidP="00377EBF">
            <w:pPr>
              <w:jc w:val="center"/>
            </w:pPr>
            <w:r w:rsidRPr="001C1910">
              <w:t>Pass Creek 1</w:t>
            </w:r>
          </w:p>
        </w:tc>
        <w:tc>
          <w:tcPr>
            <w:tcW w:w="1962" w:type="dxa"/>
            <w:vAlign w:val="center"/>
          </w:tcPr>
          <w:p w14:paraId="1E1D8C29" w14:textId="77777777" w:rsidR="00B47F80" w:rsidRPr="001C1910" w:rsidRDefault="00B47F80" w:rsidP="00377EBF">
            <w:pPr>
              <w:jc w:val="center"/>
            </w:pPr>
            <w:r w:rsidRPr="001C1910">
              <w:t>Fecal Coliform Bacteria</w:t>
            </w:r>
          </w:p>
        </w:tc>
        <w:tc>
          <w:tcPr>
            <w:tcW w:w="1710" w:type="dxa"/>
            <w:vAlign w:val="center"/>
          </w:tcPr>
          <w:p w14:paraId="6E96D5DC" w14:textId="2DFB5ABC" w:rsidR="00B47F80" w:rsidRPr="001C1910" w:rsidRDefault="00B47F80" w:rsidP="00B47F80">
            <w:pPr>
              <w:jc w:val="center"/>
            </w:pPr>
            <w:r>
              <w:t>6</w:t>
            </w:r>
            <w:r w:rsidRPr="001C1910">
              <w:t xml:space="preserve"> of </w:t>
            </w:r>
            <w:r>
              <w:t>7</w:t>
            </w:r>
          </w:p>
        </w:tc>
        <w:tc>
          <w:tcPr>
            <w:tcW w:w="1767" w:type="dxa"/>
            <w:vAlign w:val="center"/>
          </w:tcPr>
          <w:p w14:paraId="2B975860" w14:textId="77777777" w:rsidR="00B47F80" w:rsidRPr="001C1910" w:rsidRDefault="00B47F80" w:rsidP="00377EBF">
            <w:pPr>
              <w:jc w:val="center"/>
            </w:pPr>
            <w:r w:rsidRPr="001C1910">
              <w:t>Threatened</w:t>
            </w:r>
          </w:p>
        </w:tc>
      </w:tr>
      <w:tr w:rsidR="00B47F80" w:rsidRPr="001C1910" w14:paraId="5E535BF4" w14:textId="77777777" w:rsidTr="004F1350">
        <w:tc>
          <w:tcPr>
            <w:tcW w:w="1999" w:type="dxa"/>
            <w:vMerge/>
          </w:tcPr>
          <w:p w14:paraId="1C98E3F7" w14:textId="77777777" w:rsidR="00B47F80" w:rsidRPr="001C1910" w:rsidRDefault="00B47F80" w:rsidP="00377EBF">
            <w:pPr>
              <w:jc w:val="center"/>
            </w:pPr>
          </w:p>
        </w:tc>
        <w:tc>
          <w:tcPr>
            <w:tcW w:w="2177" w:type="dxa"/>
            <w:vMerge/>
            <w:vAlign w:val="center"/>
          </w:tcPr>
          <w:p w14:paraId="306E4117" w14:textId="77777777" w:rsidR="00B47F80" w:rsidRPr="001C1910" w:rsidRDefault="00B47F80" w:rsidP="00377EBF">
            <w:pPr>
              <w:jc w:val="center"/>
            </w:pPr>
          </w:p>
        </w:tc>
        <w:tc>
          <w:tcPr>
            <w:tcW w:w="1962" w:type="dxa"/>
            <w:vAlign w:val="center"/>
          </w:tcPr>
          <w:p w14:paraId="10C3D857" w14:textId="77777777" w:rsidR="00B47F80" w:rsidRPr="001C1910" w:rsidRDefault="00B47F80" w:rsidP="00377EBF">
            <w:pPr>
              <w:jc w:val="center"/>
            </w:pPr>
            <w:r w:rsidRPr="001C1910">
              <w:t>E-coli Bacteria</w:t>
            </w:r>
          </w:p>
        </w:tc>
        <w:tc>
          <w:tcPr>
            <w:tcW w:w="1710" w:type="dxa"/>
            <w:vAlign w:val="center"/>
          </w:tcPr>
          <w:p w14:paraId="444F31EF" w14:textId="37D5C708" w:rsidR="00B47F80" w:rsidRPr="001C1910" w:rsidRDefault="00B47F80" w:rsidP="00B47F80">
            <w:pPr>
              <w:jc w:val="center"/>
            </w:pPr>
            <w:r>
              <w:t>9</w:t>
            </w:r>
            <w:r w:rsidRPr="001C1910">
              <w:t xml:space="preserve"> of </w:t>
            </w:r>
            <w:r>
              <w:t>9</w:t>
            </w:r>
          </w:p>
        </w:tc>
        <w:tc>
          <w:tcPr>
            <w:tcW w:w="1767" w:type="dxa"/>
            <w:vAlign w:val="center"/>
          </w:tcPr>
          <w:p w14:paraId="2D3B7DBC" w14:textId="77777777" w:rsidR="00B47F80" w:rsidRPr="001C1910" w:rsidRDefault="00B47F80" w:rsidP="00377EBF">
            <w:pPr>
              <w:jc w:val="center"/>
            </w:pPr>
            <w:r w:rsidRPr="001C1910">
              <w:t>Threatened</w:t>
            </w:r>
          </w:p>
        </w:tc>
      </w:tr>
      <w:tr w:rsidR="00B47F80" w:rsidRPr="001C1910" w14:paraId="38B42B20" w14:textId="77777777" w:rsidTr="004F1350">
        <w:tc>
          <w:tcPr>
            <w:tcW w:w="1999" w:type="dxa"/>
            <w:vMerge/>
          </w:tcPr>
          <w:p w14:paraId="3EFB847F" w14:textId="77777777" w:rsidR="00B47F80" w:rsidRPr="001C1910" w:rsidRDefault="00B47F80" w:rsidP="00377EBF">
            <w:pPr>
              <w:jc w:val="center"/>
            </w:pPr>
          </w:p>
        </w:tc>
        <w:tc>
          <w:tcPr>
            <w:tcW w:w="2177" w:type="dxa"/>
            <w:vMerge/>
            <w:vAlign w:val="center"/>
          </w:tcPr>
          <w:p w14:paraId="5216C258" w14:textId="77777777" w:rsidR="00B47F80" w:rsidRPr="001C1910" w:rsidRDefault="00B47F80" w:rsidP="00377EBF">
            <w:pPr>
              <w:jc w:val="center"/>
            </w:pPr>
          </w:p>
        </w:tc>
        <w:tc>
          <w:tcPr>
            <w:tcW w:w="1962" w:type="dxa"/>
            <w:vAlign w:val="center"/>
          </w:tcPr>
          <w:p w14:paraId="4E2A8B60" w14:textId="77777777" w:rsidR="00B47F80" w:rsidRPr="001C1910" w:rsidRDefault="00B47F80" w:rsidP="00377EBF">
            <w:pPr>
              <w:jc w:val="center"/>
            </w:pPr>
            <w:r w:rsidRPr="001C1910">
              <w:t>Total Phosphorus</w:t>
            </w:r>
          </w:p>
        </w:tc>
        <w:tc>
          <w:tcPr>
            <w:tcW w:w="1710" w:type="dxa"/>
            <w:vAlign w:val="center"/>
          </w:tcPr>
          <w:p w14:paraId="5131C0CF" w14:textId="40413268" w:rsidR="00B47F80" w:rsidRPr="001C1910" w:rsidRDefault="00B47F80" w:rsidP="00B47F80">
            <w:pPr>
              <w:jc w:val="center"/>
            </w:pPr>
            <w:r>
              <w:t>8</w:t>
            </w:r>
            <w:r w:rsidRPr="001C1910">
              <w:t xml:space="preserve"> of </w:t>
            </w:r>
            <w:r>
              <w:t>11</w:t>
            </w:r>
          </w:p>
        </w:tc>
        <w:tc>
          <w:tcPr>
            <w:tcW w:w="1767" w:type="dxa"/>
            <w:vAlign w:val="center"/>
          </w:tcPr>
          <w:p w14:paraId="7CBEA45B" w14:textId="39DB993C" w:rsidR="00B47F80" w:rsidRPr="001C1910" w:rsidRDefault="004603A6" w:rsidP="00377EBF">
            <w:pPr>
              <w:jc w:val="center"/>
            </w:pPr>
            <w:r>
              <w:t>Impaired</w:t>
            </w:r>
          </w:p>
        </w:tc>
      </w:tr>
      <w:tr w:rsidR="00B47F80" w:rsidRPr="001C1910" w14:paraId="216687AD" w14:textId="77777777" w:rsidTr="004F1350">
        <w:tc>
          <w:tcPr>
            <w:tcW w:w="1999" w:type="dxa"/>
            <w:vMerge/>
          </w:tcPr>
          <w:p w14:paraId="72E72C09" w14:textId="77777777" w:rsidR="00B47F80" w:rsidRPr="001C1910" w:rsidRDefault="00B47F80" w:rsidP="00377EBF">
            <w:pPr>
              <w:jc w:val="center"/>
            </w:pPr>
          </w:p>
        </w:tc>
        <w:tc>
          <w:tcPr>
            <w:tcW w:w="2177" w:type="dxa"/>
            <w:vMerge w:val="restart"/>
            <w:vAlign w:val="center"/>
          </w:tcPr>
          <w:p w14:paraId="29914510" w14:textId="77777777" w:rsidR="00B47F80" w:rsidRPr="001C1910" w:rsidRDefault="00B47F80" w:rsidP="00377EBF">
            <w:pPr>
              <w:jc w:val="center"/>
            </w:pPr>
            <w:r w:rsidRPr="001C1910">
              <w:t>Pass Creek 2</w:t>
            </w:r>
          </w:p>
        </w:tc>
        <w:tc>
          <w:tcPr>
            <w:tcW w:w="1962" w:type="dxa"/>
            <w:vAlign w:val="center"/>
          </w:tcPr>
          <w:p w14:paraId="451350F4" w14:textId="77777777" w:rsidR="00B47F80" w:rsidRPr="001C1910" w:rsidRDefault="00B47F80" w:rsidP="00377EBF">
            <w:pPr>
              <w:jc w:val="center"/>
            </w:pPr>
            <w:r w:rsidRPr="001C1910">
              <w:t>Fecal Coliform Bacteria</w:t>
            </w:r>
          </w:p>
        </w:tc>
        <w:tc>
          <w:tcPr>
            <w:tcW w:w="1710" w:type="dxa"/>
            <w:vAlign w:val="center"/>
          </w:tcPr>
          <w:p w14:paraId="111567D3" w14:textId="0CFF5D9D" w:rsidR="00B47F80" w:rsidRPr="001C1910" w:rsidRDefault="00B47F80" w:rsidP="00B47F80">
            <w:pPr>
              <w:jc w:val="center"/>
            </w:pPr>
            <w:r w:rsidRPr="001C1910">
              <w:t xml:space="preserve">3 of </w:t>
            </w:r>
            <w:r>
              <w:t>4</w:t>
            </w:r>
          </w:p>
        </w:tc>
        <w:tc>
          <w:tcPr>
            <w:tcW w:w="1767" w:type="dxa"/>
            <w:vAlign w:val="center"/>
          </w:tcPr>
          <w:p w14:paraId="7D3CD28E" w14:textId="77777777" w:rsidR="00B47F80" w:rsidRPr="001C1910" w:rsidRDefault="00B47F80" w:rsidP="00377EBF">
            <w:pPr>
              <w:jc w:val="center"/>
            </w:pPr>
            <w:r w:rsidRPr="001C1910">
              <w:t>Threatened</w:t>
            </w:r>
          </w:p>
        </w:tc>
      </w:tr>
      <w:tr w:rsidR="00B47F80" w:rsidRPr="001C1910" w14:paraId="19E4C788" w14:textId="77777777" w:rsidTr="004F1350">
        <w:tc>
          <w:tcPr>
            <w:tcW w:w="1999" w:type="dxa"/>
            <w:vMerge/>
          </w:tcPr>
          <w:p w14:paraId="756FB583" w14:textId="77777777" w:rsidR="00B47F80" w:rsidRPr="001C1910" w:rsidRDefault="00B47F80" w:rsidP="00377EBF">
            <w:pPr>
              <w:jc w:val="center"/>
            </w:pPr>
          </w:p>
        </w:tc>
        <w:tc>
          <w:tcPr>
            <w:tcW w:w="2177" w:type="dxa"/>
            <w:vMerge/>
            <w:vAlign w:val="center"/>
          </w:tcPr>
          <w:p w14:paraId="59934F3C" w14:textId="77777777" w:rsidR="00B47F80" w:rsidRPr="001C1910" w:rsidRDefault="00B47F80" w:rsidP="00377EBF">
            <w:pPr>
              <w:jc w:val="center"/>
            </w:pPr>
          </w:p>
        </w:tc>
        <w:tc>
          <w:tcPr>
            <w:tcW w:w="1962" w:type="dxa"/>
            <w:vAlign w:val="center"/>
          </w:tcPr>
          <w:p w14:paraId="03539953" w14:textId="77777777" w:rsidR="00B47F80" w:rsidRPr="001C1910" w:rsidRDefault="00B47F80" w:rsidP="00377EBF">
            <w:pPr>
              <w:jc w:val="center"/>
            </w:pPr>
            <w:r w:rsidRPr="001C1910">
              <w:t>E-coli Bacteria</w:t>
            </w:r>
          </w:p>
        </w:tc>
        <w:tc>
          <w:tcPr>
            <w:tcW w:w="1710" w:type="dxa"/>
            <w:vAlign w:val="center"/>
          </w:tcPr>
          <w:p w14:paraId="392DC78A" w14:textId="6210DABA" w:rsidR="00B47F80" w:rsidRPr="001C1910" w:rsidRDefault="00B47F80" w:rsidP="00B47F80">
            <w:pPr>
              <w:jc w:val="center"/>
            </w:pPr>
            <w:r>
              <w:t>4</w:t>
            </w:r>
            <w:r w:rsidRPr="001C1910">
              <w:t xml:space="preserve"> of </w:t>
            </w:r>
            <w:r>
              <w:t>7</w:t>
            </w:r>
          </w:p>
        </w:tc>
        <w:tc>
          <w:tcPr>
            <w:tcW w:w="1767" w:type="dxa"/>
            <w:vAlign w:val="center"/>
          </w:tcPr>
          <w:p w14:paraId="2C4CD06E" w14:textId="77777777" w:rsidR="00B47F80" w:rsidRPr="001C1910" w:rsidRDefault="00B47F80" w:rsidP="00377EBF">
            <w:pPr>
              <w:jc w:val="center"/>
            </w:pPr>
            <w:r w:rsidRPr="001C1910">
              <w:t>Threatened</w:t>
            </w:r>
          </w:p>
        </w:tc>
      </w:tr>
      <w:tr w:rsidR="00B47F80" w:rsidRPr="001C1910" w14:paraId="33F21B11" w14:textId="77777777" w:rsidTr="004F1350">
        <w:tc>
          <w:tcPr>
            <w:tcW w:w="1999" w:type="dxa"/>
            <w:vMerge/>
          </w:tcPr>
          <w:p w14:paraId="78C76F64" w14:textId="77777777" w:rsidR="00B47F80" w:rsidRPr="001C1910" w:rsidRDefault="00B47F80" w:rsidP="00377EBF">
            <w:pPr>
              <w:jc w:val="center"/>
            </w:pPr>
          </w:p>
        </w:tc>
        <w:tc>
          <w:tcPr>
            <w:tcW w:w="2177" w:type="dxa"/>
            <w:vMerge/>
            <w:vAlign w:val="center"/>
          </w:tcPr>
          <w:p w14:paraId="16093801" w14:textId="77777777" w:rsidR="00B47F80" w:rsidRPr="001C1910" w:rsidRDefault="00B47F80" w:rsidP="00377EBF">
            <w:pPr>
              <w:jc w:val="center"/>
            </w:pPr>
          </w:p>
        </w:tc>
        <w:tc>
          <w:tcPr>
            <w:tcW w:w="1962" w:type="dxa"/>
            <w:vAlign w:val="center"/>
          </w:tcPr>
          <w:p w14:paraId="7AB64EC2" w14:textId="77777777" w:rsidR="00B47F80" w:rsidRPr="001C1910" w:rsidRDefault="00B47F80" w:rsidP="00377EBF">
            <w:pPr>
              <w:jc w:val="center"/>
            </w:pPr>
            <w:r w:rsidRPr="001C1910">
              <w:t>Total Phosphorus</w:t>
            </w:r>
          </w:p>
        </w:tc>
        <w:tc>
          <w:tcPr>
            <w:tcW w:w="1710" w:type="dxa"/>
            <w:vAlign w:val="center"/>
          </w:tcPr>
          <w:p w14:paraId="3EF864DC" w14:textId="11A7555F" w:rsidR="00B47F80" w:rsidRPr="001C1910" w:rsidRDefault="00B47F80" w:rsidP="00B47F80">
            <w:pPr>
              <w:jc w:val="center"/>
            </w:pPr>
            <w:r>
              <w:t>9</w:t>
            </w:r>
            <w:r w:rsidRPr="001C1910">
              <w:t xml:space="preserve"> of </w:t>
            </w:r>
            <w:r>
              <w:t>9</w:t>
            </w:r>
          </w:p>
        </w:tc>
        <w:tc>
          <w:tcPr>
            <w:tcW w:w="1767" w:type="dxa"/>
            <w:vAlign w:val="center"/>
          </w:tcPr>
          <w:p w14:paraId="5A42137A" w14:textId="77777777" w:rsidR="00B47F80" w:rsidRPr="001C1910" w:rsidRDefault="00B47F80" w:rsidP="00377EBF">
            <w:pPr>
              <w:jc w:val="center"/>
            </w:pPr>
            <w:r w:rsidRPr="001C1910">
              <w:t>Threatened</w:t>
            </w:r>
          </w:p>
        </w:tc>
      </w:tr>
      <w:tr w:rsidR="00B47F80" w:rsidRPr="001C1910" w14:paraId="3C9961E8" w14:textId="77777777" w:rsidTr="004F1350">
        <w:tc>
          <w:tcPr>
            <w:tcW w:w="1999" w:type="dxa"/>
            <w:vMerge/>
          </w:tcPr>
          <w:p w14:paraId="6A053CA8" w14:textId="77777777" w:rsidR="00B47F80" w:rsidRPr="001C1910" w:rsidRDefault="00B47F80" w:rsidP="00377EBF">
            <w:pPr>
              <w:jc w:val="center"/>
            </w:pPr>
          </w:p>
        </w:tc>
        <w:tc>
          <w:tcPr>
            <w:tcW w:w="2177" w:type="dxa"/>
            <w:vMerge w:val="restart"/>
            <w:vAlign w:val="center"/>
          </w:tcPr>
          <w:p w14:paraId="65F4DEEF" w14:textId="77777777" w:rsidR="00B47F80" w:rsidRPr="001C1910" w:rsidRDefault="00B47F80" w:rsidP="00377EBF">
            <w:pPr>
              <w:jc w:val="center"/>
            </w:pPr>
            <w:r w:rsidRPr="001C1910">
              <w:t>Pass Creek 3</w:t>
            </w:r>
          </w:p>
        </w:tc>
        <w:tc>
          <w:tcPr>
            <w:tcW w:w="1962" w:type="dxa"/>
            <w:vAlign w:val="center"/>
          </w:tcPr>
          <w:p w14:paraId="7E1951DC" w14:textId="77777777" w:rsidR="00B47F80" w:rsidRPr="001C1910" w:rsidRDefault="00B47F80" w:rsidP="00377EBF">
            <w:pPr>
              <w:jc w:val="center"/>
            </w:pPr>
            <w:r w:rsidRPr="001C1910">
              <w:t>Fecal Coliform Bacteria</w:t>
            </w:r>
          </w:p>
        </w:tc>
        <w:tc>
          <w:tcPr>
            <w:tcW w:w="1710" w:type="dxa"/>
            <w:vAlign w:val="center"/>
          </w:tcPr>
          <w:p w14:paraId="2C66595D" w14:textId="7529EFB6" w:rsidR="00B47F80" w:rsidRPr="001C1910" w:rsidRDefault="00B47F80" w:rsidP="00B47F80">
            <w:pPr>
              <w:jc w:val="center"/>
            </w:pPr>
            <w:r>
              <w:t>2</w:t>
            </w:r>
            <w:r w:rsidRPr="001C1910">
              <w:t xml:space="preserve"> of </w:t>
            </w:r>
            <w:r>
              <w:t>3</w:t>
            </w:r>
          </w:p>
        </w:tc>
        <w:tc>
          <w:tcPr>
            <w:tcW w:w="1767" w:type="dxa"/>
            <w:vAlign w:val="center"/>
          </w:tcPr>
          <w:p w14:paraId="6D7F02C0" w14:textId="77777777" w:rsidR="00B47F80" w:rsidRPr="001C1910" w:rsidRDefault="00B47F80" w:rsidP="00377EBF">
            <w:pPr>
              <w:jc w:val="center"/>
            </w:pPr>
            <w:r w:rsidRPr="001C1910">
              <w:t>Threatened</w:t>
            </w:r>
          </w:p>
        </w:tc>
      </w:tr>
      <w:tr w:rsidR="00B47F80" w:rsidRPr="001C1910" w14:paraId="7DD64EF2" w14:textId="77777777" w:rsidTr="004F1350">
        <w:tc>
          <w:tcPr>
            <w:tcW w:w="1999" w:type="dxa"/>
            <w:vMerge/>
          </w:tcPr>
          <w:p w14:paraId="634DD952" w14:textId="77777777" w:rsidR="00B47F80" w:rsidRPr="001C1910" w:rsidRDefault="00B47F80" w:rsidP="00377EBF">
            <w:pPr>
              <w:jc w:val="center"/>
            </w:pPr>
          </w:p>
        </w:tc>
        <w:tc>
          <w:tcPr>
            <w:tcW w:w="2177" w:type="dxa"/>
            <w:vMerge/>
            <w:vAlign w:val="center"/>
          </w:tcPr>
          <w:p w14:paraId="3C97090A" w14:textId="77777777" w:rsidR="00B47F80" w:rsidRPr="001C1910" w:rsidRDefault="00B47F80" w:rsidP="00377EBF">
            <w:pPr>
              <w:jc w:val="center"/>
            </w:pPr>
          </w:p>
        </w:tc>
        <w:tc>
          <w:tcPr>
            <w:tcW w:w="1962" w:type="dxa"/>
            <w:vAlign w:val="center"/>
          </w:tcPr>
          <w:p w14:paraId="09428DD7" w14:textId="77777777" w:rsidR="00B47F80" w:rsidRPr="001C1910" w:rsidRDefault="00B47F80" w:rsidP="00377EBF">
            <w:pPr>
              <w:jc w:val="center"/>
            </w:pPr>
            <w:r w:rsidRPr="001C1910">
              <w:t>E-coli Bacteria</w:t>
            </w:r>
          </w:p>
        </w:tc>
        <w:tc>
          <w:tcPr>
            <w:tcW w:w="1710" w:type="dxa"/>
            <w:vAlign w:val="center"/>
          </w:tcPr>
          <w:p w14:paraId="59483657" w14:textId="77777777" w:rsidR="00B47F80" w:rsidRPr="001C1910" w:rsidRDefault="00B47F80" w:rsidP="00377EBF">
            <w:pPr>
              <w:jc w:val="center"/>
            </w:pPr>
            <w:r w:rsidRPr="001C1910">
              <w:t>3 of 5</w:t>
            </w:r>
          </w:p>
        </w:tc>
        <w:tc>
          <w:tcPr>
            <w:tcW w:w="1767" w:type="dxa"/>
            <w:vAlign w:val="center"/>
          </w:tcPr>
          <w:p w14:paraId="42597B27" w14:textId="77777777" w:rsidR="00B47F80" w:rsidRPr="001C1910" w:rsidRDefault="00B47F80" w:rsidP="00377EBF">
            <w:pPr>
              <w:jc w:val="center"/>
            </w:pPr>
            <w:r w:rsidRPr="001C1910">
              <w:t>Threatened</w:t>
            </w:r>
          </w:p>
        </w:tc>
      </w:tr>
      <w:tr w:rsidR="00B47F80" w:rsidRPr="001C1910" w14:paraId="4E288BE2" w14:textId="77777777" w:rsidTr="004F1350">
        <w:tc>
          <w:tcPr>
            <w:tcW w:w="1999" w:type="dxa"/>
            <w:vMerge/>
          </w:tcPr>
          <w:p w14:paraId="219F9A91" w14:textId="77777777" w:rsidR="00B47F80" w:rsidRPr="001C1910" w:rsidRDefault="00B47F80" w:rsidP="00377EBF">
            <w:pPr>
              <w:jc w:val="center"/>
            </w:pPr>
          </w:p>
        </w:tc>
        <w:tc>
          <w:tcPr>
            <w:tcW w:w="2177" w:type="dxa"/>
            <w:vMerge/>
            <w:vAlign w:val="center"/>
          </w:tcPr>
          <w:p w14:paraId="02F981E0" w14:textId="77777777" w:rsidR="00B47F80" w:rsidRPr="001C1910" w:rsidRDefault="00B47F80" w:rsidP="00377EBF">
            <w:pPr>
              <w:jc w:val="center"/>
            </w:pPr>
          </w:p>
        </w:tc>
        <w:tc>
          <w:tcPr>
            <w:tcW w:w="1962" w:type="dxa"/>
            <w:vAlign w:val="center"/>
          </w:tcPr>
          <w:p w14:paraId="38F80FA5" w14:textId="77777777" w:rsidR="00B47F80" w:rsidRPr="001C1910" w:rsidRDefault="00B47F80" w:rsidP="00377EBF">
            <w:pPr>
              <w:jc w:val="center"/>
            </w:pPr>
            <w:r w:rsidRPr="001C1910">
              <w:t>Total Phosphorus</w:t>
            </w:r>
          </w:p>
        </w:tc>
        <w:tc>
          <w:tcPr>
            <w:tcW w:w="1710" w:type="dxa"/>
            <w:vAlign w:val="center"/>
          </w:tcPr>
          <w:p w14:paraId="1F7CF94C" w14:textId="04B450F4" w:rsidR="00B47F80" w:rsidRPr="001C1910" w:rsidRDefault="00B47F80" w:rsidP="00B47F80">
            <w:pPr>
              <w:jc w:val="center"/>
            </w:pPr>
            <w:r>
              <w:t>7</w:t>
            </w:r>
            <w:r w:rsidRPr="001C1910">
              <w:t xml:space="preserve"> of </w:t>
            </w:r>
            <w:r>
              <w:t>7</w:t>
            </w:r>
          </w:p>
        </w:tc>
        <w:tc>
          <w:tcPr>
            <w:tcW w:w="1767" w:type="dxa"/>
            <w:vAlign w:val="center"/>
          </w:tcPr>
          <w:p w14:paraId="1874A69D" w14:textId="77777777" w:rsidR="00B47F80" w:rsidRPr="001C1910" w:rsidRDefault="00B47F80" w:rsidP="00377EBF">
            <w:pPr>
              <w:jc w:val="center"/>
            </w:pPr>
            <w:r w:rsidRPr="001C1910">
              <w:t>Threatened</w:t>
            </w:r>
          </w:p>
        </w:tc>
      </w:tr>
      <w:tr w:rsidR="00B47F80" w:rsidRPr="001C1910" w14:paraId="1DADFDE2" w14:textId="77777777" w:rsidTr="004F1350">
        <w:tc>
          <w:tcPr>
            <w:tcW w:w="1999" w:type="dxa"/>
            <w:vMerge/>
          </w:tcPr>
          <w:p w14:paraId="048B3572" w14:textId="77777777" w:rsidR="00B47F80" w:rsidRPr="001C1910" w:rsidRDefault="00B47F80" w:rsidP="00377EBF">
            <w:pPr>
              <w:jc w:val="center"/>
            </w:pPr>
          </w:p>
        </w:tc>
        <w:tc>
          <w:tcPr>
            <w:tcW w:w="2177" w:type="dxa"/>
            <w:vMerge/>
            <w:vAlign w:val="center"/>
          </w:tcPr>
          <w:p w14:paraId="6B8E0FCF" w14:textId="77777777" w:rsidR="00B47F80" w:rsidRPr="001C1910" w:rsidRDefault="00B47F80" w:rsidP="00377EBF">
            <w:pPr>
              <w:jc w:val="center"/>
            </w:pPr>
          </w:p>
        </w:tc>
        <w:tc>
          <w:tcPr>
            <w:tcW w:w="1962" w:type="dxa"/>
            <w:vAlign w:val="center"/>
          </w:tcPr>
          <w:p w14:paraId="44015749" w14:textId="77777777" w:rsidR="00B47F80" w:rsidRPr="001C1910" w:rsidRDefault="00B47F80" w:rsidP="00377EBF">
            <w:pPr>
              <w:jc w:val="center"/>
            </w:pPr>
            <w:r w:rsidRPr="001C1910">
              <w:t>Total Suspended Solids</w:t>
            </w:r>
          </w:p>
        </w:tc>
        <w:tc>
          <w:tcPr>
            <w:tcW w:w="1710" w:type="dxa"/>
            <w:vAlign w:val="center"/>
          </w:tcPr>
          <w:p w14:paraId="027E5255" w14:textId="29B3BD97" w:rsidR="00B47F80" w:rsidRPr="001C1910" w:rsidRDefault="00B47F80" w:rsidP="00B47F80">
            <w:pPr>
              <w:jc w:val="center"/>
            </w:pPr>
            <w:r>
              <w:t>2</w:t>
            </w:r>
            <w:r w:rsidRPr="001C1910">
              <w:t xml:space="preserve"> of </w:t>
            </w:r>
            <w:r>
              <w:t>7</w:t>
            </w:r>
          </w:p>
        </w:tc>
        <w:tc>
          <w:tcPr>
            <w:tcW w:w="1767" w:type="dxa"/>
            <w:vAlign w:val="center"/>
          </w:tcPr>
          <w:p w14:paraId="43292CF1" w14:textId="77777777" w:rsidR="00B47F80" w:rsidRPr="001C1910" w:rsidRDefault="00B47F80" w:rsidP="00377EBF">
            <w:pPr>
              <w:jc w:val="center"/>
            </w:pPr>
            <w:r w:rsidRPr="001C1910">
              <w:t>Threatened</w:t>
            </w:r>
          </w:p>
        </w:tc>
      </w:tr>
      <w:tr w:rsidR="00B47F80" w:rsidRPr="001C1910" w14:paraId="1AC6C8F5" w14:textId="77777777" w:rsidTr="004F1350">
        <w:tc>
          <w:tcPr>
            <w:tcW w:w="1999" w:type="dxa"/>
            <w:vMerge/>
          </w:tcPr>
          <w:p w14:paraId="36F199E6" w14:textId="77777777" w:rsidR="00B47F80" w:rsidRPr="001C1910" w:rsidRDefault="00B47F80" w:rsidP="00377EBF">
            <w:pPr>
              <w:jc w:val="center"/>
            </w:pPr>
          </w:p>
        </w:tc>
        <w:tc>
          <w:tcPr>
            <w:tcW w:w="2177" w:type="dxa"/>
            <w:vMerge w:val="restart"/>
            <w:vAlign w:val="center"/>
          </w:tcPr>
          <w:p w14:paraId="6DA9DB60" w14:textId="77777777" w:rsidR="00B47F80" w:rsidRPr="001C1910" w:rsidRDefault="00B47F80" w:rsidP="00377EBF">
            <w:pPr>
              <w:jc w:val="center"/>
            </w:pPr>
            <w:r w:rsidRPr="001C1910">
              <w:t>Buzzard Creek</w:t>
            </w:r>
          </w:p>
        </w:tc>
        <w:tc>
          <w:tcPr>
            <w:tcW w:w="1962" w:type="dxa"/>
            <w:vAlign w:val="center"/>
          </w:tcPr>
          <w:p w14:paraId="2851F560" w14:textId="77777777" w:rsidR="00B47F80" w:rsidRPr="001C1910" w:rsidRDefault="00B47F80" w:rsidP="00377EBF">
            <w:pPr>
              <w:jc w:val="center"/>
            </w:pPr>
            <w:r w:rsidRPr="001C1910">
              <w:t>Fecal Coliform Bacteria</w:t>
            </w:r>
          </w:p>
        </w:tc>
        <w:tc>
          <w:tcPr>
            <w:tcW w:w="1710" w:type="dxa"/>
            <w:vAlign w:val="center"/>
          </w:tcPr>
          <w:p w14:paraId="6B3F3552" w14:textId="12CA2797" w:rsidR="00B47F80" w:rsidRPr="001C1910" w:rsidRDefault="00B47F80" w:rsidP="00B47F80">
            <w:pPr>
              <w:jc w:val="center"/>
            </w:pPr>
            <w:r>
              <w:t>2</w:t>
            </w:r>
            <w:r w:rsidRPr="001C1910">
              <w:t xml:space="preserve"> of </w:t>
            </w:r>
            <w:r>
              <w:t>2</w:t>
            </w:r>
          </w:p>
        </w:tc>
        <w:tc>
          <w:tcPr>
            <w:tcW w:w="1767" w:type="dxa"/>
            <w:vAlign w:val="center"/>
          </w:tcPr>
          <w:p w14:paraId="72ED75A2" w14:textId="77777777" w:rsidR="00B47F80" w:rsidRPr="001C1910" w:rsidRDefault="00B47F80" w:rsidP="00377EBF">
            <w:pPr>
              <w:jc w:val="center"/>
            </w:pPr>
            <w:r w:rsidRPr="001C1910">
              <w:t>Threatened</w:t>
            </w:r>
          </w:p>
        </w:tc>
      </w:tr>
      <w:tr w:rsidR="00B47F80" w:rsidRPr="001C1910" w14:paraId="706D365F" w14:textId="77777777" w:rsidTr="004F1350">
        <w:tc>
          <w:tcPr>
            <w:tcW w:w="1999" w:type="dxa"/>
            <w:vMerge/>
          </w:tcPr>
          <w:p w14:paraId="57181148" w14:textId="77777777" w:rsidR="00B47F80" w:rsidRPr="001C1910" w:rsidRDefault="00B47F80" w:rsidP="00377EBF">
            <w:pPr>
              <w:jc w:val="center"/>
            </w:pPr>
          </w:p>
        </w:tc>
        <w:tc>
          <w:tcPr>
            <w:tcW w:w="2177" w:type="dxa"/>
            <w:vMerge/>
            <w:vAlign w:val="center"/>
          </w:tcPr>
          <w:p w14:paraId="515BCC6D" w14:textId="77777777" w:rsidR="00B47F80" w:rsidRPr="001C1910" w:rsidRDefault="00B47F80" w:rsidP="00377EBF">
            <w:pPr>
              <w:jc w:val="center"/>
            </w:pPr>
          </w:p>
        </w:tc>
        <w:tc>
          <w:tcPr>
            <w:tcW w:w="1962" w:type="dxa"/>
            <w:vAlign w:val="center"/>
          </w:tcPr>
          <w:p w14:paraId="49BE4032" w14:textId="77777777" w:rsidR="00B47F80" w:rsidRPr="001C1910" w:rsidRDefault="00B47F80" w:rsidP="00377EBF">
            <w:pPr>
              <w:jc w:val="center"/>
            </w:pPr>
            <w:r w:rsidRPr="001C1910">
              <w:t>E-coli Bacteria</w:t>
            </w:r>
          </w:p>
        </w:tc>
        <w:tc>
          <w:tcPr>
            <w:tcW w:w="1710" w:type="dxa"/>
            <w:vAlign w:val="center"/>
          </w:tcPr>
          <w:p w14:paraId="22B1ACC3" w14:textId="025EE79A" w:rsidR="00B47F80" w:rsidRPr="001C1910" w:rsidRDefault="00B47F80" w:rsidP="00B47F80">
            <w:pPr>
              <w:jc w:val="center"/>
            </w:pPr>
            <w:r>
              <w:t>2</w:t>
            </w:r>
            <w:r w:rsidRPr="001C1910">
              <w:t xml:space="preserve"> of </w:t>
            </w:r>
            <w:r>
              <w:t>2</w:t>
            </w:r>
          </w:p>
        </w:tc>
        <w:tc>
          <w:tcPr>
            <w:tcW w:w="1767" w:type="dxa"/>
            <w:vAlign w:val="center"/>
          </w:tcPr>
          <w:p w14:paraId="153D6C37" w14:textId="77777777" w:rsidR="00B47F80" w:rsidRPr="001C1910" w:rsidRDefault="00B47F80" w:rsidP="00377EBF">
            <w:pPr>
              <w:jc w:val="center"/>
            </w:pPr>
            <w:r w:rsidRPr="001C1910">
              <w:t>Threatened</w:t>
            </w:r>
          </w:p>
        </w:tc>
      </w:tr>
      <w:tr w:rsidR="00B47F80" w:rsidRPr="001C1910" w14:paraId="727AB26B" w14:textId="77777777" w:rsidTr="004F1350">
        <w:tc>
          <w:tcPr>
            <w:tcW w:w="1999" w:type="dxa"/>
            <w:vMerge/>
          </w:tcPr>
          <w:p w14:paraId="28CBC3CA" w14:textId="77777777" w:rsidR="00B47F80" w:rsidRPr="001C1910" w:rsidRDefault="00B47F80" w:rsidP="00377EBF">
            <w:pPr>
              <w:jc w:val="center"/>
            </w:pPr>
          </w:p>
        </w:tc>
        <w:tc>
          <w:tcPr>
            <w:tcW w:w="2177" w:type="dxa"/>
            <w:vMerge/>
            <w:vAlign w:val="center"/>
          </w:tcPr>
          <w:p w14:paraId="2C22D7CD" w14:textId="77777777" w:rsidR="00B47F80" w:rsidRPr="001C1910" w:rsidRDefault="00B47F80" w:rsidP="00377EBF">
            <w:pPr>
              <w:jc w:val="center"/>
            </w:pPr>
          </w:p>
        </w:tc>
        <w:tc>
          <w:tcPr>
            <w:tcW w:w="1962" w:type="dxa"/>
            <w:vAlign w:val="center"/>
          </w:tcPr>
          <w:p w14:paraId="4FBDAEE2" w14:textId="77777777" w:rsidR="00B47F80" w:rsidRPr="001C1910" w:rsidRDefault="00B47F80" w:rsidP="00377EBF">
            <w:pPr>
              <w:jc w:val="center"/>
            </w:pPr>
            <w:r w:rsidRPr="001C1910">
              <w:t>Total Phosphorus</w:t>
            </w:r>
          </w:p>
        </w:tc>
        <w:tc>
          <w:tcPr>
            <w:tcW w:w="1710" w:type="dxa"/>
            <w:vAlign w:val="center"/>
          </w:tcPr>
          <w:p w14:paraId="3AEB0505" w14:textId="18BA5DC3" w:rsidR="00B47F80" w:rsidRPr="001C1910" w:rsidRDefault="00B47F80" w:rsidP="00B47F80">
            <w:pPr>
              <w:jc w:val="center"/>
            </w:pPr>
            <w:r>
              <w:t>3</w:t>
            </w:r>
            <w:r w:rsidRPr="001C1910">
              <w:t xml:space="preserve"> of </w:t>
            </w:r>
            <w:r>
              <w:t>4</w:t>
            </w:r>
          </w:p>
        </w:tc>
        <w:tc>
          <w:tcPr>
            <w:tcW w:w="1767" w:type="dxa"/>
            <w:vAlign w:val="center"/>
          </w:tcPr>
          <w:p w14:paraId="652C6063" w14:textId="77777777" w:rsidR="00B47F80" w:rsidRPr="001C1910" w:rsidRDefault="00B47F80" w:rsidP="00377EBF">
            <w:pPr>
              <w:jc w:val="center"/>
            </w:pPr>
            <w:r w:rsidRPr="001C1910">
              <w:t>Threatened</w:t>
            </w:r>
          </w:p>
        </w:tc>
      </w:tr>
      <w:tr w:rsidR="00B47F80" w:rsidRPr="001C1910" w14:paraId="6C1E1A97" w14:textId="77777777" w:rsidTr="00B47F80">
        <w:tc>
          <w:tcPr>
            <w:tcW w:w="1999" w:type="dxa"/>
            <w:vMerge/>
          </w:tcPr>
          <w:p w14:paraId="681BA7C2" w14:textId="77777777" w:rsidR="00B47F80" w:rsidRPr="001C1910" w:rsidRDefault="00B47F80" w:rsidP="00377EBF">
            <w:pPr>
              <w:jc w:val="center"/>
            </w:pPr>
          </w:p>
        </w:tc>
        <w:tc>
          <w:tcPr>
            <w:tcW w:w="2177" w:type="dxa"/>
            <w:tcBorders>
              <w:bottom w:val="nil"/>
            </w:tcBorders>
            <w:vAlign w:val="center"/>
          </w:tcPr>
          <w:p w14:paraId="07FFA51B" w14:textId="77777777" w:rsidR="00B47F80" w:rsidRPr="001C1910" w:rsidRDefault="00B47F80" w:rsidP="00377EBF">
            <w:pPr>
              <w:jc w:val="center"/>
            </w:pPr>
            <w:r w:rsidRPr="001C1910">
              <w:t>Craven Creek</w:t>
            </w:r>
          </w:p>
        </w:tc>
        <w:tc>
          <w:tcPr>
            <w:tcW w:w="1962" w:type="dxa"/>
            <w:vAlign w:val="center"/>
          </w:tcPr>
          <w:p w14:paraId="756DB84C" w14:textId="26A906B8" w:rsidR="00B47F80" w:rsidRPr="001C1910" w:rsidRDefault="00B47F80" w:rsidP="00377EBF">
            <w:pPr>
              <w:jc w:val="center"/>
            </w:pPr>
            <w:r>
              <w:t>E-coli Bacteria</w:t>
            </w:r>
          </w:p>
        </w:tc>
        <w:tc>
          <w:tcPr>
            <w:tcW w:w="1710" w:type="dxa"/>
            <w:vAlign w:val="center"/>
          </w:tcPr>
          <w:p w14:paraId="0D44445B" w14:textId="3DA2B93C" w:rsidR="00B47F80" w:rsidRPr="001C1910" w:rsidRDefault="00B47F80" w:rsidP="00377EBF">
            <w:pPr>
              <w:jc w:val="center"/>
            </w:pPr>
            <w:r>
              <w:t>5 of 9</w:t>
            </w:r>
          </w:p>
        </w:tc>
        <w:tc>
          <w:tcPr>
            <w:tcW w:w="1767" w:type="dxa"/>
            <w:vAlign w:val="center"/>
          </w:tcPr>
          <w:p w14:paraId="0EFF1D92" w14:textId="6D4FC649" w:rsidR="00B47F80" w:rsidRPr="001C1910" w:rsidRDefault="004603A6" w:rsidP="00377EBF">
            <w:pPr>
              <w:jc w:val="center"/>
            </w:pPr>
            <w:r w:rsidRPr="001C1910">
              <w:t>Threatened</w:t>
            </w:r>
          </w:p>
        </w:tc>
      </w:tr>
      <w:tr w:rsidR="00B47F80" w:rsidRPr="001C1910" w14:paraId="603D3933" w14:textId="77777777" w:rsidTr="00B47F80">
        <w:tc>
          <w:tcPr>
            <w:tcW w:w="1999" w:type="dxa"/>
            <w:vMerge/>
          </w:tcPr>
          <w:p w14:paraId="7A5B1003" w14:textId="77777777" w:rsidR="00B47F80" w:rsidRPr="001C1910" w:rsidRDefault="00B47F80" w:rsidP="00377EBF">
            <w:pPr>
              <w:jc w:val="center"/>
            </w:pPr>
          </w:p>
        </w:tc>
        <w:tc>
          <w:tcPr>
            <w:tcW w:w="2177" w:type="dxa"/>
            <w:tcBorders>
              <w:top w:val="nil"/>
              <w:bottom w:val="nil"/>
            </w:tcBorders>
            <w:vAlign w:val="center"/>
          </w:tcPr>
          <w:p w14:paraId="12824684" w14:textId="77777777" w:rsidR="00B47F80" w:rsidRPr="001C1910" w:rsidRDefault="00B47F80" w:rsidP="00377EBF">
            <w:pPr>
              <w:jc w:val="center"/>
            </w:pPr>
          </w:p>
        </w:tc>
        <w:tc>
          <w:tcPr>
            <w:tcW w:w="1962" w:type="dxa"/>
            <w:vAlign w:val="center"/>
          </w:tcPr>
          <w:p w14:paraId="2AD80082" w14:textId="3D73851B" w:rsidR="00B47F80" w:rsidRPr="001C1910" w:rsidRDefault="00B47F80" w:rsidP="00377EBF">
            <w:pPr>
              <w:jc w:val="center"/>
            </w:pPr>
            <w:r>
              <w:t>Nitrate</w:t>
            </w:r>
          </w:p>
        </w:tc>
        <w:tc>
          <w:tcPr>
            <w:tcW w:w="1710" w:type="dxa"/>
            <w:vAlign w:val="center"/>
          </w:tcPr>
          <w:p w14:paraId="3B984ACD" w14:textId="13C6227F" w:rsidR="00B47F80" w:rsidRPr="001C1910" w:rsidRDefault="00B47F80" w:rsidP="00377EBF">
            <w:pPr>
              <w:jc w:val="center"/>
            </w:pPr>
            <w:r>
              <w:t>9 of 9</w:t>
            </w:r>
          </w:p>
        </w:tc>
        <w:tc>
          <w:tcPr>
            <w:tcW w:w="1767" w:type="dxa"/>
            <w:vAlign w:val="center"/>
          </w:tcPr>
          <w:p w14:paraId="5C7A7090" w14:textId="2876C938" w:rsidR="00B47F80" w:rsidRPr="001C1910" w:rsidRDefault="004603A6" w:rsidP="00377EBF">
            <w:pPr>
              <w:jc w:val="center"/>
            </w:pPr>
            <w:r w:rsidRPr="001C1910">
              <w:t>Threatened</w:t>
            </w:r>
          </w:p>
        </w:tc>
      </w:tr>
      <w:tr w:rsidR="00B47F80" w:rsidRPr="001C1910" w14:paraId="153A8F86" w14:textId="77777777" w:rsidTr="00B47F80">
        <w:tc>
          <w:tcPr>
            <w:tcW w:w="1999" w:type="dxa"/>
            <w:vMerge/>
          </w:tcPr>
          <w:p w14:paraId="08D0A1D1" w14:textId="77777777" w:rsidR="00B47F80" w:rsidRPr="001C1910" w:rsidRDefault="00B47F80" w:rsidP="00377EBF">
            <w:pPr>
              <w:jc w:val="center"/>
            </w:pPr>
          </w:p>
        </w:tc>
        <w:tc>
          <w:tcPr>
            <w:tcW w:w="2177" w:type="dxa"/>
            <w:tcBorders>
              <w:top w:val="nil"/>
            </w:tcBorders>
            <w:vAlign w:val="center"/>
          </w:tcPr>
          <w:p w14:paraId="46DC88D8" w14:textId="77777777" w:rsidR="00B47F80" w:rsidRPr="001C1910" w:rsidRDefault="00B47F80" w:rsidP="00377EBF">
            <w:pPr>
              <w:jc w:val="center"/>
            </w:pPr>
          </w:p>
        </w:tc>
        <w:tc>
          <w:tcPr>
            <w:tcW w:w="1962" w:type="dxa"/>
            <w:vAlign w:val="center"/>
          </w:tcPr>
          <w:p w14:paraId="157AAFF9" w14:textId="7E5E7C18" w:rsidR="00B47F80" w:rsidRPr="001C1910" w:rsidRDefault="00B47F80" w:rsidP="00377EBF">
            <w:pPr>
              <w:jc w:val="center"/>
            </w:pPr>
            <w:r w:rsidRPr="001C1910">
              <w:t>Total Phosphorus</w:t>
            </w:r>
          </w:p>
        </w:tc>
        <w:tc>
          <w:tcPr>
            <w:tcW w:w="1710" w:type="dxa"/>
            <w:vAlign w:val="center"/>
          </w:tcPr>
          <w:p w14:paraId="1EBD8D58" w14:textId="45E167F6" w:rsidR="00B47F80" w:rsidRPr="001C1910" w:rsidRDefault="00B47F80" w:rsidP="00B47F80">
            <w:pPr>
              <w:jc w:val="center"/>
            </w:pPr>
            <w:r>
              <w:t>9</w:t>
            </w:r>
            <w:r w:rsidRPr="001C1910">
              <w:t xml:space="preserve"> of </w:t>
            </w:r>
            <w:r>
              <w:t>11</w:t>
            </w:r>
          </w:p>
        </w:tc>
        <w:tc>
          <w:tcPr>
            <w:tcW w:w="1767" w:type="dxa"/>
            <w:vAlign w:val="center"/>
          </w:tcPr>
          <w:p w14:paraId="68E4310C" w14:textId="6607E7BF" w:rsidR="00B47F80" w:rsidRPr="001C1910" w:rsidRDefault="004603A6" w:rsidP="00377EBF">
            <w:pPr>
              <w:jc w:val="center"/>
            </w:pPr>
            <w:r>
              <w:t>Impaired</w:t>
            </w:r>
          </w:p>
        </w:tc>
      </w:tr>
      <w:tr w:rsidR="00B47F80" w:rsidRPr="001C1910" w14:paraId="7ECD9B59" w14:textId="77777777" w:rsidTr="004F1350">
        <w:tc>
          <w:tcPr>
            <w:tcW w:w="1999" w:type="dxa"/>
            <w:vMerge/>
          </w:tcPr>
          <w:p w14:paraId="59EF07AB" w14:textId="77777777" w:rsidR="00B47F80" w:rsidRPr="001C1910" w:rsidRDefault="00B47F80" w:rsidP="00377EBF">
            <w:pPr>
              <w:jc w:val="center"/>
            </w:pPr>
          </w:p>
        </w:tc>
        <w:tc>
          <w:tcPr>
            <w:tcW w:w="2177" w:type="dxa"/>
            <w:vMerge w:val="restart"/>
            <w:vAlign w:val="center"/>
          </w:tcPr>
          <w:p w14:paraId="42060BDB" w14:textId="77777777" w:rsidR="00B47F80" w:rsidRPr="001C1910" w:rsidRDefault="00B47F80" w:rsidP="00377EBF">
            <w:pPr>
              <w:jc w:val="center"/>
            </w:pPr>
            <w:r w:rsidRPr="001C1910">
              <w:t>Long Creek</w:t>
            </w:r>
          </w:p>
        </w:tc>
        <w:tc>
          <w:tcPr>
            <w:tcW w:w="1962" w:type="dxa"/>
            <w:vAlign w:val="center"/>
          </w:tcPr>
          <w:p w14:paraId="7D019723" w14:textId="7E0B14A5" w:rsidR="00B47F80" w:rsidRPr="001C1910" w:rsidRDefault="00B47F80" w:rsidP="00377EBF">
            <w:pPr>
              <w:jc w:val="center"/>
            </w:pPr>
            <w:r>
              <w:t>Nitrate</w:t>
            </w:r>
          </w:p>
        </w:tc>
        <w:tc>
          <w:tcPr>
            <w:tcW w:w="1710" w:type="dxa"/>
            <w:vAlign w:val="center"/>
          </w:tcPr>
          <w:p w14:paraId="41101DF7" w14:textId="22861B6E" w:rsidR="00B47F80" w:rsidRPr="001C1910" w:rsidRDefault="00B47F80" w:rsidP="000A6BFC">
            <w:pPr>
              <w:jc w:val="center"/>
            </w:pPr>
            <w:r>
              <w:t>5 of 5</w:t>
            </w:r>
          </w:p>
        </w:tc>
        <w:tc>
          <w:tcPr>
            <w:tcW w:w="1767" w:type="dxa"/>
            <w:vAlign w:val="center"/>
          </w:tcPr>
          <w:p w14:paraId="225A5723" w14:textId="77777777" w:rsidR="00B47F80" w:rsidRPr="001C1910" w:rsidRDefault="00B47F80" w:rsidP="00377EBF">
            <w:pPr>
              <w:jc w:val="center"/>
            </w:pPr>
            <w:r w:rsidRPr="001C1910">
              <w:t>Threatened</w:t>
            </w:r>
          </w:p>
        </w:tc>
      </w:tr>
      <w:tr w:rsidR="00B47F80" w:rsidRPr="001C1910" w14:paraId="5C056216" w14:textId="77777777" w:rsidTr="004F1350">
        <w:tc>
          <w:tcPr>
            <w:tcW w:w="1999" w:type="dxa"/>
            <w:vMerge/>
          </w:tcPr>
          <w:p w14:paraId="30CDAA08" w14:textId="77777777" w:rsidR="00B47F80" w:rsidRPr="001C1910" w:rsidRDefault="00B47F80" w:rsidP="00377EBF">
            <w:pPr>
              <w:jc w:val="center"/>
            </w:pPr>
          </w:p>
        </w:tc>
        <w:tc>
          <w:tcPr>
            <w:tcW w:w="2177" w:type="dxa"/>
            <w:vMerge/>
            <w:vAlign w:val="center"/>
          </w:tcPr>
          <w:p w14:paraId="5D00C2C1" w14:textId="77777777" w:rsidR="00B47F80" w:rsidRPr="001C1910" w:rsidRDefault="00B47F80" w:rsidP="00377EBF">
            <w:pPr>
              <w:jc w:val="center"/>
            </w:pPr>
          </w:p>
        </w:tc>
        <w:tc>
          <w:tcPr>
            <w:tcW w:w="1962" w:type="dxa"/>
            <w:vAlign w:val="center"/>
          </w:tcPr>
          <w:p w14:paraId="013C5BC1" w14:textId="77777777" w:rsidR="00B47F80" w:rsidRPr="001C1910" w:rsidRDefault="00B47F80" w:rsidP="00377EBF">
            <w:pPr>
              <w:jc w:val="center"/>
            </w:pPr>
            <w:r w:rsidRPr="001C1910">
              <w:t>Total Phosphorus</w:t>
            </w:r>
          </w:p>
        </w:tc>
        <w:tc>
          <w:tcPr>
            <w:tcW w:w="1710" w:type="dxa"/>
            <w:vAlign w:val="center"/>
          </w:tcPr>
          <w:p w14:paraId="0398B556" w14:textId="500FEF03" w:rsidR="00B47F80" w:rsidRPr="001C1910" w:rsidRDefault="00B47F80" w:rsidP="00B47F80">
            <w:pPr>
              <w:jc w:val="center"/>
            </w:pPr>
            <w:r>
              <w:t>4</w:t>
            </w:r>
            <w:r w:rsidRPr="001C1910">
              <w:t xml:space="preserve"> of </w:t>
            </w:r>
            <w:r>
              <w:t>7</w:t>
            </w:r>
          </w:p>
        </w:tc>
        <w:tc>
          <w:tcPr>
            <w:tcW w:w="1767" w:type="dxa"/>
            <w:vAlign w:val="center"/>
          </w:tcPr>
          <w:p w14:paraId="14715CE4" w14:textId="77777777" w:rsidR="00B47F80" w:rsidRPr="001C1910" w:rsidRDefault="00B47F80" w:rsidP="00377EBF">
            <w:pPr>
              <w:jc w:val="center"/>
            </w:pPr>
            <w:r w:rsidRPr="001C1910">
              <w:t>Threatened</w:t>
            </w:r>
          </w:p>
        </w:tc>
      </w:tr>
      <w:tr w:rsidR="00B47F80" w:rsidRPr="001C1910" w14:paraId="4BF648EB" w14:textId="77777777" w:rsidTr="004F1350">
        <w:tc>
          <w:tcPr>
            <w:tcW w:w="1999" w:type="dxa"/>
            <w:vMerge/>
          </w:tcPr>
          <w:p w14:paraId="5590DCF5" w14:textId="77777777" w:rsidR="00B47F80" w:rsidRPr="001C1910" w:rsidRDefault="00B47F80" w:rsidP="00377EBF">
            <w:pPr>
              <w:jc w:val="center"/>
            </w:pPr>
          </w:p>
        </w:tc>
        <w:tc>
          <w:tcPr>
            <w:tcW w:w="2177" w:type="dxa"/>
            <w:vMerge w:val="restart"/>
            <w:vAlign w:val="center"/>
          </w:tcPr>
          <w:p w14:paraId="317995CC" w14:textId="77777777" w:rsidR="00B47F80" w:rsidRPr="001C1910" w:rsidRDefault="00B47F80" w:rsidP="00564C33">
            <w:pPr>
              <w:jc w:val="center"/>
            </w:pPr>
            <w:r w:rsidRPr="001C1910">
              <w:t>White River 4</w:t>
            </w:r>
          </w:p>
        </w:tc>
        <w:tc>
          <w:tcPr>
            <w:tcW w:w="1962" w:type="dxa"/>
            <w:vAlign w:val="center"/>
          </w:tcPr>
          <w:p w14:paraId="20747114" w14:textId="77777777" w:rsidR="00B47F80" w:rsidRPr="001C1910" w:rsidRDefault="00B47F80" w:rsidP="00377EBF">
            <w:pPr>
              <w:jc w:val="center"/>
            </w:pPr>
            <w:r w:rsidRPr="001C1910">
              <w:t>Fecal Coliform Bacteria</w:t>
            </w:r>
          </w:p>
        </w:tc>
        <w:tc>
          <w:tcPr>
            <w:tcW w:w="1710" w:type="dxa"/>
            <w:vAlign w:val="center"/>
          </w:tcPr>
          <w:p w14:paraId="2E22C80F" w14:textId="5C92B8FB" w:rsidR="00B47F80" w:rsidRPr="001C1910" w:rsidRDefault="00B47F80" w:rsidP="00B47F80">
            <w:pPr>
              <w:jc w:val="center"/>
            </w:pPr>
            <w:r w:rsidRPr="001C1910">
              <w:t xml:space="preserve">4 of </w:t>
            </w:r>
            <w:r>
              <w:t>4</w:t>
            </w:r>
          </w:p>
        </w:tc>
        <w:tc>
          <w:tcPr>
            <w:tcW w:w="1767" w:type="dxa"/>
            <w:vAlign w:val="center"/>
          </w:tcPr>
          <w:p w14:paraId="0761BF58" w14:textId="77777777" w:rsidR="00B47F80" w:rsidRPr="001C1910" w:rsidRDefault="00B47F80" w:rsidP="00377EBF">
            <w:pPr>
              <w:jc w:val="center"/>
            </w:pPr>
            <w:r w:rsidRPr="001C1910">
              <w:t>Threatened</w:t>
            </w:r>
          </w:p>
        </w:tc>
      </w:tr>
      <w:tr w:rsidR="00B47F80" w:rsidRPr="001C1910" w14:paraId="7F034E79" w14:textId="77777777" w:rsidTr="004F1350">
        <w:tc>
          <w:tcPr>
            <w:tcW w:w="1999" w:type="dxa"/>
            <w:vMerge/>
          </w:tcPr>
          <w:p w14:paraId="425830D1" w14:textId="77777777" w:rsidR="00B47F80" w:rsidRPr="001C1910" w:rsidRDefault="00B47F80" w:rsidP="00377EBF">
            <w:pPr>
              <w:jc w:val="center"/>
            </w:pPr>
          </w:p>
        </w:tc>
        <w:tc>
          <w:tcPr>
            <w:tcW w:w="2177" w:type="dxa"/>
            <w:vMerge/>
            <w:vAlign w:val="center"/>
          </w:tcPr>
          <w:p w14:paraId="4C55ACC6" w14:textId="77777777" w:rsidR="00B47F80" w:rsidRPr="001C1910" w:rsidRDefault="00B47F80" w:rsidP="00377EBF">
            <w:pPr>
              <w:jc w:val="center"/>
            </w:pPr>
          </w:p>
        </w:tc>
        <w:tc>
          <w:tcPr>
            <w:tcW w:w="1962" w:type="dxa"/>
            <w:vAlign w:val="center"/>
          </w:tcPr>
          <w:p w14:paraId="0DD20285" w14:textId="77777777" w:rsidR="00B47F80" w:rsidRPr="001C1910" w:rsidRDefault="00B47F80" w:rsidP="00377EBF">
            <w:pPr>
              <w:jc w:val="center"/>
            </w:pPr>
            <w:r w:rsidRPr="001C1910">
              <w:t>E-coli Bacteria</w:t>
            </w:r>
          </w:p>
        </w:tc>
        <w:tc>
          <w:tcPr>
            <w:tcW w:w="1710" w:type="dxa"/>
            <w:vAlign w:val="center"/>
          </w:tcPr>
          <w:p w14:paraId="4CB772F2" w14:textId="418465BE" w:rsidR="00B47F80" w:rsidRPr="001C1910" w:rsidRDefault="00B47F80" w:rsidP="00B47F80">
            <w:pPr>
              <w:jc w:val="center"/>
            </w:pPr>
            <w:r>
              <w:t>5</w:t>
            </w:r>
            <w:r w:rsidRPr="001C1910">
              <w:t xml:space="preserve"> of </w:t>
            </w:r>
            <w:r>
              <w:t>6</w:t>
            </w:r>
          </w:p>
        </w:tc>
        <w:tc>
          <w:tcPr>
            <w:tcW w:w="1767" w:type="dxa"/>
            <w:vAlign w:val="center"/>
          </w:tcPr>
          <w:p w14:paraId="34C18475" w14:textId="77777777" w:rsidR="00B47F80" w:rsidRPr="001C1910" w:rsidRDefault="00B47F80" w:rsidP="00377EBF">
            <w:pPr>
              <w:jc w:val="center"/>
            </w:pPr>
            <w:r w:rsidRPr="001C1910">
              <w:t>Threatened</w:t>
            </w:r>
          </w:p>
        </w:tc>
      </w:tr>
      <w:tr w:rsidR="00B47F80" w:rsidRPr="001C1910" w14:paraId="49DA9741" w14:textId="77777777" w:rsidTr="004F1350">
        <w:tc>
          <w:tcPr>
            <w:tcW w:w="1999" w:type="dxa"/>
            <w:vMerge/>
          </w:tcPr>
          <w:p w14:paraId="0F62AF59" w14:textId="77777777" w:rsidR="00B47F80" w:rsidRPr="001C1910" w:rsidRDefault="00B47F80" w:rsidP="00377EBF">
            <w:pPr>
              <w:jc w:val="center"/>
            </w:pPr>
          </w:p>
        </w:tc>
        <w:tc>
          <w:tcPr>
            <w:tcW w:w="2177" w:type="dxa"/>
            <w:vMerge/>
            <w:vAlign w:val="center"/>
          </w:tcPr>
          <w:p w14:paraId="57ED983D" w14:textId="77777777" w:rsidR="00B47F80" w:rsidRPr="001C1910" w:rsidRDefault="00B47F80" w:rsidP="00377EBF">
            <w:pPr>
              <w:jc w:val="center"/>
            </w:pPr>
          </w:p>
        </w:tc>
        <w:tc>
          <w:tcPr>
            <w:tcW w:w="1962" w:type="dxa"/>
            <w:vAlign w:val="center"/>
          </w:tcPr>
          <w:p w14:paraId="50F63643" w14:textId="61E97EBD" w:rsidR="00B47F80" w:rsidRPr="001C1910" w:rsidRDefault="00B47F80" w:rsidP="00377EBF">
            <w:pPr>
              <w:jc w:val="center"/>
            </w:pPr>
            <w:r>
              <w:t>Nitrate</w:t>
            </w:r>
          </w:p>
        </w:tc>
        <w:tc>
          <w:tcPr>
            <w:tcW w:w="1710" w:type="dxa"/>
            <w:vAlign w:val="center"/>
          </w:tcPr>
          <w:p w14:paraId="108C7F43" w14:textId="55B0089A" w:rsidR="00B47F80" w:rsidRPr="001C1910" w:rsidRDefault="00B47F80" w:rsidP="005D7757">
            <w:pPr>
              <w:jc w:val="center"/>
            </w:pPr>
            <w:r>
              <w:t>4 of 6</w:t>
            </w:r>
          </w:p>
        </w:tc>
        <w:tc>
          <w:tcPr>
            <w:tcW w:w="1767" w:type="dxa"/>
            <w:vAlign w:val="center"/>
          </w:tcPr>
          <w:p w14:paraId="78FAD56C" w14:textId="701235FE" w:rsidR="00B47F80" w:rsidRPr="001C1910" w:rsidRDefault="004603A6" w:rsidP="00377EBF">
            <w:pPr>
              <w:jc w:val="center"/>
            </w:pPr>
            <w:r w:rsidRPr="001C1910">
              <w:t>Threatened</w:t>
            </w:r>
          </w:p>
        </w:tc>
      </w:tr>
      <w:tr w:rsidR="00B47F80" w:rsidRPr="001C1910" w14:paraId="5023FDFD" w14:textId="77777777" w:rsidTr="004F1350">
        <w:tc>
          <w:tcPr>
            <w:tcW w:w="1999" w:type="dxa"/>
            <w:vMerge/>
          </w:tcPr>
          <w:p w14:paraId="3CE66D38" w14:textId="77777777" w:rsidR="00B47F80" w:rsidRPr="001C1910" w:rsidRDefault="00B47F80" w:rsidP="00377EBF">
            <w:pPr>
              <w:jc w:val="center"/>
            </w:pPr>
          </w:p>
        </w:tc>
        <w:tc>
          <w:tcPr>
            <w:tcW w:w="2177" w:type="dxa"/>
            <w:vMerge/>
            <w:vAlign w:val="center"/>
          </w:tcPr>
          <w:p w14:paraId="6EF8E185" w14:textId="77777777" w:rsidR="00B47F80" w:rsidRPr="001C1910" w:rsidRDefault="00B47F80" w:rsidP="00377EBF">
            <w:pPr>
              <w:jc w:val="center"/>
            </w:pPr>
          </w:p>
        </w:tc>
        <w:tc>
          <w:tcPr>
            <w:tcW w:w="1962" w:type="dxa"/>
            <w:vAlign w:val="center"/>
          </w:tcPr>
          <w:p w14:paraId="5CF0A5E6" w14:textId="77777777" w:rsidR="00B47F80" w:rsidRPr="001C1910" w:rsidRDefault="00B47F80" w:rsidP="00377EBF">
            <w:pPr>
              <w:jc w:val="center"/>
            </w:pPr>
            <w:r w:rsidRPr="001C1910">
              <w:t>Total Phosphorus</w:t>
            </w:r>
          </w:p>
        </w:tc>
        <w:tc>
          <w:tcPr>
            <w:tcW w:w="1710" w:type="dxa"/>
            <w:vAlign w:val="center"/>
          </w:tcPr>
          <w:p w14:paraId="171948B1" w14:textId="5073244F" w:rsidR="00B47F80" w:rsidRPr="001C1910" w:rsidRDefault="004603A6" w:rsidP="004603A6">
            <w:pPr>
              <w:jc w:val="center"/>
            </w:pPr>
            <w:r>
              <w:t>8</w:t>
            </w:r>
            <w:r w:rsidR="00B47F80" w:rsidRPr="001C1910">
              <w:t xml:space="preserve"> of </w:t>
            </w:r>
            <w:r>
              <w:t>8</w:t>
            </w:r>
          </w:p>
        </w:tc>
        <w:tc>
          <w:tcPr>
            <w:tcW w:w="1767" w:type="dxa"/>
            <w:vAlign w:val="center"/>
          </w:tcPr>
          <w:p w14:paraId="40066380" w14:textId="77777777" w:rsidR="00B47F80" w:rsidRPr="001C1910" w:rsidRDefault="00B47F80" w:rsidP="00377EBF">
            <w:pPr>
              <w:jc w:val="center"/>
            </w:pPr>
            <w:r w:rsidRPr="001C1910">
              <w:t>Threatened</w:t>
            </w:r>
          </w:p>
        </w:tc>
      </w:tr>
      <w:tr w:rsidR="00B47F80" w:rsidRPr="001C1910" w14:paraId="138B24F7" w14:textId="77777777" w:rsidTr="004F1350">
        <w:tc>
          <w:tcPr>
            <w:tcW w:w="1999" w:type="dxa"/>
            <w:vMerge/>
          </w:tcPr>
          <w:p w14:paraId="0FD3C09C" w14:textId="77777777" w:rsidR="00B47F80" w:rsidRPr="001C1910" w:rsidRDefault="00B47F80" w:rsidP="00377EBF">
            <w:pPr>
              <w:jc w:val="center"/>
            </w:pPr>
          </w:p>
        </w:tc>
        <w:tc>
          <w:tcPr>
            <w:tcW w:w="2177" w:type="dxa"/>
            <w:vMerge/>
            <w:vAlign w:val="center"/>
          </w:tcPr>
          <w:p w14:paraId="4990D126" w14:textId="77777777" w:rsidR="00B47F80" w:rsidRPr="001C1910" w:rsidRDefault="00B47F80" w:rsidP="00377EBF">
            <w:pPr>
              <w:jc w:val="center"/>
            </w:pPr>
          </w:p>
        </w:tc>
        <w:tc>
          <w:tcPr>
            <w:tcW w:w="1962" w:type="dxa"/>
            <w:vAlign w:val="center"/>
          </w:tcPr>
          <w:p w14:paraId="53B48CA6" w14:textId="77777777" w:rsidR="00B47F80" w:rsidRPr="001C1910" w:rsidRDefault="00B47F80" w:rsidP="00377EBF">
            <w:pPr>
              <w:jc w:val="center"/>
            </w:pPr>
            <w:r w:rsidRPr="001C1910">
              <w:t>Total Suspended Solids</w:t>
            </w:r>
          </w:p>
        </w:tc>
        <w:tc>
          <w:tcPr>
            <w:tcW w:w="1710" w:type="dxa"/>
            <w:vAlign w:val="center"/>
          </w:tcPr>
          <w:p w14:paraId="5084A115" w14:textId="2D2E91E4" w:rsidR="00B47F80" w:rsidRPr="001C1910" w:rsidRDefault="004603A6" w:rsidP="004603A6">
            <w:pPr>
              <w:jc w:val="center"/>
            </w:pPr>
            <w:r>
              <w:t>5</w:t>
            </w:r>
            <w:r w:rsidR="00B47F80" w:rsidRPr="001C1910">
              <w:t xml:space="preserve"> of </w:t>
            </w:r>
            <w:r>
              <w:t>8</w:t>
            </w:r>
          </w:p>
        </w:tc>
        <w:tc>
          <w:tcPr>
            <w:tcW w:w="1767" w:type="dxa"/>
            <w:vAlign w:val="center"/>
          </w:tcPr>
          <w:p w14:paraId="0B24883C" w14:textId="77777777" w:rsidR="00B47F80" w:rsidRPr="001C1910" w:rsidRDefault="00B47F80" w:rsidP="00377EBF">
            <w:pPr>
              <w:jc w:val="center"/>
            </w:pPr>
            <w:r w:rsidRPr="001C1910">
              <w:t>Threatened</w:t>
            </w:r>
          </w:p>
        </w:tc>
      </w:tr>
      <w:tr w:rsidR="00B47F80" w:rsidRPr="001C1910" w14:paraId="02F48F42" w14:textId="77777777" w:rsidTr="004F1350">
        <w:tc>
          <w:tcPr>
            <w:tcW w:w="1999" w:type="dxa"/>
            <w:vMerge/>
          </w:tcPr>
          <w:p w14:paraId="5C15CFED" w14:textId="77777777" w:rsidR="00B47F80" w:rsidRPr="001C1910" w:rsidRDefault="00B47F80" w:rsidP="00377EBF">
            <w:pPr>
              <w:jc w:val="center"/>
            </w:pPr>
          </w:p>
        </w:tc>
        <w:tc>
          <w:tcPr>
            <w:tcW w:w="2177" w:type="dxa"/>
            <w:vMerge w:val="restart"/>
            <w:vAlign w:val="center"/>
          </w:tcPr>
          <w:p w14:paraId="4BD699C7" w14:textId="77777777" w:rsidR="00B47F80" w:rsidRPr="001C1910" w:rsidRDefault="00B47F80" w:rsidP="00377EBF">
            <w:pPr>
              <w:jc w:val="center"/>
            </w:pPr>
            <w:r w:rsidRPr="001C1910">
              <w:t>Black Pipe 1</w:t>
            </w:r>
          </w:p>
        </w:tc>
        <w:tc>
          <w:tcPr>
            <w:tcW w:w="1962" w:type="dxa"/>
            <w:vAlign w:val="center"/>
          </w:tcPr>
          <w:p w14:paraId="02D6499A" w14:textId="77777777" w:rsidR="00B47F80" w:rsidRPr="001C1910" w:rsidRDefault="00B47F80" w:rsidP="00377EBF">
            <w:pPr>
              <w:jc w:val="center"/>
            </w:pPr>
            <w:r w:rsidRPr="001C1910">
              <w:t>Fecal Coliform Bacteria</w:t>
            </w:r>
          </w:p>
        </w:tc>
        <w:tc>
          <w:tcPr>
            <w:tcW w:w="1710" w:type="dxa"/>
            <w:vAlign w:val="center"/>
          </w:tcPr>
          <w:p w14:paraId="71D25868" w14:textId="167AD278" w:rsidR="00B47F80" w:rsidRPr="001C1910" w:rsidRDefault="004603A6" w:rsidP="004603A6">
            <w:pPr>
              <w:jc w:val="center"/>
            </w:pPr>
            <w:r>
              <w:t>6</w:t>
            </w:r>
            <w:r w:rsidR="00B47F80" w:rsidRPr="001C1910">
              <w:t xml:space="preserve"> of </w:t>
            </w:r>
            <w:r>
              <w:t>7</w:t>
            </w:r>
          </w:p>
        </w:tc>
        <w:tc>
          <w:tcPr>
            <w:tcW w:w="1767" w:type="dxa"/>
            <w:vAlign w:val="center"/>
          </w:tcPr>
          <w:p w14:paraId="2D968838" w14:textId="77777777" w:rsidR="00B47F80" w:rsidRPr="001C1910" w:rsidRDefault="00B47F80" w:rsidP="00377EBF">
            <w:pPr>
              <w:jc w:val="center"/>
            </w:pPr>
            <w:r w:rsidRPr="001C1910">
              <w:t>Threatened</w:t>
            </w:r>
          </w:p>
        </w:tc>
      </w:tr>
      <w:tr w:rsidR="00B47F80" w:rsidRPr="001C1910" w14:paraId="5CDEF1D2" w14:textId="77777777" w:rsidTr="004F1350">
        <w:tc>
          <w:tcPr>
            <w:tcW w:w="1999" w:type="dxa"/>
            <w:vMerge/>
          </w:tcPr>
          <w:p w14:paraId="7B289251" w14:textId="77777777" w:rsidR="00B47F80" w:rsidRPr="001C1910" w:rsidRDefault="00B47F80" w:rsidP="00377EBF">
            <w:pPr>
              <w:jc w:val="center"/>
            </w:pPr>
          </w:p>
        </w:tc>
        <w:tc>
          <w:tcPr>
            <w:tcW w:w="2177" w:type="dxa"/>
            <w:vMerge/>
            <w:vAlign w:val="center"/>
          </w:tcPr>
          <w:p w14:paraId="5E82283C" w14:textId="77777777" w:rsidR="00B47F80" w:rsidRPr="001C1910" w:rsidRDefault="00B47F80" w:rsidP="00377EBF">
            <w:pPr>
              <w:jc w:val="center"/>
            </w:pPr>
          </w:p>
        </w:tc>
        <w:tc>
          <w:tcPr>
            <w:tcW w:w="1962" w:type="dxa"/>
            <w:vAlign w:val="center"/>
          </w:tcPr>
          <w:p w14:paraId="424E6B7A" w14:textId="77777777" w:rsidR="00B47F80" w:rsidRPr="001C1910" w:rsidRDefault="00B47F80" w:rsidP="00377EBF">
            <w:pPr>
              <w:jc w:val="center"/>
            </w:pPr>
            <w:r w:rsidRPr="001C1910">
              <w:t>E-coli Bacteria</w:t>
            </w:r>
          </w:p>
        </w:tc>
        <w:tc>
          <w:tcPr>
            <w:tcW w:w="1710" w:type="dxa"/>
            <w:vAlign w:val="center"/>
          </w:tcPr>
          <w:p w14:paraId="557DED74" w14:textId="02474BFF" w:rsidR="00B47F80" w:rsidRPr="001C1910" w:rsidRDefault="004603A6" w:rsidP="004603A6">
            <w:pPr>
              <w:jc w:val="center"/>
            </w:pPr>
            <w:r>
              <w:t>9</w:t>
            </w:r>
            <w:r w:rsidR="00B47F80" w:rsidRPr="001C1910">
              <w:t xml:space="preserve"> of </w:t>
            </w:r>
            <w:r>
              <w:t>9</w:t>
            </w:r>
          </w:p>
        </w:tc>
        <w:tc>
          <w:tcPr>
            <w:tcW w:w="1767" w:type="dxa"/>
            <w:vAlign w:val="center"/>
          </w:tcPr>
          <w:p w14:paraId="5B0B5594" w14:textId="77777777" w:rsidR="00B47F80" w:rsidRPr="001C1910" w:rsidRDefault="00B47F80" w:rsidP="00377EBF">
            <w:pPr>
              <w:jc w:val="center"/>
            </w:pPr>
            <w:r w:rsidRPr="001C1910">
              <w:t>Threatened</w:t>
            </w:r>
          </w:p>
        </w:tc>
      </w:tr>
      <w:tr w:rsidR="004603A6" w:rsidRPr="001C1910" w14:paraId="612D2C3D" w14:textId="77777777" w:rsidTr="004F1350">
        <w:tc>
          <w:tcPr>
            <w:tcW w:w="1999" w:type="dxa"/>
            <w:vMerge/>
          </w:tcPr>
          <w:p w14:paraId="11CF64AB" w14:textId="77777777" w:rsidR="004603A6" w:rsidRPr="001C1910" w:rsidRDefault="004603A6" w:rsidP="00377EBF">
            <w:pPr>
              <w:jc w:val="center"/>
            </w:pPr>
          </w:p>
        </w:tc>
        <w:tc>
          <w:tcPr>
            <w:tcW w:w="2177" w:type="dxa"/>
            <w:vMerge/>
            <w:vAlign w:val="center"/>
          </w:tcPr>
          <w:p w14:paraId="5C55B588" w14:textId="77777777" w:rsidR="004603A6" w:rsidRPr="001C1910" w:rsidRDefault="004603A6" w:rsidP="00377EBF">
            <w:pPr>
              <w:jc w:val="center"/>
            </w:pPr>
          </w:p>
        </w:tc>
        <w:tc>
          <w:tcPr>
            <w:tcW w:w="1962" w:type="dxa"/>
            <w:vAlign w:val="center"/>
          </w:tcPr>
          <w:p w14:paraId="5F221233" w14:textId="1D071640" w:rsidR="004603A6" w:rsidRPr="001C1910" w:rsidRDefault="004603A6" w:rsidP="00377EBF">
            <w:pPr>
              <w:jc w:val="center"/>
            </w:pPr>
            <w:r>
              <w:t>Nitrate</w:t>
            </w:r>
          </w:p>
        </w:tc>
        <w:tc>
          <w:tcPr>
            <w:tcW w:w="1710" w:type="dxa"/>
            <w:vAlign w:val="center"/>
          </w:tcPr>
          <w:p w14:paraId="392108AB" w14:textId="33ED52EB" w:rsidR="004603A6" w:rsidRDefault="004603A6" w:rsidP="004603A6">
            <w:pPr>
              <w:jc w:val="center"/>
            </w:pPr>
            <w:r>
              <w:t>9 of 9</w:t>
            </w:r>
          </w:p>
        </w:tc>
        <w:tc>
          <w:tcPr>
            <w:tcW w:w="1767" w:type="dxa"/>
            <w:vAlign w:val="center"/>
          </w:tcPr>
          <w:p w14:paraId="43564F4E" w14:textId="27150AE5" w:rsidR="004603A6" w:rsidRPr="001C1910" w:rsidRDefault="004603A6" w:rsidP="00377EBF">
            <w:pPr>
              <w:jc w:val="center"/>
            </w:pPr>
            <w:r w:rsidRPr="001C1910">
              <w:t>Threatened</w:t>
            </w:r>
          </w:p>
        </w:tc>
      </w:tr>
      <w:tr w:rsidR="00B47F80" w:rsidRPr="001C1910" w14:paraId="5A150261" w14:textId="77777777" w:rsidTr="004F1350">
        <w:tc>
          <w:tcPr>
            <w:tcW w:w="1999" w:type="dxa"/>
            <w:vMerge/>
          </w:tcPr>
          <w:p w14:paraId="6FEFE412" w14:textId="77777777" w:rsidR="00B47F80" w:rsidRPr="001C1910" w:rsidRDefault="00B47F80" w:rsidP="00377EBF">
            <w:pPr>
              <w:jc w:val="center"/>
            </w:pPr>
          </w:p>
        </w:tc>
        <w:tc>
          <w:tcPr>
            <w:tcW w:w="2177" w:type="dxa"/>
            <w:vMerge/>
            <w:vAlign w:val="center"/>
          </w:tcPr>
          <w:p w14:paraId="610D7E1F" w14:textId="77777777" w:rsidR="00B47F80" w:rsidRPr="001C1910" w:rsidRDefault="00B47F80" w:rsidP="00377EBF">
            <w:pPr>
              <w:jc w:val="center"/>
            </w:pPr>
          </w:p>
        </w:tc>
        <w:tc>
          <w:tcPr>
            <w:tcW w:w="1962" w:type="dxa"/>
            <w:vAlign w:val="center"/>
          </w:tcPr>
          <w:p w14:paraId="5DAC6791" w14:textId="77777777" w:rsidR="00B47F80" w:rsidRPr="001C1910" w:rsidRDefault="00B47F80" w:rsidP="00377EBF">
            <w:pPr>
              <w:jc w:val="center"/>
            </w:pPr>
            <w:r w:rsidRPr="001C1910">
              <w:t>Total Phosphorus</w:t>
            </w:r>
          </w:p>
        </w:tc>
        <w:tc>
          <w:tcPr>
            <w:tcW w:w="1710" w:type="dxa"/>
            <w:vAlign w:val="center"/>
          </w:tcPr>
          <w:p w14:paraId="3A0E0CA1" w14:textId="2863497E" w:rsidR="00B47F80" w:rsidRPr="001C1910" w:rsidRDefault="004603A6" w:rsidP="004603A6">
            <w:pPr>
              <w:jc w:val="center"/>
            </w:pPr>
            <w:r>
              <w:t>6</w:t>
            </w:r>
            <w:r w:rsidR="00B47F80" w:rsidRPr="001C1910">
              <w:t xml:space="preserve"> of </w:t>
            </w:r>
            <w:r>
              <w:t>11</w:t>
            </w:r>
          </w:p>
        </w:tc>
        <w:tc>
          <w:tcPr>
            <w:tcW w:w="1767" w:type="dxa"/>
            <w:vAlign w:val="center"/>
          </w:tcPr>
          <w:p w14:paraId="480745FE" w14:textId="6C6010CA" w:rsidR="00B47F80" w:rsidRPr="001C1910" w:rsidRDefault="004603A6" w:rsidP="00377EBF">
            <w:pPr>
              <w:jc w:val="center"/>
            </w:pPr>
            <w:r>
              <w:t>Impaired</w:t>
            </w:r>
          </w:p>
        </w:tc>
      </w:tr>
      <w:tr w:rsidR="00B47F80" w:rsidRPr="001C1910" w14:paraId="6848AF13" w14:textId="77777777" w:rsidTr="004C6CCB">
        <w:trPr>
          <w:trHeight w:val="233"/>
        </w:trPr>
        <w:tc>
          <w:tcPr>
            <w:tcW w:w="1999" w:type="dxa"/>
            <w:vMerge/>
          </w:tcPr>
          <w:p w14:paraId="2D03B96C" w14:textId="77777777" w:rsidR="00B47F80" w:rsidRPr="001C1910" w:rsidRDefault="00B47F80" w:rsidP="00377EBF">
            <w:pPr>
              <w:jc w:val="center"/>
            </w:pPr>
          </w:p>
        </w:tc>
        <w:tc>
          <w:tcPr>
            <w:tcW w:w="2177" w:type="dxa"/>
            <w:vMerge/>
            <w:vAlign w:val="center"/>
          </w:tcPr>
          <w:p w14:paraId="02ED2F2B" w14:textId="77777777" w:rsidR="00B47F80" w:rsidRPr="001C1910" w:rsidRDefault="00B47F80" w:rsidP="00377EBF">
            <w:pPr>
              <w:jc w:val="center"/>
            </w:pPr>
          </w:p>
        </w:tc>
        <w:tc>
          <w:tcPr>
            <w:tcW w:w="1962" w:type="dxa"/>
            <w:vAlign w:val="center"/>
          </w:tcPr>
          <w:p w14:paraId="60372A4F" w14:textId="77777777" w:rsidR="00B47F80" w:rsidRPr="001C1910" w:rsidRDefault="00B47F80" w:rsidP="00377EBF">
            <w:pPr>
              <w:jc w:val="center"/>
            </w:pPr>
            <w:r w:rsidRPr="001C1910">
              <w:t>Total Suspended Solids</w:t>
            </w:r>
          </w:p>
        </w:tc>
        <w:tc>
          <w:tcPr>
            <w:tcW w:w="1710" w:type="dxa"/>
            <w:vAlign w:val="center"/>
          </w:tcPr>
          <w:p w14:paraId="3F5F008D" w14:textId="77777777" w:rsidR="00B47F80" w:rsidRPr="001C1910" w:rsidRDefault="00B47F80" w:rsidP="00377EBF">
            <w:pPr>
              <w:jc w:val="center"/>
            </w:pPr>
            <w:r w:rsidRPr="001C1910">
              <w:t>3 of 11</w:t>
            </w:r>
          </w:p>
        </w:tc>
        <w:tc>
          <w:tcPr>
            <w:tcW w:w="1767" w:type="dxa"/>
            <w:vAlign w:val="center"/>
          </w:tcPr>
          <w:p w14:paraId="3AA508A0" w14:textId="77777777" w:rsidR="00B47F80" w:rsidRPr="001C1910" w:rsidRDefault="00B47F80" w:rsidP="00377EBF">
            <w:pPr>
              <w:jc w:val="center"/>
            </w:pPr>
            <w:r w:rsidRPr="001C1910">
              <w:t>Impaired</w:t>
            </w:r>
          </w:p>
        </w:tc>
      </w:tr>
    </w:tbl>
    <w:p w14:paraId="62AF579D" w14:textId="3767CFFC" w:rsidR="00CF38FC" w:rsidRPr="005D3E3F" w:rsidRDefault="001B383C" w:rsidP="005D3E3F">
      <w:pPr>
        <w:jc w:val="both"/>
        <w:rPr>
          <w:i/>
          <w:sz w:val="20"/>
          <w:szCs w:val="20"/>
        </w:rPr>
      </w:pPr>
      <w:r w:rsidRPr="008C5342">
        <w:rPr>
          <w:i/>
          <w:sz w:val="20"/>
          <w:szCs w:val="20"/>
        </w:rPr>
        <w:t>** South Dakota Surface Water Quality Standards (74:51:01)</w:t>
      </w:r>
      <w:r>
        <w:rPr>
          <w:i/>
          <w:sz w:val="20"/>
          <w:szCs w:val="20"/>
        </w:rPr>
        <w:t xml:space="preserve"> </w:t>
      </w:r>
      <w:r w:rsidRPr="008C5342">
        <w:rPr>
          <w:i/>
          <w:sz w:val="20"/>
          <w:szCs w:val="20"/>
        </w:rPr>
        <w:t xml:space="preserve">Appendix A Total Ammonia Criteria, (Equation 2):    </w:t>
      </w:r>
      <m:oMath>
        <m:r>
          <w:rPr>
            <w:rFonts w:ascii="Cambria Math" w:hAnsi="Cambria Math"/>
            <w:sz w:val="20"/>
            <w:szCs w:val="20"/>
          </w:rPr>
          <m:t xml:space="preserve">Daily Maximum of Total ammonia nitrogen as N= </m:t>
        </m:r>
        <m:f>
          <m:fPr>
            <m:ctrlPr>
              <w:rPr>
                <w:rFonts w:ascii="Cambria Math" w:hAnsi="Cambria Math"/>
                <w:i/>
                <w:sz w:val="20"/>
                <w:szCs w:val="20"/>
              </w:rPr>
            </m:ctrlPr>
          </m:fPr>
          <m:num>
            <m:r>
              <w:rPr>
                <w:rFonts w:ascii="Cambria Math" w:hAnsi="Cambria Math"/>
                <w:sz w:val="20"/>
                <w:szCs w:val="20"/>
              </w:rPr>
              <m:t>0.411</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204-pH</m:t>
                </m:r>
              </m:sup>
            </m:sSup>
            <m:r>
              <w:rPr>
                <w:rFonts w:ascii="Cambria Math" w:hAnsi="Cambria Math"/>
                <w:sz w:val="20"/>
                <w:szCs w:val="20"/>
              </w:rPr>
              <m:t>)</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58.4</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pH-7.204</m:t>
                </m:r>
              </m:sup>
            </m:sSup>
            <m:r>
              <w:rPr>
                <w:rFonts w:ascii="Cambria Math" w:hAnsi="Cambria Math"/>
                <w:sz w:val="20"/>
                <w:szCs w:val="20"/>
              </w:rPr>
              <m:t>)</m:t>
            </m:r>
          </m:den>
        </m:f>
      </m:oMath>
    </w:p>
    <w:p w14:paraId="411FDBE8" w14:textId="05B091EB" w:rsidR="005858BC" w:rsidRPr="00057A46" w:rsidRDefault="00856162" w:rsidP="005858BC">
      <w:pPr>
        <w:pStyle w:val="Heading3"/>
        <w:rPr>
          <w:color w:val="auto"/>
        </w:rPr>
      </w:pPr>
      <w:bookmarkStart w:id="55" w:name="_Toc262198170"/>
      <w:r>
        <w:rPr>
          <w:color w:val="auto"/>
        </w:rPr>
        <w:t>4</w:t>
      </w:r>
      <w:r w:rsidR="005858BC" w:rsidRPr="00057A46">
        <w:rPr>
          <w:color w:val="auto"/>
        </w:rPr>
        <w:t>.1.</w:t>
      </w:r>
      <w:r w:rsidR="00A378D4" w:rsidRPr="00057A46">
        <w:rPr>
          <w:color w:val="auto"/>
        </w:rPr>
        <w:t>4</w:t>
      </w:r>
      <w:r w:rsidR="005858BC" w:rsidRPr="00057A46">
        <w:rPr>
          <w:color w:val="auto"/>
        </w:rPr>
        <w:t xml:space="preserve"> White River / </w:t>
      </w:r>
      <w:r w:rsidR="00CE6740" w:rsidRPr="00057A46">
        <w:rPr>
          <w:color w:val="auto"/>
        </w:rPr>
        <w:t>Bear in the Lodge</w:t>
      </w:r>
      <w:r w:rsidR="005858BC" w:rsidRPr="00057A46">
        <w:rPr>
          <w:color w:val="auto"/>
        </w:rPr>
        <w:t xml:space="preserve"> Creek Subwatershed Results</w:t>
      </w:r>
      <w:bookmarkEnd w:id="55"/>
    </w:p>
    <w:p w14:paraId="7E443BCE" w14:textId="77777777" w:rsidR="005858BC" w:rsidRPr="00057A46" w:rsidRDefault="0087512A" w:rsidP="005858BC">
      <w:r w:rsidRPr="00057A46">
        <w:t>The White River / Bear in the Lodge subwatershed, which includes: Potato Creek, Lost Dog Creek, Bear Creek, Corn Creek, Bear in the</w:t>
      </w:r>
      <w:r w:rsidR="00970685" w:rsidRPr="00057A46">
        <w:t xml:space="preserve"> Lodge Creek, Eagle Nest Creek </w:t>
      </w:r>
      <w:r w:rsidRPr="00057A46">
        <w:t>watersheds, has 11 stations: POT1, L</w:t>
      </w:r>
      <w:r w:rsidR="00970685" w:rsidRPr="00057A46">
        <w:t>OD</w:t>
      </w:r>
      <w:r w:rsidRPr="00057A46">
        <w:t>1, BEA1, BEA2, BEA3, COR1, BL</w:t>
      </w:r>
      <w:r w:rsidR="00AD2A77" w:rsidRPr="00057A46">
        <w:t>C1, BLC2, EAN1, EAN2</w:t>
      </w:r>
      <w:r w:rsidRPr="00057A46">
        <w:t>.</w:t>
      </w:r>
      <w:r w:rsidR="00ED7288" w:rsidRPr="00057A46">
        <w:t xml:space="preserve">  Potato Creek and Lost Dog Creek are White River tributaries in the Great Plains ecoregion.  </w:t>
      </w:r>
      <w:r w:rsidR="005858BC" w:rsidRPr="00057A46">
        <w:t xml:space="preserve">The Bear in the Lodge Creek watershed includes </w:t>
      </w:r>
      <w:r w:rsidR="00641B8C" w:rsidRPr="00057A46">
        <w:t>headwater</w:t>
      </w:r>
      <w:r w:rsidR="005858BC" w:rsidRPr="00057A46">
        <w:t xml:space="preserve"> stations on Bear Creek east of Allen (BEA1)</w:t>
      </w:r>
      <w:r w:rsidR="00210648" w:rsidRPr="00057A46">
        <w:t xml:space="preserve"> and (BEA</w:t>
      </w:r>
      <w:r w:rsidR="00446C54" w:rsidRPr="00057A46">
        <w:t>2</w:t>
      </w:r>
      <w:r w:rsidR="00210648" w:rsidRPr="00057A46">
        <w:t>) in the High Plains ecoregion</w:t>
      </w:r>
      <w:r w:rsidR="005858BC" w:rsidRPr="00057A46">
        <w:t xml:space="preserve"> </w:t>
      </w:r>
      <w:r w:rsidR="00641B8C" w:rsidRPr="00057A46">
        <w:t>and Corn Creek (COR1)</w:t>
      </w:r>
      <w:r w:rsidR="00210648" w:rsidRPr="00057A46">
        <w:t xml:space="preserve"> in the </w:t>
      </w:r>
      <w:r w:rsidR="00446C54" w:rsidRPr="00057A46">
        <w:t>Northern Great Plains ecoregion,</w:t>
      </w:r>
      <w:r w:rsidR="00CE6740" w:rsidRPr="00057A46">
        <w:t xml:space="preserve"> mid-order stations</w:t>
      </w:r>
      <w:r w:rsidR="00210648" w:rsidRPr="00057A46">
        <w:t xml:space="preserve">, a mid-order station </w:t>
      </w:r>
      <w:r w:rsidR="005858BC" w:rsidRPr="00057A46">
        <w:t>north of Hisle (BEA3</w:t>
      </w:r>
      <w:r w:rsidR="00210648" w:rsidRPr="00057A46">
        <w:t xml:space="preserve">) in the Northern Great Plains ecoregion, </w:t>
      </w:r>
      <w:r w:rsidR="005858BC" w:rsidRPr="00057A46">
        <w:t>and downstream stations on Bear in the Lodge Creek below the c</w:t>
      </w:r>
      <w:r w:rsidR="00210648" w:rsidRPr="00057A46">
        <w:t xml:space="preserve">onfluence with Bear Creek in the Northern Great Plains ecoregion (BEL1) </w:t>
      </w:r>
      <w:r w:rsidR="005858BC" w:rsidRPr="00057A46">
        <w:t>and near the confluence with the White River</w:t>
      </w:r>
      <w:r w:rsidR="00210648" w:rsidRPr="00057A46">
        <w:t xml:space="preserve"> in the White River Badlands ecoregion (BEL2)</w:t>
      </w:r>
      <w:r w:rsidR="005858BC" w:rsidRPr="00057A46">
        <w:t>.  Eagle Nest watershed</w:t>
      </w:r>
      <w:r w:rsidR="00380CA4" w:rsidRPr="00057A46">
        <w:t>, located</w:t>
      </w:r>
      <w:r w:rsidR="005858BC" w:rsidRPr="00057A46">
        <w:t xml:space="preserve"> east of t</w:t>
      </w:r>
      <w:r w:rsidR="00380CA4" w:rsidRPr="00057A46">
        <w:t xml:space="preserve">he Bear in the Lodge watershed, </w:t>
      </w:r>
      <w:r w:rsidR="005858BC" w:rsidRPr="00057A46">
        <w:t>has an upstream</w:t>
      </w:r>
      <w:r w:rsidR="00380CA4" w:rsidRPr="00057A46">
        <w:t xml:space="preserve"> station</w:t>
      </w:r>
      <w:r w:rsidR="005858BC" w:rsidRPr="00057A46">
        <w:t xml:space="preserve"> (EAN1) </w:t>
      </w:r>
      <w:r w:rsidR="00446C54" w:rsidRPr="00057A46">
        <w:t>in the Great Plains ecoregion</w:t>
      </w:r>
      <w:r w:rsidR="00ED7288" w:rsidRPr="00057A46">
        <w:t xml:space="preserve"> </w:t>
      </w:r>
      <w:r w:rsidR="005858BC" w:rsidRPr="00057A46">
        <w:t xml:space="preserve">and a downstream station (EAN2) </w:t>
      </w:r>
      <w:r w:rsidR="00446C54" w:rsidRPr="00057A46">
        <w:t xml:space="preserve">in the Badlands ecoregion </w:t>
      </w:r>
      <w:r w:rsidR="005858BC" w:rsidRPr="00057A46">
        <w:t xml:space="preserve">near the confluence with the White River. The nearest White River station (WHR5) includes flow from the </w:t>
      </w:r>
      <w:r w:rsidR="00210648" w:rsidRPr="00057A46">
        <w:t>White River / Medicine Root Subwatershed, as well as</w:t>
      </w:r>
      <w:r w:rsidR="005858BC" w:rsidRPr="00057A46">
        <w:t xml:space="preserve"> Potato Cre</w:t>
      </w:r>
      <w:r w:rsidR="00210648" w:rsidRPr="00057A46">
        <w:t>ek (POT1),</w:t>
      </w:r>
      <w:r w:rsidR="005858BC" w:rsidRPr="00057A46">
        <w:t xml:space="preserve"> </w:t>
      </w:r>
      <w:r w:rsidR="00380CA4" w:rsidRPr="00057A46">
        <w:t>Lost Dog Creek (LOD1)</w:t>
      </w:r>
      <w:r w:rsidR="005858BC" w:rsidRPr="00057A46">
        <w:t xml:space="preserve">. </w:t>
      </w:r>
    </w:p>
    <w:p w14:paraId="10465BBC" w14:textId="60A01354" w:rsidR="00894ABE" w:rsidRDefault="00894ABE" w:rsidP="005858BC">
      <w:r>
        <w:t>The degree of Impairments in the Bear in the Lodge watershed depended on the parameter measured.</w:t>
      </w:r>
    </w:p>
    <w:p w14:paraId="17A5AD30" w14:textId="6635F2E0" w:rsidR="00894ABE" w:rsidRDefault="004C2452" w:rsidP="005858BC">
      <w:r w:rsidRPr="00057A46">
        <w:t xml:space="preserve">The degree of impairment </w:t>
      </w:r>
      <w:r w:rsidR="009427BB">
        <w:t xml:space="preserve">remained </w:t>
      </w:r>
      <w:r w:rsidR="00A42BBD" w:rsidRPr="00057A46">
        <w:t>generally</w:t>
      </w:r>
      <w:r w:rsidR="009427BB">
        <w:t xml:space="preserve"> steady</w:t>
      </w:r>
      <w:r w:rsidRPr="00057A46">
        <w:t xml:space="preserve"> upstream to downstream in the Bear i</w:t>
      </w:r>
      <w:r w:rsidR="009427BB">
        <w:t>n the Lodge subwatershed</w:t>
      </w:r>
      <w:r w:rsidR="007276D5">
        <w:t xml:space="preserve"> and the degree of impairment increased slightly since the last time samples were collected.  </w:t>
      </w:r>
      <w:r w:rsidR="009427BB">
        <w:t>In 2008, t</w:t>
      </w:r>
      <w:r w:rsidRPr="00057A46">
        <w:t xml:space="preserve">he overall bacterial water quality exceedances for the Bear in the Lodge subwatershed </w:t>
      </w:r>
      <w:r w:rsidR="009427BB">
        <w:t>were</w:t>
      </w:r>
      <w:r w:rsidRPr="00057A46">
        <w:t xml:space="preserve"> </w:t>
      </w:r>
      <w:r w:rsidR="00A42BBD" w:rsidRPr="00057A46">
        <w:t>5</w:t>
      </w:r>
      <w:r w:rsidR="00AD2A77" w:rsidRPr="00057A46">
        <w:t>8</w:t>
      </w:r>
      <w:r w:rsidRPr="00057A46">
        <w:t>% (</w:t>
      </w:r>
      <w:r w:rsidR="00AD2A77" w:rsidRPr="00057A46">
        <w:t>18</w:t>
      </w:r>
      <w:r w:rsidRPr="00057A46">
        <w:t xml:space="preserve"> of </w:t>
      </w:r>
      <w:r w:rsidR="00AD2A77" w:rsidRPr="00057A46">
        <w:t>31</w:t>
      </w:r>
      <w:r w:rsidRPr="00057A46">
        <w:t xml:space="preserve">) fecal coliform exceedances and </w:t>
      </w:r>
      <w:r w:rsidR="00AD2A77" w:rsidRPr="00057A46">
        <w:t>66</w:t>
      </w:r>
      <w:r w:rsidRPr="00057A46">
        <w:t>% (</w:t>
      </w:r>
      <w:r w:rsidR="00AD2A77" w:rsidRPr="00057A46">
        <w:t>25</w:t>
      </w:r>
      <w:r w:rsidRPr="00057A46">
        <w:t xml:space="preserve"> of </w:t>
      </w:r>
      <w:r w:rsidR="00AD2A77" w:rsidRPr="00057A46">
        <w:t>38</w:t>
      </w:r>
      <w:r w:rsidRPr="00057A46">
        <w:t>) E-</w:t>
      </w:r>
      <w:r w:rsidR="004C2857">
        <w:t>coli exceedances</w:t>
      </w:r>
      <w:r w:rsidRPr="00057A46">
        <w:t xml:space="preserve">. </w:t>
      </w:r>
      <w:r w:rsidR="004C2857">
        <w:t xml:space="preserve">  </w:t>
      </w:r>
      <w:r w:rsidR="009427BB">
        <w:t>In 20</w:t>
      </w:r>
      <w:r w:rsidR="004C2857">
        <w:t>1</w:t>
      </w:r>
      <w:r w:rsidR="007276D5">
        <w:t>2</w:t>
      </w:r>
      <w:r w:rsidR="009427BB">
        <w:t>, t</w:t>
      </w:r>
      <w:r w:rsidR="009427BB" w:rsidRPr="00057A46">
        <w:t xml:space="preserve">he overall bacterial water quality exceedances for the Bear in the Lodge subwatershed </w:t>
      </w:r>
      <w:r w:rsidR="009427BB">
        <w:t>were</w:t>
      </w:r>
      <w:r w:rsidR="009427BB" w:rsidRPr="00057A46">
        <w:t xml:space="preserve"> </w:t>
      </w:r>
      <w:r w:rsidR="007276D5">
        <w:t xml:space="preserve">67% </w:t>
      </w:r>
      <w:r w:rsidR="009427BB" w:rsidRPr="00057A46">
        <w:t>(</w:t>
      </w:r>
      <w:r w:rsidR="004C2857">
        <w:t>29</w:t>
      </w:r>
      <w:r w:rsidR="009427BB" w:rsidRPr="00057A46">
        <w:t xml:space="preserve"> of </w:t>
      </w:r>
      <w:r w:rsidR="004C2857">
        <w:t>43</w:t>
      </w:r>
      <w:r w:rsidR="009427BB" w:rsidRPr="00057A46">
        <w:t xml:space="preserve">) fecal coliform exceedances and </w:t>
      </w:r>
      <w:r w:rsidR="007276D5">
        <w:t xml:space="preserve">74% </w:t>
      </w:r>
      <w:r w:rsidR="009427BB" w:rsidRPr="00057A46">
        <w:t>(</w:t>
      </w:r>
      <w:r w:rsidR="004C2857">
        <w:t>32</w:t>
      </w:r>
      <w:r w:rsidR="009427BB" w:rsidRPr="00057A46">
        <w:t xml:space="preserve"> of </w:t>
      </w:r>
      <w:r w:rsidR="004C2857">
        <w:t>43</w:t>
      </w:r>
      <w:r w:rsidR="009427BB" w:rsidRPr="00057A46">
        <w:t>) E-</w:t>
      </w:r>
      <w:r w:rsidR="007276D5">
        <w:t>coli exceedances</w:t>
      </w:r>
      <w:r w:rsidR="009427BB" w:rsidRPr="00057A46">
        <w:t xml:space="preserve">. </w:t>
      </w:r>
      <w:r w:rsidR="007276D5">
        <w:t>In 2013, t</w:t>
      </w:r>
      <w:r w:rsidR="007276D5" w:rsidRPr="00057A46">
        <w:t xml:space="preserve">he overall bacterial water quality exceedances for the Bear in the Lodge subwatershed </w:t>
      </w:r>
      <w:r w:rsidR="007276D5">
        <w:t>were</w:t>
      </w:r>
      <w:r w:rsidR="007276D5" w:rsidRPr="00057A46">
        <w:t xml:space="preserve"> </w:t>
      </w:r>
      <w:r w:rsidR="007276D5">
        <w:t xml:space="preserve">77% </w:t>
      </w:r>
      <w:r w:rsidR="007276D5" w:rsidRPr="00057A46">
        <w:t>(</w:t>
      </w:r>
      <w:r w:rsidR="007276D5">
        <w:t>23 of 30) E-coli exceedances</w:t>
      </w:r>
      <w:r w:rsidR="00894ABE">
        <w:t xml:space="preserve">. </w:t>
      </w:r>
      <w:r w:rsidRPr="00057A46">
        <w:t xml:space="preserve">The </w:t>
      </w:r>
      <w:r w:rsidR="007276D5">
        <w:t xml:space="preserve">greatest </w:t>
      </w:r>
      <w:r w:rsidRPr="00057A46">
        <w:t>bacterial exceedances occurre</w:t>
      </w:r>
      <w:r w:rsidR="00B277A8">
        <w:t xml:space="preserve">d during the month of </w:t>
      </w:r>
      <w:r w:rsidRPr="00057A46">
        <w:t xml:space="preserve">July.  </w:t>
      </w:r>
      <w:r w:rsidR="00894ABE">
        <w:t xml:space="preserve">Total suspended solids </w:t>
      </w:r>
      <w:r w:rsidR="00E81EC3">
        <w:t>exceedances were highest for White River group streams.</w:t>
      </w:r>
      <w:r w:rsidR="00AC1D15">
        <w:t xml:space="preserve">  Nitrate exceedances were highest in the White River with fewer exceedances in the lower Bear in the Lodge Creek and White River tributaries.  All stations in the watershed exceeded the phosphorus concentration at greater than 50%.</w:t>
      </w:r>
    </w:p>
    <w:p w14:paraId="01B5EFF0" w14:textId="67FAAF14" w:rsidR="003C5E51" w:rsidRPr="00057A46" w:rsidRDefault="00856162" w:rsidP="003C5E51">
      <w:pPr>
        <w:pStyle w:val="Heading3"/>
        <w:rPr>
          <w:color w:val="auto"/>
        </w:rPr>
      </w:pPr>
      <w:bookmarkStart w:id="56" w:name="_Toc262198171"/>
      <w:r>
        <w:rPr>
          <w:color w:val="auto"/>
        </w:rPr>
        <w:t>4</w:t>
      </w:r>
      <w:r w:rsidR="003C5E51" w:rsidRPr="00057A46">
        <w:rPr>
          <w:color w:val="auto"/>
        </w:rPr>
        <w:t>.1.</w:t>
      </w:r>
      <w:r w:rsidR="009441C2">
        <w:rPr>
          <w:color w:val="auto"/>
        </w:rPr>
        <w:t>2</w:t>
      </w:r>
      <w:r w:rsidR="003C5E51" w:rsidRPr="00057A46">
        <w:rPr>
          <w:color w:val="auto"/>
        </w:rPr>
        <w:t xml:space="preserve"> White River / Pass Creek Subwatershed Results</w:t>
      </w:r>
      <w:bookmarkEnd w:id="56"/>
    </w:p>
    <w:p w14:paraId="3BC27CB1" w14:textId="77777777" w:rsidR="00D334AD" w:rsidRDefault="00564C33" w:rsidP="00564C33">
      <w:r w:rsidRPr="00057A46">
        <w:t xml:space="preserve">The White River / Bear in the Lodge subwatershed, which includes: Craven Creek, Long Creek, Pass Creek, </w:t>
      </w:r>
      <w:r w:rsidR="00D334AD" w:rsidRPr="00057A46">
        <w:t>and Black Pipe Creek</w:t>
      </w:r>
      <w:r w:rsidRPr="00057A46">
        <w:t xml:space="preserve"> watersheds, has 11 stations: </w:t>
      </w:r>
      <w:r w:rsidR="00D334AD" w:rsidRPr="00057A46">
        <w:t>CRA</w:t>
      </w:r>
      <w:r w:rsidRPr="00057A46">
        <w:t>1, LO</w:t>
      </w:r>
      <w:r w:rsidR="00D334AD" w:rsidRPr="00057A46">
        <w:t>N</w:t>
      </w:r>
      <w:r w:rsidRPr="00057A46">
        <w:t xml:space="preserve">1, </w:t>
      </w:r>
      <w:r w:rsidR="00D334AD" w:rsidRPr="00057A46">
        <w:t>PAS</w:t>
      </w:r>
      <w:r w:rsidRPr="00057A46">
        <w:t xml:space="preserve">1, </w:t>
      </w:r>
      <w:r w:rsidR="00D334AD" w:rsidRPr="00057A46">
        <w:t>PAS</w:t>
      </w:r>
      <w:r w:rsidRPr="00057A46">
        <w:t xml:space="preserve">2, </w:t>
      </w:r>
      <w:r w:rsidR="00D334AD" w:rsidRPr="00057A46">
        <w:t>PAS</w:t>
      </w:r>
      <w:r w:rsidRPr="00057A46">
        <w:t xml:space="preserve">3, </w:t>
      </w:r>
      <w:r w:rsidR="00D334AD" w:rsidRPr="00057A46">
        <w:t>BUZ</w:t>
      </w:r>
      <w:r w:rsidRPr="00057A46">
        <w:t xml:space="preserve">1, </w:t>
      </w:r>
      <w:r w:rsidR="00D334AD" w:rsidRPr="00057A46">
        <w:t xml:space="preserve">and </w:t>
      </w:r>
      <w:r w:rsidRPr="00057A46">
        <w:t>BL</w:t>
      </w:r>
      <w:r w:rsidR="00D334AD" w:rsidRPr="00057A46">
        <w:t>P1</w:t>
      </w:r>
      <w:r w:rsidRPr="00057A46">
        <w:t xml:space="preserve">.  </w:t>
      </w:r>
      <w:r w:rsidR="00D334AD" w:rsidRPr="00057A46">
        <w:t xml:space="preserve">Craven Creek, which is also known as Buckle Creek, and Long Creek are in the Great Plains ecoregion and have one station (CRA1) and (LON1), respectively.  </w:t>
      </w:r>
      <w:r w:rsidRPr="00057A46">
        <w:t xml:space="preserve">The </w:t>
      </w:r>
      <w:r w:rsidR="00D334AD" w:rsidRPr="00057A46">
        <w:t>Pass</w:t>
      </w:r>
      <w:r w:rsidRPr="00057A46">
        <w:t xml:space="preserve"> </w:t>
      </w:r>
      <w:r w:rsidR="00D334AD" w:rsidRPr="00057A46">
        <w:t xml:space="preserve">Creek </w:t>
      </w:r>
      <w:r w:rsidRPr="00057A46">
        <w:t>watershed</w:t>
      </w:r>
      <w:r w:rsidR="00D334AD" w:rsidRPr="00057A46">
        <w:t xml:space="preserve"> includes: headwater stations in the High Plains ecoregion on Pass Creek, PAS1, and in the Great Plains ecoregion on Buzzard Creek, BUZ1, a mid-order station, PAS2, in the High Plains ecoregion, and a station in the Badlands ecoregion near the confluence with the White River.  Black Pipe Creek watershed has a station</w:t>
      </w:r>
      <w:r w:rsidR="00453A40" w:rsidRPr="00057A46">
        <w:t>,</w:t>
      </w:r>
      <w:r w:rsidR="00D334AD" w:rsidRPr="00057A46">
        <w:t xml:space="preserve"> BLP1</w:t>
      </w:r>
      <w:r w:rsidR="00453A40" w:rsidRPr="00057A46">
        <w:t>, near the Pine Ridge reservation boundary.</w:t>
      </w:r>
    </w:p>
    <w:p w14:paraId="79A693FB" w14:textId="2CAD11B7" w:rsidR="00AC1D15" w:rsidRDefault="00AC1D15" w:rsidP="00AC1D15">
      <w:r>
        <w:t>The degree of Impairments in the Pass Creek watershed depended on the parameter measured.</w:t>
      </w:r>
      <w:r w:rsidRPr="00057A46">
        <w:t xml:space="preserve">The degree of </w:t>
      </w:r>
      <w:r w:rsidR="000C5176">
        <w:t xml:space="preserve">bacterial </w:t>
      </w:r>
      <w:r w:rsidRPr="00057A46">
        <w:t xml:space="preserve">impairment </w:t>
      </w:r>
      <w:r w:rsidR="000C5176">
        <w:t xml:space="preserve">did not show a strong spatial trend </w:t>
      </w:r>
      <w:r w:rsidRPr="00057A46">
        <w:t xml:space="preserve">in the </w:t>
      </w:r>
      <w:r w:rsidR="009441C2">
        <w:t>Pass Creek</w:t>
      </w:r>
      <w:r>
        <w:t xml:space="preserve"> subwatershed and the degree o</w:t>
      </w:r>
      <w:r w:rsidR="009441C2">
        <w:t xml:space="preserve">f impairment increased </w:t>
      </w:r>
      <w:r>
        <w:t xml:space="preserve">since the last time samples were collected.  </w:t>
      </w:r>
      <w:r w:rsidR="000C5176">
        <w:t>In 2009, t</w:t>
      </w:r>
      <w:r w:rsidR="000C5176" w:rsidRPr="00057A46">
        <w:t>he overall bacterial water quality exceedances for the Pass Creek subwatershed are 51% (18 of 35) fecal coliform exceedances and 69% (24 of 35</w:t>
      </w:r>
      <w:r w:rsidR="000C5176">
        <w:t>) E-coli exceedances.  In 2012, t</w:t>
      </w:r>
      <w:r w:rsidR="000C5176" w:rsidRPr="00057A46">
        <w:t xml:space="preserve">he overall bacterial water quality exceedances for the Pass Creek subwatershed are </w:t>
      </w:r>
      <w:r w:rsidR="000C5176">
        <w:t>63</w:t>
      </w:r>
      <w:r w:rsidR="000C5176" w:rsidRPr="00057A46">
        <w:t>% (</w:t>
      </w:r>
      <w:r w:rsidR="000C5176">
        <w:t xml:space="preserve">20 </w:t>
      </w:r>
      <w:r w:rsidR="000C5176" w:rsidRPr="00057A46">
        <w:t>of 3</w:t>
      </w:r>
      <w:r w:rsidR="000C5176">
        <w:t>2</w:t>
      </w:r>
      <w:r w:rsidR="000C5176" w:rsidRPr="00057A46">
        <w:t xml:space="preserve">) fecal coliform exceedances and </w:t>
      </w:r>
      <w:r w:rsidR="000C5176">
        <w:t>81</w:t>
      </w:r>
      <w:r w:rsidR="000C5176" w:rsidRPr="00057A46">
        <w:t>% (2</w:t>
      </w:r>
      <w:r w:rsidR="000C5176">
        <w:t>6</w:t>
      </w:r>
      <w:r w:rsidR="000C5176" w:rsidRPr="00057A46">
        <w:t xml:space="preserve"> of 3</w:t>
      </w:r>
      <w:r w:rsidR="000C5176">
        <w:t>2) E-coli exceedances.  In 2013, t</w:t>
      </w:r>
      <w:r w:rsidR="000C5176" w:rsidRPr="00057A46">
        <w:t>he overall bacterial water quality exceedances for the Pass Creek subwatershed are</w:t>
      </w:r>
      <w:r w:rsidR="000C5176">
        <w:t xml:space="preserve"> 75</w:t>
      </w:r>
      <w:r w:rsidR="000C5176" w:rsidRPr="00057A46">
        <w:t>% (</w:t>
      </w:r>
      <w:r w:rsidR="000C5176">
        <w:t>15 of 20) E-coli exceedances.</w:t>
      </w:r>
      <w:r w:rsidR="009441C2">
        <w:t xml:space="preserve">  </w:t>
      </w:r>
      <w:r>
        <w:t xml:space="preserve">Total suspended solids exceedances were highest for White River group streams.  Nitrate exceedances were </w:t>
      </w:r>
      <w:r w:rsidR="009441C2">
        <w:t xml:space="preserve">very high </w:t>
      </w:r>
      <w:r>
        <w:t xml:space="preserve">in </w:t>
      </w:r>
      <w:r w:rsidR="009441C2">
        <w:t>Craven Creek, Long Creek, Black Pipe Creek</w:t>
      </w:r>
      <w:r>
        <w:t>.  All stations in the watershed exceeded the phosphorus concentration at greater than 50%.</w:t>
      </w:r>
    </w:p>
    <w:p w14:paraId="6EBBDE5D" w14:textId="09EC3831" w:rsidR="00557C67" w:rsidRDefault="00557C67" w:rsidP="00557C67">
      <w:pPr>
        <w:pStyle w:val="Heading1"/>
      </w:pPr>
      <w:bookmarkStart w:id="57" w:name="_Toc262198174"/>
      <w:r>
        <w:t>5</w:t>
      </w:r>
      <w:r w:rsidRPr="00A94A0C">
        <w:t>.0</w:t>
      </w:r>
      <w:r w:rsidRPr="00A94A0C">
        <w:tab/>
      </w:r>
      <w:r>
        <w:t>Stream Health Results</w:t>
      </w:r>
      <w:bookmarkEnd w:id="57"/>
    </w:p>
    <w:p w14:paraId="244E0B01" w14:textId="10AF22E7" w:rsidR="007614E5" w:rsidRPr="00611384" w:rsidRDefault="007614E5" w:rsidP="007614E5">
      <w:r w:rsidRPr="00611384">
        <w:t>The Pine Ridge Reservation stream health</w:t>
      </w:r>
      <w:r w:rsidR="0048796C" w:rsidRPr="00611384">
        <w:t xml:space="preserve"> results</w:t>
      </w:r>
      <w:r w:rsidRPr="00611384">
        <w:t xml:space="preserve"> </w:t>
      </w:r>
      <w:r w:rsidR="0048796C" w:rsidRPr="00611384">
        <w:t>for</w:t>
      </w:r>
      <w:r w:rsidRPr="00611384">
        <w:t xml:space="preserve"> 20</w:t>
      </w:r>
      <w:r w:rsidR="009441C2">
        <w:t>12</w:t>
      </w:r>
      <w:r w:rsidRPr="00611384">
        <w:t>-201</w:t>
      </w:r>
      <w:r w:rsidR="009441C2">
        <w:t>3</w:t>
      </w:r>
      <w:r w:rsidRPr="00611384">
        <w:t xml:space="preserve"> </w:t>
      </w:r>
      <w:r w:rsidR="0048796C" w:rsidRPr="00611384">
        <w:t>are</w:t>
      </w:r>
      <w:r w:rsidRPr="00611384">
        <w:t xml:space="preserve"> shown in </w:t>
      </w:r>
      <w:r w:rsidRPr="009441C2">
        <w:rPr>
          <w:highlight w:val="yellow"/>
        </w:rPr>
        <w:t xml:space="preserve">Table </w:t>
      </w:r>
      <w:r w:rsidR="004D36B9" w:rsidRPr="009441C2">
        <w:rPr>
          <w:highlight w:val="yellow"/>
        </w:rPr>
        <w:t>20</w:t>
      </w:r>
      <w:r w:rsidRPr="009441C2">
        <w:rPr>
          <w:highlight w:val="yellow"/>
        </w:rPr>
        <w:t>.</w:t>
      </w:r>
      <w:r w:rsidRPr="00611384">
        <w:t xml:space="preserve">  </w:t>
      </w:r>
      <w:r w:rsidR="0048796C" w:rsidRPr="00611384">
        <w:t>The general trend for impairments follows the water quality resul</w:t>
      </w:r>
      <w:r w:rsidR="00AC4E14" w:rsidRPr="00611384">
        <w:t xml:space="preserve">ts with 10% (4 of 40) stations </w:t>
      </w:r>
      <w:r w:rsidR="004D36B9" w:rsidRPr="00611384">
        <w:t xml:space="preserve">scoring less than 29% of the best station in the region being </w:t>
      </w:r>
      <w:r w:rsidR="00AC4E14" w:rsidRPr="00611384">
        <w:t xml:space="preserve">designated severely impaired and 43% (17 of 40) stations </w:t>
      </w:r>
      <w:r w:rsidR="004D36B9" w:rsidRPr="00611384">
        <w:t xml:space="preserve">scoring less than 79% of the best station in the region being </w:t>
      </w:r>
      <w:r w:rsidR="00AC4E14" w:rsidRPr="00611384">
        <w:t xml:space="preserve">designated moderately impaired.  </w:t>
      </w:r>
      <w:r w:rsidR="0048796C" w:rsidRPr="00611384">
        <w:t xml:space="preserve">The general trend over time is a decrease in stream health over time </w:t>
      </w:r>
      <w:r w:rsidR="00AC4E14" w:rsidRPr="00611384">
        <w:t xml:space="preserve">with 5% (2 of 37) stations </w:t>
      </w:r>
      <w:r w:rsidR="004D36B9" w:rsidRPr="00611384">
        <w:t xml:space="preserve">scoring less than 29% of the maximum score for the station </w:t>
      </w:r>
      <w:r w:rsidR="00AC4E14" w:rsidRPr="00611384">
        <w:t xml:space="preserve">designated as being severely degraded and </w:t>
      </w:r>
      <w:r w:rsidR="008D10D8" w:rsidRPr="00611384">
        <w:t xml:space="preserve">51% (19 of 37) stations </w:t>
      </w:r>
      <w:r w:rsidR="004D36B9" w:rsidRPr="00611384">
        <w:t xml:space="preserve">scoring less than 79% of the maximum score for the station </w:t>
      </w:r>
      <w:r w:rsidR="008D10D8" w:rsidRPr="00611384">
        <w:t>designat</w:t>
      </w:r>
      <w:r w:rsidR="004D36B9" w:rsidRPr="00611384">
        <w:t>ed as being moderately degraded</w:t>
      </w:r>
      <w:r w:rsidR="008D10D8" w:rsidRPr="00611384">
        <w:t xml:space="preserve">.  </w:t>
      </w:r>
      <w:r w:rsidR="004D36B9" w:rsidRPr="00611384">
        <w:t xml:space="preserve">Major changes in stream health since the 1990s result from increases in abundance of tolerant taxa as designated by </w:t>
      </w:r>
      <w:r w:rsidR="0048796C" w:rsidRPr="00611384">
        <w:t xml:space="preserve">the Family Biotic Index and </w:t>
      </w:r>
      <w:r w:rsidR="004D36B9" w:rsidRPr="00611384">
        <w:t xml:space="preserve">increases in abundance of </w:t>
      </w:r>
      <w:r w:rsidR="00E90365" w:rsidRPr="00611384">
        <w:t>taxa designated as collector gatherers.  N</w:t>
      </w:r>
      <w:r w:rsidR="0048796C" w:rsidRPr="00611384">
        <w:t xml:space="preserve">otable exceptions </w:t>
      </w:r>
      <w:r w:rsidR="008D10D8" w:rsidRPr="00611384">
        <w:t xml:space="preserve">to the general trend </w:t>
      </w:r>
      <w:r w:rsidR="0048796C" w:rsidRPr="00611384">
        <w:t>are No Flesh Creek and Wolf Creek, which have improved markedly since the 1990s.</w:t>
      </w:r>
    </w:p>
    <w:p w14:paraId="6108DED5" w14:textId="77777777" w:rsidR="00C755EB" w:rsidRPr="000022A7" w:rsidRDefault="000022A7" w:rsidP="000022A7">
      <w:pPr>
        <w:pStyle w:val="Caption"/>
        <w:rPr>
          <w:color w:val="3366FF"/>
          <w:sz w:val="24"/>
          <w:szCs w:val="24"/>
        </w:rPr>
      </w:pPr>
      <w:r w:rsidRPr="005858BC">
        <w:rPr>
          <w:sz w:val="24"/>
          <w:szCs w:val="24"/>
        </w:rPr>
        <w:t xml:space="preserve">Table </w:t>
      </w:r>
      <w:r w:rsidR="00372698">
        <w:rPr>
          <w:sz w:val="24"/>
          <w:szCs w:val="24"/>
        </w:rPr>
        <w:t>20</w:t>
      </w:r>
      <w:r w:rsidRPr="005858BC">
        <w:rPr>
          <w:sz w:val="24"/>
          <w:szCs w:val="24"/>
        </w:rPr>
        <w:t xml:space="preserve">: </w:t>
      </w:r>
      <w:r>
        <w:rPr>
          <w:sz w:val="24"/>
          <w:szCs w:val="24"/>
        </w:rPr>
        <w:t xml:space="preserve">Generalized Stream Health Results </w:t>
      </w:r>
      <w:r w:rsidRPr="005858BC">
        <w:rPr>
          <w:sz w:val="24"/>
          <w:szCs w:val="24"/>
        </w:rPr>
        <w:t>for Pine Ridge Reservation Streams 2008 – 2011</w:t>
      </w:r>
      <w:r w:rsidR="00AD0CDC">
        <w:rPr>
          <w:sz w:val="24"/>
          <w:szCs w:val="24"/>
        </w:rPr>
        <w:t xml:space="preserve"> with Highlighted Station</w:t>
      </w:r>
      <w:r w:rsidR="00F164B5">
        <w:rPr>
          <w:sz w:val="24"/>
          <w:szCs w:val="24"/>
        </w:rPr>
        <w:t>s Representing the Reference Stream for the Ecoregion</w:t>
      </w:r>
      <w:r w:rsidRPr="005858BC">
        <w:rPr>
          <w:sz w:val="24"/>
          <w:szCs w:val="24"/>
        </w:rPr>
        <w:t>.</w:t>
      </w:r>
    </w:p>
    <w:tbl>
      <w:tblPr>
        <w:tblStyle w:val="TableGrid"/>
        <w:tblW w:w="0" w:type="auto"/>
        <w:tblLook w:val="04A0" w:firstRow="1" w:lastRow="0" w:firstColumn="1" w:lastColumn="0" w:noHBand="0" w:noVBand="1"/>
      </w:tblPr>
      <w:tblGrid>
        <w:gridCol w:w="1205"/>
        <w:gridCol w:w="1328"/>
        <w:gridCol w:w="2225"/>
        <w:gridCol w:w="1508"/>
        <w:gridCol w:w="3310"/>
      </w:tblGrid>
      <w:tr w:rsidR="00F81BA6" w14:paraId="4810D178" w14:textId="77777777" w:rsidTr="00A94E6F">
        <w:tc>
          <w:tcPr>
            <w:tcW w:w="1205" w:type="dxa"/>
            <w:tcBorders>
              <w:top w:val="nil"/>
              <w:left w:val="nil"/>
              <w:right w:val="nil"/>
            </w:tcBorders>
            <w:vAlign w:val="bottom"/>
          </w:tcPr>
          <w:p w14:paraId="2C59776F" w14:textId="77777777" w:rsidR="00C755EB" w:rsidRPr="00AD0CDC" w:rsidRDefault="00C755EB" w:rsidP="00A11D1C">
            <w:pPr>
              <w:jc w:val="center"/>
              <w:rPr>
                <w:b/>
              </w:rPr>
            </w:pPr>
            <w:r w:rsidRPr="00AD0CDC">
              <w:rPr>
                <w:b/>
              </w:rPr>
              <w:t>Year</w:t>
            </w:r>
          </w:p>
        </w:tc>
        <w:tc>
          <w:tcPr>
            <w:tcW w:w="1328" w:type="dxa"/>
            <w:tcBorders>
              <w:top w:val="nil"/>
              <w:left w:val="nil"/>
              <w:right w:val="nil"/>
            </w:tcBorders>
            <w:vAlign w:val="bottom"/>
          </w:tcPr>
          <w:p w14:paraId="7F479FEF" w14:textId="77777777" w:rsidR="00C755EB" w:rsidRPr="00AD0CDC" w:rsidRDefault="00C755EB" w:rsidP="00A11D1C">
            <w:pPr>
              <w:jc w:val="center"/>
            </w:pPr>
            <w:r w:rsidRPr="00AD0CDC">
              <w:rPr>
                <w:b/>
              </w:rPr>
              <w:t>Ecoregion</w:t>
            </w:r>
          </w:p>
        </w:tc>
        <w:tc>
          <w:tcPr>
            <w:tcW w:w="2225" w:type="dxa"/>
            <w:tcBorders>
              <w:top w:val="nil"/>
              <w:left w:val="nil"/>
              <w:right w:val="nil"/>
            </w:tcBorders>
            <w:vAlign w:val="bottom"/>
          </w:tcPr>
          <w:p w14:paraId="79CF8004" w14:textId="77777777" w:rsidR="00C755EB" w:rsidRPr="00AD0CDC" w:rsidRDefault="00C755EB" w:rsidP="00A11D1C">
            <w:pPr>
              <w:jc w:val="center"/>
            </w:pPr>
            <w:r w:rsidRPr="00AD0CDC">
              <w:rPr>
                <w:b/>
              </w:rPr>
              <w:t>Station</w:t>
            </w:r>
          </w:p>
        </w:tc>
        <w:tc>
          <w:tcPr>
            <w:tcW w:w="1508" w:type="dxa"/>
            <w:tcBorders>
              <w:top w:val="nil"/>
              <w:left w:val="nil"/>
              <w:right w:val="nil"/>
            </w:tcBorders>
            <w:vAlign w:val="bottom"/>
          </w:tcPr>
          <w:p w14:paraId="286F24BF" w14:textId="77777777" w:rsidR="00C755EB" w:rsidRPr="00AD0CDC" w:rsidRDefault="00476A4A" w:rsidP="00476A4A">
            <w:pPr>
              <w:jc w:val="center"/>
            </w:pPr>
            <w:r w:rsidRPr="00AD0CDC">
              <w:rPr>
                <w:b/>
              </w:rPr>
              <w:t>Impairment Status</w:t>
            </w:r>
            <w:r w:rsidR="000022A7" w:rsidRPr="00AD0CDC">
              <w:rPr>
                <w:b/>
              </w:rPr>
              <w:t xml:space="preserve"> </w:t>
            </w:r>
          </w:p>
        </w:tc>
        <w:tc>
          <w:tcPr>
            <w:tcW w:w="3310" w:type="dxa"/>
            <w:tcBorders>
              <w:top w:val="nil"/>
              <w:left w:val="nil"/>
              <w:right w:val="nil"/>
            </w:tcBorders>
            <w:vAlign w:val="bottom"/>
          </w:tcPr>
          <w:p w14:paraId="4AE180A3" w14:textId="77777777" w:rsidR="00C755EB" w:rsidRPr="00AD0CDC" w:rsidRDefault="00C755EB" w:rsidP="00A11D1C">
            <w:pPr>
              <w:jc w:val="center"/>
            </w:pPr>
            <w:r w:rsidRPr="00AD0CDC">
              <w:rPr>
                <w:b/>
              </w:rPr>
              <w:t>Status</w:t>
            </w:r>
          </w:p>
        </w:tc>
      </w:tr>
      <w:tr w:rsidR="00F81BA6" w14:paraId="0B581F94" w14:textId="77777777" w:rsidTr="00A94E6F">
        <w:tc>
          <w:tcPr>
            <w:tcW w:w="1205" w:type="dxa"/>
            <w:vMerge w:val="restart"/>
            <w:vAlign w:val="center"/>
          </w:tcPr>
          <w:p w14:paraId="4840C3C8" w14:textId="4358C599" w:rsidR="00A11D1C" w:rsidRDefault="00A11D1C" w:rsidP="00A11D1C">
            <w:pPr>
              <w:jc w:val="center"/>
            </w:pPr>
            <w:r>
              <w:t>20</w:t>
            </w:r>
            <w:r w:rsidR="009441C2">
              <w:t>12</w:t>
            </w:r>
          </w:p>
          <w:p w14:paraId="77A3ABAA" w14:textId="77777777" w:rsidR="00AD0CDC" w:rsidRDefault="00AD0CDC" w:rsidP="00A11D1C">
            <w:pPr>
              <w:jc w:val="center"/>
            </w:pPr>
          </w:p>
        </w:tc>
        <w:tc>
          <w:tcPr>
            <w:tcW w:w="1328" w:type="dxa"/>
            <w:vMerge w:val="restart"/>
            <w:vAlign w:val="center"/>
          </w:tcPr>
          <w:p w14:paraId="5CFD9B0F" w14:textId="77777777" w:rsidR="00A11D1C" w:rsidRDefault="00A11D1C" w:rsidP="00A11D1C">
            <w:pPr>
              <w:jc w:val="center"/>
            </w:pPr>
            <w:r>
              <w:t>Badlands</w:t>
            </w:r>
          </w:p>
        </w:tc>
        <w:tc>
          <w:tcPr>
            <w:tcW w:w="2225" w:type="dxa"/>
            <w:vAlign w:val="center"/>
          </w:tcPr>
          <w:p w14:paraId="0832637F" w14:textId="77777777" w:rsidR="00A11D1C" w:rsidRDefault="00A11D1C" w:rsidP="00922BF5">
            <w:pPr>
              <w:ind w:right="-230"/>
              <w:jc w:val="center"/>
            </w:pPr>
            <w:r>
              <w:t>Medicine Root 3</w:t>
            </w:r>
          </w:p>
        </w:tc>
        <w:tc>
          <w:tcPr>
            <w:tcW w:w="1508" w:type="dxa"/>
            <w:vAlign w:val="center"/>
          </w:tcPr>
          <w:p w14:paraId="101FB8D6" w14:textId="77777777" w:rsidR="00A11D1C" w:rsidRDefault="00922BF5" w:rsidP="00A11D1C">
            <w:pPr>
              <w:jc w:val="center"/>
            </w:pPr>
            <w:r>
              <w:t>25</w:t>
            </w:r>
            <w:r w:rsidR="00A11D1C">
              <w:t xml:space="preserve">%; </w:t>
            </w:r>
            <w:r w:rsidR="0065317D">
              <w:t>6</w:t>
            </w:r>
            <w:r w:rsidR="00A11D1C">
              <w:t>/24</w:t>
            </w:r>
          </w:p>
          <w:p w14:paraId="2C0297F9" w14:textId="77777777" w:rsidR="00A11D1C" w:rsidRDefault="00922BF5" w:rsidP="00922BF5">
            <w:pPr>
              <w:jc w:val="center"/>
            </w:pPr>
            <w:r>
              <w:t>33%</w:t>
            </w:r>
            <w:r w:rsidR="00A11D1C">
              <w:t xml:space="preserve">; </w:t>
            </w:r>
            <w:r>
              <w:t>6</w:t>
            </w:r>
            <w:r w:rsidR="00A11D1C">
              <w:t>/</w:t>
            </w:r>
            <w:r>
              <w:t>18</w:t>
            </w:r>
          </w:p>
        </w:tc>
        <w:tc>
          <w:tcPr>
            <w:tcW w:w="3310" w:type="dxa"/>
            <w:vAlign w:val="center"/>
          </w:tcPr>
          <w:p w14:paraId="7A8D0811" w14:textId="77777777" w:rsidR="00A11D1C" w:rsidRDefault="00657557" w:rsidP="00A11D1C">
            <w:pPr>
              <w:jc w:val="center"/>
            </w:pPr>
            <w:r>
              <w:t>Moderate</w:t>
            </w:r>
            <w:r w:rsidR="00922BF5">
              <w:t>ly Impaired /</w:t>
            </w:r>
          </w:p>
          <w:p w14:paraId="0F7B6180" w14:textId="77777777" w:rsidR="00922BF5" w:rsidRDefault="00922BF5" w:rsidP="00A11D1C">
            <w:pPr>
              <w:jc w:val="center"/>
            </w:pPr>
            <w:r>
              <w:t>Moderate Degradation</w:t>
            </w:r>
          </w:p>
        </w:tc>
      </w:tr>
      <w:tr w:rsidR="00F81BA6" w14:paraId="5937454C" w14:textId="77777777" w:rsidTr="00A94E6F">
        <w:tc>
          <w:tcPr>
            <w:tcW w:w="1205" w:type="dxa"/>
            <w:vMerge/>
            <w:vAlign w:val="center"/>
          </w:tcPr>
          <w:p w14:paraId="4EC02D75" w14:textId="77777777" w:rsidR="00A11D1C" w:rsidRDefault="00A11D1C" w:rsidP="00A11D1C">
            <w:pPr>
              <w:jc w:val="center"/>
            </w:pPr>
          </w:p>
        </w:tc>
        <w:tc>
          <w:tcPr>
            <w:tcW w:w="1328" w:type="dxa"/>
            <w:vMerge/>
            <w:vAlign w:val="center"/>
          </w:tcPr>
          <w:p w14:paraId="3D9CC04A" w14:textId="77777777" w:rsidR="00A11D1C" w:rsidRDefault="00A11D1C" w:rsidP="00A11D1C">
            <w:pPr>
              <w:jc w:val="center"/>
            </w:pPr>
          </w:p>
        </w:tc>
        <w:tc>
          <w:tcPr>
            <w:tcW w:w="2225" w:type="dxa"/>
            <w:shd w:val="clear" w:color="auto" w:fill="B8CCE4" w:themeFill="accent1" w:themeFillTint="66"/>
            <w:vAlign w:val="center"/>
          </w:tcPr>
          <w:p w14:paraId="4189A81B" w14:textId="77777777" w:rsidR="00A11D1C" w:rsidRDefault="00A11D1C" w:rsidP="00922BF5">
            <w:pPr>
              <w:jc w:val="center"/>
            </w:pPr>
            <w:r>
              <w:t>Medicine Root 4</w:t>
            </w:r>
          </w:p>
        </w:tc>
        <w:tc>
          <w:tcPr>
            <w:tcW w:w="1508" w:type="dxa"/>
            <w:shd w:val="clear" w:color="auto" w:fill="B8CCE4" w:themeFill="accent1" w:themeFillTint="66"/>
            <w:vAlign w:val="center"/>
          </w:tcPr>
          <w:p w14:paraId="5902E9C0" w14:textId="77777777" w:rsidR="00A11D1C" w:rsidRDefault="00A11D1C" w:rsidP="00A11D1C">
            <w:pPr>
              <w:jc w:val="center"/>
            </w:pPr>
            <w:r>
              <w:t>100%; 24/24</w:t>
            </w:r>
          </w:p>
          <w:p w14:paraId="5FCE51B3" w14:textId="77777777" w:rsidR="00A11D1C" w:rsidRDefault="00922BF5" w:rsidP="00A11D1C">
            <w:pPr>
              <w:jc w:val="center"/>
            </w:pPr>
            <w:r>
              <w:t>No data</w:t>
            </w:r>
          </w:p>
        </w:tc>
        <w:tc>
          <w:tcPr>
            <w:tcW w:w="3310" w:type="dxa"/>
            <w:shd w:val="clear" w:color="auto" w:fill="B8CCE4" w:themeFill="accent1" w:themeFillTint="66"/>
            <w:vAlign w:val="center"/>
          </w:tcPr>
          <w:p w14:paraId="09212FE6" w14:textId="77777777" w:rsidR="00A11D1C" w:rsidRDefault="00A11D1C" w:rsidP="00A11D1C">
            <w:pPr>
              <w:jc w:val="center"/>
            </w:pPr>
            <w:r>
              <w:t>Non-impaired</w:t>
            </w:r>
            <w:r w:rsidR="00506E62">
              <w:t xml:space="preserve"> / No Data</w:t>
            </w:r>
          </w:p>
        </w:tc>
      </w:tr>
      <w:tr w:rsidR="00F81BA6" w14:paraId="748D419A" w14:textId="77777777" w:rsidTr="00A94E6F">
        <w:tc>
          <w:tcPr>
            <w:tcW w:w="1205" w:type="dxa"/>
            <w:vMerge/>
            <w:vAlign w:val="center"/>
          </w:tcPr>
          <w:p w14:paraId="386A5E09" w14:textId="77777777" w:rsidR="00A11D1C" w:rsidRDefault="00A11D1C" w:rsidP="00A11D1C">
            <w:pPr>
              <w:jc w:val="center"/>
            </w:pPr>
          </w:p>
        </w:tc>
        <w:tc>
          <w:tcPr>
            <w:tcW w:w="1328" w:type="dxa"/>
            <w:vMerge/>
            <w:vAlign w:val="center"/>
          </w:tcPr>
          <w:p w14:paraId="63A6488C" w14:textId="77777777" w:rsidR="00A11D1C" w:rsidRDefault="00A11D1C" w:rsidP="00A11D1C">
            <w:pPr>
              <w:jc w:val="center"/>
            </w:pPr>
          </w:p>
        </w:tc>
        <w:tc>
          <w:tcPr>
            <w:tcW w:w="2225" w:type="dxa"/>
            <w:vAlign w:val="center"/>
          </w:tcPr>
          <w:p w14:paraId="7D3A156C" w14:textId="77777777" w:rsidR="00A11D1C" w:rsidRDefault="00A11D1C" w:rsidP="00A11D1C">
            <w:pPr>
              <w:jc w:val="center"/>
            </w:pPr>
            <w:r>
              <w:t>White River 3</w:t>
            </w:r>
          </w:p>
        </w:tc>
        <w:tc>
          <w:tcPr>
            <w:tcW w:w="1508" w:type="dxa"/>
            <w:vAlign w:val="center"/>
          </w:tcPr>
          <w:p w14:paraId="3854C606" w14:textId="77777777" w:rsidR="00A11D1C" w:rsidRDefault="00A11D1C" w:rsidP="00A11D1C">
            <w:pPr>
              <w:jc w:val="center"/>
            </w:pPr>
            <w:r>
              <w:t>38%; 9/24</w:t>
            </w:r>
          </w:p>
          <w:p w14:paraId="273D9C56" w14:textId="77777777" w:rsidR="00922BF5" w:rsidRDefault="00922BF5" w:rsidP="00A11D1C">
            <w:pPr>
              <w:jc w:val="center"/>
            </w:pPr>
            <w:r>
              <w:t>No data</w:t>
            </w:r>
          </w:p>
        </w:tc>
        <w:tc>
          <w:tcPr>
            <w:tcW w:w="3310" w:type="dxa"/>
            <w:vAlign w:val="center"/>
          </w:tcPr>
          <w:p w14:paraId="01A36603" w14:textId="77777777" w:rsidR="00A11D1C" w:rsidRDefault="00A11D1C" w:rsidP="00A11D1C">
            <w:pPr>
              <w:jc w:val="center"/>
            </w:pPr>
            <w:r>
              <w:t>Moderately Impaired</w:t>
            </w:r>
            <w:r w:rsidR="00506E62">
              <w:t xml:space="preserve"> / No Data</w:t>
            </w:r>
          </w:p>
        </w:tc>
      </w:tr>
      <w:tr w:rsidR="00F81BA6" w14:paraId="106A0484" w14:textId="77777777" w:rsidTr="00A94E6F">
        <w:tc>
          <w:tcPr>
            <w:tcW w:w="1205" w:type="dxa"/>
            <w:vMerge/>
            <w:vAlign w:val="center"/>
          </w:tcPr>
          <w:p w14:paraId="6A1A99D8" w14:textId="77777777" w:rsidR="00A11D1C" w:rsidRDefault="00A11D1C" w:rsidP="00A11D1C">
            <w:pPr>
              <w:jc w:val="center"/>
            </w:pPr>
          </w:p>
        </w:tc>
        <w:tc>
          <w:tcPr>
            <w:tcW w:w="1328" w:type="dxa"/>
            <w:vMerge w:val="restart"/>
            <w:vAlign w:val="center"/>
          </w:tcPr>
          <w:p w14:paraId="198CE43D" w14:textId="77777777" w:rsidR="00A11D1C" w:rsidRDefault="00A11D1C" w:rsidP="00A11D1C">
            <w:pPr>
              <w:jc w:val="center"/>
            </w:pPr>
            <w:r>
              <w:t>Great Plains</w:t>
            </w:r>
          </w:p>
        </w:tc>
        <w:tc>
          <w:tcPr>
            <w:tcW w:w="2225" w:type="dxa"/>
            <w:vAlign w:val="center"/>
          </w:tcPr>
          <w:p w14:paraId="4D1CB9CC" w14:textId="77777777" w:rsidR="00A11D1C" w:rsidRDefault="00A11D1C" w:rsidP="00A11D1C">
            <w:pPr>
              <w:jc w:val="center"/>
            </w:pPr>
            <w:r>
              <w:t>American Horse Creek</w:t>
            </w:r>
          </w:p>
        </w:tc>
        <w:tc>
          <w:tcPr>
            <w:tcW w:w="1508" w:type="dxa"/>
            <w:vAlign w:val="center"/>
          </w:tcPr>
          <w:p w14:paraId="6210A571" w14:textId="77777777" w:rsidR="00A11D1C" w:rsidRDefault="00506E62" w:rsidP="00A11D1C">
            <w:pPr>
              <w:jc w:val="center"/>
            </w:pPr>
            <w:r>
              <w:t>38%</w:t>
            </w:r>
            <w:r w:rsidR="00A11D1C">
              <w:t>; 9/24</w:t>
            </w:r>
          </w:p>
          <w:p w14:paraId="33A7D431" w14:textId="77777777" w:rsidR="00506E62" w:rsidRDefault="00506E62" w:rsidP="00A11D1C">
            <w:pPr>
              <w:jc w:val="center"/>
            </w:pPr>
            <w:r>
              <w:t>30%; 9/30</w:t>
            </w:r>
          </w:p>
        </w:tc>
        <w:tc>
          <w:tcPr>
            <w:tcW w:w="3310" w:type="dxa"/>
            <w:vAlign w:val="center"/>
          </w:tcPr>
          <w:p w14:paraId="4884241B" w14:textId="77777777" w:rsidR="00A11D1C" w:rsidRDefault="00A11D1C" w:rsidP="00A11D1C">
            <w:pPr>
              <w:jc w:val="center"/>
            </w:pPr>
            <w:r>
              <w:t>Moderately Impaired</w:t>
            </w:r>
            <w:r w:rsidR="00506E62">
              <w:t xml:space="preserve"> / Moderate Degradation</w:t>
            </w:r>
          </w:p>
        </w:tc>
      </w:tr>
      <w:tr w:rsidR="00F81BA6" w14:paraId="66BC4E2C" w14:textId="77777777" w:rsidTr="00A94E6F">
        <w:tc>
          <w:tcPr>
            <w:tcW w:w="1205" w:type="dxa"/>
            <w:vMerge/>
            <w:vAlign w:val="center"/>
          </w:tcPr>
          <w:p w14:paraId="4E3BF439" w14:textId="77777777" w:rsidR="00A11D1C" w:rsidRDefault="00A11D1C" w:rsidP="00A11D1C">
            <w:pPr>
              <w:jc w:val="center"/>
            </w:pPr>
          </w:p>
        </w:tc>
        <w:tc>
          <w:tcPr>
            <w:tcW w:w="1328" w:type="dxa"/>
            <w:vMerge/>
            <w:vAlign w:val="center"/>
          </w:tcPr>
          <w:p w14:paraId="6D15185A" w14:textId="77777777" w:rsidR="00A11D1C" w:rsidRDefault="00A11D1C" w:rsidP="00A11D1C">
            <w:pPr>
              <w:jc w:val="center"/>
            </w:pPr>
          </w:p>
        </w:tc>
        <w:tc>
          <w:tcPr>
            <w:tcW w:w="2225" w:type="dxa"/>
            <w:shd w:val="clear" w:color="auto" w:fill="B8CCE4" w:themeFill="accent1" w:themeFillTint="66"/>
            <w:vAlign w:val="center"/>
          </w:tcPr>
          <w:p w14:paraId="5D54393E" w14:textId="77777777" w:rsidR="00A11D1C" w:rsidRDefault="00A11D1C" w:rsidP="00A11D1C">
            <w:pPr>
              <w:jc w:val="center"/>
            </w:pPr>
            <w:r>
              <w:t>No Flesh Creek</w:t>
            </w:r>
          </w:p>
        </w:tc>
        <w:tc>
          <w:tcPr>
            <w:tcW w:w="1508" w:type="dxa"/>
            <w:shd w:val="clear" w:color="auto" w:fill="B8CCE4" w:themeFill="accent1" w:themeFillTint="66"/>
            <w:vAlign w:val="center"/>
          </w:tcPr>
          <w:p w14:paraId="0324E5CE" w14:textId="77777777" w:rsidR="00A11D1C" w:rsidRDefault="00922BF5" w:rsidP="00A11D1C">
            <w:pPr>
              <w:jc w:val="center"/>
            </w:pPr>
            <w:r>
              <w:t>100%</w:t>
            </w:r>
            <w:r w:rsidR="00A11D1C">
              <w:t>; 24/</w:t>
            </w:r>
            <w:r>
              <w:t>24</w:t>
            </w:r>
          </w:p>
          <w:p w14:paraId="3990C0FD" w14:textId="77777777" w:rsidR="00A11D1C" w:rsidRDefault="00922BF5" w:rsidP="00922BF5">
            <w:pPr>
              <w:jc w:val="center"/>
            </w:pPr>
            <w:r>
              <w:t>100%; 24/24</w:t>
            </w:r>
          </w:p>
        </w:tc>
        <w:tc>
          <w:tcPr>
            <w:tcW w:w="3310" w:type="dxa"/>
            <w:shd w:val="clear" w:color="auto" w:fill="B8CCE4" w:themeFill="accent1" w:themeFillTint="66"/>
            <w:vAlign w:val="center"/>
          </w:tcPr>
          <w:p w14:paraId="014889C0" w14:textId="77777777" w:rsidR="00A11D1C" w:rsidRDefault="00A11D1C" w:rsidP="00A11D1C">
            <w:pPr>
              <w:jc w:val="center"/>
            </w:pPr>
            <w:r>
              <w:t>Non-impaired</w:t>
            </w:r>
            <w:r w:rsidR="00922BF5">
              <w:t xml:space="preserve"> /</w:t>
            </w:r>
          </w:p>
          <w:p w14:paraId="56D93B14" w14:textId="77777777" w:rsidR="00922BF5" w:rsidRDefault="00B22138" w:rsidP="00A11D1C">
            <w:pPr>
              <w:jc w:val="center"/>
            </w:pPr>
            <w:r>
              <w:t>Moderate Improvement</w:t>
            </w:r>
          </w:p>
        </w:tc>
      </w:tr>
      <w:tr w:rsidR="00F81BA6" w14:paraId="4F73D422" w14:textId="77777777" w:rsidTr="00A94E6F">
        <w:tc>
          <w:tcPr>
            <w:tcW w:w="1205" w:type="dxa"/>
            <w:vMerge/>
            <w:vAlign w:val="center"/>
          </w:tcPr>
          <w:p w14:paraId="610FE678" w14:textId="77777777" w:rsidR="00A11D1C" w:rsidRDefault="00A11D1C" w:rsidP="00A11D1C">
            <w:pPr>
              <w:jc w:val="center"/>
            </w:pPr>
          </w:p>
        </w:tc>
        <w:tc>
          <w:tcPr>
            <w:tcW w:w="1328" w:type="dxa"/>
            <w:vMerge/>
            <w:vAlign w:val="center"/>
          </w:tcPr>
          <w:p w14:paraId="3A09666E" w14:textId="77777777" w:rsidR="00A11D1C" w:rsidRDefault="00A11D1C" w:rsidP="00A11D1C">
            <w:pPr>
              <w:jc w:val="center"/>
            </w:pPr>
          </w:p>
        </w:tc>
        <w:tc>
          <w:tcPr>
            <w:tcW w:w="2225" w:type="dxa"/>
            <w:vAlign w:val="center"/>
          </w:tcPr>
          <w:p w14:paraId="15AB65D3" w14:textId="77777777" w:rsidR="00A11D1C" w:rsidRDefault="00A11D1C" w:rsidP="00A11D1C">
            <w:pPr>
              <w:jc w:val="center"/>
            </w:pPr>
            <w:r>
              <w:t>Red Water</w:t>
            </w:r>
          </w:p>
        </w:tc>
        <w:tc>
          <w:tcPr>
            <w:tcW w:w="1508" w:type="dxa"/>
            <w:vAlign w:val="center"/>
          </w:tcPr>
          <w:p w14:paraId="6B6E1DA6" w14:textId="77777777" w:rsidR="00A11D1C" w:rsidRDefault="00922BF5" w:rsidP="00A11D1C">
            <w:pPr>
              <w:jc w:val="center"/>
            </w:pPr>
            <w:r>
              <w:t>75%</w:t>
            </w:r>
            <w:r w:rsidR="00A11D1C">
              <w:t>; 18/24</w:t>
            </w:r>
          </w:p>
          <w:p w14:paraId="7A746CE0" w14:textId="77777777" w:rsidR="00922BF5" w:rsidRDefault="00922BF5" w:rsidP="00A11D1C">
            <w:pPr>
              <w:jc w:val="center"/>
            </w:pPr>
            <w:r>
              <w:t>86%; 18/21</w:t>
            </w:r>
          </w:p>
        </w:tc>
        <w:tc>
          <w:tcPr>
            <w:tcW w:w="3310" w:type="dxa"/>
            <w:vAlign w:val="center"/>
          </w:tcPr>
          <w:p w14:paraId="5F81CC14" w14:textId="77777777" w:rsidR="00A11D1C" w:rsidRDefault="00A11D1C" w:rsidP="00A11D1C">
            <w:pPr>
              <w:jc w:val="center"/>
            </w:pPr>
            <w:r>
              <w:t>Moderately Impaired</w:t>
            </w:r>
            <w:r w:rsidR="00922BF5">
              <w:t xml:space="preserve"> /</w:t>
            </w:r>
          </w:p>
          <w:p w14:paraId="117EFB1A" w14:textId="77777777" w:rsidR="00922BF5" w:rsidRDefault="00922BF5" w:rsidP="00A11D1C">
            <w:pPr>
              <w:jc w:val="center"/>
            </w:pPr>
            <w:r>
              <w:t>No Change</w:t>
            </w:r>
          </w:p>
        </w:tc>
      </w:tr>
      <w:tr w:rsidR="00F81BA6" w14:paraId="2EBCF0E5" w14:textId="77777777" w:rsidTr="00A94E6F">
        <w:tc>
          <w:tcPr>
            <w:tcW w:w="1205" w:type="dxa"/>
            <w:vMerge/>
            <w:vAlign w:val="center"/>
          </w:tcPr>
          <w:p w14:paraId="299E0554" w14:textId="77777777" w:rsidR="00A11D1C" w:rsidRDefault="00A11D1C" w:rsidP="00A11D1C">
            <w:pPr>
              <w:jc w:val="center"/>
            </w:pPr>
          </w:p>
        </w:tc>
        <w:tc>
          <w:tcPr>
            <w:tcW w:w="1328" w:type="dxa"/>
            <w:vAlign w:val="center"/>
          </w:tcPr>
          <w:p w14:paraId="2E3F2D5A" w14:textId="77777777" w:rsidR="00A11D1C" w:rsidRDefault="00A11D1C" w:rsidP="00A11D1C">
            <w:pPr>
              <w:jc w:val="center"/>
            </w:pPr>
            <w:r>
              <w:t>High Plains</w:t>
            </w:r>
          </w:p>
        </w:tc>
        <w:tc>
          <w:tcPr>
            <w:tcW w:w="2225" w:type="dxa"/>
            <w:vAlign w:val="center"/>
          </w:tcPr>
          <w:p w14:paraId="48BB9443" w14:textId="77777777" w:rsidR="00A11D1C" w:rsidRDefault="00A11D1C" w:rsidP="00A11D1C">
            <w:pPr>
              <w:jc w:val="center"/>
            </w:pPr>
            <w:r>
              <w:t>Medicine Root 1</w:t>
            </w:r>
          </w:p>
        </w:tc>
        <w:tc>
          <w:tcPr>
            <w:tcW w:w="1508" w:type="dxa"/>
            <w:vAlign w:val="center"/>
          </w:tcPr>
          <w:p w14:paraId="5F339B84" w14:textId="77777777" w:rsidR="00A11D1C" w:rsidRDefault="007F5437" w:rsidP="00A11D1C">
            <w:pPr>
              <w:jc w:val="center"/>
            </w:pPr>
            <w:r>
              <w:t>25</w:t>
            </w:r>
            <w:r w:rsidR="00A11D1C">
              <w:t>%; 6/</w:t>
            </w:r>
            <w:r w:rsidR="00922BF5">
              <w:t>24</w:t>
            </w:r>
            <w:r w:rsidR="00AD0CDC">
              <w:t>*</w:t>
            </w:r>
          </w:p>
          <w:p w14:paraId="59E1F43D" w14:textId="77777777" w:rsidR="00A11D1C" w:rsidRDefault="007F5437" w:rsidP="00922BF5">
            <w:pPr>
              <w:jc w:val="center"/>
            </w:pPr>
            <w:r>
              <w:t>25</w:t>
            </w:r>
            <w:r w:rsidR="00922BF5">
              <w:t>%; 6/24</w:t>
            </w:r>
          </w:p>
        </w:tc>
        <w:tc>
          <w:tcPr>
            <w:tcW w:w="3310" w:type="dxa"/>
            <w:vAlign w:val="center"/>
          </w:tcPr>
          <w:p w14:paraId="4C63A778" w14:textId="77777777" w:rsidR="00922BF5" w:rsidRDefault="006D2D6E" w:rsidP="00A11D1C">
            <w:pPr>
              <w:jc w:val="center"/>
            </w:pPr>
            <w:r>
              <w:t>Moderate</w:t>
            </w:r>
            <w:r w:rsidR="00922BF5">
              <w:t xml:space="preserve">ly Impaired* </w:t>
            </w:r>
            <w:r w:rsidR="00A11D1C">
              <w:t xml:space="preserve">/ </w:t>
            </w:r>
          </w:p>
          <w:p w14:paraId="261C823C" w14:textId="77777777" w:rsidR="00A11D1C" w:rsidRDefault="006D2D6E" w:rsidP="00A11D1C">
            <w:pPr>
              <w:jc w:val="center"/>
            </w:pPr>
            <w:r>
              <w:t>Moderate</w:t>
            </w:r>
            <w:r w:rsidR="00922BF5">
              <w:t xml:space="preserve"> Degradation</w:t>
            </w:r>
          </w:p>
        </w:tc>
      </w:tr>
      <w:tr w:rsidR="003D0635" w14:paraId="605C1AB8" w14:textId="77777777" w:rsidTr="00A94E6F">
        <w:tc>
          <w:tcPr>
            <w:tcW w:w="1205" w:type="dxa"/>
            <w:vMerge w:val="restart"/>
            <w:vAlign w:val="center"/>
          </w:tcPr>
          <w:p w14:paraId="21724467" w14:textId="2C904FFC" w:rsidR="003D0635" w:rsidRDefault="003D0635" w:rsidP="00A11D1C">
            <w:pPr>
              <w:jc w:val="center"/>
            </w:pPr>
            <w:r>
              <w:t>201</w:t>
            </w:r>
            <w:r w:rsidR="009441C2">
              <w:t>3</w:t>
            </w:r>
          </w:p>
          <w:p w14:paraId="37B6FAA3" w14:textId="77777777" w:rsidR="00A94E6F" w:rsidRDefault="00A94E6F" w:rsidP="00A11D1C">
            <w:pPr>
              <w:jc w:val="center"/>
            </w:pPr>
          </w:p>
        </w:tc>
        <w:tc>
          <w:tcPr>
            <w:tcW w:w="1328" w:type="dxa"/>
            <w:vMerge w:val="restart"/>
            <w:vAlign w:val="center"/>
          </w:tcPr>
          <w:p w14:paraId="01BA032E" w14:textId="77777777" w:rsidR="003D0635" w:rsidRDefault="003D0635" w:rsidP="00A11D1C">
            <w:pPr>
              <w:jc w:val="center"/>
            </w:pPr>
            <w:r>
              <w:t>Badlands</w:t>
            </w:r>
          </w:p>
        </w:tc>
        <w:tc>
          <w:tcPr>
            <w:tcW w:w="2225" w:type="dxa"/>
            <w:shd w:val="clear" w:color="auto" w:fill="B8CCE4" w:themeFill="accent1" w:themeFillTint="66"/>
            <w:vAlign w:val="center"/>
          </w:tcPr>
          <w:p w14:paraId="5818A585" w14:textId="77777777" w:rsidR="003D0635" w:rsidRDefault="003D0635" w:rsidP="00A11D1C">
            <w:pPr>
              <w:jc w:val="center"/>
            </w:pPr>
            <w:r>
              <w:t>Pass Creek 3</w:t>
            </w:r>
          </w:p>
        </w:tc>
        <w:tc>
          <w:tcPr>
            <w:tcW w:w="1508" w:type="dxa"/>
            <w:shd w:val="clear" w:color="auto" w:fill="B8CCE4" w:themeFill="accent1" w:themeFillTint="66"/>
            <w:vAlign w:val="center"/>
          </w:tcPr>
          <w:p w14:paraId="4492C6CB" w14:textId="77777777" w:rsidR="003D0635" w:rsidRDefault="003D0635" w:rsidP="0097625C">
            <w:pPr>
              <w:jc w:val="center"/>
            </w:pPr>
            <w:r>
              <w:t>100%; 30/30</w:t>
            </w:r>
          </w:p>
          <w:p w14:paraId="4DE144AB" w14:textId="77777777" w:rsidR="003D0635" w:rsidRDefault="003D0635" w:rsidP="0065317D">
            <w:pPr>
              <w:jc w:val="center"/>
            </w:pPr>
            <w:r>
              <w:t>100%; 30/30</w:t>
            </w:r>
          </w:p>
        </w:tc>
        <w:tc>
          <w:tcPr>
            <w:tcW w:w="3310" w:type="dxa"/>
            <w:shd w:val="clear" w:color="auto" w:fill="B8CCE4" w:themeFill="accent1" w:themeFillTint="66"/>
            <w:vAlign w:val="center"/>
          </w:tcPr>
          <w:p w14:paraId="561435AD" w14:textId="77777777" w:rsidR="003D0635" w:rsidRDefault="003D0635" w:rsidP="00A11D1C">
            <w:pPr>
              <w:jc w:val="center"/>
            </w:pPr>
            <w:r>
              <w:t>Non-impaired / No Change</w:t>
            </w:r>
          </w:p>
        </w:tc>
      </w:tr>
      <w:tr w:rsidR="003D0635" w14:paraId="17B01B34" w14:textId="77777777" w:rsidTr="00A94E6F">
        <w:tc>
          <w:tcPr>
            <w:tcW w:w="1205" w:type="dxa"/>
            <w:vMerge/>
            <w:vAlign w:val="center"/>
          </w:tcPr>
          <w:p w14:paraId="4879DBC3" w14:textId="77777777" w:rsidR="003D0635" w:rsidRDefault="003D0635" w:rsidP="00A11D1C">
            <w:pPr>
              <w:jc w:val="center"/>
            </w:pPr>
          </w:p>
        </w:tc>
        <w:tc>
          <w:tcPr>
            <w:tcW w:w="1328" w:type="dxa"/>
            <w:vMerge/>
            <w:vAlign w:val="center"/>
          </w:tcPr>
          <w:p w14:paraId="05F0964B" w14:textId="77777777" w:rsidR="003D0635" w:rsidRDefault="003D0635" w:rsidP="00A11D1C">
            <w:pPr>
              <w:jc w:val="center"/>
            </w:pPr>
          </w:p>
        </w:tc>
        <w:tc>
          <w:tcPr>
            <w:tcW w:w="2225" w:type="dxa"/>
            <w:vAlign w:val="center"/>
          </w:tcPr>
          <w:p w14:paraId="79C27589" w14:textId="77777777" w:rsidR="003D0635" w:rsidRDefault="003D0635" w:rsidP="00A11D1C">
            <w:pPr>
              <w:jc w:val="center"/>
            </w:pPr>
            <w:r>
              <w:t>Porcupine Creek 3</w:t>
            </w:r>
          </w:p>
        </w:tc>
        <w:tc>
          <w:tcPr>
            <w:tcW w:w="1508" w:type="dxa"/>
            <w:vAlign w:val="center"/>
          </w:tcPr>
          <w:p w14:paraId="3424151C" w14:textId="77777777" w:rsidR="003D0635" w:rsidRDefault="00ED6588" w:rsidP="00A813EE">
            <w:pPr>
              <w:jc w:val="center"/>
            </w:pPr>
            <w:r>
              <w:t>6</w:t>
            </w:r>
            <w:r w:rsidR="003D0635">
              <w:t xml:space="preserve">0%; </w:t>
            </w:r>
            <w:r>
              <w:t>18</w:t>
            </w:r>
            <w:r w:rsidR="003D0635">
              <w:t>/30</w:t>
            </w:r>
          </w:p>
          <w:p w14:paraId="674AB540" w14:textId="77777777" w:rsidR="003D0635" w:rsidRDefault="00ED6588" w:rsidP="00ED6588">
            <w:pPr>
              <w:jc w:val="center"/>
            </w:pPr>
            <w:r>
              <w:t>67%</w:t>
            </w:r>
            <w:r w:rsidR="003D0635">
              <w:t xml:space="preserve">; </w:t>
            </w:r>
            <w:r>
              <w:t>18</w:t>
            </w:r>
            <w:r w:rsidR="003D0635">
              <w:t>/27</w:t>
            </w:r>
          </w:p>
        </w:tc>
        <w:tc>
          <w:tcPr>
            <w:tcW w:w="3310" w:type="dxa"/>
            <w:vAlign w:val="center"/>
          </w:tcPr>
          <w:p w14:paraId="38184F89" w14:textId="77777777" w:rsidR="003D0635" w:rsidRDefault="00ED6588" w:rsidP="00ED6588">
            <w:pPr>
              <w:jc w:val="center"/>
            </w:pPr>
            <w:r>
              <w:t>Moderately I</w:t>
            </w:r>
            <w:r w:rsidR="003D0635">
              <w:t xml:space="preserve">mpaired / </w:t>
            </w:r>
            <w:r>
              <w:t>Moderate Degradation</w:t>
            </w:r>
          </w:p>
        </w:tc>
      </w:tr>
      <w:tr w:rsidR="003D0635" w14:paraId="39217370" w14:textId="77777777" w:rsidTr="00A94E6F">
        <w:tc>
          <w:tcPr>
            <w:tcW w:w="1205" w:type="dxa"/>
            <w:vMerge/>
            <w:vAlign w:val="center"/>
          </w:tcPr>
          <w:p w14:paraId="5A106AF6" w14:textId="77777777" w:rsidR="003D0635" w:rsidRDefault="003D0635" w:rsidP="00A11D1C">
            <w:pPr>
              <w:jc w:val="center"/>
            </w:pPr>
          </w:p>
        </w:tc>
        <w:tc>
          <w:tcPr>
            <w:tcW w:w="1328" w:type="dxa"/>
            <w:vMerge/>
            <w:vAlign w:val="center"/>
          </w:tcPr>
          <w:p w14:paraId="42E44DBD" w14:textId="77777777" w:rsidR="003D0635" w:rsidRDefault="003D0635" w:rsidP="00A11D1C">
            <w:pPr>
              <w:jc w:val="center"/>
            </w:pPr>
          </w:p>
        </w:tc>
        <w:tc>
          <w:tcPr>
            <w:tcW w:w="2225" w:type="dxa"/>
            <w:vAlign w:val="center"/>
          </w:tcPr>
          <w:p w14:paraId="4B87147D" w14:textId="77777777" w:rsidR="003D0635" w:rsidRDefault="003D0635" w:rsidP="00A11D1C">
            <w:pPr>
              <w:jc w:val="center"/>
            </w:pPr>
            <w:r>
              <w:t>Wounded Knee Creek 4</w:t>
            </w:r>
          </w:p>
        </w:tc>
        <w:tc>
          <w:tcPr>
            <w:tcW w:w="1508" w:type="dxa"/>
            <w:vAlign w:val="center"/>
          </w:tcPr>
          <w:p w14:paraId="1829EE88" w14:textId="77777777" w:rsidR="003D0635" w:rsidRDefault="003D0635" w:rsidP="00A813EE">
            <w:pPr>
              <w:jc w:val="center"/>
            </w:pPr>
            <w:r>
              <w:t>80%; 24/30</w:t>
            </w:r>
          </w:p>
          <w:p w14:paraId="1BB09932" w14:textId="77777777" w:rsidR="003D0635" w:rsidRDefault="003D0635" w:rsidP="0065317D">
            <w:pPr>
              <w:jc w:val="center"/>
            </w:pPr>
            <w:r>
              <w:t>73%; 24/33</w:t>
            </w:r>
          </w:p>
        </w:tc>
        <w:tc>
          <w:tcPr>
            <w:tcW w:w="3310" w:type="dxa"/>
            <w:vAlign w:val="center"/>
          </w:tcPr>
          <w:p w14:paraId="60F1D912" w14:textId="77777777" w:rsidR="003D0635" w:rsidRDefault="003D0635" w:rsidP="0065317D">
            <w:pPr>
              <w:jc w:val="center"/>
            </w:pPr>
            <w:r>
              <w:t>Non-impaired / Moderate Degradation</w:t>
            </w:r>
          </w:p>
        </w:tc>
      </w:tr>
      <w:tr w:rsidR="003D0635" w14:paraId="0F602FB5" w14:textId="77777777" w:rsidTr="00A94E6F">
        <w:tc>
          <w:tcPr>
            <w:tcW w:w="1205" w:type="dxa"/>
            <w:vMerge/>
            <w:vAlign w:val="center"/>
          </w:tcPr>
          <w:p w14:paraId="535658BE" w14:textId="77777777" w:rsidR="003D0635" w:rsidRDefault="003D0635" w:rsidP="00A11D1C">
            <w:pPr>
              <w:jc w:val="center"/>
            </w:pPr>
          </w:p>
        </w:tc>
        <w:tc>
          <w:tcPr>
            <w:tcW w:w="1328" w:type="dxa"/>
            <w:vMerge w:val="restart"/>
            <w:vAlign w:val="center"/>
          </w:tcPr>
          <w:p w14:paraId="32974EAF" w14:textId="77777777" w:rsidR="003D0635" w:rsidRDefault="003D0635" w:rsidP="00A11D1C">
            <w:pPr>
              <w:jc w:val="center"/>
            </w:pPr>
            <w:r>
              <w:t>Great Plains</w:t>
            </w:r>
          </w:p>
        </w:tc>
        <w:tc>
          <w:tcPr>
            <w:tcW w:w="2225" w:type="dxa"/>
            <w:vAlign w:val="center"/>
          </w:tcPr>
          <w:p w14:paraId="71B26B5C" w14:textId="77777777" w:rsidR="003D0635" w:rsidRDefault="003D0635" w:rsidP="00A11D1C">
            <w:pPr>
              <w:jc w:val="center"/>
            </w:pPr>
            <w:r>
              <w:t>Buzzard Creek</w:t>
            </w:r>
          </w:p>
        </w:tc>
        <w:tc>
          <w:tcPr>
            <w:tcW w:w="1508" w:type="dxa"/>
            <w:vAlign w:val="center"/>
          </w:tcPr>
          <w:p w14:paraId="64CD95D1" w14:textId="77777777" w:rsidR="003D0635" w:rsidRDefault="00640ACA" w:rsidP="00A813EE">
            <w:pPr>
              <w:jc w:val="center"/>
            </w:pPr>
            <w:r>
              <w:t>18</w:t>
            </w:r>
            <w:r w:rsidR="003D0635">
              <w:t xml:space="preserve">%; </w:t>
            </w:r>
            <w:r>
              <w:t>6</w:t>
            </w:r>
            <w:r w:rsidR="003D0635">
              <w:t>/33</w:t>
            </w:r>
          </w:p>
          <w:p w14:paraId="3DF95442" w14:textId="77777777" w:rsidR="003D0635" w:rsidRDefault="00640ACA" w:rsidP="00640ACA">
            <w:pPr>
              <w:jc w:val="center"/>
            </w:pPr>
            <w:r>
              <w:t>4</w:t>
            </w:r>
            <w:r w:rsidR="003D0635">
              <w:t xml:space="preserve">0%; </w:t>
            </w:r>
            <w:r>
              <w:t>6</w:t>
            </w:r>
            <w:r w:rsidR="003D0635">
              <w:t>/15</w:t>
            </w:r>
          </w:p>
        </w:tc>
        <w:tc>
          <w:tcPr>
            <w:tcW w:w="3310" w:type="dxa"/>
            <w:vAlign w:val="center"/>
          </w:tcPr>
          <w:p w14:paraId="21223FF2" w14:textId="77777777" w:rsidR="003D0635" w:rsidRDefault="003D0635" w:rsidP="00A11D1C">
            <w:pPr>
              <w:jc w:val="center"/>
            </w:pPr>
            <w:r>
              <w:t xml:space="preserve">Severely Impaired / </w:t>
            </w:r>
          </w:p>
          <w:p w14:paraId="39FBE3D5" w14:textId="77777777" w:rsidR="003D0635" w:rsidRDefault="00640ACA" w:rsidP="00A11D1C">
            <w:pPr>
              <w:jc w:val="center"/>
            </w:pPr>
            <w:r>
              <w:t>Moderate</w:t>
            </w:r>
            <w:r w:rsidR="003D0635">
              <w:t xml:space="preserve"> Degradation</w:t>
            </w:r>
          </w:p>
        </w:tc>
      </w:tr>
      <w:tr w:rsidR="003D0635" w14:paraId="5601FA3B" w14:textId="77777777" w:rsidTr="00A94E6F">
        <w:tc>
          <w:tcPr>
            <w:tcW w:w="1205" w:type="dxa"/>
            <w:vMerge/>
            <w:vAlign w:val="center"/>
          </w:tcPr>
          <w:p w14:paraId="7812F79C" w14:textId="77777777" w:rsidR="003D0635" w:rsidRDefault="003D0635" w:rsidP="00A11D1C">
            <w:pPr>
              <w:jc w:val="center"/>
            </w:pPr>
          </w:p>
        </w:tc>
        <w:tc>
          <w:tcPr>
            <w:tcW w:w="1328" w:type="dxa"/>
            <w:vMerge/>
            <w:vAlign w:val="center"/>
          </w:tcPr>
          <w:p w14:paraId="0AB2191B" w14:textId="77777777" w:rsidR="003D0635" w:rsidRDefault="003D0635" w:rsidP="00A11D1C">
            <w:pPr>
              <w:jc w:val="center"/>
            </w:pPr>
          </w:p>
        </w:tc>
        <w:tc>
          <w:tcPr>
            <w:tcW w:w="2225" w:type="dxa"/>
            <w:vAlign w:val="center"/>
          </w:tcPr>
          <w:p w14:paraId="6D79D6FB" w14:textId="77777777" w:rsidR="003D0635" w:rsidRDefault="003D0635" w:rsidP="00A11D1C">
            <w:pPr>
              <w:jc w:val="center"/>
            </w:pPr>
            <w:r>
              <w:t>Black Pipe Creek</w:t>
            </w:r>
          </w:p>
        </w:tc>
        <w:tc>
          <w:tcPr>
            <w:tcW w:w="1508" w:type="dxa"/>
            <w:vAlign w:val="center"/>
          </w:tcPr>
          <w:p w14:paraId="76394188" w14:textId="77777777" w:rsidR="003D0635" w:rsidRDefault="003D0635" w:rsidP="00A813EE">
            <w:pPr>
              <w:jc w:val="center"/>
            </w:pPr>
            <w:r>
              <w:t>91%; 30/33</w:t>
            </w:r>
          </w:p>
          <w:p w14:paraId="0D940368" w14:textId="77777777" w:rsidR="003D0635" w:rsidRPr="00A813EE" w:rsidRDefault="003D0635" w:rsidP="00F81BA6">
            <w:pPr>
              <w:jc w:val="center"/>
              <w:rPr>
                <w:b/>
              </w:rPr>
            </w:pPr>
            <w:r>
              <w:t>91%; 30/33</w:t>
            </w:r>
          </w:p>
        </w:tc>
        <w:tc>
          <w:tcPr>
            <w:tcW w:w="3310" w:type="dxa"/>
            <w:vAlign w:val="center"/>
          </w:tcPr>
          <w:p w14:paraId="02537025" w14:textId="77777777" w:rsidR="003D0635" w:rsidRDefault="003D0635" w:rsidP="00F81BA6">
            <w:pPr>
              <w:jc w:val="center"/>
            </w:pPr>
            <w:r>
              <w:t>Non-impaired / No Change</w:t>
            </w:r>
          </w:p>
        </w:tc>
      </w:tr>
      <w:tr w:rsidR="003D0635" w14:paraId="207AF13E" w14:textId="77777777" w:rsidTr="00A94E6F">
        <w:tc>
          <w:tcPr>
            <w:tcW w:w="1205" w:type="dxa"/>
            <w:vMerge/>
            <w:vAlign w:val="center"/>
          </w:tcPr>
          <w:p w14:paraId="24E98B85" w14:textId="77777777" w:rsidR="003D0635" w:rsidRDefault="003D0635" w:rsidP="00A11D1C">
            <w:pPr>
              <w:jc w:val="center"/>
            </w:pPr>
          </w:p>
        </w:tc>
        <w:tc>
          <w:tcPr>
            <w:tcW w:w="1328" w:type="dxa"/>
            <w:vMerge/>
            <w:vAlign w:val="center"/>
          </w:tcPr>
          <w:p w14:paraId="2E9A2EE1" w14:textId="77777777" w:rsidR="003D0635" w:rsidRDefault="003D0635" w:rsidP="00A11D1C">
            <w:pPr>
              <w:jc w:val="center"/>
            </w:pPr>
          </w:p>
        </w:tc>
        <w:tc>
          <w:tcPr>
            <w:tcW w:w="2225" w:type="dxa"/>
            <w:shd w:val="clear" w:color="auto" w:fill="B8CCE4" w:themeFill="accent1" w:themeFillTint="66"/>
            <w:vAlign w:val="center"/>
          </w:tcPr>
          <w:p w14:paraId="6C05451A" w14:textId="77777777" w:rsidR="003D0635" w:rsidRDefault="003D0635" w:rsidP="00A11D1C">
            <w:pPr>
              <w:jc w:val="center"/>
            </w:pPr>
            <w:r>
              <w:t>Pass Creek 2</w:t>
            </w:r>
          </w:p>
        </w:tc>
        <w:tc>
          <w:tcPr>
            <w:tcW w:w="1508" w:type="dxa"/>
            <w:shd w:val="clear" w:color="auto" w:fill="B8CCE4" w:themeFill="accent1" w:themeFillTint="66"/>
            <w:vAlign w:val="center"/>
          </w:tcPr>
          <w:p w14:paraId="2138EEB5" w14:textId="77777777" w:rsidR="003D0635" w:rsidRDefault="003D0635" w:rsidP="00A813EE">
            <w:pPr>
              <w:jc w:val="center"/>
            </w:pPr>
            <w:r>
              <w:t>100%; 33/33</w:t>
            </w:r>
          </w:p>
          <w:p w14:paraId="202A5DC3" w14:textId="77777777" w:rsidR="003D0635" w:rsidRDefault="003D0635" w:rsidP="00F81BA6">
            <w:pPr>
              <w:jc w:val="center"/>
            </w:pPr>
            <w:r>
              <w:t>100%; 33/33</w:t>
            </w:r>
          </w:p>
        </w:tc>
        <w:tc>
          <w:tcPr>
            <w:tcW w:w="3310" w:type="dxa"/>
            <w:shd w:val="clear" w:color="auto" w:fill="B8CCE4" w:themeFill="accent1" w:themeFillTint="66"/>
            <w:vAlign w:val="center"/>
          </w:tcPr>
          <w:p w14:paraId="145BCAAC" w14:textId="77777777" w:rsidR="003D0635" w:rsidRDefault="003D0635" w:rsidP="00F81BA6">
            <w:pPr>
              <w:jc w:val="center"/>
            </w:pPr>
            <w:r>
              <w:t>Non-impaired / No Change</w:t>
            </w:r>
          </w:p>
        </w:tc>
      </w:tr>
      <w:tr w:rsidR="003D0635" w14:paraId="02924296" w14:textId="77777777" w:rsidTr="00A94E6F">
        <w:tc>
          <w:tcPr>
            <w:tcW w:w="1205" w:type="dxa"/>
            <w:vMerge/>
            <w:vAlign w:val="center"/>
          </w:tcPr>
          <w:p w14:paraId="27859950" w14:textId="77777777" w:rsidR="003D0635" w:rsidRDefault="003D0635" w:rsidP="00A11D1C">
            <w:pPr>
              <w:jc w:val="center"/>
            </w:pPr>
          </w:p>
        </w:tc>
        <w:tc>
          <w:tcPr>
            <w:tcW w:w="1328" w:type="dxa"/>
            <w:vMerge/>
            <w:vAlign w:val="center"/>
          </w:tcPr>
          <w:p w14:paraId="4B5757F8" w14:textId="77777777" w:rsidR="003D0635" w:rsidRDefault="003D0635" w:rsidP="00A11D1C">
            <w:pPr>
              <w:jc w:val="center"/>
            </w:pPr>
          </w:p>
        </w:tc>
        <w:tc>
          <w:tcPr>
            <w:tcW w:w="2225" w:type="dxa"/>
            <w:vAlign w:val="center"/>
          </w:tcPr>
          <w:p w14:paraId="70D6B0FD" w14:textId="77777777" w:rsidR="003D0635" w:rsidRDefault="003D0635" w:rsidP="00A11D1C">
            <w:pPr>
              <w:jc w:val="center"/>
            </w:pPr>
            <w:r>
              <w:t>Porcupine Creek 1</w:t>
            </w:r>
          </w:p>
        </w:tc>
        <w:tc>
          <w:tcPr>
            <w:tcW w:w="1508" w:type="dxa"/>
            <w:vAlign w:val="center"/>
          </w:tcPr>
          <w:p w14:paraId="7750C953" w14:textId="77777777" w:rsidR="003D0635" w:rsidRDefault="00ED6588" w:rsidP="00A813EE">
            <w:pPr>
              <w:jc w:val="center"/>
            </w:pPr>
            <w:r>
              <w:t>7</w:t>
            </w:r>
            <w:r w:rsidR="00285556">
              <w:t>3</w:t>
            </w:r>
            <w:r w:rsidR="003D0635">
              <w:t>%; 2</w:t>
            </w:r>
            <w:r>
              <w:t>4</w:t>
            </w:r>
            <w:r w:rsidR="003D0635">
              <w:t>/33</w:t>
            </w:r>
          </w:p>
          <w:p w14:paraId="71487940" w14:textId="77777777" w:rsidR="003D0635" w:rsidRDefault="003D0635" w:rsidP="00ED6588">
            <w:pPr>
              <w:jc w:val="center"/>
            </w:pPr>
            <w:r>
              <w:t>100%; 2</w:t>
            </w:r>
            <w:r w:rsidR="00ED6588">
              <w:t>4</w:t>
            </w:r>
            <w:r>
              <w:t>/2</w:t>
            </w:r>
            <w:r w:rsidR="00ED6588">
              <w:t>4</w:t>
            </w:r>
          </w:p>
        </w:tc>
        <w:tc>
          <w:tcPr>
            <w:tcW w:w="3310" w:type="dxa"/>
            <w:vAlign w:val="center"/>
          </w:tcPr>
          <w:p w14:paraId="04606F16" w14:textId="77777777" w:rsidR="003D0635" w:rsidRDefault="003D0635" w:rsidP="00A11D1C">
            <w:pPr>
              <w:jc w:val="center"/>
            </w:pPr>
            <w:r>
              <w:t>Moderately Impaired / No Change</w:t>
            </w:r>
          </w:p>
        </w:tc>
      </w:tr>
      <w:tr w:rsidR="003D0635" w14:paraId="61B2BF67" w14:textId="77777777" w:rsidTr="00A94E6F">
        <w:tc>
          <w:tcPr>
            <w:tcW w:w="1205" w:type="dxa"/>
            <w:vMerge/>
            <w:vAlign w:val="center"/>
          </w:tcPr>
          <w:p w14:paraId="401132AF" w14:textId="77777777" w:rsidR="003D0635" w:rsidRDefault="003D0635" w:rsidP="00A11D1C">
            <w:pPr>
              <w:jc w:val="center"/>
            </w:pPr>
          </w:p>
        </w:tc>
        <w:tc>
          <w:tcPr>
            <w:tcW w:w="1328" w:type="dxa"/>
            <w:vMerge/>
            <w:vAlign w:val="center"/>
          </w:tcPr>
          <w:p w14:paraId="6ED23446" w14:textId="77777777" w:rsidR="003D0635" w:rsidRDefault="003D0635" w:rsidP="00A11D1C">
            <w:pPr>
              <w:jc w:val="center"/>
            </w:pPr>
          </w:p>
        </w:tc>
        <w:tc>
          <w:tcPr>
            <w:tcW w:w="2225" w:type="dxa"/>
            <w:vAlign w:val="center"/>
          </w:tcPr>
          <w:p w14:paraId="112C43F7" w14:textId="77777777" w:rsidR="003D0635" w:rsidRDefault="003D0635" w:rsidP="00A11D1C">
            <w:pPr>
              <w:jc w:val="center"/>
            </w:pPr>
            <w:r>
              <w:t>Porcupine Creek 2</w:t>
            </w:r>
          </w:p>
        </w:tc>
        <w:tc>
          <w:tcPr>
            <w:tcW w:w="1508" w:type="dxa"/>
            <w:vAlign w:val="center"/>
          </w:tcPr>
          <w:p w14:paraId="6A3808CF" w14:textId="77777777" w:rsidR="003D0635" w:rsidRDefault="00ED6588" w:rsidP="00A813EE">
            <w:pPr>
              <w:jc w:val="center"/>
            </w:pPr>
            <w:r>
              <w:t>36</w:t>
            </w:r>
            <w:r w:rsidR="003D0635">
              <w:t xml:space="preserve">%; </w:t>
            </w:r>
            <w:r>
              <w:t>12</w:t>
            </w:r>
            <w:r w:rsidR="003D0635">
              <w:t>/33</w:t>
            </w:r>
          </w:p>
          <w:p w14:paraId="02B6E23E" w14:textId="77777777" w:rsidR="003D0635" w:rsidRDefault="00ED6588" w:rsidP="00ED6588">
            <w:pPr>
              <w:jc w:val="center"/>
            </w:pPr>
            <w:r>
              <w:t>36</w:t>
            </w:r>
            <w:r w:rsidR="003D0635">
              <w:t xml:space="preserve">%; </w:t>
            </w:r>
            <w:r>
              <w:t>12</w:t>
            </w:r>
            <w:r w:rsidR="003D0635">
              <w:t>/33</w:t>
            </w:r>
          </w:p>
        </w:tc>
        <w:tc>
          <w:tcPr>
            <w:tcW w:w="3310" w:type="dxa"/>
            <w:vAlign w:val="center"/>
          </w:tcPr>
          <w:p w14:paraId="3D120D5C" w14:textId="77777777" w:rsidR="003D0635" w:rsidRPr="00ED6588" w:rsidRDefault="00ED6588" w:rsidP="00A11D1C">
            <w:pPr>
              <w:jc w:val="center"/>
            </w:pPr>
            <w:r w:rsidRPr="00ED6588">
              <w:t>Moderately</w:t>
            </w:r>
            <w:r w:rsidR="003D0635" w:rsidRPr="00ED6588">
              <w:t xml:space="preserve"> Impaired / </w:t>
            </w:r>
          </w:p>
          <w:p w14:paraId="78975C09" w14:textId="77777777" w:rsidR="003D0635" w:rsidRDefault="00ED6588" w:rsidP="00F81BA6">
            <w:pPr>
              <w:jc w:val="center"/>
            </w:pPr>
            <w:r w:rsidRPr="00ED6588">
              <w:t>Moderate</w:t>
            </w:r>
            <w:r w:rsidR="003D0635" w:rsidRPr="00ED6588">
              <w:t xml:space="preserve"> Degradation</w:t>
            </w:r>
          </w:p>
        </w:tc>
      </w:tr>
      <w:tr w:rsidR="003D0635" w14:paraId="68552A0A" w14:textId="77777777" w:rsidTr="00A94E6F">
        <w:tc>
          <w:tcPr>
            <w:tcW w:w="1205" w:type="dxa"/>
            <w:vMerge/>
            <w:vAlign w:val="center"/>
          </w:tcPr>
          <w:p w14:paraId="2165AF42" w14:textId="77777777" w:rsidR="003D0635" w:rsidRDefault="003D0635" w:rsidP="00A11D1C">
            <w:pPr>
              <w:jc w:val="center"/>
            </w:pPr>
          </w:p>
        </w:tc>
        <w:tc>
          <w:tcPr>
            <w:tcW w:w="1328" w:type="dxa"/>
            <w:vMerge/>
            <w:vAlign w:val="center"/>
          </w:tcPr>
          <w:p w14:paraId="55012C79" w14:textId="77777777" w:rsidR="003D0635" w:rsidRDefault="003D0635" w:rsidP="00A11D1C">
            <w:pPr>
              <w:jc w:val="center"/>
            </w:pPr>
          </w:p>
        </w:tc>
        <w:tc>
          <w:tcPr>
            <w:tcW w:w="2225" w:type="dxa"/>
            <w:vAlign w:val="center"/>
          </w:tcPr>
          <w:p w14:paraId="29141253" w14:textId="77777777" w:rsidR="003D0635" w:rsidRDefault="003D0635" w:rsidP="0065317D">
            <w:pPr>
              <w:jc w:val="center"/>
            </w:pPr>
            <w:r>
              <w:t>Wounded Knee Creek 2</w:t>
            </w:r>
          </w:p>
        </w:tc>
        <w:tc>
          <w:tcPr>
            <w:tcW w:w="1508" w:type="dxa"/>
            <w:vAlign w:val="center"/>
          </w:tcPr>
          <w:p w14:paraId="020FB101" w14:textId="77777777" w:rsidR="003D0635" w:rsidRDefault="003D0635" w:rsidP="0065317D">
            <w:pPr>
              <w:jc w:val="center"/>
            </w:pPr>
            <w:r>
              <w:t>64%; 21/33</w:t>
            </w:r>
          </w:p>
          <w:p w14:paraId="2F062558" w14:textId="77777777" w:rsidR="003D0635" w:rsidRDefault="003D0635" w:rsidP="0065317D">
            <w:pPr>
              <w:jc w:val="center"/>
            </w:pPr>
            <w:r>
              <w:t>88%; 21/24</w:t>
            </w:r>
          </w:p>
        </w:tc>
        <w:tc>
          <w:tcPr>
            <w:tcW w:w="3310" w:type="dxa"/>
            <w:vAlign w:val="center"/>
          </w:tcPr>
          <w:p w14:paraId="19D35A5E" w14:textId="77777777" w:rsidR="003D0635" w:rsidRDefault="003D0635" w:rsidP="0065317D">
            <w:pPr>
              <w:jc w:val="center"/>
            </w:pPr>
            <w:r>
              <w:t xml:space="preserve">Moderately Impaired / </w:t>
            </w:r>
          </w:p>
          <w:p w14:paraId="5C3E97DF" w14:textId="77777777" w:rsidR="003D0635" w:rsidRDefault="003D0635" w:rsidP="0065317D">
            <w:pPr>
              <w:jc w:val="center"/>
            </w:pPr>
            <w:r>
              <w:t>No Change</w:t>
            </w:r>
          </w:p>
        </w:tc>
      </w:tr>
      <w:tr w:rsidR="003D0635" w14:paraId="6519ADA5" w14:textId="77777777" w:rsidTr="00A94E6F">
        <w:tc>
          <w:tcPr>
            <w:tcW w:w="1205" w:type="dxa"/>
            <w:vMerge/>
            <w:vAlign w:val="center"/>
          </w:tcPr>
          <w:p w14:paraId="263AAE48" w14:textId="77777777" w:rsidR="003D0635" w:rsidRDefault="003D0635" w:rsidP="00A11D1C">
            <w:pPr>
              <w:jc w:val="center"/>
            </w:pPr>
          </w:p>
        </w:tc>
        <w:tc>
          <w:tcPr>
            <w:tcW w:w="1328" w:type="dxa"/>
            <w:vMerge/>
            <w:vAlign w:val="center"/>
          </w:tcPr>
          <w:p w14:paraId="343CC22B" w14:textId="77777777" w:rsidR="003D0635" w:rsidRDefault="003D0635" w:rsidP="00A11D1C">
            <w:pPr>
              <w:jc w:val="center"/>
            </w:pPr>
          </w:p>
        </w:tc>
        <w:tc>
          <w:tcPr>
            <w:tcW w:w="2225" w:type="dxa"/>
            <w:vAlign w:val="center"/>
          </w:tcPr>
          <w:p w14:paraId="19F1C670" w14:textId="77777777" w:rsidR="003D0635" w:rsidRDefault="003D0635" w:rsidP="0065317D">
            <w:pPr>
              <w:jc w:val="center"/>
            </w:pPr>
            <w:r>
              <w:t>Wounded Knee Creek 3</w:t>
            </w:r>
          </w:p>
        </w:tc>
        <w:tc>
          <w:tcPr>
            <w:tcW w:w="1508" w:type="dxa"/>
            <w:vAlign w:val="center"/>
          </w:tcPr>
          <w:p w14:paraId="6B566FDB" w14:textId="77777777" w:rsidR="003D0635" w:rsidRDefault="003D0635" w:rsidP="0065317D">
            <w:pPr>
              <w:jc w:val="center"/>
            </w:pPr>
            <w:r>
              <w:t>64%; 21/33</w:t>
            </w:r>
          </w:p>
          <w:p w14:paraId="6E0E1519" w14:textId="77777777" w:rsidR="003D0635" w:rsidRDefault="003D0635" w:rsidP="0065317D">
            <w:pPr>
              <w:jc w:val="center"/>
            </w:pPr>
            <w:r>
              <w:t>88%; 21/27</w:t>
            </w:r>
          </w:p>
        </w:tc>
        <w:tc>
          <w:tcPr>
            <w:tcW w:w="3310" w:type="dxa"/>
            <w:vAlign w:val="center"/>
          </w:tcPr>
          <w:p w14:paraId="2D4C59B1" w14:textId="77777777" w:rsidR="003D0635" w:rsidRDefault="003D0635" w:rsidP="00A11D1C">
            <w:pPr>
              <w:jc w:val="center"/>
            </w:pPr>
            <w:r>
              <w:t>Moderately Impaired / Moderate Degradation</w:t>
            </w:r>
          </w:p>
        </w:tc>
      </w:tr>
      <w:tr w:rsidR="003D0635" w14:paraId="17D2B00E" w14:textId="77777777" w:rsidTr="00A94E6F">
        <w:tc>
          <w:tcPr>
            <w:tcW w:w="1205" w:type="dxa"/>
            <w:vMerge/>
            <w:vAlign w:val="center"/>
          </w:tcPr>
          <w:p w14:paraId="252784AF" w14:textId="77777777" w:rsidR="003D0635" w:rsidRDefault="003D0635" w:rsidP="00A11D1C">
            <w:pPr>
              <w:jc w:val="center"/>
            </w:pPr>
          </w:p>
        </w:tc>
        <w:tc>
          <w:tcPr>
            <w:tcW w:w="1328" w:type="dxa"/>
            <w:vAlign w:val="center"/>
          </w:tcPr>
          <w:p w14:paraId="7819FD12" w14:textId="77777777" w:rsidR="003D0635" w:rsidRDefault="003D0635" w:rsidP="00A11D1C">
            <w:pPr>
              <w:jc w:val="center"/>
            </w:pPr>
            <w:r>
              <w:t>High Plains</w:t>
            </w:r>
          </w:p>
        </w:tc>
        <w:tc>
          <w:tcPr>
            <w:tcW w:w="2225" w:type="dxa"/>
            <w:vAlign w:val="center"/>
          </w:tcPr>
          <w:p w14:paraId="180E9108" w14:textId="77777777" w:rsidR="003D0635" w:rsidRDefault="003D0635" w:rsidP="00A11D1C">
            <w:pPr>
              <w:jc w:val="center"/>
            </w:pPr>
            <w:r>
              <w:t>Pass Creek 1</w:t>
            </w:r>
          </w:p>
        </w:tc>
        <w:tc>
          <w:tcPr>
            <w:tcW w:w="1508" w:type="dxa"/>
            <w:vAlign w:val="center"/>
          </w:tcPr>
          <w:p w14:paraId="01DE8C31" w14:textId="77777777" w:rsidR="003D0635" w:rsidRDefault="003D0635" w:rsidP="00922BF5">
            <w:pPr>
              <w:jc w:val="center"/>
            </w:pPr>
            <w:r>
              <w:t>100%; 33/33</w:t>
            </w:r>
            <w:r w:rsidR="00890B7F">
              <w:t>*</w:t>
            </w:r>
          </w:p>
          <w:p w14:paraId="51B4F4B0" w14:textId="77777777" w:rsidR="003D0635" w:rsidRDefault="00890B7F" w:rsidP="00922BF5">
            <w:pPr>
              <w:jc w:val="center"/>
            </w:pPr>
            <w:r>
              <w:t>100%; 33/33</w:t>
            </w:r>
          </w:p>
        </w:tc>
        <w:tc>
          <w:tcPr>
            <w:tcW w:w="3310" w:type="dxa"/>
            <w:vAlign w:val="center"/>
          </w:tcPr>
          <w:p w14:paraId="261BE952" w14:textId="77777777" w:rsidR="003D0635" w:rsidRDefault="003D0635" w:rsidP="00A11D1C">
            <w:pPr>
              <w:jc w:val="center"/>
            </w:pPr>
            <w:r>
              <w:t>Non-impaired / No Change</w:t>
            </w:r>
          </w:p>
        </w:tc>
      </w:tr>
      <w:tr w:rsidR="003D0635" w14:paraId="4AD55BFD" w14:textId="77777777" w:rsidTr="00A94E6F">
        <w:tc>
          <w:tcPr>
            <w:tcW w:w="1205" w:type="dxa"/>
            <w:vMerge/>
            <w:vAlign w:val="center"/>
          </w:tcPr>
          <w:p w14:paraId="08B8C495" w14:textId="77777777" w:rsidR="003D0635" w:rsidRDefault="003D0635" w:rsidP="00A11D1C">
            <w:pPr>
              <w:jc w:val="center"/>
            </w:pPr>
          </w:p>
        </w:tc>
        <w:tc>
          <w:tcPr>
            <w:tcW w:w="1328" w:type="dxa"/>
            <w:vMerge w:val="restart"/>
            <w:vAlign w:val="center"/>
          </w:tcPr>
          <w:p w14:paraId="335A4426" w14:textId="77777777" w:rsidR="003D0635" w:rsidRDefault="003D0635" w:rsidP="00A11D1C">
            <w:pPr>
              <w:jc w:val="center"/>
            </w:pPr>
            <w:r>
              <w:t>Sand Hills</w:t>
            </w:r>
          </w:p>
        </w:tc>
        <w:tc>
          <w:tcPr>
            <w:tcW w:w="2225" w:type="dxa"/>
            <w:vAlign w:val="center"/>
          </w:tcPr>
          <w:p w14:paraId="28F52C3D" w14:textId="77777777" w:rsidR="003D0635" w:rsidRDefault="003D0635" w:rsidP="00A11D1C">
            <w:pPr>
              <w:jc w:val="center"/>
            </w:pPr>
            <w:r>
              <w:t>Little White River 1</w:t>
            </w:r>
          </w:p>
        </w:tc>
        <w:tc>
          <w:tcPr>
            <w:tcW w:w="1508" w:type="dxa"/>
            <w:vAlign w:val="center"/>
          </w:tcPr>
          <w:p w14:paraId="60AEF01B" w14:textId="77777777" w:rsidR="003D0635" w:rsidRDefault="003D0635" w:rsidP="00922BF5">
            <w:pPr>
              <w:jc w:val="center"/>
            </w:pPr>
            <w:r>
              <w:t>18%; 6/33</w:t>
            </w:r>
          </w:p>
          <w:p w14:paraId="323E34BE" w14:textId="77777777" w:rsidR="003D0635" w:rsidRDefault="003D0635" w:rsidP="00922BF5">
            <w:pPr>
              <w:jc w:val="center"/>
            </w:pPr>
            <w:r>
              <w:t>29%; 6/21</w:t>
            </w:r>
          </w:p>
        </w:tc>
        <w:tc>
          <w:tcPr>
            <w:tcW w:w="3310" w:type="dxa"/>
            <w:vAlign w:val="center"/>
          </w:tcPr>
          <w:p w14:paraId="177A3D4F" w14:textId="77777777" w:rsidR="003D0635" w:rsidRDefault="003D0635" w:rsidP="003D0635">
            <w:pPr>
              <w:jc w:val="center"/>
            </w:pPr>
            <w:r>
              <w:t xml:space="preserve">Severely Impaired / </w:t>
            </w:r>
          </w:p>
          <w:p w14:paraId="478EC2D6" w14:textId="77777777" w:rsidR="003D0635" w:rsidRDefault="003D0635" w:rsidP="003D0635">
            <w:pPr>
              <w:jc w:val="center"/>
            </w:pPr>
            <w:r>
              <w:t>Moderate Degradation</w:t>
            </w:r>
          </w:p>
        </w:tc>
      </w:tr>
      <w:tr w:rsidR="003D0635" w14:paraId="7E14DEFD" w14:textId="77777777" w:rsidTr="00A94E6F">
        <w:tc>
          <w:tcPr>
            <w:tcW w:w="1205" w:type="dxa"/>
            <w:vMerge/>
            <w:vAlign w:val="center"/>
          </w:tcPr>
          <w:p w14:paraId="7636E75A" w14:textId="77777777" w:rsidR="003D0635" w:rsidRDefault="003D0635" w:rsidP="00A11D1C">
            <w:pPr>
              <w:jc w:val="center"/>
            </w:pPr>
          </w:p>
        </w:tc>
        <w:tc>
          <w:tcPr>
            <w:tcW w:w="1328" w:type="dxa"/>
            <w:vMerge/>
            <w:vAlign w:val="center"/>
          </w:tcPr>
          <w:p w14:paraId="33565DDC" w14:textId="77777777" w:rsidR="003D0635" w:rsidRDefault="003D0635" w:rsidP="00A11D1C">
            <w:pPr>
              <w:jc w:val="center"/>
            </w:pPr>
          </w:p>
        </w:tc>
        <w:tc>
          <w:tcPr>
            <w:tcW w:w="2225" w:type="dxa"/>
            <w:shd w:val="clear" w:color="auto" w:fill="B8CCE4" w:themeFill="accent1" w:themeFillTint="66"/>
            <w:vAlign w:val="center"/>
          </w:tcPr>
          <w:p w14:paraId="135B85A2" w14:textId="77777777" w:rsidR="003D0635" w:rsidRDefault="003D0635" w:rsidP="00922BF5">
            <w:pPr>
              <w:jc w:val="center"/>
            </w:pPr>
            <w:r>
              <w:t>Little White River 3</w:t>
            </w:r>
          </w:p>
        </w:tc>
        <w:tc>
          <w:tcPr>
            <w:tcW w:w="1508" w:type="dxa"/>
            <w:shd w:val="clear" w:color="auto" w:fill="B8CCE4" w:themeFill="accent1" w:themeFillTint="66"/>
            <w:vAlign w:val="center"/>
          </w:tcPr>
          <w:p w14:paraId="392260FB" w14:textId="77777777" w:rsidR="003D0635" w:rsidRDefault="003D0635" w:rsidP="003D0635">
            <w:pPr>
              <w:jc w:val="center"/>
            </w:pPr>
            <w:r>
              <w:t>100%; 33/33</w:t>
            </w:r>
          </w:p>
          <w:p w14:paraId="76EF61CF" w14:textId="77777777" w:rsidR="003D0635" w:rsidRDefault="003D0635" w:rsidP="003D0635">
            <w:pPr>
              <w:jc w:val="center"/>
            </w:pPr>
            <w:r>
              <w:t>91%; 30/33</w:t>
            </w:r>
          </w:p>
        </w:tc>
        <w:tc>
          <w:tcPr>
            <w:tcW w:w="3310" w:type="dxa"/>
            <w:shd w:val="clear" w:color="auto" w:fill="B8CCE4" w:themeFill="accent1" w:themeFillTint="66"/>
            <w:vAlign w:val="center"/>
          </w:tcPr>
          <w:p w14:paraId="5888403A" w14:textId="77777777" w:rsidR="003D0635" w:rsidRDefault="003D0635" w:rsidP="00A11D1C">
            <w:pPr>
              <w:jc w:val="center"/>
            </w:pPr>
            <w:r>
              <w:t>Non-impaired / No Change</w:t>
            </w:r>
          </w:p>
        </w:tc>
      </w:tr>
      <w:tr w:rsidR="003D0635" w14:paraId="7B7C74F8" w14:textId="77777777" w:rsidTr="00A94E6F">
        <w:tc>
          <w:tcPr>
            <w:tcW w:w="1205" w:type="dxa"/>
            <w:vMerge/>
            <w:vAlign w:val="center"/>
          </w:tcPr>
          <w:p w14:paraId="01BB7BA9" w14:textId="77777777" w:rsidR="003D0635" w:rsidRDefault="003D0635" w:rsidP="00A11D1C">
            <w:pPr>
              <w:jc w:val="center"/>
            </w:pPr>
          </w:p>
        </w:tc>
        <w:tc>
          <w:tcPr>
            <w:tcW w:w="1328" w:type="dxa"/>
            <w:vMerge/>
            <w:vAlign w:val="center"/>
          </w:tcPr>
          <w:p w14:paraId="1083BDAB" w14:textId="77777777" w:rsidR="003D0635" w:rsidRDefault="003D0635" w:rsidP="00A11D1C">
            <w:pPr>
              <w:jc w:val="center"/>
            </w:pPr>
          </w:p>
        </w:tc>
        <w:tc>
          <w:tcPr>
            <w:tcW w:w="2225" w:type="dxa"/>
            <w:vAlign w:val="center"/>
          </w:tcPr>
          <w:p w14:paraId="290FF03D" w14:textId="77777777" w:rsidR="003D0635" w:rsidRDefault="003D0635" w:rsidP="00922BF5">
            <w:pPr>
              <w:jc w:val="center"/>
            </w:pPr>
            <w:r>
              <w:t>Little White River 4</w:t>
            </w:r>
          </w:p>
        </w:tc>
        <w:tc>
          <w:tcPr>
            <w:tcW w:w="1508" w:type="dxa"/>
            <w:vAlign w:val="center"/>
          </w:tcPr>
          <w:p w14:paraId="63801798" w14:textId="77777777" w:rsidR="003D0635" w:rsidRDefault="003D0635" w:rsidP="003D0635">
            <w:pPr>
              <w:jc w:val="center"/>
            </w:pPr>
            <w:r>
              <w:t>82%; 27/33</w:t>
            </w:r>
          </w:p>
          <w:p w14:paraId="44160E57" w14:textId="77777777" w:rsidR="003D0635" w:rsidRDefault="003D0635" w:rsidP="003D0635">
            <w:pPr>
              <w:jc w:val="center"/>
            </w:pPr>
            <w:r>
              <w:t>82%; 27/33</w:t>
            </w:r>
          </w:p>
        </w:tc>
        <w:tc>
          <w:tcPr>
            <w:tcW w:w="3310" w:type="dxa"/>
            <w:vAlign w:val="center"/>
          </w:tcPr>
          <w:p w14:paraId="1D30FD91" w14:textId="77777777" w:rsidR="003D0635" w:rsidRDefault="003D0635" w:rsidP="00A11D1C">
            <w:pPr>
              <w:jc w:val="center"/>
            </w:pPr>
            <w:r>
              <w:t>Non-impaired / No Change</w:t>
            </w:r>
          </w:p>
        </w:tc>
      </w:tr>
      <w:tr w:rsidR="003D0635" w14:paraId="65880B5E" w14:textId="77777777" w:rsidTr="00A94E6F">
        <w:tc>
          <w:tcPr>
            <w:tcW w:w="1205" w:type="dxa"/>
            <w:vMerge/>
            <w:vAlign w:val="center"/>
          </w:tcPr>
          <w:p w14:paraId="70A0515E" w14:textId="77777777" w:rsidR="003D0635" w:rsidRDefault="003D0635" w:rsidP="00A11D1C">
            <w:pPr>
              <w:jc w:val="center"/>
            </w:pPr>
          </w:p>
        </w:tc>
        <w:tc>
          <w:tcPr>
            <w:tcW w:w="1328" w:type="dxa"/>
            <w:vMerge/>
            <w:vAlign w:val="center"/>
          </w:tcPr>
          <w:p w14:paraId="515E65FA" w14:textId="77777777" w:rsidR="003D0635" w:rsidRDefault="003D0635" w:rsidP="00A11D1C">
            <w:pPr>
              <w:jc w:val="center"/>
            </w:pPr>
          </w:p>
        </w:tc>
        <w:tc>
          <w:tcPr>
            <w:tcW w:w="2225" w:type="dxa"/>
            <w:vAlign w:val="center"/>
          </w:tcPr>
          <w:p w14:paraId="2D7B1824" w14:textId="77777777" w:rsidR="003D0635" w:rsidRDefault="003D0635" w:rsidP="00A11D1C">
            <w:pPr>
              <w:jc w:val="center"/>
            </w:pPr>
            <w:r>
              <w:t>Wounded Knee Creek 1</w:t>
            </w:r>
          </w:p>
        </w:tc>
        <w:tc>
          <w:tcPr>
            <w:tcW w:w="1508" w:type="dxa"/>
            <w:vAlign w:val="center"/>
          </w:tcPr>
          <w:p w14:paraId="6659DB44" w14:textId="77777777" w:rsidR="003D0635" w:rsidRDefault="003D0635" w:rsidP="003D0635">
            <w:pPr>
              <w:jc w:val="center"/>
            </w:pPr>
            <w:r>
              <w:t>100%; 33/33</w:t>
            </w:r>
          </w:p>
          <w:p w14:paraId="203DB6C4" w14:textId="77777777" w:rsidR="003D0635" w:rsidRDefault="003D0635" w:rsidP="003D0635">
            <w:pPr>
              <w:jc w:val="center"/>
            </w:pPr>
            <w:r>
              <w:t>100%; 33/33</w:t>
            </w:r>
          </w:p>
        </w:tc>
        <w:tc>
          <w:tcPr>
            <w:tcW w:w="3310" w:type="dxa"/>
            <w:vAlign w:val="center"/>
          </w:tcPr>
          <w:p w14:paraId="7A9948BA" w14:textId="77777777" w:rsidR="003D0635" w:rsidRDefault="003D0635" w:rsidP="00A11D1C">
            <w:pPr>
              <w:jc w:val="center"/>
            </w:pPr>
            <w:r>
              <w:t>Non-impaired / No Change</w:t>
            </w:r>
          </w:p>
        </w:tc>
      </w:tr>
      <w:tr w:rsidR="00476A4A" w:rsidRPr="00257A27" w14:paraId="5B33893C" w14:textId="77777777" w:rsidTr="00CA6413">
        <w:trPr>
          <w:trHeight w:val="818"/>
        </w:trPr>
        <w:tc>
          <w:tcPr>
            <w:tcW w:w="1205" w:type="dxa"/>
            <w:vMerge/>
            <w:vAlign w:val="center"/>
          </w:tcPr>
          <w:p w14:paraId="7B964F0F" w14:textId="77777777" w:rsidR="00476A4A" w:rsidRPr="00257A27" w:rsidRDefault="00476A4A" w:rsidP="00A11D1C">
            <w:pPr>
              <w:jc w:val="center"/>
            </w:pPr>
          </w:p>
        </w:tc>
        <w:tc>
          <w:tcPr>
            <w:tcW w:w="1328" w:type="dxa"/>
            <w:vMerge/>
            <w:vAlign w:val="center"/>
          </w:tcPr>
          <w:p w14:paraId="5063F5A6" w14:textId="77777777" w:rsidR="00476A4A" w:rsidRPr="00257A27" w:rsidRDefault="00476A4A" w:rsidP="00A11D1C">
            <w:pPr>
              <w:jc w:val="center"/>
            </w:pPr>
          </w:p>
        </w:tc>
        <w:tc>
          <w:tcPr>
            <w:tcW w:w="2225" w:type="dxa"/>
            <w:vAlign w:val="center"/>
          </w:tcPr>
          <w:p w14:paraId="25D3BD3E" w14:textId="77777777" w:rsidR="00476A4A" w:rsidRPr="00257A27" w:rsidRDefault="00476A4A" w:rsidP="00A11D1C">
            <w:pPr>
              <w:jc w:val="center"/>
            </w:pPr>
            <w:r w:rsidRPr="00257A27">
              <w:t>Wounded Knee Creek 1</w:t>
            </w:r>
          </w:p>
        </w:tc>
        <w:tc>
          <w:tcPr>
            <w:tcW w:w="1508" w:type="dxa"/>
            <w:vAlign w:val="center"/>
          </w:tcPr>
          <w:p w14:paraId="470FC87E" w14:textId="77777777" w:rsidR="00476A4A" w:rsidRPr="00257A27" w:rsidRDefault="00E90365" w:rsidP="00A11D1C">
            <w:pPr>
              <w:jc w:val="center"/>
            </w:pPr>
            <w:r w:rsidRPr="00257A27">
              <w:t>64</w:t>
            </w:r>
            <w:r w:rsidR="00476A4A" w:rsidRPr="00257A27">
              <w:t>%; 21/</w:t>
            </w:r>
            <w:r w:rsidRPr="00257A27">
              <w:t>33</w:t>
            </w:r>
          </w:p>
          <w:p w14:paraId="438B62DD" w14:textId="77777777" w:rsidR="00476A4A" w:rsidRPr="00257A27" w:rsidRDefault="00476A4A" w:rsidP="00A11D1C">
            <w:pPr>
              <w:jc w:val="center"/>
            </w:pPr>
            <w:r w:rsidRPr="00257A27">
              <w:t>64%; 21/33</w:t>
            </w:r>
          </w:p>
        </w:tc>
        <w:tc>
          <w:tcPr>
            <w:tcW w:w="3310" w:type="dxa"/>
            <w:vAlign w:val="center"/>
          </w:tcPr>
          <w:p w14:paraId="555C9100" w14:textId="77777777" w:rsidR="00476A4A" w:rsidRPr="00257A27" w:rsidRDefault="00E90365" w:rsidP="00E90365">
            <w:pPr>
              <w:jc w:val="center"/>
            </w:pPr>
            <w:r w:rsidRPr="00257A27">
              <w:t xml:space="preserve">Moderately </w:t>
            </w:r>
            <w:r w:rsidR="00476A4A" w:rsidRPr="00257A27">
              <w:t xml:space="preserve">Impaired / Moderate </w:t>
            </w:r>
            <w:r w:rsidR="008D10D8" w:rsidRPr="00257A27">
              <w:t>Degradation</w:t>
            </w:r>
          </w:p>
        </w:tc>
      </w:tr>
      <w:tr w:rsidR="00CA6413" w:rsidRPr="00257A27" w14:paraId="35B4F68E" w14:textId="77777777" w:rsidTr="00A94E6F">
        <w:tc>
          <w:tcPr>
            <w:tcW w:w="1205" w:type="dxa"/>
            <w:vAlign w:val="center"/>
          </w:tcPr>
          <w:p w14:paraId="6324B3A3" w14:textId="77777777" w:rsidR="00CA6413" w:rsidRPr="00257A27" w:rsidRDefault="00CA6413" w:rsidP="00A11D1C">
            <w:pPr>
              <w:jc w:val="center"/>
            </w:pPr>
          </w:p>
        </w:tc>
        <w:tc>
          <w:tcPr>
            <w:tcW w:w="1328" w:type="dxa"/>
            <w:vAlign w:val="center"/>
          </w:tcPr>
          <w:p w14:paraId="120C6330" w14:textId="77777777" w:rsidR="00CA6413" w:rsidRPr="00257A27" w:rsidRDefault="00CA6413" w:rsidP="00A11D1C">
            <w:pPr>
              <w:jc w:val="center"/>
            </w:pPr>
          </w:p>
        </w:tc>
        <w:tc>
          <w:tcPr>
            <w:tcW w:w="2225" w:type="dxa"/>
            <w:vAlign w:val="center"/>
          </w:tcPr>
          <w:p w14:paraId="0045DC4B" w14:textId="77777777" w:rsidR="00CA6413" w:rsidRPr="00257A27" w:rsidRDefault="00CA6413" w:rsidP="00A11D1C">
            <w:pPr>
              <w:jc w:val="center"/>
            </w:pPr>
          </w:p>
        </w:tc>
        <w:tc>
          <w:tcPr>
            <w:tcW w:w="1508" w:type="dxa"/>
            <w:vAlign w:val="center"/>
          </w:tcPr>
          <w:p w14:paraId="1320D109" w14:textId="77777777" w:rsidR="00CA6413" w:rsidRPr="00257A27" w:rsidRDefault="00CA6413" w:rsidP="00A11D1C">
            <w:pPr>
              <w:jc w:val="center"/>
            </w:pPr>
          </w:p>
        </w:tc>
        <w:tc>
          <w:tcPr>
            <w:tcW w:w="3310" w:type="dxa"/>
            <w:vAlign w:val="center"/>
          </w:tcPr>
          <w:p w14:paraId="6D000B0E" w14:textId="77777777" w:rsidR="00CA6413" w:rsidRPr="00257A27" w:rsidRDefault="00CA6413" w:rsidP="00E90365">
            <w:pPr>
              <w:jc w:val="center"/>
            </w:pPr>
          </w:p>
        </w:tc>
      </w:tr>
    </w:tbl>
    <w:p w14:paraId="5ED23489" w14:textId="4B574F8F" w:rsidR="00E02FE9" w:rsidRPr="00611384" w:rsidRDefault="00AD0CDC" w:rsidP="00611384">
      <w:pPr>
        <w:rPr>
          <w:i/>
        </w:rPr>
      </w:pPr>
      <w:r w:rsidRPr="00257A27">
        <w:rPr>
          <w:i/>
        </w:rPr>
        <w:t>* 2008</w:t>
      </w:r>
      <w:r w:rsidR="00890B7F" w:rsidRPr="00257A27">
        <w:rPr>
          <w:i/>
        </w:rPr>
        <w:t xml:space="preserve"> and 2010</w:t>
      </w:r>
      <w:r w:rsidRPr="00257A27">
        <w:rPr>
          <w:i/>
        </w:rPr>
        <w:t xml:space="preserve"> High Plains watershed</w:t>
      </w:r>
      <w:r w:rsidR="00890B7F" w:rsidRPr="00257A27">
        <w:rPr>
          <w:i/>
        </w:rPr>
        <w:t>s</w:t>
      </w:r>
      <w:r w:rsidRPr="00257A27">
        <w:rPr>
          <w:i/>
        </w:rPr>
        <w:t xml:space="preserve"> w</w:t>
      </w:r>
      <w:r w:rsidR="00890B7F" w:rsidRPr="00257A27">
        <w:rPr>
          <w:i/>
        </w:rPr>
        <w:t>ere</w:t>
      </w:r>
      <w:r w:rsidRPr="00257A27">
        <w:rPr>
          <w:i/>
        </w:rPr>
        <w:t xml:space="preserve"> assessed against the</w:t>
      </w:r>
      <w:r w:rsidR="00506E62" w:rsidRPr="00257A27">
        <w:rPr>
          <w:i/>
        </w:rPr>
        <w:t xml:space="preserve"> 2008</w:t>
      </w:r>
      <w:r w:rsidR="00890B7F" w:rsidRPr="00257A27">
        <w:rPr>
          <w:i/>
        </w:rPr>
        <w:t xml:space="preserve"> and</w:t>
      </w:r>
      <w:r w:rsidR="00506E62" w:rsidRPr="00257A27">
        <w:rPr>
          <w:i/>
        </w:rPr>
        <w:t xml:space="preserve"> Great Plains watershed with </w:t>
      </w:r>
      <w:r w:rsidRPr="00257A27">
        <w:rPr>
          <w:i/>
        </w:rPr>
        <w:t xml:space="preserve">the </w:t>
      </w:r>
      <w:r w:rsidR="00506E62" w:rsidRPr="00257A27">
        <w:rPr>
          <w:i/>
        </w:rPr>
        <w:t>greatest</w:t>
      </w:r>
      <w:r w:rsidRPr="00257A27">
        <w:rPr>
          <w:i/>
        </w:rPr>
        <w:t xml:space="preserve"> </w:t>
      </w:r>
      <w:r w:rsidR="00506E62" w:rsidRPr="00257A27">
        <w:rPr>
          <w:i/>
        </w:rPr>
        <w:t>stream health score</w:t>
      </w:r>
      <w:r w:rsidR="00D575E6" w:rsidRPr="00257A27">
        <w:rPr>
          <w:i/>
        </w:rPr>
        <w:t>.</w:t>
      </w:r>
    </w:p>
    <w:p w14:paraId="13C58D4B" w14:textId="75FDF3B3" w:rsidR="00E02FE9" w:rsidRPr="00AD35C1" w:rsidRDefault="00E02FE9" w:rsidP="00E02FE9">
      <w:pPr>
        <w:pStyle w:val="Heading2"/>
      </w:pPr>
      <w:bookmarkStart w:id="58" w:name="_Toc262198177"/>
      <w:r>
        <w:t>5.</w:t>
      </w:r>
      <w:r w:rsidR="009441C2">
        <w:t>1</w:t>
      </w:r>
      <w:r>
        <w:t xml:space="preserve"> White River / Medicine Root Crek Subwatershed Results</w:t>
      </w:r>
      <w:bookmarkEnd w:id="58"/>
    </w:p>
    <w:p w14:paraId="5252DC90" w14:textId="77777777" w:rsidR="00AE632C" w:rsidRPr="00257A27" w:rsidRDefault="00FB1F4B" w:rsidP="00FB1F4B">
      <w:r w:rsidRPr="00257A27">
        <w:t>The Medicine Root Creek Subwatershed was sampled in 2008.  Medicine Root Creek headwaters (MER1</w:t>
      </w:r>
      <w:r w:rsidR="00AE632C" w:rsidRPr="00257A27">
        <w:t xml:space="preserve"> in the High Plains ecoregion and</w:t>
      </w:r>
      <w:r w:rsidRPr="00257A27">
        <w:t xml:space="preserve"> AMH1 and NFL1</w:t>
      </w:r>
      <w:r w:rsidR="00AE632C" w:rsidRPr="00257A27">
        <w:t xml:space="preserve"> in the Great Plains ecoregion</w:t>
      </w:r>
      <w:r w:rsidRPr="00257A27">
        <w:t xml:space="preserve">) are at different states (Table 20) with MER1 and AMH1 designated as </w:t>
      </w:r>
      <w:r w:rsidR="002D0AF3" w:rsidRPr="00257A27">
        <w:t>moderately</w:t>
      </w:r>
      <w:r w:rsidRPr="00257A27">
        <w:t xml:space="preserve"> impaired and NFL1 designated as non-impaired.</w:t>
      </w:r>
      <w:r w:rsidR="00AE632C" w:rsidRPr="00257A27">
        <w:t xml:space="preserve">  </w:t>
      </w:r>
      <w:r w:rsidRPr="00257A27">
        <w:t xml:space="preserve">The mid-order Medicine Creek station in the </w:t>
      </w:r>
      <w:r w:rsidR="00AE632C" w:rsidRPr="00257A27">
        <w:t xml:space="preserve">transition from </w:t>
      </w:r>
      <w:r w:rsidRPr="00257A27">
        <w:t>Great Plains ecoregion</w:t>
      </w:r>
      <w:r w:rsidR="00AE632C" w:rsidRPr="00257A27">
        <w:t xml:space="preserve"> to Badlands ecoregion</w:t>
      </w:r>
      <w:r w:rsidRPr="00257A27">
        <w:t xml:space="preserve"> (</w:t>
      </w:r>
      <w:r w:rsidR="00AE632C" w:rsidRPr="00257A27">
        <w:t>MER3</w:t>
      </w:r>
      <w:r w:rsidRPr="00257A27">
        <w:t xml:space="preserve">) </w:t>
      </w:r>
      <w:r w:rsidR="00AE632C" w:rsidRPr="00257A27">
        <w:t>is</w:t>
      </w:r>
      <w:r w:rsidRPr="00257A27">
        <w:t xml:space="preserve"> designated </w:t>
      </w:r>
      <w:r w:rsidR="00AE632C" w:rsidRPr="00257A27">
        <w:t>severely impaired</w:t>
      </w:r>
      <w:r w:rsidRPr="00257A27">
        <w:t>.</w:t>
      </w:r>
      <w:r w:rsidR="00AE632C" w:rsidRPr="00257A27">
        <w:t xml:space="preserve">  The lower Medicine Root Creek station (MER4) is designated non-impaired.  The White River station and its tributary, Red Water Creek are designated moderately impaired. </w:t>
      </w:r>
      <w:r w:rsidRPr="00257A27">
        <w:t xml:space="preserve">  </w:t>
      </w:r>
    </w:p>
    <w:p w14:paraId="4FE4726D" w14:textId="77777777" w:rsidR="00AE632C" w:rsidRPr="00257A27" w:rsidRDefault="00AE632C" w:rsidP="00400180"/>
    <w:p w14:paraId="0A06B1F1" w14:textId="77777777" w:rsidR="00AE632C" w:rsidRPr="00257A27" w:rsidRDefault="00AE632C" w:rsidP="00400180"/>
    <w:p w14:paraId="3DE52512" w14:textId="77777777" w:rsidR="00AE632C" w:rsidRPr="00257A27" w:rsidRDefault="00AE632C" w:rsidP="00400180"/>
    <w:p w14:paraId="1ACBF810" w14:textId="77777777" w:rsidR="00AE632C" w:rsidRPr="00257A27" w:rsidRDefault="00CB793A" w:rsidP="00AE632C">
      <w:r w:rsidRPr="00257A27">
        <w:rPr>
          <w:noProof/>
        </w:rPr>
        <mc:AlternateContent>
          <mc:Choice Requires="wpg">
            <w:drawing>
              <wp:anchor distT="0" distB="0" distL="114300" distR="114300" simplePos="0" relativeHeight="251739136" behindDoc="0" locked="0" layoutInCell="1" allowOverlap="1" wp14:anchorId="39409F89" wp14:editId="7F351D0A">
                <wp:simplePos x="0" y="0"/>
                <wp:positionH relativeFrom="column">
                  <wp:posOffset>0</wp:posOffset>
                </wp:positionH>
                <wp:positionV relativeFrom="paragraph">
                  <wp:posOffset>4445</wp:posOffset>
                </wp:positionV>
                <wp:extent cx="5937250" cy="4463415"/>
                <wp:effectExtent l="0" t="0" r="6350" b="6985"/>
                <wp:wrapSquare wrapText="bothSides"/>
                <wp:docPr id="1038" name="Group 1038"/>
                <wp:cNvGraphicFramePr/>
                <a:graphic xmlns:a="http://schemas.openxmlformats.org/drawingml/2006/main">
                  <a:graphicData uri="http://schemas.microsoft.com/office/word/2010/wordprocessingGroup">
                    <wpg:wgp>
                      <wpg:cNvGrpSpPr/>
                      <wpg:grpSpPr>
                        <a:xfrm>
                          <a:off x="0" y="0"/>
                          <a:ext cx="5937250" cy="4463415"/>
                          <a:chOff x="0" y="0"/>
                          <a:chExt cx="5937250" cy="4463415"/>
                        </a:xfrm>
                      </wpg:grpSpPr>
                      <wpg:grpSp>
                        <wpg:cNvPr id="1058" name="Group 1058"/>
                        <wpg:cNvGrpSpPr/>
                        <wpg:grpSpPr>
                          <a:xfrm>
                            <a:off x="0" y="0"/>
                            <a:ext cx="5937250" cy="4000500"/>
                            <a:chOff x="-69850" y="0"/>
                            <a:chExt cx="5937250" cy="4000500"/>
                          </a:xfrm>
                        </wpg:grpSpPr>
                        <wpg:grpSp>
                          <wpg:cNvPr id="1057" name="Group 1057"/>
                          <wpg:cNvGrpSpPr/>
                          <wpg:grpSpPr>
                            <a:xfrm>
                              <a:off x="-69850" y="0"/>
                              <a:ext cx="5867400" cy="1916430"/>
                              <a:chOff x="-69850" y="0"/>
                              <a:chExt cx="5867400" cy="1916430"/>
                            </a:xfrm>
                          </wpg:grpSpPr>
                          <pic:pic xmlns:pic="http://schemas.openxmlformats.org/drawingml/2006/picture">
                            <pic:nvPicPr>
                              <pic:cNvPr id="1052" name="Picture 11"/>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2933700" y="0"/>
                                <a:ext cx="2863850" cy="1911985"/>
                              </a:xfrm>
                              <a:prstGeom prst="rect">
                                <a:avLst/>
                              </a:prstGeom>
                              <a:noFill/>
                              <a:ln>
                                <a:noFill/>
                              </a:ln>
                            </pic:spPr>
                          </pic:pic>
                          <pic:pic xmlns:pic="http://schemas.openxmlformats.org/drawingml/2006/picture">
                            <pic:nvPicPr>
                              <pic:cNvPr id="1050" name="Picture 10"/>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69850" y="0"/>
                                <a:ext cx="2870200" cy="1916430"/>
                              </a:xfrm>
                              <a:prstGeom prst="rect">
                                <a:avLst/>
                              </a:prstGeom>
                              <a:noFill/>
                              <a:ln>
                                <a:noFill/>
                              </a:ln>
                            </pic:spPr>
                          </pic:pic>
                        </wpg:grpSp>
                        <wpg:grpSp>
                          <wpg:cNvPr id="1056" name="Group 1056"/>
                          <wpg:cNvGrpSpPr/>
                          <wpg:grpSpPr>
                            <a:xfrm>
                              <a:off x="0" y="2057400"/>
                              <a:ext cx="5867400" cy="1943100"/>
                              <a:chOff x="0" y="0"/>
                              <a:chExt cx="5867400" cy="1943100"/>
                            </a:xfrm>
                          </wpg:grpSpPr>
                          <pic:pic xmlns:pic="http://schemas.openxmlformats.org/drawingml/2006/picture">
                            <pic:nvPicPr>
                              <pic:cNvPr id="1053" name="Picture 12"/>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63850" cy="1943100"/>
                              </a:xfrm>
                              <a:prstGeom prst="rect">
                                <a:avLst/>
                              </a:prstGeom>
                              <a:noFill/>
                              <a:ln>
                                <a:noFill/>
                              </a:ln>
                            </pic:spPr>
                          </pic:pic>
                          <pic:pic xmlns:pic="http://schemas.openxmlformats.org/drawingml/2006/picture">
                            <pic:nvPicPr>
                              <pic:cNvPr id="1055" name="Picture 13"/>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3003550" y="0"/>
                                <a:ext cx="2863850" cy="1943100"/>
                              </a:xfrm>
                              <a:prstGeom prst="rect">
                                <a:avLst/>
                              </a:prstGeom>
                              <a:noFill/>
                              <a:ln>
                                <a:noFill/>
                              </a:ln>
                            </pic:spPr>
                          </pic:pic>
                        </wpg:grpSp>
                      </wpg:grpSp>
                      <wps:wsp>
                        <wps:cNvPr id="28" name="Text Box 28"/>
                        <wps:cNvSpPr txBox="1"/>
                        <wps:spPr>
                          <a:xfrm>
                            <a:off x="0" y="4057650"/>
                            <a:ext cx="593725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743DDB9" w14:textId="77777777" w:rsidR="002C4942" w:rsidRPr="00CB07D1" w:rsidRDefault="002C4942" w:rsidP="008A7137">
                              <w:pPr>
                                <w:pStyle w:val="Caption"/>
                                <w:rPr>
                                  <w:noProof/>
                                  <w:color w:val="3366FF"/>
                                  <w:sz w:val="22"/>
                                  <w:szCs w:val="22"/>
                                </w:rPr>
                              </w:pPr>
                              <w:r>
                                <w:t xml:space="preserve">Figure </w:t>
                              </w:r>
                              <w:r>
                                <w:fldChar w:fldCharType="begin"/>
                              </w:r>
                              <w:r>
                                <w:instrText xml:space="preserve"> SEQ Figure \* ARABIC </w:instrText>
                              </w:r>
                              <w:r>
                                <w:fldChar w:fldCharType="separate"/>
                              </w:r>
                              <w:r>
                                <w:rPr>
                                  <w:noProof/>
                                </w:rPr>
                                <w:t>24</w:t>
                              </w:r>
                              <w:r>
                                <w:rPr>
                                  <w:noProof/>
                                </w:rPr>
                                <w:fldChar w:fldCharType="end"/>
                              </w:r>
                              <w:r>
                                <w:t xml:space="preserve">:  Medicine Root Creek Subwatershed changes in %EPT, %Diperan and Non-Insect, and %Collector Gatherer metrics over ti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38" o:spid="_x0000_s1026" style="position:absolute;margin-left:0;margin-top:.35pt;width:467.5pt;height:351.45pt;z-index:251739136" coordsize="5937250,446341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">
                <v:group id="Group 1058" o:spid="_x0000_s1027" style="position:absolute;width:5937250;height:4000500" coordorigin="-69850" coordsize="5937250,40005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CCX0p4xwAAAN0A&#10;AAAPAAAAAAAAAAAAAAAAAKkCAABkcnMvZG93bnJldi54bWxQSwUGAAAAAAQABAD6AAAAnQMAAAAA&#10;">
                  <v:group id="Group 1057" o:spid="_x0000_s1028" style="position:absolute;left:-69850;width:5867400;height:1916430" coordorigin="-69850" coordsize="5867400,19164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PA3grDAAAA3QAAAA8A&#10;AAAAAAAAAAAAAAAAqQ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9" type="#_x0000_t75" style="position:absolute;left:2933700;width:2863850;height:19119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l&#10;pmDEAAAA3QAAAA8AAABkcnMvZG93bnJldi54bWxET01rwkAQvQv9D8sUetNNUyo2dRUJGHMogtpL&#10;b8PuNAlmZ2N21fTfdwXB2zze58yXg23FhXrfOFbwOklAEGtnGq4UfB/W4xkIH5ANto5JwR95WC6e&#10;RnPMjLvyji77UIkYwj5DBXUIXSal1zVZ9BPXEUfu1/UWQ4R9JU2P1xhuW5kmyVRabDg21NhRXpM+&#10;7s9Wwfbt4/S1KTY/s/yYBl+Whc51odTL87D6BBFoCA/x3V2aOD95T+H2TTxBLv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lpmDEAAAA3QAAAA8AAAAAAAAAAAAAAAAAnAIA&#10;AGRycy9kb3ducmV2LnhtbFBLBQYAAAAABAAEAPcAAACNAwAAAAA=&#10;">
                      <v:imagedata r:id="rId25" o:title=""/>
                      <v:path arrowok="t"/>
                    </v:shape>
                    <v:shape id="Picture 10" o:spid="_x0000_s1030" type="#_x0000_t75" style="position:absolute;left:-69850;width:2870200;height:19164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NI&#10;FEDFAAAA3QAAAA8AAABkcnMvZG93bnJldi54bWxEj8Fqw0AMRO+B/sOiQm/xuoYmrZuNKYVAKIEQ&#10;px8gvKrt1qs13nXs/H11COQmMaOZp00xu05daAitZwPPSQqKuPK25drA93m3fAUVIrLFzjMZuFKA&#10;Yvuw2GBu/cQnupSxVhLCIUcDTYx9rnWoGnIYEt8Ti/bjB4dR1qHWdsBJwl2nszRdaYctS0ODPX02&#10;VP2VozNwOrb85g7jWFK2/v3S17rqx8mYp8f54x1UpDnezbfrvRX89EX45RsZQW//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zSBRAxQAAAN0AAAAPAAAAAAAAAAAAAAAAAJwC&#10;AABkcnMvZG93bnJldi54bWxQSwUGAAAAAAQABAD3AAAAjgMAAAAA&#10;">
                      <v:imagedata r:id="rId26" o:title=""/>
                      <v:path arrowok="t"/>
                    </v:shape>
                  </v:group>
                  <v:group id="Group 1056" o:spid="_x0000_s1031" style="position:absolute;top:2057400;width:5867400;height:1943100" coordsize="5867400,1943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cjHuRxAAAAN0AAAAP&#10;AAAAAAAAAAAAAAAAAKkCAABkcnMvZG93bnJldi54bWxQSwUGAAAAAAQABAD6AAAAmgMAAAAA&#10;">
                    <v:shape id="Picture 12" o:spid="_x0000_s1032" type="#_x0000_t75" style="position:absolute;width:2863850;height:1943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QG&#10;l3HEAAAA3QAAAA8AAABkcnMvZG93bnJldi54bWxET0trwkAQvgv+h2UEb7pRaZHUTRAhUA+l9VFK&#10;b0N2TEKys2l2jem/7woFb/PxPWeTDqYRPXWusqxgMY9AEOdWV1woOJ+y2RqE88gaG8uk4JccpMl4&#10;tMFY2xsfqD/6QoQQdjEqKL1vYyldXpJBN7ctceAutjPoA+wKqTu8hXDTyGUUPUuDFYeGElvalZTX&#10;x6tR8FZ8fWe5fl+jxHrvfvrPxUedKTWdDNsXEJ4G/xD/u191mB89reD+TThBJn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QGl3HEAAAA3QAAAA8AAAAAAAAAAAAAAAAAnAIA&#10;AGRycy9kb3ducmV2LnhtbFBLBQYAAAAABAAEAPcAAACNAwAAAAA=&#10;">
                      <v:imagedata r:id="rId27" o:title=""/>
                      <v:path arrowok="t"/>
                    </v:shape>
                    <v:shape id="Picture 13" o:spid="_x0000_s1033" type="#_x0000_t75" style="position:absolute;left:3003550;width:2863850;height:1943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eV&#10;MoPDAAAA3QAAAA8AAABkcnMvZG93bnJldi54bWxET0trwkAQvhf6H5YpeAm6UUgqqZugRcFeCvVx&#10;H3anSTA7G7Jbjf/eLRR6m4/vOatqtJ240uBbxwrmsxQEsXam5VrB6bibLkH4gGywc0wK7uShKp+f&#10;VlgYd+Mvuh5CLWII+wIVNCH0hZReN2TRz1xPHLlvN1gMEQ61NAPeYrjt5CJNc2mx5djQYE/vDenL&#10;4ccqWLzWLjnr7dro3Gf3TXL62H1elJq8jOs3EIHG8C/+c+9NnJ9mGfx+E0+Q5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5Uyg8MAAADdAAAADwAAAAAAAAAAAAAAAACcAgAA&#10;ZHJzL2Rvd25yZXYueG1sUEsFBgAAAAAEAAQA9wAAAIwDAAAAAA==&#10;">
                      <v:imagedata r:id="rId28" o:title=""/>
                      <v:path arrowok="t"/>
                    </v:shape>
                  </v:group>
                </v:group>
                <v:shapetype id="_x0000_t202" coordsize="21600,21600" o:spt="202" path="m0,0l0,21600,21600,21600,21600,0xe">
                  <v:stroke joinstyle="miter"/>
                  <v:path gradientshapeok="t" o:connecttype="rect"/>
                </v:shapetype>
                <v:shape id="Text Box 28" o:spid="_x0000_s1034" type="#_x0000_t202" style="position:absolute;top:4057650;width:5937250;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a119wgAA&#10;ANsAAAAPAAAAZHJzL2Rvd25yZXYueG1sRE/LagIxFN0X/IdwhW6KZnwgMjWKiAV1I5266e4yuU6m&#10;ndwMSUbHvzeLQpeH815tetuIG/lQO1YwGWcgiEuna64UXL4+RksQISJrbByTggcF2KwHLyvMtbvz&#10;J92KWIkUwiFHBSbGNpcylIYshrFriRN3dd5iTNBXUnu8p3DbyGmWLaTFmlODwZZ2hsrforMKzvPv&#10;s3nrrvvTdj7zx0u3W/xUhVKvw377DiJSH//Ff+6DVjBNY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ZrXX3CAAAA2wAAAA8AAAAAAAAAAAAAAAAAlwIAAGRycy9kb3du&#10;cmV2LnhtbFBLBQYAAAAABAAEAPUAAACGAwAAAAA=&#10;" stroked="f">
                  <v:textbox style="mso-fit-shape-to-text:t" inset="0,0,0,0">
                    <w:txbxContent>
                      <w:p w14:paraId="5743DDB9" w14:textId="77777777" w:rsidR="002C4942" w:rsidRPr="00CB07D1" w:rsidRDefault="002C4942" w:rsidP="008A7137">
                        <w:pPr>
                          <w:pStyle w:val="Caption"/>
                          <w:rPr>
                            <w:noProof/>
                            <w:color w:val="3366FF"/>
                            <w:sz w:val="22"/>
                            <w:szCs w:val="22"/>
                          </w:rPr>
                        </w:pPr>
                        <w:r>
                          <w:t xml:space="preserve">Figure </w:t>
                        </w:r>
                        <w:r>
                          <w:fldChar w:fldCharType="begin"/>
                        </w:r>
                        <w:r>
                          <w:instrText xml:space="preserve"> SEQ Figure \* ARABIC </w:instrText>
                        </w:r>
                        <w:r>
                          <w:fldChar w:fldCharType="separate"/>
                        </w:r>
                        <w:r>
                          <w:rPr>
                            <w:noProof/>
                          </w:rPr>
                          <w:t>24</w:t>
                        </w:r>
                        <w:r>
                          <w:rPr>
                            <w:noProof/>
                          </w:rPr>
                          <w:fldChar w:fldCharType="end"/>
                        </w:r>
                        <w:r>
                          <w:t xml:space="preserve">:  Medicine Root Creek Subwatershed changes in %EPT, %Diperan and Non-Insect, and %Collector Gatherer metrics over time </w:t>
                        </w:r>
                      </w:p>
                    </w:txbxContent>
                  </v:textbox>
                </v:shape>
                <w10:wrap type="square"/>
              </v:group>
            </w:pict>
          </mc:Fallback>
        </mc:AlternateContent>
      </w:r>
      <w:r w:rsidR="00AE632C" w:rsidRPr="00257A27">
        <w:t xml:space="preserve">Stream health of American Horse Creek (AMH1) is designated moderately impaired relative to other Great Plains streams sampled in 2008 (38%, 9 of 24).  AMH1 stream health decreased from 1996 to 2008 from a total score of 30 to a total score of 9, and a long-term average score of 22.5. The macroinvertebrate community changed from Hydropsychidae dominated in 1996 and Chironomidae dominated in 2008. From 1996 to 2008, taxa richness increased from </w:t>
      </w:r>
      <w:r w:rsidR="006D2D6E" w:rsidRPr="00257A27">
        <w:t xml:space="preserve">8 </w:t>
      </w:r>
      <w:r w:rsidR="00AE632C" w:rsidRPr="00257A27">
        <w:t xml:space="preserve">to </w:t>
      </w:r>
      <w:r w:rsidR="006D2D6E" w:rsidRPr="00257A27">
        <w:t>10</w:t>
      </w:r>
      <w:r w:rsidR="00AE632C" w:rsidRPr="00257A27">
        <w:t xml:space="preserve">, with a long-term average of </w:t>
      </w:r>
      <w:r w:rsidR="006D2D6E" w:rsidRPr="00257A27">
        <w:t>9</w:t>
      </w:r>
      <w:r w:rsidR="00AE632C" w:rsidRPr="00257A27">
        <w:t>.</w:t>
      </w:r>
      <w:r w:rsidR="006D2D6E" w:rsidRPr="00257A27">
        <w:t>3</w:t>
      </w:r>
      <w:r w:rsidR="00AE632C" w:rsidRPr="00257A27">
        <w:t xml:space="preserve">, the EPT index </w:t>
      </w:r>
      <w:r w:rsidR="006D2D6E" w:rsidRPr="00257A27">
        <w:t>de</w:t>
      </w:r>
      <w:r w:rsidR="00AE632C" w:rsidRPr="00257A27">
        <w:t xml:space="preserve">creased from </w:t>
      </w:r>
      <w:r w:rsidR="006D2D6E" w:rsidRPr="00257A27">
        <w:t>3</w:t>
      </w:r>
      <w:r w:rsidR="00AE632C" w:rsidRPr="00257A27">
        <w:t xml:space="preserve"> to </w:t>
      </w:r>
      <w:r w:rsidR="006D2D6E" w:rsidRPr="00257A27">
        <w:t>1</w:t>
      </w:r>
      <w:r w:rsidR="00AE632C" w:rsidRPr="00257A27">
        <w:t xml:space="preserve">, with a long-term average of </w:t>
      </w:r>
      <w:r w:rsidR="006D2D6E" w:rsidRPr="00257A27">
        <w:t>2</w:t>
      </w:r>
      <w:r w:rsidR="00AE632C" w:rsidRPr="00257A27">
        <w:t>.</w:t>
      </w:r>
      <w:r w:rsidR="006D2D6E" w:rsidRPr="00257A27">
        <w:t>8</w:t>
      </w:r>
      <w:r w:rsidR="00AE632C" w:rsidRPr="00257A27">
        <w:t xml:space="preserve">, the %EPT declined from </w:t>
      </w:r>
      <w:r w:rsidR="006D2D6E" w:rsidRPr="00257A27">
        <w:t>61</w:t>
      </w:r>
      <w:r w:rsidR="00AE632C" w:rsidRPr="00257A27">
        <w:t xml:space="preserve">% to </w:t>
      </w:r>
      <w:r w:rsidR="006D2D6E" w:rsidRPr="00257A27">
        <w:t>1</w:t>
      </w:r>
      <w:r w:rsidR="00AE632C" w:rsidRPr="00257A27">
        <w:t xml:space="preserve">% with a long-term average of </w:t>
      </w:r>
      <w:r w:rsidR="006D2D6E" w:rsidRPr="00257A27">
        <w:t>45</w:t>
      </w:r>
      <w:r w:rsidR="00AE632C" w:rsidRPr="00257A27">
        <w:t>%, Family Biotic Index increased from 4.</w:t>
      </w:r>
      <w:r w:rsidR="006D2D6E" w:rsidRPr="00257A27">
        <w:t>7</w:t>
      </w:r>
      <w:r w:rsidR="00AE632C" w:rsidRPr="00257A27">
        <w:t xml:space="preserve"> to </w:t>
      </w:r>
      <w:r w:rsidR="006D2D6E" w:rsidRPr="00257A27">
        <w:t>6</w:t>
      </w:r>
      <w:r w:rsidR="00AE632C" w:rsidRPr="00257A27">
        <w:t>.</w:t>
      </w:r>
      <w:r w:rsidR="006D2D6E" w:rsidRPr="00257A27">
        <w:t>7</w:t>
      </w:r>
      <w:r w:rsidR="00AE632C" w:rsidRPr="00257A27">
        <w:t xml:space="preserve"> with a long term average of </w:t>
      </w:r>
      <w:r w:rsidR="006D2D6E" w:rsidRPr="00257A27">
        <w:t>5</w:t>
      </w:r>
      <w:r w:rsidR="00AE632C" w:rsidRPr="00257A27">
        <w:t>.</w:t>
      </w:r>
      <w:r w:rsidR="006D2D6E" w:rsidRPr="00257A27">
        <w:t>0</w:t>
      </w:r>
      <w:r w:rsidR="00AE632C" w:rsidRPr="00257A27">
        <w:t xml:space="preserve">, %Dominant Family </w:t>
      </w:r>
      <w:r w:rsidR="006D2D6E" w:rsidRPr="00257A27">
        <w:t>remained steady at 46</w:t>
      </w:r>
      <w:r w:rsidR="00AE632C" w:rsidRPr="00257A27">
        <w:t xml:space="preserve">% with a long-term average of </w:t>
      </w:r>
      <w:r w:rsidR="006D2D6E" w:rsidRPr="00257A27">
        <w:t>45</w:t>
      </w:r>
      <w:r w:rsidR="00AE632C" w:rsidRPr="00257A27">
        <w:t>%,</w:t>
      </w:r>
      <w:r w:rsidR="006D2D6E" w:rsidRPr="00257A27">
        <w:t xml:space="preserve"> </w:t>
      </w:r>
      <w:r w:rsidR="00AE632C" w:rsidRPr="00257A27">
        <w:t xml:space="preserve">%Dipterans and Non-insects increased from </w:t>
      </w:r>
      <w:r w:rsidR="006D2D6E" w:rsidRPr="00257A27">
        <w:t>10</w:t>
      </w:r>
      <w:r w:rsidR="00AE632C" w:rsidRPr="00257A27">
        <w:t xml:space="preserve">% to </w:t>
      </w:r>
      <w:r w:rsidR="006D2D6E" w:rsidRPr="00257A27">
        <w:t>95</w:t>
      </w:r>
      <w:r w:rsidR="00AE632C" w:rsidRPr="00257A27">
        <w:t xml:space="preserve">% with a long-term average of </w:t>
      </w:r>
      <w:r w:rsidR="006D2D6E" w:rsidRPr="00257A27">
        <w:t>37</w:t>
      </w:r>
      <w:r w:rsidR="00AE632C" w:rsidRPr="00257A27">
        <w:t xml:space="preserve">%, and %Collector Gatherers </w:t>
      </w:r>
      <w:r w:rsidR="006D2D6E" w:rsidRPr="00257A27">
        <w:t>in</w:t>
      </w:r>
      <w:r w:rsidR="00AE632C" w:rsidRPr="00257A27">
        <w:t xml:space="preserve">creased from </w:t>
      </w:r>
      <w:r w:rsidR="006D2D6E" w:rsidRPr="00257A27">
        <w:t>48</w:t>
      </w:r>
      <w:r w:rsidR="00AE632C" w:rsidRPr="00257A27">
        <w:t xml:space="preserve">% to </w:t>
      </w:r>
      <w:r w:rsidR="006D2D6E" w:rsidRPr="00257A27">
        <w:t>9</w:t>
      </w:r>
      <w:r w:rsidR="00AE632C" w:rsidRPr="00257A27">
        <w:t xml:space="preserve">2% with a long-term average of </w:t>
      </w:r>
      <w:r w:rsidR="006D2D6E" w:rsidRPr="00257A27">
        <w:t>66</w:t>
      </w:r>
      <w:r w:rsidR="00AE632C" w:rsidRPr="00257A27">
        <w:t xml:space="preserve">%.  </w:t>
      </w:r>
    </w:p>
    <w:p w14:paraId="1DF82D18" w14:textId="77777777" w:rsidR="006D2D6E" w:rsidRPr="00257A27" w:rsidRDefault="006D2D6E" w:rsidP="006D2D6E">
      <w:r w:rsidRPr="00257A27">
        <w:t>Stream health of the Medicine Root Creek headwaters (MER1) is designated moderately impaired relative to other Great Plains streams sampled in 2008 (</w:t>
      </w:r>
      <w:r w:rsidR="002D0AF3" w:rsidRPr="00257A27">
        <w:t>25</w:t>
      </w:r>
      <w:r w:rsidRPr="00257A27">
        <w:t xml:space="preserve">%, </w:t>
      </w:r>
      <w:r w:rsidR="002D0AF3" w:rsidRPr="00257A27">
        <w:t>6</w:t>
      </w:r>
      <w:r w:rsidRPr="00257A27">
        <w:t xml:space="preserve"> of 24).  </w:t>
      </w:r>
      <w:r w:rsidR="002D0AF3" w:rsidRPr="00257A27">
        <w:t>MER</w:t>
      </w:r>
      <w:r w:rsidRPr="00257A27">
        <w:t xml:space="preserve">1 stream health decreased from 1996 to 2008 from a total score of </w:t>
      </w:r>
      <w:r w:rsidR="003172F9" w:rsidRPr="00257A27">
        <w:t>21</w:t>
      </w:r>
      <w:r w:rsidRPr="00257A27">
        <w:t xml:space="preserve"> to a total score of </w:t>
      </w:r>
      <w:r w:rsidR="003172F9" w:rsidRPr="00257A27">
        <w:t>6</w:t>
      </w:r>
      <w:r w:rsidRPr="00257A27">
        <w:t xml:space="preserve">, and a long-term average score of </w:t>
      </w:r>
      <w:r w:rsidR="003172F9" w:rsidRPr="00257A27">
        <w:t>16</w:t>
      </w:r>
      <w:r w:rsidRPr="00257A27">
        <w:t>.5.</w:t>
      </w:r>
      <w:r w:rsidR="003172F9" w:rsidRPr="00257A27">
        <w:t xml:space="preserve">  </w:t>
      </w:r>
      <w:r w:rsidRPr="00257A27">
        <w:t xml:space="preserve">The macroinvertebrate community changed from </w:t>
      </w:r>
      <w:r w:rsidR="003172F9" w:rsidRPr="00257A27">
        <w:t>Athericidae</w:t>
      </w:r>
      <w:r w:rsidRPr="00257A27">
        <w:t xml:space="preserve"> dominated in 1996 </w:t>
      </w:r>
      <w:r w:rsidR="003172F9" w:rsidRPr="00257A27">
        <w:t>to</w:t>
      </w:r>
      <w:r w:rsidRPr="00257A27">
        <w:t xml:space="preserve"> </w:t>
      </w:r>
      <w:r w:rsidR="003172F9" w:rsidRPr="00257A27">
        <w:t>Oligichaeta</w:t>
      </w:r>
      <w:r w:rsidRPr="00257A27">
        <w:t xml:space="preserve"> dominated in 2008. From 1996 to 2008, taxa richness </w:t>
      </w:r>
      <w:r w:rsidR="003172F9" w:rsidRPr="00257A27">
        <w:t>de</w:t>
      </w:r>
      <w:r w:rsidRPr="00257A27">
        <w:t xml:space="preserve">creased from </w:t>
      </w:r>
      <w:r w:rsidR="003172F9" w:rsidRPr="00257A27">
        <w:t>17</w:t>
      </w:r>
      <w:r w:rsidRPr="00257A27">
        <w:t xml:space="preserve"> to 10, with a long-term average of </w:t>
      </w:r>
      <w:r w:rsidR="003172F9" w:rsidRPr="00257A27">
        <w:t>11</w:t>
      </w:r>
      <w:r w:rsidRPr="00257A27">
        <w:t>.</w:t>
      </w:r>
      <w:r w:rsidR="003172F9" w:rsidRPr="00257A27">
        <w:t>5</w:t>
      </w:r>
      <w:r w:rsidRPr="00257A27">
        <w:t xml:space="preserve">, the EPT index </w:t>
      </w:r>
      <w:r w:rsidR="003172F9" w:rsidRPr="00257A27">
        <w:t>remained steady at 2</w:t>
      </w:r>
      <w:r w:rsidRPr="00257A27">
        <w:t>, with a long-term average of 2.</w:t>
      </w:r>
      <w:r w:rsidR="003172F9" w:rsidRPr="00257A27">
        <w:t>3</w:t>
      </w:r>
      <w:r w:rsidRPr="00257A27">
        <w:t xml:space="preserve">, the %EPT </w:t>
      </w:r>
      <w:r w:rsidR="003172F9" w:rsidRPr="00257A27">
        <w:t>increased</w:t>
      </w:r>
      <w:r w:rsidRPr="00257A27">
        <w:t xml:space="preserve"> from </w:t>
      </w:r>
      <w:r w:rsidR="003172F9" w:rsidRPr="00257A27">
        <w:t>5</w:t>
      </w:r>
      <w:r w:rsidRPr="00257A27">
        <w:t xml:space="preserve">% to </w:t>
      </w:r>
      <w:r w:rsidR="003172F9" w:rsidRPr="00257A27">
        <w:t>6</w:t>
      </w:r>
      <w:r w:rsidRPr="00257A27">
        <w:t xml:space="preserve">% with a long-term average of </w:t>
      </w:r>
      <w:r w:rsidR="003172F9" w:rsidRPr="00257A27">
        <w:t>13</w:t>
      </w:r>
      <w:r w:rsidRPr="00257A27">
        <w:t xml:space="preserve">%, Family Biotic Index increased from </w:t>
      </w:r>
      <w:r w:rsidR="003172F9" w:rsidRPr="00257A27">
        <w:t>3</w:t>
      </w:r>
      <w:r w:rsidRPr="00257A27">
        <w:t>.</w:t>
      </w:r>
      <w:r w:rsidR="003172F9" w:rsidRPr="00257A27">
        <w:t>6</w:t>
      </w:r>
      <w:r w:rsidRPr="00257A27">
        <w:t xml:space="preserve"> to </w:t>
      </w:r>
      <w:r w:rsidR="003172F9" w:rsidRPr="00257A27">
        <w:t>7</w:t>
      </w:r>
      <w:r w:rsidRPr="00257A27">
        <w:t xml:space="preserve">.7 with a long term average of 5.0, %Dominant Family </w:t>
      </w:r>
      <w:r w:rsidR="003172F9" w:rsidRPr="00257A27">
        <w:t>decreased from</w:t>
      </w:r>
      <w:r w:rsidRPr="00257A27">
        <w:t xml:space="preserve"> </w:t>
      </w:r>
      <w:r w:rsidR="003172F9" w:rsidRPr="00257A27">
        <w:t>59</w:t>
      </w:r>
      <w:r w:rsidRPr="00257A27">
        <w:t>%</w:t>
      </w:r>
      <w:r w:rsidR="003172F9" w:rsidRPr="00257A27">
        <w:t xml:space="preserve"> to 52%</w:t>
      </w:r>
      <w:r w:rsidRPr="00257A27">
        <w:t xml:space="preserve"> with a long-term average of 4</w:t>
      </w:r>
      <w:r w:rsidR="003172F9" w:rsidRPr="00257A27">
        <w:t>9</w:t>
      </w:r>
      <w:r w:rsidRPr="00257A27">
        <w:t xml:space="preserve">%, %Dipterans and Non-insects increased from </w:t>
      </w:r>
      <w:r w:rsidR="003172F9" w:rsidRPr="00257A27">
        <w:t>75</w:t>
      </w:r>
      <w:r w:rsidRPr="00257A27">
        <w:t xml:space="preserve">% to </w:t>
      </w:r>
      <w:r w:rsidR="003172F9" w:rsidRPr="00257A27">
        <w:t>79</w:t>
      </w:r>
      <w:r w:rsidRPr="00257A27">
        <w:t>% with a long</w:t>
      </w:r>
      <w:r w:rsidR="003172F9" w:rsidRPr="00257A27">
        <w:t xml:space="preserve">-term average of </w:t>
      </w:r>
      <w:r w:rsidRPr="00257A27">
        <w:t>7</w:t>
      </w:r>
      <w:r w:rsidR="003172F9" w:rsidRPr="00257A27">
        <w:t>6</w:t>
      </w:r>
      <w:r w:rsidRPr="00257A27">
        <w:t xml:space="preserve">%, and %Collector Gatherers increased from </w:t>
      </w:r>
      <w:r w:rsidR="003172F9" w:rsidRPr="00257A27">
        <w:t>3</w:t>
      </w:r>
      <w:r w:rsidRPr="00257A27">
        <w:t xml:space="preserve">% to </w:t>
      </w:r>
      <w:r w:rsidR="003172F9" w:rsidRPr="00257A27">
        <w:t>88</w:t>
      </w:r>
      <w:r w:rsidRPr="00257A27">
        <w:t xml:space="preserve">% with a long-term average of </w:t>
      </w:r>
      <w:r w:rsidR="003172F9" w:rsidRPr="00257A27">
        <w:t>23</w:t>
      </w:r>
      <w:r w:rsidRPr="00257A27">
        <w:t xml:space="preserve">%.  </w:t>
      </w:r>
    </w:p>
    <w:p w14:paraId="54E6BCCC" w14:textId="77777777" w:rsidR="003172F9" w:rsidRPr="00257A27" w:rsidRDefault="003172F9" w:rsidP="003172F9">
      <w:r w:rsidRPr="00257A27">
        <w:t xml:space="preserve">Stream health of No Flesh Creek (NFL1) is designated non-impaired relative to other Great Plains streams sampled in 2008 (100%, 24 of 24).  NFL1 stream health increased from 1996 to 2008 from a total score of 15 to a total score of 24, and a long-term average score of 10.8.  The macroinvertebrate community changed from Gammaridae dominated in 1996 to Elmidae dominated in 2008. From 1996 to 2008, taxa richness increased from 11 to 19, with a long-term average of 10.6, the EPT index increased from 3 to 7, with a long-term average of 3.4, the %EPT increased from 3.8% to 11.3% with a long-term average of 10%, Family Biotic Index </w:t>
      </w:r>
      <w:r w:rsidR="009E1CA9" w:rsidRPr="00257A27">
        <w:t>de</w:t>
      </w:r>
      <w:r w:rsidRPr="00257A27">
        <w:t xml:space="preserve">creased from </w:t>
      </w:r>
      <w:r w:rsidR="009E1CA9" w:rsidRPr="00257A27">
        <w:t>6</w:t>
      </w:r>
      <w:r w:rsidRPr="00257A27">
        <w:t>.</w:t>
      </w:r>
      <w:r w:rsidR="009E1CA9" w:rsidRPr="00257A27">
        <w:t>7</w:t>
      </w:r>
      <w:r w:rsidRPr="00257A27">
        <w:t xml:space="preserve"> to </w:t>
      </w:r>
      <w:r w:rsidR="009E1CA9" w:rsidRPr="00257A27">
        <w:t>4</w:t>
      </w:r>
      <w:r w:rsidRPr="00257A27">
        <w:t>.</w:t>
      </w:r>
      <w:r w:rsidR="009E1CA9" w:rsidRPr="00257A27">
        <w:t>5</w:t>
      </w:r>
      <w:r w:rsidRPr="00257A27">
        <w:t xml:space="preserve"> with a long term average of </w:t>
      </w:r>
      <w:r w:rsidR="009E1CA9" w:rsidRPr="00257A27">
        <w:t>6</w:t>
      </w:r>
      <w:r w:rsidRPr="00257A27">
        <w:t>.</w:t>
      </w:r>
      <w:r w:rsidR="009E1CA9" w:rsidRPr="00257A27">
        <w:t>6</w:t>
      </w:r>
      <w:r w:rsidRPr="00257A27">
        <w:t xml:space="preserve">, %Dominant Family </w:t>
      </w:r>
      <w:r w:rsidR="009E1CA9" w:rsidRPr="00257A27">
        <w:t>in</w:t>
      </w:r>
      <w:r w:rsidRPr="00257A27">
        <w:t xml:space="preserve">creased from </w:t>
      </w:r>
      <w:r w:rsidR="009E1CA9" w:rsidRPr="00257A27">
        <w:t>45</w:t>
      </w:r>
      <w:r w:rsidRPr="00257A27">
        <w:t xml:space="preserve">% to </w:t>
      </w:r>
      <w:r w:rsidR="009E1CA9" w:rsidRPr="00257A27">
        <w:t>6</w:t>
      </w:r>
      <w:r w:rsidRPr="00257A27">
        <w:t xml:space="preserve">2% with a long-term average of </w:t>
      </w:r>
      <w:r w:rsidR="009E1CA9" w:rsidRPr="00257A27">
        <w:t>5</w:t>
      </w:r>
      <w:r w:rsidRPr="00257A27">
        <w:t xml:space="preserve">9%, %Dipterans and Non-insects </w:t>
      </w:r>
      <w:r w:rsidR="009E1CA9" w:rsidRPr="00257A27">
        <w:t>de</w:t>
      </w:r>
      <w:r w:rsidRPr="00257A27">
        <w:t xml:space="preserve">creased from </w:t>
      </w:r>
      <w:r w:rsidR="009E1CA9" w:rsidRPr="00257A27">
        <w:t>82</w:t>
      </w:r>
      <w:r w:rsidRPr="00257A27">
        <w:t xml:space="preserve">% to </w:t>
      </w:r>
      <w:r w:rsidR="009E1CA9" w:rsidRPr="00257A27">
        <w:t>26</w:t>
      </w:r>
      <w:r w:rsidRPr="00257A27">
        <w:t>% with a long-term average of 7</w:t>
      </w:r>
      <w:r w:rsidR="009E1CA9" w:rsidRPr="00257A27">
        <w:t>2</w:t>
      </w:r>
      <w:r w:rsidRPr="00257A27">
        <w:t xml:space="preserve">%, and %Collector Gatherers increased from </w:t>
      </w:r>
      <w:r w:rsidR="009E1CA9" w:rsidRPr="00257A27">
        <w:t>6</w:t>
      </w:r>
      <w:r w:rsidRPr="00257A27">
        <w:t xml:space="preserve">3% to </w:t>
      </w:r>
      <w:r w:rsidR="009E1CA9" w:rsidRPr="00257A27">
        <w:t>77</w:t>
      </w:r>
      <w:r w:rsidRPr="00257A27">
        <w:t xml:space="preserve">% with a long-term average of </w:t>
      </w:r>
      <w:r w:rsidR="009E1CA9" w:rsidRPr="00257A27">
        <w:t>83</w:t>
      </w:r>
      <w:r w:rsidRPr="00257A27">
        <w:t xml:space="preserve">%.  </w:t>
      </w:r>
    </w:p>
    <w:p w14:paraId="32E5B819" w14:textId="77777777" w:rsidR="009E1CA9" w:rsidRPr="00257A27" w:rsidRDefault="009E1CA9" w:rsidP="009E1CA9">
      <w:r w:rsidRPr="00257A27">
        <w:t xml:space="preserve">Stream health of middle Medicine Root Creek (MER3) is designated moderately impaired relative to other Badlands streams sampled in 2008 </w:t>
      </w:r>
      <w:r w:rsidR="00657557" w:rsidRPr="00257A27">
        <w:t>(25%, 6 of 24). MER3 stream health de</w:t>
      </w:r>
      <w:r w:rsidRPr="00257A27">
        <w:t>creased from 1996 to 2008 from a total score of 1</w:t>
      </w:r>
      <w:r w:rsidR="00657557" w:rsidRPr="00257A27">
        <w:t>8</w:t>
      </w:r>
      <w:r w:rsidRPr="00257A27">
        <w:t xml:space="preserve"> to a total score of </w:t>
      </w:r>
      <w:r w:rsidR="00657557" w:rsidRPr="00257A27">
        <w:t>6</w:t>
      </w:r>
      <w:r w:rsidRPr="00257A27">
        <w:t>, and a long-term average score of 1</w:t>
      </w:r>
      <w:r w:rsidR="00657557" w:rsidRPr="00257A27">
        <w:t>3</w:t>
      </w:r>
      <w:r w:rsidRPr="00257A27">
        <w:t>.</w:t>
      </w:r>
      <w:r w:rsidR="00657557" w:rsidRPr="00257A27">
        <w:t>0</w:t>
      </w:r>
      <w:r w:rsidRPr="00257A27">
        <w:t>.</w:t>
      </w:r>
      <w:r w:rsidR="00657557" w:rsidRPr="00257A27">
        <w:t xml:space="preserve"> </w:t>
      </w:r>
      <w:r w:rsidRPr="00257A27">
        <w:t xml:space="preserve">The macroinvertebrate community </w:t>
      </w:r>
      <w:r w:rsidR="00657557" w:rsidRPr="00257A27">
        <w:t>remained Chironomidae dominated from</w:t>
      </w:r>
      <w:r w:rsidRPr="00257A27">
        <w:t xml:space="preserve"> 1996 to 2008. From 1996 to 2008, taxa richness </w:t>
      </w:r>
      <w:r w:rsidR="00657557" w:rsidRPr="00257A27">
        <w:t>de</w:t>
      </w:r>
      <w:r w:rsidRPr="00257A27">
        <w:t>creased from 1</w:t>
      </w:r>
      <w:r w:rsidR="00657557" w:rsidRPr="00257A27">
        <w:t>4</w:t>
      </w:r>
      <w:r w:rsidRPr="00257A27">
        <w:t xml:space="preserve"> to </w:t>
      </w:r>
      <w:r w:rsidR="00657557" w:rsidRPr="00257A27">
        <w:t>8</w:t>
      </w:r>
      <w:r w:rsidRPr="00257A27">
        <w:t xml:space="preserve">, with a long-term average of </w:t>
      </w:r>
      <w:r w:rsidR="00657557" w:rsidRPr="00257A27">
        <w:t>8</w:t>
      </w:r>
      <w:r w:rsidRPr="00257A27">
        <w:t>.</w:t>
      </w:r>
      <w:r w:rsidR="00657557" w:rsidRPr="00257A27">
        <w:t>7</w:t>
      </w:r>
      <w:r w:rsidRPr="00257A27">
        <w:t xml:space="preserve">, the EPT index </w:t>
      </w:r>
      <w:r w:rsidR="00657557" w:rsidRPr="00257A27">
        <w:t>remained steady at 2</w:t>
      </w:r>
      <w:r w:rsidRPr="00257A27">
        <w:t xml:space="preserve">, with a long-term average of </w:t>
      </w:r>
      <w:r w:rsidR="00657557" w:rsidRPr="00257A27">
        <w:t>2</w:t>
      </w:r>
      <w:r w:rsidRPr="00257A27">
        <w:t>.</w:t>
      </w:r>
      <w:r w:rsidR="00657557" w:rsidRPr="00257A27">
        <w:t>0</w:t>
      </w:r>
      <w:r w:rsidRPr="00257A27">
        <w:t xml:space="preserve">, the %EPT </w:t>
      </w:r>
      <w:r w:rsidR="00657557" w:rsidRPr="00257A27">
        <w:t>de</w:t>
      </w:r>
      <w:r w:rsidRPr="00257A27">
        <w:t xml:space="preserve">creased from </w:t>
      </w:r>
      <w:r w:rsidR="00657557" w:rsidRPr="00257A27">
        <w:t>28</w:t>
      </w:r>
      <w:r w:rsidRPr="00257A27">
        <w:t xml:space="preserve">% to </w:t>
      </w:r>
      <w:r w:rsidR="00657557" w:rsidRPr="00257A27">
        <w:t>7</w:t>
      </w:r>
      <w:r w:rsidRPr="00257A27">
        <w:t>% with a long-term average of 1</w:t>
      </w:r>
      <w:r w:rsidR="00657557" w:rsidRPr="00257A27">
        <w:t>5</w:t>
      </w:r>
      <w:r w:rsidRPr="00257A27">
        <w:t xml:space="preserve">%, Family Biotic Index </w:t>
      </w:r>
      <w:r w:rsidR="00657557" w:rsidRPr="00257A27">
        <w:t>in</w:t>
      </w:r>
      <w:r w:rsidRPr="00257A27">
        <w:t xml:space="preserve">creased from </w:t>
      </w:r>
      <w:r w:rsidR="00657557" w:rsidRPr="00257A27">
        <w:t>5</w:t>
      </w:r>
      <w:r w:rsidRPr="00257A27">
        <w:t>.</w:t>
      </w:r>
      <w:r w:rsidR="00657557" w:rsidRPr="00257A27">
        <w:t>4</w:t>
      </w:r>
      <w:r w:rsidRPr="00257A27">
        <w:t xml:space="preserve"> to </w:t>
      </w:r>
      <w:r w:rsidR="00657557" w:rsidRPr="00257A27">
        <w:t>6</w:t>
      </w:r>
      <w:r w:rsidRPr="00257A27">
        <w:t>.</w:t>
      </w:r>
      <w:r w:rsidR="00657557" w:rsidRPr="00257A27">
        <w:t>2</w:t>
      </w:r>
      <w:r w:rsidRPr="00257A27">
        <w:t xml:space="preserve"> with a long term average of </w:t>
      </w:r>
      <w:r w:rsidR="00BA28DD" w:rsidRPr="00257A27">
        <w:t>5</w:t>
      </w:r>
      <w:r w:rsidRPr="00257A27">
        <w:t>.</w:t>
      </w:r>
      <w:r w:rsidR="00BA28DD" w:rsidRPr="00257A27">
        <w:t>9</w:t>
      </w:r>
      <w:r w:rsidRPr="00257A27">
        <w:t xml:space="preserve">, %Dominant Family increased from </w:t>
      </w:r>
      <w:r w:rsidR="00BA28DD" w:rsidRPr="00257A27">
        <w:t>58</w:t>
      </w:r>
      <w:r w:rsidRPr="00257A27">
        <w:t>% to 6</w:t>
      </w:r>
      <w:r w:rsidR="00BA28DD" w:rsidRPr="00257A27">
        <w:t>3</w:t>
      </w:r>
      <w:r w:rsidRPr="00257A27">
        <w:t>% with a long-term average of 5</w:t>
      </w:r>
      <w:r w:rsidR="00BA28DD" w:rsidRPr="00257A27">
        <w:t>8</w:t>
      </w:r>
      <w:r w:rsidRPr="00257A27">
        <w:t xml:space="preserve">%, %Dipterans and Non-insects </w:t>
      </w:r>
      <w:r w:rsidR="00BA28DD" w:rsidRPr="00257A27">
        <w:t>in</w:t>
      </w:r>
      <w:r w:rsidRPr="00257A27">
        <w:t xml:space="preserve">creased from </w:t>
      </w:r>
      <w:r w:rsidR="00BA28DD" w:rsidRPr="00257A27">
        <w:t>40</w:t>
      </w:r>
      <w:r w:rsidRPr="00257A27">
        <w:t xml:space="preserve">% to </w:t>
      </w:r>
      <w:r w:rsidR="00BA28DD" w:rsidRPr="00257A27">
        <w:t>81</w:t>
      </w:r>
      <w:r w:rsidRPr="00257A27">
        <w:t>% with a long-term average of 7</w:t>
      </w:r>
      <w:r w:rsidR="00BA28DD" w:rsidRPr="00257A27">
        <w:t>1</w:t>
      </w:r>
      <w:r w:rsidRPr="00257A27">
        <w:t xml:space="preserve">%, and %Collector Gatherers increased from </w:t>
      </w:r>
      <w:r w:rsidR="00BA28DD" w:rsidRPr="00257A27">
        <w:t>51</w:t>
      </w:r>
      <w:r w:rsidRPr="00257A27">
        <w:t xml:space="preserve">% to </w:t>
      </w:r>
      <w:r w:rsidR="00BA28DD" w:rsidRPr="00257A27">
        <w:t>96</w:t>
      </w:r>
      <w:r w:rsidRPr="00257A27">
        <w:t xml:space="preserve">% with a long-term average of </w:t>
      </w:r>
      <w:r w:rsidR="00BA28DD" w:rsidRPr="00257A27">
        <w:t>52</w:t>
      </w:r>
      <w:r w:rsidRPr="00257A27">
        <w:t xml:space="preserve">%.  </w:t>
      </w:r>
    </w:p>
    <w:p w14:paraId="31D476B1" w14:textId="77777777" w:rsidR="004D17BD" w:rsidRPr="00257A27" w:rsidRDefault="00BA28DD" w:rsidP="004D17BD">
      <w:r w:rsidRPr="00257A27">
        <w:t xml:space="preserve">Stream health of lower Medicine Root Creek (MER4) is designated moderately impaired relative to other Badlands streams sampled in 2008 (100%, 24 of 24).  </w:t>
      </w:r>
      <w:r w:rsidR="004D17BD" w:rsidRPr="00257A27">
        <w:t>Medicine Root 4</w:t>
      </w:r>
      <w:r w:rsidR="00F45BAC" w:rsidRPr="00257A27">
        <w:t xml:space="preserve"> was first monitored in 2008.</w:t>
      </w:r>
      <w:r w:rsidR="004D17BD" w:rsidRPr="00257A27">
        <w:t xml:space="preserve">  </w:t>
      </w:r>
      <w:r w:rsidR="00CA00BB" w:rsidRPr="00257A27">
        <w:t xml:space="preserve">The macroinvertebrate community of </w:t>
      </w:r>
      <w:r w:rsidR="006F5183" w:rsidRPr="00257A27">
        <w:t xml:space="preserve">Medicine Root </w:t>
      </w:r>
      <w:r w:rsidR="004D17BD" w:rsidRPr="00257A27">
        <w:t>4</w:t>
      </w:r>
      <w:r w:rsidR="006F5183" w:rsidRPr="00257A27">
        <w:t xml:space="preserve"> </w:t>
      </w:r>
      <w:r w:rsidR="004D17BD" w:rsidRPr="00257A27">
        <w:t xml:space="preserve">in 2008 is </w:t>
      </w:r>
      <w:r w:rsidR="00640ACA" w:rsidRPr="00257A27">
        <w:t>h</w:t>
      </w:r>
      <w:r w:rsidR="004D17BD" w:rsidRPr="00257A27">
        <w:t xml:space="preserve">ydrophychidae </w:t>
      </w:r>
      <w:r w:rsidR="006F5183" w:rsidRPr="00257A27">
        <w:t xml:space="preserve">dominated. </w:t>
      </w:r>
    </w:p>
    <w:p w14:paraId="3EDA3573" w14:textId="77777777" w:rsidR="00BA28DD" w:rsidRPr="00257A27" w:rsidRDefault="00BA28DD" w:rsidP="00BA28DD">
      <w:r w:rsidRPr="00257A27">
        <w:t xml:space="preserve">Stream health of Red Water Creek (RED1) is designated moderately impaired relative to other Great Plains streams sampled in 2008 (75%, 18 of 24). RED1 stream health increased from 1996 to 2008 from a total score of 15 to a total score of 18, and a long-term average score of 15.8.  The macroinvertebrate community changed from Gammaridae dominated in 1996 to Simulidae dominated in 2008. From 1996 to 2008, taxa richness increased from 14 to 20, with a long-term average of 15.8, the EPT index increased from 2 to 3, with a long-term average of 2.5, the %EPT decreased from 19% to 12% with a long-term average of 10%, Family Biotic Index decreased from 6.4 to 5.6 with a long term average of 6.4, %Dominant Family increased from 33% to 37% with a long-term average of 39%, %Dipterans and Non-insects increased from 54% to 75% with a long-term average of 66%, and %Collector Gatherers decreased from 68% to 46% with a long-term average of 58%.  </w:t>
      </w:r>
    </w:p>
    <w:p w14:paraId="54414BC0" w14:textId="77777777" w:rsidR="00BA28DD" w:rsidRPr="00257A27" w:rsidRDefault="00BA28DD" w:rsidP="00BA28DD">
      <w:r w:rsidRPr="00257A27">
        <w:t xml:space="preserve">Stream health of White River near the Medicine Root Creek confluence (WHR3) is designated moderately impaired relative to other Badlands streams sampled in 2008 (100%, 24 of 24).  WHR3 was first monitored in 2008.  The macroinvertebrate community of </w:t>
      </w:r>
      <w:r w:rsidR="00241468" w:rsidRPr="00257A27">
        <w:t>WHR3</w:t>
      </w:r>
      <w:r w:rsidRPr="00257A27">
        <w:t xml:space="preserve"> in 2008 is </w:t>
      </w:r>
      <w:r w:rsidR="00241468" w:rsidRPr="00257A27">
        <w:t xml:space="preserve">almost (99%) Simulidae </w:t>
      </w:r>
      <w:r w:rsidRPr="00257A27">
        <w:t xml:space="preserve">dominated. </w:t>
      </w:r>
    </w:p>
    <w:p w14:paraId="764184BA" w14:textId="4BA22988" w:rsidR="00E02FE9" w:rsidRPr="00AD35C1" w:rsidRDefault="00E02FE9" w:rsidP="00E02FE9">
      <w:pPr>
        <w:pStyle w:val="Heading2"/>
      </w:pPr>
      <w:bookmarkStart w:id="59" w:name="_Toc262198178"/>
      <w:r>
        <w:t>5.</w:t>
      </w:r>
      <w:r w:rsidR="009441C2">
        <w:t>2</w:t>
      </w:r>
      <w:r>
        <w:t xml:space="preserve"> White River / Pass Creek Subwatershed Results</w:t>
      </w:r>
      <w:bookmarkEnd w:id="59"/>
    </w:p>
    <w:p w14:paraId="7A143AC7" w14:textId="77777777" w:rsidR="00B60A30" w:rsidRPr="00257A27" w:rsidRDefault="00B60A30" w:rsidP="00B60A30">
      <w:r w:rsidRPr="00257A27">
        <w:t xml:space="preserve">The </w:t>
      </w:r>
      <w:r w:rsidR="007B6A72" w:rsidRPr="00257A27">
        <w:t xml:space="preserve">main stem of the </w:t>
      </w:r>
      <w:r w:rsidRPr="00257A27">
        <w:t>Pass Creek subwatershed was sampled in 2</w:t>
      </w:r>
      <w:r w:rsidR="007B6A72" w:rsidRPr="00257A27">
        <w:t>010</w:t>
      </w:r>
      <w:r w:rsidRPr="00257A27">
        <w:t xml:space="preserve">.  </w:t>
      </w:r>
      <w:r w:rsidR="007B6A72" w:rsidRPr="00257A27">
        <w:t>Pass</w:t>
      </w:r>
      <w:r w:rsidRPr="00257A27">
        <w:t xml:space="preserve"> Creek headwaters (</w:t>
      </w:r>
      <w:r w:rsidR="007B6A72" w:rsidRPr="00257A27">
        <w:t>PAS</w:t>
      </w:r>
      <w:r w:rsidRPr="00257A27">
        <w:t xml:space="preserve">1 in the High Plains ecoregion and </w:t>
      </w:r>
      <w:r w:rsidR="007B6A72" w:rsidRPr="00257A27">
        <w:t>BUZ</w:t>
      </w:r>
      <w:r w:rsidRPr="00257A27">
        <w:t xml:space="preserve">1 in the Great Plains ecoregion) are at different states (Table 20) with </w:t>
      </w:r>
      <w:r w:rsidR="007B6A72" w:rsidRPr="00257A27">
        <w:t>PAS</w:t>
      </w:r>
      <w:r w:rsidRPr="00257A27">
        <w:t xml:space="preserve">1 designated as </w:t>
      </w:r>
      <w:r w:rsidR="007B6A72" w:rsidRPr="00257A27">
        <w:t>non-</w:t>
      </w:r>
      <w:r w:rsidRPr="00257A27">
        <w:t xml:space="preserve">impaired and </w:t>
      </w:r>
      <w:r w:rsidR="007B6A72" w:rsidRPr="00257A27">
        <w:t xml:space="preserve">BUZ1 designated as severely </w:t>
      </w:r>
      <w:r w:rsidRPr="00257A27">
        <w:t xml:space="preserve">impaired.  The mid-order </w:t>
      </w:r>
      <w:r w:rsidR="007B6A72" w:rsidRPr="00257A27">
        <w:t xml:space="preserve">Pass </w:t>
      </w:r>
      <w:r w:rsidRPr="00257A27">
        <w:t>Creek station (</w:t>
      </w:r>
      <w:r w:rsidR="007B6A72" w:rsidRPr="00257A27">
        <w:t>PAS2 in the High Plains ecoregion</w:t>
      </w:r>
      <w:r w:rsidRPr="00257A27">
        <w:t xml:space="preserve">) is designated </w:t>
      </w:r>
      <w:r w:rsidR="007B6A72" w:rsidRPr="00257A27">
        <w:t>non-</w:t>
      </w:r>
      <w:r w:rsidRPr="00257A27">
        <w:t xml:space="preserve">impaired.  The lower </w:t>
      </w:r>
      <w:r w:rsidR="007B6A72" w:rsidRPr="00257A27">
        <w:t>Pass</w:t>
      </w:r>
      <w:r w:rsidRPr="00257A27">
        <w:t xml:space="preserve"> Creek station (</w:t>
      </w:r>
      <w:r w:rsidR="007B6A72" w:rsidRPr="00257A27">
        <w:t>PAS3 in the Badlands</w:t>
      </w:r>
      <w:r w:rsidRPr="00257A27">
        <w:t xml:space="preserve">) is designated non-impaired.  The </w:t>
      </w:r>
      <w:r w:rsidR="00890B7F" w:rsidRPr="00257A27">
        <w:t xml:space="preserve">Black Pipe </w:t>
      </w:r>
      <w:r w:rsidRPr="00257A27">
        <w:t>tributary</w:t>
      </w:r>
      <w:r w:rsidR="00890B7F" w:rsidRPr="00257A27">
        <w:t xml:space="preserve"> of the White River is</w:t>
      </w:r>
      <w:r w:rsidRPr="00257A27">
        <w:t xml:space="preserve"> designated </w:t>
      </w:r>
      <w:r w:rsidR="00890B7F" w:rsidRPr="00257A27">
        <w:t>non-</w:t>
      </w:r>
      <w:r w:rsidRPr="00257A27">
        <w:t xml:space="preserve">impaired.   </w:t>
      </w:r>
    </w:p>
    <w:p w14:paraId="751FEF48" w14:textId="77777777" w:rsidR="00890B7F" w:rsidRPr="00257A27" w:rsidRDefault="00890B7F" w:rsidP="00890B7F">
      <w:r w:rsidRPr="00257A27">
        <w:t>Stream health of the Pass Creek headwaters (PAS1) is designated non-impaired relative to Great Plains streams sampled in 2010 (100%, 33 of 33). PAS1 stream health decreased from 1996 to 20</w:t>
      </w:r>
      <w:r w:rsidR="00D4671D" w:rsidRPr="00257A27">
        <w:t>10</w:t>
      </w:r>
      <w:r w:rsidRPr="00257A27">
        <w:t xml:space="preserve"> from a total score of </w:t>
      </w:r>
      <w:r w:rsidR="00D4671D" w:rsidRPr="00257A27">
        <w:t>36</w:t>
      </w:r>
      <w:r w:rsidRPr="00257A27">
        <w:t xml:space="preserve"> to a total score of </w:t>
      </w:r>
      <w:r w:rsidR="00D4671D" w:rsidRPr="00257A27">
        <w:t>33</w:t>
      </w:r>
      <w:r w:rsidRPr="00257A27">
        <w:t xml:space="preserve">, and a long-term average score of </w:t>
      </w:r>
      <w:r w:rsidR="00D4671D" w:rsidRPr="00257A27">
        <w:t>31</w:t>
      </w:r>
      <w:r w:rsidRPr="00257A27">
        <w:t xml:space="preserve">.  The macroinvertebrate community changed from </w:t>
      </w:r>
      <w:r w:rsidR="00D4671D" w:rsidRPr="00257A27">
        <w:t>Brachycentridae</w:t>
      </w:r>
      <w:r w:rsidRPr="00257A27">
        <w:t xml:space="preserve"> dominated in 1996 to </w:t>
      </w:r>
      <w:r w:rsidR="00D4671D" w:rsidRPr="00257A27">
        <w:t>Leptceridae</w:t>
      </w:r>
      <w:r w:rsidRPr="00257A27">
        <w:t xml:space="preserve"> dominated in 20</w:t>
      </w:r>
      <w:r w:rsidR="00D4671D" w:rsidRPr="00257A27">
        <w:t>10</w:t>
      </w:r>
      <w:r w:rsidRPr="00257A27">
        <w:t>. From 1996 to 20</w:t>
      </w:r>
      <w:r w:rsidR="00D4671D" w:rsidRPr="00257A27">
        <w:t>10</w:t>
      </w:r>
      <w:r w:rsidRPr="00257A27">
        <w:t xml:space="preserve">, taxa richness </w:t>
      </w:r>
      <w:r w:rsidR="00D4671D" w:rsidRPr="00257A27">
        <w:t>in</w:t>
      </w:r>
      <w:r w:rsidRPr="00257A27">
        <w:t>creased from 1</w:t>
      </w:r>
      <w:r w:rsidR="00D4671D" w:rsidRPr="00257A27">
        <w:t>4</w:t>
      </w:r>
      <w:r w:rsidRPr="00257A27">
        <w:t xml:space="preserve"> to 1</w:t>
      </w:r>
      <w:r w:rsidR="00D4671D" w:rsidRPr="00257A27">
        <w:t>6</w:t>
      </w:r>
      <w:r w:rsidRPr="00257A27">
        <w:t>, with a long-term average of 1</w:t>
      </w:r>
      <w:r w:rsidR="00D4671D" w:rsidRPr="00257A27">
        <w:t>3</w:t>
      </w:r>
      <w:r w:rsidRPr="00257A27">
        <w:t>.</w:t>
      </w:r>
      <w:r w:rsidR="00D4671D" w:rsidRPr="00257A27">
        <w:t>3</w:t>
      </w:r>
      <w:r w:rsidRPr="00257A27">
        <w:t>, the EPT index</w:t>
      </w:r>
      <w:r w:rsidR="00D4671D" w:rsidRPr="00257A27">
        <w:t xml:space="preserve"> increased from five families in 1996</w:t>
      </w:r>
      <w:r w:rsidRPr="00257A27">
        <w:t xml:space="preserve"> </w:t>
      </w:r>
      <w:r w:rsidR="00D4671D" w:rsidRPr="00257A27">
        <w:t>to six</w:t>
      </w:r>
      <w:r w:rsidRPr="00257A27">
        <w:t xml:space="preserve"> </w:t>
      </w:r>
      <w:r w:rsidR="00D4671D" w:rsidRPr="00257A27">
        <w:t>families in 2010</w:t>
      </w:r>
      <w:r w:rsidRPr="00257A27">
        <w:t xml:space="preserve">, with a long-term average of </w:t>
      </w:r>
      <w:r w:rsidR="00D4671D" w:rsidRPr="00257A27">
        <w:t>5</w:t>
      </w:r>
      <w:r w:rsidRPr="00257A27">
        <w:t>.</w:t>
      </w:r>
      <w:r w:rsidR="00D4671D" w:rsidRPr="00257A27">
        <w:t>0</w:t>
      </w:r>
      <w:r w:rsidRPr="00257A27">
        <w:t xml:space="preserve">, the %EPT </w:t>
      </w:r>
      <w:r w:rsidR="00D4671D" w:rsidRPr="00257A27">
        <w:t>de</w:t>
      </w:r>
      <w:r w:rsidRPr="00257A27">
        <w:t xml:space="preserve">creased from </w:t>
      </w:r>
      <w:r w:rsidR="00D4671D" w:rsidRPr="00257A27">
        <w:t>66</w:t>
      </w:r>
      <w:r w:rsidRPr="00257A27">
        <w:t xml:space="preserve">% to </w:t>
      </w:r>
      <w:r w:rsidR="00D4671D" w:rsidRPr="00257A27">
        <w:t>58</w:t>
      </w:r>
      <w:r w:rsidRPr="00257A27">
        <w:t xml:space="preserve">% with a long-term average of </w:t>
      </w:r>
      <w:r w:rsidR="00D4671D" w:rsidRPr="00257A27">
        <w:t>59</w:t>
      </w:r>
      <w:r w:rsidRPr="00257A27">
        <w:t xml:space="preserve">%, Family Biotic Index increased from </w:t>
      </w:r>
      <w:r w:rsidR="00D4671D" w:rsidRPr="00257A27">
        <w:t>2</w:t>
      </w:r>
      <w:r w:rsidRPr="00257A27">
        <w:t>.</w:t>
      </w:r>
      <w:r w:rsidR="00D4671D" w:rsidRPr="00257A27">
        <w:t>9</w:t>
      </w:r>
      <w:r w:rsidRPr="00257A27">
        <w:t xml:space="preserve"> to </w:t>
      </w:r>
      <w:r w:rsidR="00D4671D" w:rsidRPr="00257A27">
        <w:t>4</w:t>
      </w:r>
      <w:r w:rsidRPr="00257A27">
        <w:t>.</w:t>
      </w:r>
      <w:r w:rsidR="00D4671D" w:rsidRPr="00257A27">
        <w:t>9</w:t>
      </w:r>
      <w:r w:rsidRPr="00257A27">
        <w:t xml:space="preserve"> with a long term average of </w:t>
      </w:r>
      <w:r w:rsidR="00D4671D" w:rsidRPr="00257A27">
        <w:t>4</w:t>
      </w:r>
      <w:r w:rsidRPr="00257A27">
        <w:t>.0, %Dominant Family decreased from 5</w:t>
      </w:r>
      <w:r w:rsidR="00D4671D" w:rsidRPr="00257A27">
        <w:t>2</w:t>
      </w:r>
      <w:r w:rsidRPr="00257A27">
        <w:t>% to 2</w:t>
      </w:r>
      <w:r w:rsidR="00D4671D" w:rsidRPr="00257A27">
        <w:t>5</w:t>
      </w:r>
      <w:r w:rsidRPr="00257A27">
        <w:t>% with a long-term average of 4</w:t>
      </w:r>
      <w:r w:rsidR="00D4671D" w:rsidRPr="00257A27">
        <w:t>1</w:t>
      </w:r>
      <w:r w:rsidRPr="00257A27">
        <w:t xml:space="preserve">%, %Dipterans and Non-insects increased from </w:t>
      </w:r>
      <w:r w:rsidR="00D4671D" w:rsidRPr="00257A27">
        <w:t>20</w:t>
      </w:r>
      <w:r w:rsidRPr="00257A27">
        <w:t xml:space="preserve">% to </w:t>
      </w:r>
      <w:r w:rsidR="00D4671D" w:rsidRPr="00257A27">
        <w:t>42</w:t>
      </w:r>
      <w:r w:rsidRPr="00257A27">
        <w:t xml:space="preserve">% with a long-term average of </w:t>
      </w:r>
      <w:r w:rsidR="00D4671D" w:rsidRPr="00257A27">
        <w:t>34</w:t>
      </w:r>
      <w:r w:rsidRPr="00257A27">
        <w:t>%, and %Collector Gatherers increased from 3</w:t>
      </w:r>
      <w:r w:rsidR="00D4671D" w:rsidRPr="00257A27">
        <w:t>0</w:t>
      </w:r>
      <w:r w:rsidRPr="00257A27">
        <w:t xml:space="preserve">% to </w:t>
      </w:r>
      <w:r w:rsidR="00D4671D" w:rsidRPr="00257A27">
        <w:t>53</w:t>
      </w:r>
      <w:r w:rsidRPr="00257A27">
        <w:t xml:space="preserve">% with a long-term average of </w:t>
      </w:r>
      <w:r w:rsidR="00D4671D" w:rsidRPr="00257A27">
        <w:t>44</w:t>
      </w:r>
      <w:r w:rsidRPr="00257A27">
        <w:t xml:space="preserve">%.  </w:t>
      </w:r>
    </w:p>
    <w:p w14:paraId="652B9B42" w14:textId="77777777" w:rsidR="00D4671D" w:rsidRPr="00257A27" w:rsidRDefault="00D4671D" w:rsidP="00D4671D">
      <w:r w:rsidRPr="00257A27">
        <w:t xml:space="preserve">Stream health of Buzzard Creek (BUZ1) is designated severely impaired relative to Great Plains streams sampled in 2010 </w:t>
      </w:r>
      <w:r w:rsidR="001A5B23" w:rsidRPr="00257A27">
        <w:t>(</w:t>
      </w:r>
      <w:r w:rsidR="00640ACA" w:rsidRPr="00257A27">
        <w:t>18</w:t>
      </w:r>
      <w:r w:rsidR="001A5B23" w:rsidRPr="00257A27">
        <w:t xml:space="preserve">%, </w:t>
      </w:r>
      <w:r w:rsidR="00640ACA" w:rsidRPr="00257A27">
        <w:t>6</w:t>
      </w:r>
      <w:r w:rsidRPr="00257A27">
        <w:t xml:space="preserve"> of 33). </w:t>
      </w:r>
      <w:r w:rsidR="001A5B23" w:rsidRPr="00257A27">
        <w:t>BUZ</w:t>
      </w:r>
      <w:r w:rsidRPr="00257A27">
        <w:t xml:space="preserve">1 stream health decreased from 1996 to 2010 from a total score of </w:t>
      </w:r>
      <w:r w:rsidR="001A5B23" w:rsidRPr="00257A27">
        <w:t xml:space="preserve">15 to a total score of </w:t>
      </w:r>
      <w:r w:rsidRPr="00257A27">
        <w:t xml:space="preserve">3, and a long-term average score of </w:t>
      </w:r>
      <w:r w:rsidR="001A5B23" w:rsidRPr="00257A27">
        <w:t>9</w:t>
      </w:r>
      <w:r w:rsidRPr="00257A27">
        <w:t xml:space="preserve">.  The macroinvertebrate community changed from </w:t>
      </w:r>
      <w:r w:rsidR="001A5B23" w:rsidRPr="00257A27">
        <w:t>Hydropsych</w:t>
      </w:r>
      <w:r w:rsidRPr="00257A27">
        <w:t xml:space="preserve">idae dominated in 1996 to </w:t>
      </w:r>
      <w:r w:rsidR="001A5B23" w:rsidRPr="00257A27">
        <w:t>Taltridae</w:t>
      </w:r>
      <w:r w:rsidRPr="00257A27">
        <w:t xml:space="preserve"> dominated in 2010. From 1996 to 2010, taxa richness </w:t>
      </w:r>
      <w:r w:rsidR="001A5B23" w:rsidRPr="00257A27">
        <w:t>de</w:t>
      </w:r>
      <w:r w:rsidRPr="00257A27">
        <w:t>creased from 1</w:t>
      </w:r>
      <w:r w:rsidR="001A5B23" w:rsidRPr="00257A27">
        <w:t>2</w:t>
      </w:r>
      <w:r w:rsidRPr="00257A27">
        <w:t xml:space="preserve"> to </w:t>
      </w:r>
      <w:r w:rsidR="001A5B23" w:rsidRPr="00257A27">
        <w:t>7</w:t>
      </w:r>
      <w:r w:rsidRPr="00257A27">
        <w:t xml:space="preserve">, with a long-term average of </w:t>
      </w:r>
      <w:r w:rsidR="001A5B23" w:rsidRPr="00257A27">
        <w:t>8</w:t>
      </w:r>
      <w:r w:rsidRPr="00257A27">
        <w:t>.3,</w:t>
      </w:r>
      <w:r w:rsidR="00F739B5" w:rsidRPr="00257A27">
        <w:t xml:space="preserve"> </w:t>
      </w:r>
      <w:r w:rsidRPr="00257A27">
        <w:t>the EPT index increased from</w:t>
      </w:r>
      <w:r w:rsidR="00F739B5" w:rsidRPr="00257A27">
        <w:t xml:space="preserve"> </w:t>
      </w:r>
      <w:r w:rsidR="00640ACA" w:rsidRPr="00257A27">
        <w:t xml:space="preserve">two </w:t>
      </w:r>
      <w:r w:rsidR="00F739B5" w:rsidRPr="00257A27">
        <w:t>famil</w:t>
      </w:r>
      <w:r w:rsidR="00640ACA" w:rsidRPr="00257A27">
        <w:t>ies</w:t>
      </w:r>
      <w:r w:rsidR="00F739B5" w:rsidRPr="00257A27">
        <w:t xml:space="preserve"> in 1996 to</w:t>
      </w:r>
      <w:r w:rsidR="00640ACA" w:rsidRPr="00257A27">
        <w:t xml:space="preserve"> four</w:t>
      </w:r>
      <w:r w:rsidRPr="00257A27">
        <w:t xml:space="preserve"> families in 2010, with a long-term average of </w:t>
      </w:r>
      <w:r w:rsidR="00F739B5" w:rsidRPr="00257A27">
        <w:t>2</w:t>
      </w:r>
      <w:r w:rsidRPr="00257A27">
        <w:t>.</w:t>
      </w:r>
      <w:r w:rsidR="00F739B5" w:rsidRPr="00257A27">
        <w:t>3</w:t>
      </w:r>
      <w:r w:rsidRPr="00257A27">
        <w:t>,</w:t>
      </w:r>
      <w:r w:rsidR="00640ACA" w:rsidRPr="00257A27">
        <w:t xml:space="preserve"> </w:t>
      </w:r>
      <w:r w:rsidRPr="00257A27">
        <w:t xml:space="preserve">the %EPT decreased from </w:t>
      </w:r>
      <w:r w:rsidR="00F739B5" w:rsidRPr="00257A27">
        <w:t>38</w:t>
      </w:r>
      <w:r w:rsidRPr="00257A27">
        <w:t xml:space="preserve">% to </w:t>
      </w:r>
      <w:r w:rsidR="00F739B5" w:rsidRPr="00257A27">
        <w:t>15</w:t>
      </w:r>
      <w:r w:rsidRPr="00257A27">
        <w:t xml:space="preserve">% with a long-term average of </w:t>
      </w:r>
      <w:r w:rsidR="00640ACA" w:rsidRPr="00257A27">
        <w:t>1</w:t>
      </w:r>
      <w:r w:rsidRPr="00257A27">
        <w:t xml:space="preserve">9%, Family Biotic Index increased from </w:t>
      </w:r>
      <w:r w:rsidR="00640ACA" w:rsidRPr="00257A27">
        <w:t>5</w:t>
      </w:r>
      <w:r w:rsidRPr="00257A27">
        <w:t>.</w:t>
      </w:r>
      <w:r w:rsidR="00640ACA" w:rsidRPr="00257A27">
        <w:t>0</w:t>
      </w:r>
      <w:r w:rsidRPr="00257A27">
        <w:t xml:space="preserve"> to </w:t>
      </w:r>
      <w:r w:rsidR="00640ACA" w:rsidRPr="00257A27">
        <w:t>7</w:t>
      </w:r>
      <w:r w:rsidRPr="00257A27">
        <w:t>.</w:t>
      </w:r>
      <w:r w:rsidR="00640ACA" w:rsidRPr="00257A27">
        <w:t>3</w:t>
      </w:r>
      <w:r w:rsidRPr="00257A27">
        <w:t xml:space="preserve"> with a long term average of </w:t>
      </w:r>
      <w:r w:rsidR="00640ACA" w:rsidRPr="00257A27">
        <w:t>6</w:t>
      </w:r>
      <w:r w:rsidRPr="00257A27">
        <w:t>.</w:t>
      </w:r>
      <w:r w:rsidR="00640ACA" w:rsidRPr="00257A27">
        <w:t>2</w:t>
      </w:r>
      <w:r w:rsidRPr="00257A27">
        <w:t xml:space="preserve">, %Dominant Family decreased from </w:t>
      </w:r>
      <w:r w:rsidR="00640ACA" w:rsidRPr="00257A27">
        <w:t>38</w:t>
      </w:r>
      <w:r w:rsidRPr="00257A27">
        <w:t xml:space="preserve">% to </w:t>
      </w:r>
      <w:r w:rsidR="00640ACA" w:rsidRPr="00257A27">
        <w:t>6</w:t>
      </w:r>
      <w:r w:rsidRPr="00257A27">
        <w:t>5% with a long-term average of 4</w:t>
      </w:r>
      <w:r w:rsidR="00640ACA" w:rsidRPr="00257A27">
        <w:t>8</w:t>
      </w:r>
      <w:r w:rsidRPr="00257A27">
        <w:t xml:space="preserve">%, %Dipterans and Non-insects increased from </w:t>
      </w:r>
      <w:r w:rsidR="00640ACA" w:rsidRPr="00257A27">
        <w:t>51</w:t>
      </w:r>
      <w:r w:rsidRPr="00257A27">
        <w:t xml:space="preserve">% to </w:t>
      </w:r>
      <w:r w:rsidR="00640ACA" w:rsidRPr="00257A27">
        <w:t>69</w:t>
      </w:r>
      <w:r w:rsidRPr="00257A27">
        <w:t xml:space="preserve">% with a long-term average of </w:t>
      </w:r>
      <w:r w:rsidR="00640ACA" w:rsidRPr="00257A27">
        <w:t>67</w:t>
      </w:r>
      <w:r w:rsidRPr="00257A27">
        <w:t xml:space="preserve">%, and %Collector Gatherers increased from </w:t>
      </w:r>
      <w:r w:rsidR="00640ACA" w:rsidRPr="00257A27">
        <w:t>29</w:t>
      </w:r>
      <w:r w:rsidRPr="00257A27">
        <w:t xml:space="preserve">% to </w:t>
      </w:r>
      <w:r w:rsidR="00640ACA" w:rsidRPr="00257A27">
        <w:t>71</w:t>
      </w:r>
      <w:r w:rsidRPr="00257A27">
        <w:t xml:space="preserve">% with a long-term average of </w:t>
      </w:r>
      <w:r w:rsidR="00640ACA" w:rsidRPr="00257A27">
        <w:t>63</w:t>
      </w:r>
      <w:r w:rsidRPr="00257A27">
        <w:t xml:space="preserve">%.  </w:t>
      </w:r>
    </w:p>
    <w:p w14:paraId="54F027CA" w14:textId="77777777" w:rsidR="00640ACA" w:rsidRPr="00257A27" w:rsidRDefault="00640ACA" w:rsidP="00640ACA">
      <w:r w:rsidRPr="00257A27">
        <w:t xml:space="preserve">Stream health of middle Pass Creek (PAS2) is designated non-impaired relative to other Great Plains streams sampled in 2010 </w:t>
      </w:r>
      <w:r w:rsidR="001F1331" w:rsidRPr="00257A27">
        <w:t xml:space="preserve">(100%, </w:t>
      </w:r>
      <w:r w:rsidRPr="00257A27">
        <w:t>33 of 33). PAS2 stream health increased from 1996 to 2010 from a total score of 18 to a total score of 33, and a long-term average score of 28.  The macroinvertebrate community changed from Cecidumyiidae dominated in 1996 to Hyd</w:t>
      </w:r>
      <w:r w:rsidR="00751244" w:rsidRPr="00257A27">
        <w:t xml:space="preserve">ropsychidae dominated </w:t>
      </w:r>
      <w:r w:rsidRPr="00257A27">
        <w:t>in 2010. From 1996 to 2010, taxa richness decreased from 13 to 12, with a long-term average of 10.8, the EPT index increased from two families in 1996 to four families in 2010, with a long-term average of 3.5, the %EPT increased from 3% to 85% with a long-term average of 51%, Family Biotic Index decreased from 5.9 to 4.1 with a long term average of 3.8,</w:t>
      </w:r>
      <w:r w:rsidR="00751244" w:rsidRPr="00257A27">
        <w:t xml:space="preserve"> </w:t>
      </w:r>
      <w:r w:rsidRPr="00257A27">
        <w:t>%Dominant Family increased from 43% to 5</w:t>
      </w:r>
      <w:r w:rsidR="00751244" w:rsidRPr="00257A27">
        <w:t>9</w:t>
      </w:r>
      <w:r w:rsidRPr="00257A27">
        <w:t xml:space="preserve">% with a long-term average of </w:t>
      </w:r>
      <w:r w:rsidR="00751244" w:rsidRPr="00257A27">
        <w:t>52</w:t>
      </w:r>
      <w:r w:rsidRPr="00257A27">
        <w:t xml:space="preserve">%, %Dipterans and Non-insects </w:t>
      </w:r>
      <w:r w:rsidR="00751244" w:rsidRPr="00257A27">
        <w:t>de</w:t>
      </w:r>
      <w:r w:rsidRPr="00257A27">
        <w:t xml:space="preserve">creased from </w:t>
      </w:r>
      <w:r w:rsidR="00751244" w:rsidRPr="00257A27">
        <w:t>79</w:t>
      </w:r>
      <w:r w:rsidRPr="00257A27">
        <w:t xml:space="preserve">% to </w:t>
      </w:r>
      <w:r w:rsidR="00751244" w:rsidRPr="00257A27">
        <w:t>7</w:t>
      </w:r>
      <w:r w:rsidRPr="00257A27">
        <w:t xml:space="preserve">% with a long-term average of </w:t>
      </w:r>
      <w:r w:rsidR="00751244" w:rsidRPr="00257A27">
        <w:t>26</w:t>
      </w:r>
      <w:r w:rsidRPr="00257A27">
        <w:t xml:space="preserve">%, and %Collector Gatherers increased from </w:t>
      </w:r>
      <w:r w:rsidR="00751244" w:rsidRPr="00257A27">
        <w:t>17</w:t>
      </w:r>
      <w:r w:rsidRPr="00257A27">
        <w:t xml:space="preserve">% to </w:t>
      </w:r>
      <w:r w:rsidR="00751244" w:rsidRPr="00257A27">
        <w:t>26</w:t>
      </w:r>
      <w:r w:rsidRPr="00257A27">
        <w:t xml:space="preserve">% with a long-term average of </w:t>
      </w:r>
      <w:r w:rsidR="00751244" w:rsidRPr="00257A27">
        <w:t>15</w:t>
      </w:r>
      <w:r w:rsidRPr="00257A27">
        <w:t xml:space="preserve">%.  </w:t>
      </w:r>
    </w:p>
    <w:p w14:paraId="1C33510B" w14:textId="77777777" w:rsidR="00751244" w:rsidRPr="00257A27" w:rsidRDefault="001F1331" w:rsidP="00751244">
      <w:r w:rsidRPr="00257A27">
        <w:t xml:space="preserve">Stream health of lower Pass Creek (PAS3) is designated non-impaired relative to other Great Plains streams sampled in 2010 (100%, 30 of 30).  </w:t>
      </w:r>
      <w:r w:rsidR="00751244" w:rsidRPr="00257A27">
        <w:t xml:space="preserve">PAS3 stream health increased from 1996 to 2010 from a total score of 18 to a total score of 30, and a long-term average score of 15.8.  The macroinvertebrate community changed from Leptophlebiidae dominated in 1996 to Baetidae dominated in 2010. From 1996 to 2010, taxa richness increased from </w:t>
      </w:r>
      <w:r w:rsidRPr="00257A27">
        <w:t>six</w:t>
      </w:r>
      <w:r w:rsidR="00751244" w:rsidRPr="00257A27">
        <w:t xml:space="preserve"> to </w:t>
      </w:r>
      <w:r w:rsidRPr="00257A27">
        <w:t>nine</w:t>
      </w:r>
      <w:r w:rsidR="00751244" w:rsidRPr="00257A27">
        <w:t>, with a long-term average of 6.0, the EPT index increased from two families in 1996 to five families in 2010, with a long-term average of 2.3, the %EPT decreased from 81% to 62% with a long-term average of 55%,</w:t>
      </w:r>
      <w:r w:rsidRPr="00257A27">
        <w:t xml:space="preserve"> </w:t>
      </w:r>
      <w:r w:rsidR="00751244" w:rsidRPr="00257A27">
        <w:t xml:space="preserve">Family Biotic Index decreased from 4.9 to 4.6 with a long term average of 5.2, %Dominant Family decreased from 75% to </w:t>
      </w:r>
      <w:r w:rsidRPr="00257A27">
        <w:t>27</w:t>
      </w:r>
      <w:r w:rsidR="00751244" w:rsidRPr="00257A27">
        <w:t xml:space="preserve">% with a long-term average of </w:t>
      </w:r>
      <w:r w:rsidRPr="00257A27">
        <w:t>60</w:t>
      </w:r>
      <w:r w:rsidR="00751244" w:rsidRPr="00257A27">
        <w:t xml:space="preserve">%, %Dipterans and Non-insects </w:t>
      </w:r>
      <w:r w:rsidRPr="00257A27">
        <w:t>in</w:t>
      </w:r>
      <w:r w:rsidR="00751244" w:rsidRPr="00257A27">
        <w:t xml:space="preserve">creased from </w:t>
      </w:r>
      <w:r w:rsidRPr="00257A27">
        <w:t>14</w:t>
      </w:r>
      <w:r w:rsidR="00751244" w:rsidRPr="00257A27">
        <w:t xml:space="preserve">% to </w:t>
      </w:r>
      <w:r w:rsidRPr="00257A27">
        <w:t>36</w:t>
      </w:r>
      <w:r w:rsidR="00751244" w:rsidRPr="00257A27">
        <w:t xml:space="preserve">% with a long-term average of </w:t>
      </w:r>
      <w:r w:rsidRPr="00257A27">
        <w:t>31</w:t>
      </w:r>
      <w:r w:rsidR="00751244" w:rsidRPr="00257A27">
        <w:t xml:space="preserve">%, and %Collector Gatherers </w:t>
      </w:r>
      <w:r w:rsidRPr="00257A27">
        <w:t>in</w:t>
      </w:r>
      <w:r w:rsidR="00751244" w:rsidRPr="00257A27">
        <w:t xml:space="preserve">creased from </w:t>
      </w:r>
      <w:r w:rsidRPr="00257A27">
        <w:t>80</w:t>
      </w:r>
      <w:r w:rsidR="00751244" w:rsidRPr="00257A27">
        <w:t xml:space="preserve">% to </w:t>
      </w:r>
      <w:r w:rsidRPr="00257A27">
        <w:t>41</w:t>
      </w:r>
      <w:r w:rsidR="00751244" w:rsidRPr="00257A27">
        <w:t>% with a long-term average</w:t>
      </w:r>
      <w:r w:rsidRPr="00257A27">
        <w:t xml:space="preserve"> of 6</w:t>
      </w:r>
      <w:r w:rsidR="00751244" w:rsidRPr="00257A27">
        <w:t xml:space="preserve">5%.  </w:t>
      </w:r>
    </w:p>
    <w:p w14:paraId="77B8D29B" w14:textId="77777777" w:rsidR="00B60A30" w:rsidRPr="00257A27" w:rsidRDefault="001F1331" w:rsidP="00B60A30">
      <w:r w:rsidRPr="00257A27">
        <w:t xml:space="preserve">Stream health of lower Black Pipe Creek (BLP1) is designated non-impaired relative to other Great Plains streams sampled in 2010 (91%, 30 of 33).  BLP1 stream health remained steady from 1996 to 2010 with a total score of 30, and a long-term average score of 29.3.  The macroinvertebrate community remained Brachycentridae dominated between 1996 and 2010. From 1996 to 2010, taxa richness increased from 8 to 11, with a long-term average of 9.5, the EPT index increased from three families in 1996 to five families in 2010, with a long-term average of 3.3, the %EPT decreased from 81% to 70% with a long-term average of 71%, Family Biotic Index </w:t>
      </w:r>
      <w:r w:rsidR="009458F8" w:rsidRPr="00257A27">
        <w:t>in</w:t>
      </w:r>
      <w:r w:rsidRPr="00257A27">
        <w:t xml:space="preserve">creased from </w:t>
      </w:r>
      <w:r w:rsidR="009458F8" w:rsidRPr="00257A27">
        <w:t>1</w:t>
      </w:r>
      <w:r w:rsidRPr="00257A27">
        <w:t>.</w:t>
      </w:r>
      <w:r w:rsidR="009458F8" w:rsidRPr="00257A27">
        <w:t>7</w:t>
      </w:r>
      <w:r w:rsidRPr="00257A27">
        <w:t xml:space="preserve"> to </w:t>
      </w:r>
      <w:r w:rsidR="009458F8" w:rsidRPr="00257A27">
        <w:t>3</w:t>
      </w:r>
      <w:r w:rsidRPr="00257A27">
        <w:t>.</w:t>
      </w:r>
      <w:r w:rsidR="009458F8" w:rsidRPr="00257A27">
        <w:t>0</w:t>
      </w:r>
      <w:r w:rsidRPr="00257A27">
        <w:t xml:space="preserve"> with a long term average of </w:t>
      </w:r>
      <w:r w:rsidR="009458F8" w:rsidRPr="00257A27">
        <w:t>2.</w:t>
      </w:r>
      <w:r w:rsidRPr="00257A27">
        <w:t>5,</w:t>
      </w:r>
      <w:r w:rsidR="009458F8" w:rsidRPr="00257A27">
        <w:t xml:space="preserve"> </w:t>
      </w:r>
      <w:r w:rsidRPr="00257A27">
        <w:t>%Dominant Family decreased from 7</w:t>
      </w:r>
      <w:r w:rsidR="009458F8" w:rsidRPr="00257A27">
        <w:t>9</w:t>
      </w:r>
      <w:r w:rsidRPr="00257A27">
        <w:t xml:space="preserve">% to </w:t>
      </w:r>
      <w:r w:rsidR="009458F8" w:rsidRPr="00257A27">
        <w:t>61</w:t>
      </w:r>
      <w:r w:rsidRPr="00257A27">
        <w:t>% with a long-term average of 6</w:t>
      </w:r>
      <w:r w:rsidR="009458F8" w:rsidRPr="00257A27">
        <w:t>7</w:t>
      </w:r>
      <w:r w:rsidRPr="00257A27">
        <w:t xml:space="preserve">%, %Dipterans and Non-insects increased from 4% to </w:t>
      </w:r>
      <w:r w:rsidR="009458F8" w:rsidRPr="00257A27">
        <w:t>24</w:t>
      </w:r>
      <w:r w:rsidRPr="00257A27">
        <w:t xml:space="preserve">% with a long-term average of </w:t>
      </w:r>
      <w:r w:rsidR="009458F8" w:rsidRPr="00257A27">
        <w:t>18</w:t>
      </w:r>
      <w:r w:rsidRPr="00257A27">
        <w:t xml:space="preserve">%, and %Collector Gatherers increased from </w:t>
      </w:r>
      <w:r w:rsidR="009458F8" w:rsidRPr="00257A27">
        <w:t>1</w:t>
      </w:r>
      <w:r w:rsidRPr="00257A27">
        <w:t xml:space="preserve">0% to </w:t>
      </w:r>
      <w:r w:rsidR="009458F8" w:rsidRPr="00257A27">
        <w:t>29</w:t>
      </w:r>
      <w:r w:rsidRPr="00257A27">
        <w:t xml:space="preserve">% with a long-term average of </w:t>
      </w:r>
      <w:r w:rsidR="009458F8" w:rsidRPr="00257A27">
        <w:t>18</w:t>
      </w:r>
      <w:r w:rsidRPr="00257A27">
        <w:t xml:space="preserve">%.  </w:t>
      </w:r>
    </w:p>
    <w:p w14:paraId="63754517" w14:textId="27203574" w:rsidR="00557C67" w:rsidRDefault="00557C67" w:rsidP="00050445"/>
    <w:p w14:paraId="5225064B" w14:textId="05A11ACB" w:rsidR="00557C67" w:rsidRDefault="00557C67" w:rsidP="00050445">
      <w:pPr>
        <w:pStyle w:val="Heading2"/>
      </w:pPr>
      <w:bookmarkStart w:id="60" w:name="_Toc262198183"/>
      <w:r>
        <w:t>6</w:t>
      </w:r>
      <w:r w:rsidRPr="00A94A0C">
        <w:t>.0</w:t>
      </w:r>
      <w:r w:rsidRPr="00A94A0C">
        <w:tab/>
      </w:r>
      <w:r>
        <w:t>Combined Stream Health Results</w:t>
      </w:r>
      <w:bookmarkEnd w:id="60"/>
    </w:p>
    <w:p w14:paraId="1003A942" w14:textId="1E2E0C72" w:rsidR="005F250A" w:rsidRDefault="005F250A" w:rsidP="00FA2B43">
      <w:r>
        <w:t>A cross</w:t>
      </w:r>
      <w:r w:rsidR="00FA2B43" w:rsidRPr="00D23B50">
        <w:t xml:space="preserve">walk of stream health and impairment status indicates </w:t>
      </w:r>
      <w:r w:rsidR="00072064" w:rsidRPr="00D23B50">
        <w:t>stream health is broadly correlated with the nu</w:t>
      </w:r>
      <w:r w:rsidR="00AA2167" w:rsidRPr="00D23B50">
        <w:t xml:space="preserve">mber of impairments (Table 21). </w:t>
      </w:r>
      <w:r w:rsidR="00833264" w:rsidRPr="00D23B50">
        <w:t>The prioritization metric scores a ‘1’ for each unimpaired water quality metric, a ‘2’ for a threatened state, and a ‘3’ for an impaired state.  The metrics are then averaged to provide a total chemical score.  Biological condition is treated in the same fashion to provide a total biological score.  The two scores are added together to provide a total ranking value.  A pristine section of stream would score a ‘2’ by the metric and a</w:t>
      </w:r>
      <w:r w:rsidR="00D23B50" w:rsidRPr="00D23B50">
        <w:t xml:space="preserve"> totally impaired section of stream would score a ‘6’.</w:t>
      </w:r>
      <w:r w:rsidR="00833264" w:rsidRPr="00D23B50">
        <w:t xml:space="preserve"> </w:t>
      </w:r>
      <w:r w:rsidRPr="00D23B50">
        <w:t>These data are quantified in tables 22 to 26 using the watershed prioritization metric developed by Matrix (2010).</w:t>
      </w:r>
    </w:p>
    <w:p w14:paraId="47F26EA2" w14:textId="628BB100" w:rsidR="005F250A" w:rsidRDefault="005F250A" w:rsidP="00FA2B43">
      <w:r>
        <w:t>The overall change in stream health over the previous period was a 3% overall improvement in combined stream health over the previous period.  The improvement was caused by a 22% improvement in the Little White River subwatershed, a 13% improvement in the Pass Creek subwatershed, and an 11% improvement in the Wounded Knee Creek subwatershed.  The Upper White River subwatershed declined by 18% and the Cheyenne River subwatershed declined by 10%.  The Medicine Root subwatershed combined stream health improved by 1%.</w:t>
      </w:r>
    </w:p>
    <w:p w14:paraId="19878DB6" w14:textId="77777777" w:rsidR="00072064" w:rsidRPr="00072064" w:rsidRDefault="00072064" w:rsidP="00072064">
      <w:pPr>
        <w:pStyle w:val="Caption"/>
        <w:rPr>
          <w:sz w:val="24"/>
          <w:szCs w:val="24"/>
        </w:rPr>
      </w:pPr>
      <w:r w:rsidRPr="005858BC">
        <w:rPr>
          <w:sz w:val="24"/>
          <w:szCs w:val="24"/>
        </w:rPr>
        <w:t xml:space="preserve">Table </w:t>
      </w:r>
      <w:r>
        <w:rPr>
          <w:sz w:val="24"/>
          <w:szCs w:val="24"/>
        </w:rPr>
        <w:t>21</w:t>
      </w:r>
      <w:r w:rsidRPr="005858BC">
        <w:rPr>
          <w:sz w:val="24"/>
          <w:szCs w:val="24"/>
        </w:rPr>
        <w:t xml:space="preserve">: </w:t>
      </w:r>
      <w:r>
        <w:rPr>
          <w:sz w:val="24"/>
          <w:szCs w:val="24"/>
        </w:rPr>
        <w:t xml:space="preserve">Cross-walk of Water Quality and Stream Health Results </w:t>
      </w:r>
      <w:r w:rsidRPr="005858BC">
        <w:rPr>
          <w:sz w:val="24"/>
          <w:szCs w:val="24"/>
        </w:rPr>
        <w:t>for Pine Ridge Reservation Streams 2008 – 2011</w:t>
      </w:r>
      <w:r>
        <w:rPr>
          <w:sz w:val="24"/>
          <w:szCs w:val="24"/>
        </w:rPr>
        <w:t xml:space="preserve"> </w:t>
      </w:r>
    </w:p>
    <w:tbl>
      <w:tblPr>
        <w:tblStyle w:val="TableGrid"/>
        <w:tblW w:w="9540" w:type="dxa"/>
        <w:tblLook w:val="04A0" w:firstRow="1" w:lastRow="0" w:firstColumn="1" w:lastColumn="0" w:noHBand="0" w:noVBand="1"/>
      </w:tblPr>
      <w:tblGrid>
        <w:gridCol w:w="1548"/>
        <w:gridCol w:w="2070"/>
        <w:gridCol w:w="2160"/>
        <w:gridCol w:w="3762"/>
      </w:tblGrid>
      <w:tr w:rsidR="00D82A10" w:rsidRPr="00257A27" w14:paraId="4E7DAD32" w14:textId="77777777" w:rsidTr="00FC6FEB">
        <w:tc>
          <w:tcPr>
            <w:tcW w:w="1548" w:type="dxa"/>
            <w:tcBorders>
              <w:top w:val="nil"/>
              <w:left w:val="nil"/>
              <w:right w:val="nil"/>
            </w:tcBorders>
            <w:vAlign w:val="bottom"/>
          </w:tcPr>
          <w:p w14:paraId="00544A33" w14:textId="77777777" w:rsidR="00D82A10" w:rsidRPr="00257A27" w:rsidRDefault="00D82A10" w:rsidP="00B42CDF">
            <w:pPr>
              <w:jc w:val="center"/>
              <w:rPr>
                <w:b/>
                <w:sz w:val="24"/>
                <w:szCs w:val="24"/>
              </w:rPr>
            </w:pPr>
            <w:r w:rsidRPr="00257A27">
              <w:rPr>
                <w:b/>
                <w:sz w:val="24"/>
                <w:szCs w:val="24"/>
              </w:rPr>
              <w:t>Watershed Name</w:t>
            </w:r>
          </w:p>
        </w:tc>
        <w:tc>
          <w:tcPr>
            <w:tcW w:w="2070" w:type="dxa"/>
            <w:tcBorders>
              <w:top w:val="nil"/>
              <w:left w:val="nil"/>
              <w:right w:val="nil"/>
            </w:tcBorders>
            <w:vAlign w:val="bottom"/>
          </w:tcPr>
          <w:p w14:paraId="3CAF3A27" w14:textId="77777777" w:rsidR="00D82A10" w:rsidRPr="00257A27" w:rsidRDefault="00D82A10" w:rsidP="00B42CDF">
            <w:pPr>
              <w:jc w:val="center"/>
              <w:rPr>
                <w:b/>
                <w:sz w:val="24"/>
                <w:szCs w:val="24"/>
              </w:rPr>
            </w:pPr>
            <w:r w:rsidRPr="00257A27">
              <w:rPr>
                <w:b/>
                <w:sz w:val="24"/>
                <w:szCs w:val="24"/>
              </w:rPr>
              <w:t>Station Name</w:t>
            </w:r>
          </w:p>
        </w:tc>
        <w:tc>
          <w:tcPr>
            <w:tcW w:w="2160" w:type="dxa"/>
            <w:tcBorders>
              <w:top w:val="nil"/>
              <w:left w:val="nil"/>
              <w:right w:val="nil"/>
            </w:tcBorders>
            <w:vAlign w:val="bottom"/>
          </w:tcPr>
          <w:p w14:paraId="2956C9C8" w14:textId="77777777" w:rsidR="00D82A10" w:rsidRPr="00257A27" w:rsidRDefault="00D82A10" w:rsidP="00366D55">
            <w:pPr>
              <w:ind w:right="-165"/>
              <w:jc w:val="center"/>
              <w:rPr>
                <w:b/>
                <w:sz w:val="24"/>
                <w:szCs w:val="24"/>
              </w:rPr>
            </w:pPr>
            <w:r w:rsidRPr="00257A27">
              <w:rPr>
                <w:b/>
                <w:sz w:val="24"/>
                <w:szCs w:val="24"/>
              </w:rPr>
              <w:t xml:space="preserve">Stream Health </w:t>
            </w:r>
          </w:p>
        </w:tc>
        <w:tc>
          <w:tcPr>
            <w:tcW w:w="3762" w:type="dxa"/>
            <w:tcBorders>
              <w:top w:val="nil"/>
              <w:left w:val="nil"/>
              <w:right w:val="nil"/>
            </w:tcBorders>
            <w:vAlign w:val="bottom"/>
          </w:tcPr>
          <w:p w14:paraId="0187B6D5" w14:textId="77777777" w:rsidR="00D82A10" w:rsidRPr="00257A27" w:rsidRDefault="00D82A10" w:rsidP="00B42CDF">
            <w:pPr>
              <w:jc w:val="center"/>
              <w:rPr>
                <w:b/>
                <w:sz w:val="24"/>
                <w:szCs w:val="24"/>
              </w:rPr>
            </w:pPr>
            <w:r w:rsidRPr="00257A27">
              <w:rPr>
                <w:b/>
                <w:sz w:val="24"/>
                <w:szCs w:val="24"/>
              </w:rPr>
              <w:t>Impairment Status and Percentage</w:t>
            </w:r>
          </w:p>
        </w:tc>
      </w:tr>
      <w:tr w:rsidR="00D82A10" w:rsidRPr="00257A27" w14:paraId="1EE8B971" w14:textId="77777777" w:rsidTr="00FC6FEB">
        <w:tc>
          <w:tcPr>
            <w:tcW w:w="1548" w:type="dxa"/>
            <w:vMerge w:val="restart"/>
          </w:tcPr>
          <w:p w14:paraId="4C0260F4" w14:textId="77777777" w:rsidR="00D82A10" w:rsidRPr="00257A27" w:rsidRDefault="00D82A10" w:rsidP="00B42CDF">
            <w:pPr>
              <w:jc w:val="center"/>
            </w:pPr>
            <w:r w:rsidRPr="00257A27">
              <w:t>White River / Bear in the Lodge Subwatershed</w:t>
            </w:r>
          </w:p>
        </w:tc>
        <w:tc>
          <w:tcPr>
            <w:tcW w:w="2070" w:type="dxa"/>
            <w:vAlign w:val="center"/>
          </w:tcPr>
          <w:p w14:paraId="124E50ED" w14:textId="77777777" w:rsidR="00D82A10" w:rsidRPr="00257A27" w:rsidRDefault="00D82A10" w:rsidP="00B42CDF">
            <w:pPr>
              <w:jc w:val="center"/>
            </w:pPr>
            <w:r w:rsidRPr="00257A27">
              <w:t>Bear Creek 1</w:t>
            </w:r>
          </w:p>
        </w:tc>
        <w:tc>
          <w:tcPr>
            <w:tcW w:w="2160" w:type="dxa"/>
            <w:vAlign w:val="center"/>
          </w:tcPr>
          <w:p w14:paraId="6183573B" w14:textId="77777777" w:rsidR="00D82A10" w:rsidRPr="00257A27" w:rsidRDefault="00D82A10" w:rsidP="00B42CDF">
            <w:pPr>
              <w:jc w:val="center"/>
            </w:pPr>
            <w:r w:rsidRPr="00257A27">
              <w:t>No data</w:t>
            </w:r>
          </w:p>
        </w:tc>
        <w:tc>
          <w:tcPr>
            <w:tcW w:w="3762" w:type="dxa"/>
            <w:vAlign w:val="center"/>
          </w:tcPr>
          <w:p w14:paraId="06B6690D" w14:textId="77777777" w:rsidR="00D82A10" w:rsidRPr="00257A27" w:rsidRDefault="00D82A10" w:rsidP="00B42CDF">
            <w:pPr>
              <w:jc w:val="center"/>
            </w:pPr>
            <w:r w:rsidRPr="00257A27">
              <w:t>Threatened in Fecal Coliform (40%) and E-coli (60%)</w:t>
            </w:r>
            <w:r w:rsidR="007361A9" w:rsidRPr="00257A27">
              <w:t xml:space="preserve"> in 2008 samples</w:t>
            </w:r>
          </w:p>
        </w:tc>
      </w:tr>
      <w:tr w:rsidR="00D82A10" w:rsidRPr="00257A27" w14:paraId="791A7643" w14:textId="77777777" w:rsidTr="00FC6FEB">
        <w:tc>
          <w:tcPr>
            <w:tcW w:w="1548" w:type="dxa"/>
            <w:vMerge/>
          </w:tcPr>
          <w:p w14:paraId="611EF3D9" w14:textId="77777777" w:rsidR="00D82A10" w:rsidRPr="00257A27" w:rsidRDefault="00D82A10" w:rsidP="00B42CDF">
            <w:pPr>
              <w:jc w:val="center"/>
            </w:pPr>
          </w:p>
        </w:tc>
        <w:tc>
          <w:tcPr>
            <w:tcW w:w="2070" w:type="dxa"/>
            <w:vAlign w:val="center"/>
          </w:tcPr>
          <w:p w14:paraId="7B7DB6D4" w14:textId="77777777" w:rsidR="00D82A10" w:rsidRPr="00257A27" w:rsidRDefault="00D82A10" w:rsidP="00B42CDF">
            <w:pPr>
              <w:jc w:val="center"/>
            </w:pPr>
            <w:r w:rsidRPr="00257A27">
              <w:t>Bear Creek 2</w:t>
            </w:r>
          </w:p>
        </w:tc>
        <w:tc>
          <w:tcPr>
            <w:tcW w:w="2160" w:type="dxa"/>
            <w:vAlign w:val="center"/>
          </w:tcPr>
          <w:p w14:paraId="20DBCB8B" w14:textId="77777777" w:rsidR="00D82A10" w:rsidRPr="00257A27" w:rsidRDefault="00D82A10" w:rsidP="00B42CDF">
            <w:pPr>
              <w:jc w:val="center"/>
            </w:pPr>
            <w:r w:rsidRPr="00257A27">
              <w:t>No data</w:t>
            </w:r>
          </w:p>
        </w:tc>
        <w:tc>
          <w:tcPr>
            <w:tcW w:w="3762" w:type="dxa"/>
            <w:vAlign w:val="center"/>
          </w:tcPr>
          <w:p w14:paraId="2B1C55F6"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21FB5A8" w14:textId="77777777" w:rsidTr="00FC6FEB">
        <w:tc>
          <w:tcPr>
            <w:tcW w:w="1548" w:type="dxa"/>
            <w:vMerge/>
          </w:tcPr>
          <w:p w14:paraId="0737D584" w14:textId="77777777" w:rsidR="00D82A10" w:rsidRPr="00257A27" w:rsidRDefault="00D82A10" w:rsidP="00B42CDF">
            <w:pPr>
              <w:jc w:val="center"/>
            </w:pPr>
          </w:p>
        </w:tc>
        <w:tc>
          <w:tcPr>
            <w:tcW w:w="2070" w:type="dxa"/>
            <w:vAlign w:val="center"/>
          </w:tcPr>
          <w:p w14:paraId="0406CF18" w14:textId="77777777" w:rsidR="00D82A10" w:rsidRPr="00257A27" w:rsidRDefault="00D82A10" w:rsidP="00B42CDF">
            <w:pPr>
              <w:jc w:val="center"/>
            </w:pPr>
            <w:r w:rsidRPr="00257A27">
              <w:t>Bear Creek 3</w:t>
            </w:r>
          </w:p>
        </w:tc>
        <w:tc>
          <w:tcPr>
            <w:tcW w:w="2160" w:type="dxa"/>
            <w:vAlign w:val="center"/>
          </w:tcPr>
          <w:p w14:paraId="144390A8" w14:textId="77777777" w:rsidR="00D82A10" w:rsidRPr="00257A27" w:rsidRDefault="00D82A10" w:rsidP="00B42CDF">
            <w:pPr>
              <w:jc w:val="center"/>
            </w:pPr>
            <w:r w:rsidRPr="00257A27">
              <w:t>No data</w:t>
            </w:r>
          </w:p>
        </w:tc>
        <w:tc>
          <w:tcPr>
            <w:tcW w:w="3762" w:type="dxa"/>
            <w:vAlign w:val="center"/>
          </w:tcPr>
          <w:p w14:paraId="7F1134B3"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1401C54" w14:textId="77777777" w:rsidTr="00FC6FEB">
        <w:tc>
          <w:tcPr>
            <w:tcW w:w="1548" w:type="dxa"/>
            <w:vMerge/>
          </w:tcPr>
          <w:p w14:paraId="2588C6F9" w14:textId="77777777" w:rsidR="00D82A10" w:rsidRPr="00257A27" w:rsidRDefault="00D82A10" w:rsidP="00B42CDF">
            <w:pPr>
              <w:jc w:val="center"/>
            </w:pPr>
          </w:p>
        </w:tc>
        <w:tc>
          <w:tcPr>
            <w:tcW w:w="2070" w:type="dxa"/>
            <w:vAlign w:val="center"/>
          </w:tcPr>
          <w:p w14:paraId="0B46093D" w14:textId="77777777" w:rsidR="00D82A10" w:rsidRPr="00257A27" w:rsidRDefault="00D82A10" w:rsidP="00B42CDF">
            <w:pPr>
              <w:jc w:val="center"/>
            </w:pPr>
            <w:r w:rsidRPr="00257A27">
              <w:t>Bear in the Lodge Creek 1</w:t>
            </w:r>
          </w:p>
        </w:tc>
        <w:tc>
          <w:tcPr>
            <w:tcW w:w="2160" w:type="dxa"/>
            <w:vAlign w:val="center"/>
          </w:tcPr>
          <w:p w14:paraId="18DD2747" w14:textId="77777777" w:rsidR="00D82A10" w:rsidRPr="00257A27" w:rsidRDefault="00D82A10" w:rsidP="00B42CDF">
            <w:pPr>
              <w:jc w:val="center"/>
            </w:pPr>
            <w:r w:rsidRPr="00257A27">
              <w:t>No data</w:t>
            </w:r>
          </w:p>
        </w:tc>
        <w:tc>
          <w:tcPr>
            <w:tcW w:w="3762" w:type="dxa"/>
            <w:vAlign w:val="center"/>
          </w:tcPr>
          <w:p w14:paraId="77389885" w14:textId="77777777" w:rsidR="00D82A10" w:rsidRPr="00257A27" w:rsidRDefault="00D82A10" w:rsidP="00B42CDF">
            <w:pPr>
              <w:jc w:val="center"/>
            </w:pPr>
            <w:r w:rsidRPr="00257A27">
              <w:t>Threatened in Fecal Coliform (60%), E-coli (80%) and TSS (60%)</w:t>
            </w:r>
            <w:r w:rsidR="007361A9" w:rsidRPr="00257A27">
              <w:t xml:space="preserve"> in 2008 samples</w:t>
            </w:r>
          </w:p>
        </w:tc>
      </w:tr>
      <w:tr w:rsidR="00D82A10" w:rsidRPr="00257A27" w14:paraId="35BC963A" w14:textId="77777777" w:rsidTr="00FC6FEB">
        <w:tc>
          <w:tcPr>
            <w:tcW w:w="1548" w:type="dxa"/>
            <w:vMerge/>
          </w:tcPr>
          <w:p w14:paraId="238B9FA7" w14:textId="77777777" w:rsidR="00D82A10" w:rsidRPr="00257A27" w:rsidRDefault="00D82A10" w:rsidP="00B42CDF">
            <w:pPr>
              <w:jc w:val="center"/>
            </w:pPr>
          </w:p>
        </w:tc>
        <w:tc>
          <w:tcPr>
            <w:tcW w:w="2070" w:type="dxa"/>
            <w:vAlign w:val="center"/>
          </w:tcPr>
          <w:p w14:paraId="3E789B0A" w14:textId="77777777" w:rsidR="00D82A10" w:rsidRPr="00257A27" w:rsidRDefault="00D82A10" w:rsidP="00B42CDF">
            <w:pPr>
              <w:jc w:val="center"/>
            </w:pPr>
            <w:r w:rsidRPr="00257A27">
              <w:t>Bear in the Lodge Creek 2</w:t>
            </w:r>
          </w:p>
        </w:tc>
        <w:tc>
          <w:tcPr>
            <w:tcW w:w="2160" w:type="dxa"/>
            <w:vAlign w:val="center"/>
          </w:tcPr>
          <w:p w14:paraId="33E0B283" w14:textId="77777777" w:rsidR="00D82A10" w:rsidRPr="00257A27" w:rsidRDefault="00D82A10" w:rsidP="00B42CDF">
            <w:pPr>
              <w:jc w:val="center"/>
            </w:pPr>
            <w:r w:rsidRPr="00257A27">
              <w:t>No data</w:t>
            </w:r>
          </w:p>
        </w:tc>
        <w:tc>
          <w:tcPr>
            <w:tcW w:w="3762" w:type="dxa"/>
            <w:vAlign w:val="center"/>
          </w:tcPr>
          <w:p w14:paraId="4E2D2A4C"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70FDA07" w14:textId="77777777" w:rsidTr="00FC6FEB">
        <w:tc>
          <w:tcPr>
            <w:tcW w:w="1548" w:type="dxa"/>
            <w:vMerge w:val="restart"/>
            <w:tcBorders>
              <w:top w:val="nil"/>
            </w:tcBorders>
          </w:tcPr>
          <w:p w14:paraId="1EDC0923" w14:textId="77777777" w:rsidR="00D82A10" w:rsidRPr="00257A27" w:rsidRDefault="00D82A10" w:rsidP="00B42CDF">
            <w:pPr>
              <w:jc w:val="center"/>
            </w:pPr>
          </w:p>
        </w:tc>
        <w:tc>
          <w:tcPr>
            <w:tcW w:w="2070" w:type="dxa"/>
            <w:vAlign w:val="center"/>
          </w:tcPr>
          <w:p w14:paraId="7A5743ED" w14:textId="77777777" w:rsidR="00D82A10" w:rsidRPr="00257A27" w:rsidRDefault="00D82A10" w:rsidP="00B42CDF">
            <w:pPr>
              <w:jc w:val="center"/>
            </w:pPr>
            <w:r w:rsidRPr="00257A27">
              <w:t>Eagle Nest Creek 1</w:t>
            </w:r>
          </w:p>
        </w:tc>
        <w:tc>
          <w:tcPr>
            <w:tcW w:w="2160" w:type="dxa"/>
            <w:vAlign w:val="center"/>
          </w:tcPr>
          <w:p w14:paraId="00D5CE7E" w14:textId="77777777" w:rsidR="00D82A10" w:rsidRPr="00257A27" w:rsidRDefault="00D82A10" w:rsidP="00B42CDF">
            <w:pPr>
              <w:jc w:val="center"/>
            </w:pPr>
            <w:r w:rsidRPr="00257A27">
              <w:t>No data</w:t>
            </w:r>
          </w:p>
        </w:tc>
        <w:tc>
          <w:tcPr>
            <w:tcW w:w="3762" w:type="dxa"/>
            <w:vAlign w:val="center"/>
          </w:tcPr>
          <w:p w14:paraId="255F60C3" w14:textId="77777777" w:rsidR="00D82A10" w:rsidRPr="00257A27" w:rsidRDefault="00D82A10" w:rsidP="00B42CDF">
            <w:pPr>
              <w:jc w:val="center"/>
            </w:pPr>
            <w:r w:rsidRPr="00257A27">
              <w:t>Threatened in Fecal Coliform (20%) and E-coli (40%)</w:t>
            </w:r>
            <w:r w:rsidR="007361A9" w:rsidRPr="00257A27">
              <w:t xml:space="preserve"> in 2008 samples</w:t>
            </w:r>
          </w:p>
        </w:tc>
      </w:tr>
      <w:tr w:rsidR="00D82A10" w:rsidRPr="00257A27" w14:paraId="7D46B71C" w14:textId="77777777" w:rsidTr="00FC6FEB">
        <w:tc>
          <w:tcPr>
            <w:tcW w:w="1548" w:type="dxa"/>
            <w:vMerge/>
          </w:tcPr>
          <w:p w14:paraId="162C24EF" w14:textId="77777777" w:rsidR="00D82A10" w:rsidRPr="00257A27" w:rsidRDefault="00D82A10" w:rsidP="00B42CDF">
            <w:pPr>
              <w:jc w:val="center"/>
            </w:pPr>
          </w:p>
        </w:tc>
        <w:tc>
          <w:tcPr>
            <w:tcW w:w="2070" w:type="dxa"/>
            <w:vAlign w:val="center"/>
          </w:tcPr>
          <w:p w14:paraId="3691B3A6" w14:textId="77777777" w:rsidR="00D82A10" w:rsidRPr="00257A27" w:rsidRDefault="00D82A10" w:rsidP="00B42CDF">
            <w:pPr>
              <w:jc w:val="center"/>
            </w:pPr>
            <w:r w:rsidRPr="00257A27">
              <w:t>Eagle Nest Creek 2</w:t>
            </w:r>
          </w:p>
        </w:tc>
        <w:tc>
          <w:tcPr>
            <w:tcW w:w="2160" w:type="dxa"/>
            <w:vAlign w:val="center"/>
          </w:tcPr>
          <w:p w14:paraId="0EA5C472" w14:textId="77777777" w:rsidR="00D82A10" w:rsidRPr="00257A27" w:rsidRDefault="00D82A10" w:rsidP="00B42CDF">
            <w:pPr>
              <w:jc w:val="center"/>
            </w:pPr>
            <w:r w:rsidRPr="00257A27">
              <w:t>No data</w:t>
            </w:r>
          </w:p>
        </w:tc>
        <w:tc>
          <w:tcPr>
            <w:tcW w:w="3762" w:type="dxa"/>
            <w:vAlign w:val="center"/>
          </w:tcPr>
          <w:p w14:paraId="086DF46D" w14:textId="77777777" w:rsidR="00D82A10" w:rsidRPr="00257A27" w:rsidRDefault="00D82A10" w:rsidP="00B42CDF">
            <w:pPr>
              <w:jc w:val="center"/>
            </w:pPr>
            <w:r w:rsidRPr="00257A27">
              <w:t>Threatened in Fecal Coliform (100%), E-coli (100%) and TSS (100%)</w:t>
            </w:r>
            <w:r w:rsidR="007361A9" w:rsidRPr="00257A27">
              <w:t xml:space="preserve"> in 2008 samples</w:t>
            </w:r>
          </w:p>
        </w:tc>
      </w:tr>
      <w:tr w:rsidR="00D82A10" w:rsidRPr="00257A27" w14:paraId="1A55290F" w14:textId="77777777" w:rsidTr="00FC6FEB">
        <w:tc>
          <w:tcPr>
            <w:tcW w:w="1548" w:type="dxa"/>
            <w:vMerge/>
          </w:tcPr>
          <w:p w14:paraId="1CEBB23F" w14:textId="77777777" w:rsidR="00D82A10" w:rsidRPr="00257A27" w:rsidRDefault="00D82A10" w:rsidP="00B42CDF">
            <w:pPr>
              <w:jc w:val="center"/>
            </w:pPr>
          </w:p>
        </w:tc>
        <w:tc>
          <w:tcPr>
            <w:tcW w:w="2070" w:type="dxa"/>
            <w:vAlign w:val="center"/>
          </w:tcPr>
          <w:p w14:paraId="1921E525" w14:textId="77777777" w:rsidR="00D82A10" w:rsidRPr="00257A27" w:rsidRDefault="00D82A10" w:rsidP="00B42CDF">
            <w:pPr>
              <w:jc w:val="center"/>
            </w:pPr>
            <w:r w:rsidRPr="00257A27">
              <w:t>White River 5</w:t>
            </w:r>
          </w:p>
        </w:tc>
        <w:tc>
          <w:tcPr>
            <w:tcW w:w="2160" w:type="dxa"/>
            <w:vAlign w:val="center"/>
          </w:tcPr>
          <w:p w14:paraId="44607024" w14:textId="77777777" w:rsidR="00D82A10" w:rsidRPr="00257A27" w:rsidRDefault="00D82A10" w:rsidP="00B42CDF">
            <w:pPr>
              <w:jc w:val="center"/>
            </w:pPr>
            <w:r w:rsidRPr="00257A27">
              <w:t>No data</w:t>
            </w:r>
          </w:p>
        </w:tc>
        <w:tc>
          <w:tcPr>
            <w:tcW w:w="3762" w:type="dxa"/>
            <w:vAlign w:val="center"/>
          </w:tcPr>
          <w:p w14:paraId="42BAFBA8" w14:textId="77777777" w:rsidR="00D82A10" w:rsidRPr="00257A27" w:rsidRDefault="00D82A10" w:rsidP="00B42CDF">
            <w:pPr>
              <w:jc w:val="center"/>
            </w:pPr>
            <w:r w:rsidRPr="00257A27">
              <w:t>Threatened in Fecal Coliform (75%) and E-coli (75%)</w:t>
            </w:r>
            <w:r w:rsidR="007361A9" w:rsidRPr="00257A27">
              <w:t xml:space="preserve"> in 2008 samples</w:t>
            </w:r>
          </w:p>
        </w:tc>
      </w:tr>
      <w:tr w:rsidR="002C2A27" w:rsidRPr="00257A27" w14:paraId="73E9209C" w14:textId="77777777" w:rsidTr="00FC6FEB">
        <w:tc>
          <w:tcPr>
            <w:tcW w:w="1548" w:type="dxa"/>
            <w:vMerge w:val="restart"/>
            <w:vAlign w:val="center"/>
          </w:tcPr>
          <w:p w14:paraId="5014F3CC" w14:textId="77777777" w:rsidR="002C2A27" w:rsidRPr="00257A27" w:rsidRDefault="002C2A27" w:rsidP="00B42CDF">
            <w:pPr>
              <w:jc w:val="center"/>
            </w:pPr>
            <w:r w:rsidRPr="00257A27">
              <w:t>White River Pass Creek Watershed</w:t>
            </w:r>
          </w:p>
        </w:tc>
        <w:tc>
          <w:tcPr>
            <w:tcW w:w="2070" w:type="dxa"/>
            <w:vAlign w:val="center"/>
          </w:tcPr>
          <w:p w14:paraId="4ED9C0A9" w14:textId="77777777" w:rsidR="002C2A27" w:rsidRPr="00257A27" w:rsidRDefault="002C2A27" w:rsidP="00B42CDF">
            <w:pPr>
              <w:jc w:val="center"/>
            </w:pPr>
            <w:r w:rsidRPr="00257A27">
              <w:t>Pass Creek 1</w:t>
            </w:r>
          </w:p>
          <w:p w14:paraId="12C0EE49" w14:textId="77777777" w:rsidR="002C2A27" w:rsidRPr="00257A27" w:rsidRDefault="002C2A27" w:rsidP="00B42CDF">
            <w:pPr>
              <w:jc w:val="center"/>
            </w:pPr>
          </w:p>
        </w:tc>
        <w:tc>
          <w:tcPr>
            <w:tcW w:w="2160" w:type="dxa"/>
            <w:vAlign w:val="center"/>
          </w:tcPr>
          <w:p w14:paraId="0E8226A9" w14:textId="77777777" w:rsidR="002C2A27" w:rsidRPr="00257A27" w:rsidRDefault="002C2A27" w:rsidP="003D5FC6">
            <w:pPr>
              <w:jc w:val="center"/>
            </w:pPr>
            <w:r w:rsidRPr="00257A27">
              <w:t>Non-impaired (</w:t>
            </w:r>
            <w:r w:rsidR="003D5FC6" w:rsidRPr="00257A27">
              <w:t>100</w:t>
            </w:r>
            <w:r w:rsidRPr="00257A27">
              <w:t>%)</w:t>
            </w:r>
            <w:r w:rsidR="00FC6FEB" w:rsidRPr="00257A27">
              <w:t xml:space="preserve"> in 2010</w:t>
            </w:r>
          </w:p>
        </w:tc>
        <w:tc>
          <w:tcPr>
            <w:tcW w:w="3762" w:type="dxa"/>
            <w:vAlign w:val="center"/>
          </w:tcPr>
          <w:p w14:paraId="3211E774" w14:textId="77777777" w:rsidR="002C2A27" w:rsidRPr="00257A27" w:rsidRDefault="002C2A27" w:rsidP="007361A9">
            <w:pPr>
              <w:jc w:val="center"/>
            </w:pPr>
            <w:r w:rsidRPr="00257A27">
              <w:t>Threatened in Fecal Coliform (75%) and E-coli (100%)</w:t>
            </w:r>
            <w:r w:rsidR="007361A9" w:rsidRPr="00257A27">
              <w:t xml:space="preserve"> in 2009 samples</w:t>
            </w:r>
          </w:p>
        </w:tc>
      </w:tr>
      <w:tr w:rsidR="002C2A27" w:rsidRPr="00257A27" w14:paraId="5A67D0FF" w14:textId="77777777" w:rsidTr="00FC6FEB">
        <w:tc>
          <w:tcPr>
            <w:tcW w:w="1548" w:type="dxa"/>
            <w:vMerge/>
          </w:tcPr>
          <w:p w14:paraId="5194E7D9" w14:textId="77777777" w:rsidR="002C2A27" w:rsidRPr="00257A27" w:rsidRDefault="002C2A27" w:rsidP="00B42CDF">
            <w:pPr>
              <w:jc w:val="center"/>
            </w:pPr>
          </w:p>
        </w:tc>
        <w:tc>
          <w:tcPr>
            <w:tcW w:w="2070" w:type="dxa"/>
            <w:vAlign w:val="center"/>
          </w:tcPr>
          <w:p w14:paraId="588F4E51" w14:textId="77777777" w:rsidR="002C2A27" w:rsidRPr="00257A27" w:rsidRDefault="002C2A27" w:rsidP="00B42CDF">
            <w:pPr>
              <w:jc w:val="center"/>
            </w:pPr>
            <w:r w:rsidRPr="00257A27">
              <w:t>Pass Creek 2</w:t>
            </w:r>
          </w:p>
          <w:p w14:paraId="0CBC5524" w14:textId="77777777" w:rsidR="002C2A27" w:rsidRPr="00257A27" w:rsidRDefault="002C2A27" w:rsidP="00FC6FEB"/>
        </w:tc>
        <w:tc>
          <w:tcPr>
            <w:tcW w:w="2160" w:type="dxa"/>
            <w:vAlign w:val="center"/>
          </w:tcPr>
          <w:p w14:paraId="301B0625" w14:textId="77777777" w:rsidR="002C2A27" w:rsidRPr="00257A27" w:rsidRDefault="002C2A27" w:rsidP="00B42CDF">
            <w:pPr>
              <w:jc w:val="center"/>
            </w:pPr>
            <w:r w:rsidRPr="00257A27">
              <w:t>Non-impaired (</w:t>
            </w:r>
            <w:r w:rsidR="003D5FC6" w:rsidRPr="00257A27">
              <w:t>10</w:t>
            </w:r>
            <w:r w:rsidRPr="00257A27">
              <w:t>0%)</w:t>
            </w:r>
            <w:r w:rsidR="00FC6FEB" w:rsidRPr="00257A27">
              <w:t xml:space="preserve"> in 2010</w:t>
            </w:r>
          </w:p>
        </w:tc>
        <w:tc>
          <w:tcPr>
            <w:tcW w:w="3762" w:type="dxa"/>
            <w:vAlign w:val="center"/>
          </w:tcPr>
          <w:p w14:paraId="17C77889" w14:textId="77777777" w:rsidR="002C2A27" w:rsidRPr="00257A27" w:rsidRDefault="002C2A27" w:rsidP="007361A9">
            <w:pPr>
              <w:jc w:val="center"/>
            </w:pPr>
            <w:r w:rsidRPr="00257A27">
              <w:t>Threatened in Fecal Coliform (60%) and E-coli (100%)</w:t>
            </w:r>
            <w:r w:rsidR="007361A9" w:rsidRPr="00257A27">
              <w:t xml:space="preserve"> in 2009 samples</w:t>
            </w:r>
          </w:p>
        </w:tc>
      </w:tr>
      <w:tr w:rsidR="002C2A27" w:rsidRPr="00257A27" w14:paraId="6672F322" w14:textId="77777777" w:rsidTr="00FC6FEB">
        <w:tc>
          <w:tcPr>
            <w:tcW w:w="1548" w:type="dxa"/>
            <w:vMerge/>
          </w:tcPr>
          <w:p w14:paraId="5BC9AD70" w14:textId="77777777" w:rsidR="002C2A27" w:rsidRPr="00257A27" w:rsidRDefault="002C2A27" w:rsidP="00B42CDF">
            <w:pPr>
              <w:jc w:val="center"/>
            </w:pPr>
          </w:p>
        </w:tc>
        <w:tc>
          <w:tcPr>
            <w:tcW w:w="2070" w:type="dxa"/>
            <w:vAlign w:val="center"/>
          </w:tcPr>
          <w:p w14:paraId="630F839E" w14:textId="77777777" w:rsidR="002C2A27" w:rsidRPr="00257A27" w:rsidRDefault="002C2A27" w:rsidP="00FC6FEB">
            <w:pPr>
              <w:jc w:val="center"/>
            </w:pPr>
            <w:r w:rsidRPr="00257A27">
              <w:t>Pass Creek 3</w:t>
            </w:r>
          </w:p>
        </w:tc>
        <w:tc>
          <w:tcPr>
            <w:tcW w:w="2160" w:type="dxa"/>
            <w:vAlign w:val="center"/>
          </w:tcPr>
          <w:p w14:paraId="65392DBF" w14:textId="77777777" w:rsidR="002C2A27" w:rsidRPr="00257A27" w:rsidRDefault="002C2A27" w:rsidP="00B42CDF">
            <w:pPr>
              <w:jc w:val="center"/>
            </w:pPr>
            <w:r w:rsidRPr="00257A27">
              <w:t>Non-impaired (</w:t>
            </w:r>
            <w:r w:rsidR="003D5FC6" w:rsidRPr="00257A27">
              <w:t>10</w:t>
            </w:r>
            <w:r w:rsidRPr="00257A27">
              <w:t>0%)</w:t>
            </w:r>
            <w:r w:rsidR="00FC6FEB" w:rsidRPr="00257A27">
              <w:t xml:space="preserve"> in 2010</w:t>
            </w:r>
          </w:p>
        </w:tc>
        <w:tc>
          <w:tcPr>
            <w:tcW w:w="3762" w:type="dxa"/>
            <w:vAlign w:val="center"/>
          </w:tcPr>
          <w:p w14:paraId="5D9CE10F" w14:textId="77777777" w:rsidR="002C2A27" w:rsidRPr="00257A27" w:rsidRDefault="002C2A27" w:rsidP="00B42CDF">
            <w:pPr>
              <w:jc w:val="center"/>
            </w:pPr>
            <w:r w:rsidRPr="00257A27">
              <w:t>Threatened in Fecal Coliform (20%), E-coli (60%), and TSS (60%)</w:t>
            </w:r>
            <w:r w:rsidR="007361A9" w:rsidRPr="00257A27">
              <w:t xml:space="preserve"> in 2009 samples</w:t>
            </w:r>
          </w:p>
        </w:tc>
      </w:tr>
      <w:tr w:rsidR="002C2A27" w:rsidRPr="00257A27" w14:paraId="5D214E7E" w14:textId="77777777" w:rsidTr="00FC6FEB">
        <w:tc>
          <w:tcPr>
            <w:tcW w:w="1548" w:type="dxa"/>
            <w:vMerge/>
          </w:tcPr>
          <w:p w14:paraId="62E654C3" w14:textId="77777777" w:rsidR="002C2A27" w:rsidRPr="00257A27" w:rsidRDefault="002C2A27" w:rsidP="00B42CDF">
            <w:pPr>
              <w:jc w:val="center"/>
            </w:pPr>
          </w:p>
        </w:tc>
        <w:tc>
          <w:tcPr>
            <w:tcW w:w="2070" w:type="dxa"/>
            <w:vAlign w:val="center"/>
          </w:tcPr>
          <w:p w14:paraId="394EAEE2" w14:textId="77777777" w:rsidR="002C2A27" w:rsidRPr="00257A27" w:rsidRDefault="002C2A27" w:rsidP="00B42CDF">
            <w:pPr>
              <w:jc w:val="center"/>
            </w:pPr>
            <w:r w:rsidRPr="00257A27">
              <w:t>Buzzard Creek</w:t>
            </w:r>
          </w:p>
        </w:tc>
        <w:tc>
          <w:tcPr>
            <w:tcW w:w="2160" w:type="dxa"/>
            <w:vAlign w:val="center"/>
          </w:tcPr>
          <w:p w14:paraId="1A97D91D" w14:textId="77777777" w:rsidR="002C2A27" w:rsidRPr="00257A27" w:rsidRDefault="002C2A27" w:rsidP="003D5FC6">
            <w:pPr>
              <w:jc w:val="center"/>
            </w:pPr>
            <w:r w:rsidRPr="00257A27">
              <w:t>Severely Impaired (</w:t>
            </w:r>
            <w:r w:rsidR="003D5FC6" w:rsidRPr="00257A27">
              <w:t>9</w:t>
            </w:r>
            <w:r w:rsidRPr="00257A27">
              <w:t>%)</w:t>
            </w:r>
            <w:r w:rsidR="00FC6FEB" w:rsidRPr="00257A27">
              <w:t xml:space="preserve"> in 2010</w:t>
            </w:r>
          </w:p>
        </w:tc>
        <w:tc>
          <w:tcPr>
            <w:tcW w:w="3762" w:type="dxa"/>
            <w:vAlign w:val="center"/>
          </w:tcPr>
          <w:p w14:paraId="4E70EC2D" w14:textId="77777777" w:rsidR="002C2A27" w:rsidRPr="00257A27" w:rsidRDefault="002C2A27" w:rsidP="00B42CDF">
            <w:pPr>
              <w:jc w:val="center"/>
            </w:pPr>
            <w:r w:rsidRPr="00257A27">
              <w:t>Threatened in Fecal Coliform (60%) and E-coli (100%)</w:t>
            </w:r>
            <w:r w:rsidR="007361A9" w:rsidRPr="00257A27">
              <w:t xml:space="preserve"> in 2009 samples</w:t>
            </w:r>
          </w:p>
        </w:tc>
      </w:tr>
      <w:tr w:rsidR="002C2A27" w:rsidRPr="00257A27" w14:paraId="794E488D" w14:textId="77777777" w:rsidTr="00FC6FEB">
        <w:tc>
          <w:tcPr>
            <w:tcW w:w="1548" w:type="dxa"/>
            <w:vMerge/>
          </w:tcPr>
          <w:p w14:paraId="61CD10F0" w14:textId="77777777" w:rsidR="002C2A27" w:rsidRPr="00257A27" w:rsidRDefault="002C2A27" w:rsidP="00B42CDF">
            <w:pPr>
              <w:jc w:val="center"/>
            </w:pPr>
          </w:p>
        </w:tc>
        <w:tc>
          <w:tcPr>
            <w:tcW w:w="2070" w:type="dxa"/>
            <w:vAlign w:val="center"/>
          </w:tcPr>
          <w:p w14:paraId="130FA6E0" w14:textId="77777777" w:rsidR="002C2A27" w:rsidRPr="00257A27" w:rsidRDefault="002C2A27" w:rsidP="00B42CDF">
            <w:pPr>
              <w:jc w:val="center"/>
            </w:pPr>
            <w:r w:rsidRPr="00257A27">
              <w:t>Long Creek</w:t>
            </w:r>
          </w:p>
        </w:tc>
        <w:tc>
          <w:tcPr>
            <w:tcW w:w="2160" w:type="dxa"/>
            <w:vAlign w:val="center"/>
          </w:tcPr>
          <w:p w14:paraId="5A819120" w14:textId="77777777" w:rsidR="002C2A27" w:rsidRPr="00257A27" w:rsidRDefault="002C2A27" w:rsidP="00B42CDF">
            <w:pPr>
              <w:jc w:val="center"/>
            </w:pPr>
            <w:r w:rsidRPr="00257A27">
              <w:t>No data</w:t>
            </w:r>
          </w:p>
        </w:tc>
        <w:tc>
          <w:tcPr>
            <w:tcW w:w="3762" w:type="dxa"/>
            <w:vAlign w:val="center"/>
          </w:tcPr>
          <w:p w14:paraId="37A969D8" w14:textId="77777777" w:rsidR="002C2A27" w:rsidRPr="00257A27" w:rsidRDefault="002C2A27" w:rsidP="00B42CDF">
            <w:pPr>
              <w:jc w:val="center"/>
            </w:pPr>
            <w:r w:rsidRPr="00257A27">
              <w:t>Threatened in Fecal coliform (20%) and E-coli (40%)</w:t>
            </w:r>
            <w:r w:rsidR="007361A9" w:rsidRPr="00257A27">
              <w:t xml:space="preserve"> in 2008 samples</w:t>
            </w:r>
          </w:p>
        </w:tc>
      </w:tr>
      <w:tr w:rsidR="002C2A27" w:rsidRPr="00257A27" w14:paraId="5EC64655" w14:textId="77777777" w:rsidTr="00CE0FF1">
        <w:trPr>
          <w:trHeight w:val="1142"/>
        </w:trPr>
        <w:tc>
          <w:tcPr>
            <w:tcW w:w="1548" w:type="dxa"/>
            <w:vMerge/>
          </w:tcPr>
          <w:p w14:paraId="4B423532" w14:textId="77777777" w:rsidR="002C2A27" w:rsidRPr="00257A27" w:rsidRDefault="002C2A27" w:rsidP="00B42CDF">
            <w:pPr>
              <w:jc w:val="center"/>
            </w:pPr>
          </w:p>
        </w:tc>
        <w:tc>
          <w:tcPr>
            <w:tcW w:w="2070" w:type="dxa"/>
            <w:vAlign w:val="center"/>
          </w:tcPr>
          <w:p w14:paraId="45FF8F43" w14:textId="77777777" w:rsidR="002C2A27" w:rsidRPr="00257A27" w:rsidRDefault="002C2A27" w:rsidP="00B42CDF">
            <w:pPr>
              <w:jc w:val="center"/>
            </w:pPr>
            <w:r w:rsidRPr="00257A27">
              <w:t>White River 4</w:t>
            </w:r>
          </w:p>
        </w:tc>
        <w:tc>
          <w:tcPr>
            <w:tcW w:w="2160" w:type="dxa"/>
            <w:vAlign w:val="center"/>
          </w:tcPr>
          <w:p w14:paraId="7827DDD8" w14:textId="77777777" w:rsidR="002C2A27" w:rsidRPr="00257A27" w:rsidRDefault="002C2A27" w:rsidP="00B42CDF">
            <w:pPr>
              <w:jc w:val="center"/>
            </w:pPr>
            <w:r w:rsidRPr="00257A27">
              <w:t>No data</w:t>
            </w:r>
          </w:p>
        </w:tc>
        <w:tc>
          <w:tcPr>
            <w:tcW w:w="3762" w:type="dxa"/>
            <w:vAlign w:val="center"/>
          </w:tcPr>
          <w:p w14:paraId="2C76A5E0" w14:textId="77777777" w:rsidR="002C2A27" w:rsidRPr="00257A27" w:rsidRDefault="002C2A27" w:rsidP="00B42CDF">
            <w:pPr>
              <w:jc w:val="center"/>
            </w:pPr>
            <w:r w:rsidRPr="00257A27">
              <w:t>Threatened in Fecal Coliform (100%), E-coli (80%) and TSS (80%)</w:t>
            </w:r>
            <w:r w:rsidR="007361A9" w:rsidRPr="00257A27">
              <w:t xml:space="preserve"> in 2009 samples</w:t>
            </w:r>
          </w:p>
        </w:tc>
      </w:tr>
      <w:tr w:rsidR="002C2A27" w:rsidRPr="00257A27" w14:paraId="44BBD122" w14:textId="77777777" w:rsidTr="00FC6FEB">
        <w:tc>
          <w:tcPr>
            <w:tcW w:w="1548" w:type="dxa"/>
            <w:vMerge/>
          </w:tcPr>
          <w:p w14:paraId="7785216A" w14:textId="77777777" w:rsidR="002C2A27" w:rsidRPr="00257A27" w:rsidRDefault="002C2A27" w:rsidP="00B42CDF">
            <w:pPr>
              <w:jc w:val="center"/>
            </w:pPr>
          </w:p>
        </w:tc>
        <w:tc>
          <w:tcPr>
            <w:tcW w:w="2070" w:type="dxa"/>
            <w:vAlign w:val="center"/>
          </w:tcPr>
          <w:p w14:paraId="495FC6FC" w14:textId="77777777" w:rsidR="002C2A27" w:rsidRPr="00257A27" w:rsidRDefault="002C2A27" w:rsidP="00B42CDF">
            <w:pPr>
              <w:jc w:val="center"/>
            </w:pPr>
            <w:r w:rsidRPr="00257A27">
              <w:t>Black Pipe</w:t>
            </w:r>
          </w:p>
        </w:tc>
        <w:tc>
          <w:tcPr>
            <w:tcW w:w="2160" w:type="dxa"/>
            <w:vAlign w:val="center"/>
          </w:tcPr>
          <w:p w14:paraId="7A61858A" w14:textId="77777777" w:rsidR="002C2A27" w:rsidRPr="00257A27" w:rsidRDefault="00130F3A" w:rsidP="00B42CDF">
            <w:pPr>
              <w:jc w:val="center"/>
            </w:pPr>
            <w:r w:rsidRPr="00257A27">
              <w:t>Non-impaired (91%) in 2010</w:t>
            </w:r>
          </w:p>
        </w:tc>
        <w:tc>
          <w:tcPr>
            <w:tcW w:w="3762" w:type="dxa"/>
            <w:vAlign w:val="center"/>
          </w:tcPr>
          <w:p w14:paraId="0A4CF0BA" w14:textId="77777777" w:rsidR="002C2A27" w:rsidRPr="00257A27" w:rsidRDefault="00995142" w:rsidP="00B42CDF">
            <w:pPr>
              <w:jc w:val="center"/>
            </w:pPr>
            <w:r w:rsidRPr="00257A27">
              <w:t>Threatened in Fecal Coliform (100%)</w:t>
            </w:r>
            <w:r w:rsidR="007361A9" w:rsidRPr="00257A27">
              <w:t xml:space="preserve"> </w:t>
            </w:r>
            <w:r w:rsidRPr="00257A27">
              <w:t>and E-Coli (100%)</w:t>
            </w:r>
            <w:r w:rsidR="00130F3A" w:rsidRPr="00257A27">
              <w:t xml:space="preserve"> in 2009 samples</w:t>
            </w:r>
          </w:p>
        </w:tc>
      </w:tr>
    </w:tbl>
    <w:p w14:paraId="069D2608" w14:textId="77777777" w:rsidR="006A7BE3" w:rsidRDefault="006A7BE3" w:rsidP="009C6444">
      <w:pPr>
        <w:pStyle w:val="Caption"/>
        <w:rPr>
          <w:sz w:val="24"/>
          <w:szCs w:val="24"/>
        </w:rPr>
      </w:pPr>
    </w:p>
    <w:p w14:paraId="2DCFC4B0" w14:textId="77777777" w:rsidR="009C6444" w:rsidRPr="00DD2AD8" w:rsidRDefault="009C6444" w:rsidP="009C6444">
      <w:pPr>
        <w:pStyle w:val="Caption"/>
        <w:rPr>
          <w:sz w:val="24"/>
          <w:szCs w:val="24"/>
        </w:rPr>
      </w:pPr>
      <w:r w:rsidRPr="005858BC">
        <w:rPr>
          <w:sz w:val="24"/>
          <w:szCs w:val="24"/>
        </w:rPr>
        <w:t xml:space="preserve">Table </w:t>
      </w:r>
      <w:r>
        <w:rPr>
          <w:sz w:val="24"/>
          <w:szCs w:val="24"/>
        </w:rPr>
        <w:t>22</w:t>
      </w:r>
      <w:r w:rsidRPr="005858BC">
        <w:rPr>
          <w:sz w:val="24"/>
          <w:szCs w:val="24"/>
        </w:rPr>
        <w:t xml:space="preserve">: </w:t>
      </w:r>
      <w:r>
        <w:rPr>
          <w:sz w:val="24"/>
          <w:szCs w:val="24"/>
        </w:rPr>
        <w:t xml:space="preserve">Watershed Prioritization of the Cheyenne River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p w14:paraId="16B96D08" w14:textId="77777777" w:rsidR="009C6444" w:rsidRDefault="001C2062" w:rsidP="009C6444">
      <w:r>
        <w:pict w14:anchorId="62B13DD9">
          <v:shape id="_x0000_i1027" type="#_x0000_t75" style="width:451pt;height:104pt">
            <v:imagedata r:id="rId29" o:title=""/>
          </v:shape>
        </w:pict>
      </w:r>
    </w:p>
    <w:p w14:paraId="6E6AA6AD" w14:textId="77777777" w:rsidR="00F36897" w:rsidRDefault="00F36897" w:rsidP="009C6444"/>
    <w:p w14:paraId="0F308637" w14:textId="77777777" w:rsidR="009C6444" w:rsidRPr="00DD2AD8" w:rsidRDefault="009C6444" w:rsidP="009C6444">
      <w:pPr>
        <w:pStyle w:val="Caption"/>
        <w:rPr>
          <w:sz w:val="24"/>
          <w:szCs w:val="24"/>
        </w:rPr>
      </w:pPr>
      <w:r w:rsidRPr="005858BC">
        <w:rPr>
          <w:sz w:val="24"/>
          <w:szCs w:val="24"/>
        </w:rPr>
        <w:t xml:space="preserve">Table </w:t>
      </w:r>
      <w:r>
        <w:rPr>
          <w:sz w:val="24"/>
          <w:szCs w:val="24"/>
        </w:rPr>
        <w:t>23</w:t>
      </w:r>
      <w:r w:rsidRPr="005858BC">
        <w:rPr>
          <w:sz w:val="24"/>
          <w:szCs w:val="24"/>
        </w:rPr>
        <w:t xml:space="preserve">: </w:t>
      </w:r>
      <w:r>
        <w:rPr>
          <w:sz w:val="24"/>
          <w:szCs w:val="24"/>
        </w:rPr>
        <w:t xml:space="preserve">Watershed Prioritization of the White Clay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p w14:paraId="5399B675" w14:textId="77777777" w:rsidR="009C6444" w:rsidRDefault="001C2062" w:rsidP="009C6444">
      <w:r>
        <w:pict w14:anchorId="449E88A5">
          <v:shape id="_x0000_i1028" type="#_x0000_t75" style="width:447pt;height:210pt">
            <v:imagedata r:id="rId30" o:title=""/>
          </v:shape>
        </w:pict>
      </w:r>
    </w:p>
    <w:p w14:paraId="4AF99579" w14:textId="77777777" w:rsidR="009C6444" w:rsidRDefault="009C6444" w:rsidP="009C6444">
      <w:r>
        <w:br w:type="page"/>
      </w:r>
    </w:p>
    <w:p w14:paraId="5AB3EF22" w14:textId="7C7DD360" w:rsidR="009C6444" w:rsidRPr="00FE3CA0" w:rsidRDefault="009C6444" w:rsidP="009C6444">
      <w:pPr>
        <w:pStyle w:val="Caption"/>
        <w:rPr>
          <w:color w:val="3366FF"/>
        </w:rPr>
      </w:pPr>
      <w:r w:rsidRPr="005858BC">
        <w:rPr>
          <w:sz w:val="24"/>
          <w:szCs w:val="24"/>
        </w:rPr>
        <w:t xml:space="preserve">Table </w:t>
      </w:r>
      <w:r>
        <w:rPr>
          <w:sz w:val="24"/>
          <w:szCs w:val="24"/>
        </w:rPr>
        <w:t>24</w:t>
      </w:r>
      <w:r w:rsidRPr="005858BC">
        <w:rPr>
          <w:sz w:val="24"/>
          <w:szCs w:val="24"/>
        </w:rPr>
        <w:t xml:space="preserve">: </w:t>
      </w:r>
      <w:r>
        <w:rPr>
          <w:sz w:val="24"/>
          <w:szCs w:val="24"/>
        </w:rPr>
        <w:t xml:space="preserve">Watershed Prioritization of the White Clay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r w:rsidR="001C2062">
        <w:rPr>
          <w:color w:val="3366FF"/>
        </w:rPr>
        <w:pict w14:anchorId="10ED017A">
          <v:shape id="_x0000_i1029" type="#_x0000_t75" style="width:441pt;height:265pt">
            <v:imagedata r:id="rId31" o:title=""/>
          </v:shape>
        </w:pict>
      </w:r>
    </w:p>
    <w:p w14:paraId="43E9D680" w14:textId="77777777" w:rsidR="009C6444" w:rsidRPr="00DD2AD8" w:rsidRDefault="009C6444" w:rsidP="009C6444">
      <w:pPr>
        <w:pStyle w:val="Caption"/>
        <w:rPr>
          <w:sz w:val="24"/>
          <w:szCs w:val="24"/>
        </w:rPr>
      </w:pPr>
      <w:r w:rsidRPr="005858BC">
        <w:rPr>
          <w:sz w:val="24"/>
          <w:szCs w:val="24"/>
        </w:rPr>
        <w:t xml:space="preserve">Table </w:t>
      </w:r>
      <w:r>
        <w:rPr>
          <w:sz w:val="24"/>
          <w:szCs w:val="24"/>
        </w:rPr>
        <w:t>25</w:t>
      </w:r>
      <w:r w:rsidRPr="005858BC">
        <w:rPr>
          <w:sz w:val="24"/>
          <w:szCs w:val="24"/>
        </w:rPr>
        <w:t xml:space="preserve">: </w:t>
      </w:r>
      <w:r>
        <w:rPr>
          <w:sz w:val="24"/>
          <w:szCs w:val="24"/>
        </w:rPr>
        <w:t xml:space="preserve">Watershed Prioritization of the </w:t>
      </w:r>
      <w:r w:rsidR="00404AD6">
        <w:rPr>
          <w:sz w:val="24"/>
          <w:szCs w:val="24"/>
        </w:rPr>
        <w:t>Medicine Root</w:t>
      </w:r>
      <w:r>
        <w:rPr>
          <w:sz w:val="24"/>
          <w:szCs w:val="24"/>
        </w:rPr>
        <w:t xml:space="preserve">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9320" w:type="dxa"/>
        <w:tblInd w:w="93" w:type="dxa"/>
        <w:tblLayout w:type="fixed"/>
        <w:tblLook w:val="04A0" w:firstRow="1" w:lastRow="0" w:firstColumn="1" w:lastColumn="0" w:noHBand="0" w:noVBand="1"/>
      </w:tblPr>
      <w:tblGrid>
        <w:gridCol w:w="635"/>
        <w:gridCol w:w="820"/>
        <w:gridCol w:w="789"/>
        <w:gridCol w:w="651"/>
        <w:gridCol w:w="450"/>
        <w:gridCol w:w="450"/>
        <w:gridCol w:w="630"/>
        <w:gridCol w:w="789"/>
        <w:gridCol w:w="651"/>
        <w:gridCol w:w="447"/>
        <w:gridCol w:w="401"/>
        <w:gridCol w:w="381"/>
        <w:gridCol w:w="598"/>
        <w:gridCol w:w="865"/>
        <w:gridCol w:w="763"/>
      </w:tblGrid>
      <w:tr w:rsidR="006241CF" w:rsidRPr="00404AD6" w14:paraId="1EC6C129" w14:textId="77777777" w:rsidTr="006241CF">
        <w:trPr>
          <w:trHeight w:val="660"/>
        </w:trPr>
        <w:tc>
          <w:tcPr>
            <w:tcW w:w="635" w:type="dxa"/>
            <w:tcBorders>
              <w:top w:val="nil"/>
              <w:left w:val="nil"/>
              <w:bottom w:val="nil"/>
              <w:right w:val="nil"/>
            </w:tcBorders>
            <w:shd w:val="clear" w:color="auto" w:fill="auto"/>
            <w:noWrap/>
            <w:vAlign w:val="bottom"/>
            <w:hideMark/>
          </w:tcPr>
          <w:p w14:paraId="7CD6BC9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p>
        </w:tc>
        <w:tc>
          <w:tcPr>
            <w:tcW w:w="820" w:type="dxa"/>
            <w:tcBorders>
              <w:top w:val="nil"/>
              <w:left w:val="nil"/>
              <w:bottom w:val="nil"/>
              <w:right w:val="nil"/>
            </w:tcBorders>
            <w:shd w:val="clear" w:color="auto" w:fill="auto"/>
            <w:noWrap/>
            <w:vAlign w:val="center"/>
            <w:hideMark/>
          </w:tcPr>
          <w:p w14:paraId="550E1A1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Year</w:t>
            </w:r>
          </w:p>
        </w:tc>
        <w:tc>
          <w:tcPr>
            <w:tcW w:w="789" w:type="dxa"/>
            <w:tcBorders>
              <w:top w:val="nil"/>
              <w:left w:val="nil"/>
              <w:bottom w:val="nil"/>
              <w:right w:val="nil"/>
            </w:tcBorders>
            <w:shd w:val="clear" w:color="auto" w:fill="auto"/>
            <w:vAlign w:val="center"/>
            <w:hideMark/>
          </w:tcPr>
          <w:p w14:paraId="190BBC6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651" w:type="dxa"/>
            <w:tcBorders>
              <w:top w:val="nil"/>
              <w:left w:val="nil"/>
              <w:bottom w:val="nil"/>
              <w:right w:val="nil"/>
            </w:tcBorders>
            <w:shd w:val="clear" w:color="auto" w:fill="auto"/>
            <w:noWrap/>
            <w:vAlign w:val="center"/>
            <w:hideMark/>
          </w:tcPr>
          <w:p w14:paraId="724758F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450" w:type="dxa"/>
            <w:tcBorders>
              <w:top w:val="nil"/>
              <w:left w:val="nil"/>
              <w:bottom w:val="nil"/>
              <w:right w:val="nil"/>
            </w:tcBorders>
            <w:shd w:val="clear" w:color="auto" w:fill="auto"/>
            <w:noWrap/>
            <w:vAlign w:val="center"/>
            <w:hideMark/>
          </w:tcPr>
          <w:p w14:paraId="362BDEC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450" w:type="dxa"/>
            <w:tcBorders>
              <w:top w:val="nil"/>
              <w:left w:val="nil"/>
              <w:bottom w:val="nil"/>
              <w:right w:val="nil"/>
            </w:tcBorders>
            <w:shd w:val="clear" w:color="auto" w:fill="auto"/>
            <w:noWrap/>
            <w:vAlign w:val="center"/>
            <w:hideMark/>
          </w:tcPr>
          <w:p w14:paraId="4C0D7DC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630" w:type="dxa"/>
            <w:tcBorders>
              <w:top w:val="nil"/>
              <w:left w:val="nil"/>
              <w:bottom w:val="nil"/>
              <w:right w:val="nil"/>
            </w:tcBorders>
            <w:shd w:val="clear" w:color="auto" w:fill="auto"/>
            <w:noWrap/>
            <w:vAlign w:val="center"/>
            <w:hideMark/>
          </w:tcPr>
          <w:p w14:paraId="3C9F628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789" w:type="dxa"/>
            <w:tcBorders>
              <w:top w:val="nil"/>
              <w:left w:val="nil"/>
              <w:bottom w:val="nil"/>
              <w:right w:val="nil"/>
            </w:tcBorders>
            <w:shd w:val="clear" w:color="auto" w:fill="auto"/>
            <w:vAlign w:val="center"/>
            <w:hideMark/>
          </w:tcPr>
          <w:p w14:paraId="4993E56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651" w:type="dxa"/>
            <w:tcBorders>
              <w:top w:val="nil"/>
              <w:left w:val="nil"/>
              <w:bottom w:val="nil"/>
              <w:right w:val="nil"/>
            </w:tcBorders>
            <w:shd w:val="clear" w:color="auto" w:fill="auto"/>
            <w:noWrap/>
            <w:vAlign w:val="center"/>
            <w:hideMark/>
          </w:tcPr>
          <w:p w14:paraId="49D587A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447" w:type="dxa"/>
            <w:tcBorders>
              <w:top w:val="nil"/>
              <w:left w:val="nil"/>
              <w:bottom w:val="nil"/>
              <w:right w:val="nil"/>
            </w:tcBorders>
            <w:shd w:val="clear" w:color="auto" w:fill="auto"/>
            <w:noWrap/>
            <w:vAlign w:val="center"/>
            <w:hideMark/>
          </w:tcPr>
          <w:p w14:paraId="1FC0D6B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401" w:type="dxa"/>
            <w:tcBorders>
              <w:top w:val="nil"/>
              <w:left w:val="nil"/>
              <w:bottom w:val="nil"/>
              <w:right w:val="nil"/>
            </w:tcBorders>
            <w:shd w:val="clear" w:color="auto" w:fill="auto"/>
            <w:noWrap/>
            <w:vAlign w:val="center"/>
            <w:hideMark/>
          </w:tcPr>
          <w:p w14:paraId="43FA49A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381" w:type="dxa"/>
            <w:tcBorders>
              <w:top w:val="nil"/>
              <w:left w:val="nil"/>
              <w:bottom w:val="nil"/>
              <w:right w:val="nil"/>
            </w:tcBorders>
            <w:shd w:val="clear" w:color="auto" w:fill="auto"/>
            <w:noWrap/>
            <w:vAlign w:val="center"/>
            <w:hideMark/>
          </w:tcPr>
          <w:p w14:paraId="73E777D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598" w:type="dxa"/>
            <w:tcBorders>
              <w:top w:val="nil"/>
              <w:left w:val="nil"/>
              <w:bottom w:val="nil"/>
              <w:right w:val="nil"/>
            </w:tcBorders>
            <w:shd w:val="clear" w:color="auto" w:fill="auto"/>
            <w:vAlign w:val="center"/>
            <w:hideMark/>
          </w:tcPr>
          <w:p w14:paraId="11ED182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Chem</w:t>
            </w:r>
          </w:p>
        </w:tc>
        <w:tc>
          <w:tcPr>
            <w:tcW w:w="865" w:type="dxa"/>
            <w:tcBorders>
              <w:top w:val="nil"/>
              <w:left w:val="nil"/>
              <w:bottom w:val="nil"/>
              <w:right w:val="nil"/>
            </w:tcBorders>
            <w:shd w:val="clear" w:color="auto" w:fill="auto"/>
            <w:vAlign w:val="center"/>
            <w:hideMark/>
          </w:tcPr>
          <w:p w14:paraId="4FC32CE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io Condition</w:t>
            </w:r>
          </w:p>
        </w:tc>
        <w:tc>
          <w:tcPr>
            <w:tcW w:w="763" w:type="dxa"/>
            <w:tcBorders>
              <w:top w:val="nil"/>
              <w:left w:val="nil"/>
              <w:bottom w:val="nil"/>
              <w:right w:val="nil"/>
            </w:tcBorders>
            <w:shd w:val="clear" w:color="auto" w:fill="auto"/>
            <w:vAlign w:val="center"/>
            <w:hideMark/>
          </w:tcPr>
          <w:p w14:paraId="0D9EC3B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Ranking Value</w:t>
            </w:r>
          </w:p>
        </w:tc>
      </w:tr>
      <w:tr w:rsidR="006241CF" w:rsidRPr="00404AD6" w14:paraId="0D47C398" w14:textId="77777777" w:rsidTr="006241CF">
        <w:trPr>
          <w:trHeight w:val="220"/>
        </w:trPr>
        <w:tc>
          <w:tcPr>
            <w:tcW w:w="635" w:type="dxa"/>
            <w:tcBorders>
              <w:top w:val="single" w:sz="4" w:space="0" w:color="auto"/>
              <w:left w:val="single" w:sz="4" w:space="0" w:color="auto"/>
              <w:bottom w:val="nil"/>
              <w:right w:val="nil"/>
            </w:tcBorders>
            <w:shd w:val="clear" w:color="auto" w:fill="auto"/>
            <w:noWrap/>
            <w:vAlign w:val="center"/>
            <w:hideMark/>
          </w:tcPr>
          <w:p w14:paraId="49ED038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AMH1</w:t>
            </w:r>
          </w:p>
        </w:tc>
        <w:tc>
          <w:tcPr>
            <w:tcW w:w="820" w:type="dxa"/>
            <w:tcBorders>
              <w:top w:val="single" w:sz="4" w:space="0" w:color="auto"/>
              <w:left w:val="nil"/>
              <w:bottom w:val="nil"/>
              <w:right w:val="nil"/>
            </w:tcBorders>
            <w:shd w:val="clear" w:color="auto" w:fill="auto"/>
            <w:noWrap/>
            <w:vAlign w:val="center"/>
            <w:hideMark/>
          </w:tcPr>
          <w:p w14:paraId="24AD56B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single" w:sz="4" w:space="0" w:color="auto"/>
              <w:left w:val="nil"/>
              <w:bottom w:val="nil"/>
              <w:right w:val="nil"/>
            </w:tcBorders>
            <w:shd w:val="clear" w:color="auto" w:fill="auto"/>
            <w:noWrap/>
            <w:vAlign w:val="bottom"/>
            <w:hideMark/>
          </w:tcPr>
          <w:p w14:paraId="28E584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single" w:sz="4" w:space="0" w:color="auto"/>
              <w:left w:val="nil"/>
              <w:bottom w:val="nil"/>
              <w:right w:val="nil"/>
            </w:tcBorders>
            <w:shd w:val="clear" w:color="auto" w:fill="auto"/>
            <w:noWrap/>
            <w:vAlign w:val="bottom"/>
            <w:hideMark/>
          </w:tcPr>
          <w:p w14:paraId="082474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single" w:sz="4" w:space="0" w:color="auto"/>
              <w:left w:val="nil"/>
              <w:bottom w:val="nil"/>
              <w:right w:val="nil"/>
            </w:tcBorders>
            <w:shd w:val="clear" w:color="auto" w:fill="auto"/>
            <w:noWrap/>
            <w:vAlign w:val="bottom"/>
            <w:hideMark/>
          </w:tcPr>
          <w:p w14:paraId="79A0DA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single" w:sz="4" w:space="0" w:color="auto"/>
              <w:left w:val="nil"/>
              <w:bottom w:val="nil"/>
              <w:right w:val="nil"/>
            </w:tcBorders>
            <w:shd w:val="clear" w:color="auto" w:fill="auto"/>
            <w:noWrap/>
            <w:vAlign w:val="bottom"/>
            <w:hideMark/>
          </w:tcPr>
          <w:p w14:paraId="2AFE47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single" w:sz="4" w:space="0" w:color="auto"/>
              <w:left w:val="nil"/>
              <w:bottom w:val="nil"/>
              <w:right w:val="nil"/>
            </w:tcBorders>
            <w:shd w:val="clear" w:color="auto" w:fill="auto"/>
            <w:noWrap/>
            <w:vAlign w:val="bottom"/>
            <w:hideMark/>
          </w:tcPr>
          <w:p w14:paraId="78010B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single" w:sz="4" w:space="0" w:color="auto"/>
              <w:left w:val="nil"/>
              <w:bottom w:val="nil"/>
              <w:right w:val="nil"/>
            </w:tcBorders>
            <w:shd w:val="clear" w:color="auto" w:fill="auto"/>
            <w:noWrap/>
            <w:vAlign w:val="bottom"/>
            <w:hideMark/>
          </w:tcPr>
          <w:p w14:paraId="5B2E298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single" w:sz="4" w:space="0" w:color="auto"/>
              <w:left w:val="nil"/>
              <w:bottom w:val="nil"/>
              <w:right w:val="nil"/>
            </w:tcBorders>
            <w:shd w:val="clear" w:color="auto" w:fill="auto"/>
            <w:noWrap/>
            <w:vAlign w:val="bottom"/>
            <w:hideMark/>
          </w:tcPr>
          <w:p w14:paraId="14FC4F0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single" w:sz="4" w:space="0" w:color="auto"/>
              <w:left w:val="nil"/>
              <w:bottom w:val="nil"/>
              <w:right w:val="nil"/>
            </w:tcBorders>
            <w:shd w:val="clear" w:color="auto" w:fill="auto"/>
            <w:noWrap/>
            <w:vAlign w:val="bottom"/>
            <w:hideMark/>
          </w:tcPr>
          <w:p w14:paraId="2E6F91D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single" w:sz="4" w:space="0" w:color="auto"/>
              <w:left w:val="nil"/>
              <w:bottom w:val="nil"/>
              <w:right w:val="nil"/>
            </w:tcBorders>
            <w:shd w:val="clear" w:color="auto" w:fill="auto"/>
            <w:noWrap/>
            <w:vAlign w:val="bottom"/>
            <w:hideMark/>
          </w:tcPr>
          <w:p w14:paraId="093B7D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single" w:sz="4" w:space="0" w:color="auto"/>
              <w:left w:val="nil"/>
              <w:bottom w:val="nil"/>
              <w:right w:val="nil"/>
            </w:tcBorders>
            <w:shd w:val="clear" w:color="auto" w:fill="auto"/>
            <w:noWrap/>
            <w:vAlign w:val="bottom"/>
            <w:hideMark/>
          </w:tcPr>
          <w:p w14:paraId="4A3B935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single" w:sz="4" w:space="0" w:color="auto"/>
              <w:left w:val="nil"/>
              <w:bottom w:val="nil"/>
              <w:right w:val="nil"/>
            </w:tcBorders>
            <w:shd w:val="clear" w:color="auto" w:fill="auto"/>
            <w:noWrap/>
            <w:vAlign w:val="bottom"/>
            <w:hideMark/>
          </w:tcPr>
          <w:p w14:paraId="6A90F16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w:t>
            </w:r>
          </w:p>
        </w:tc>
        <w:tc>
          <w:tcPr>
            <w:tcW w:w="865" w:type="dxa"/>
            <w:tcBorders>
              <w:top w:val="single" w:sz="4" w:space="0" w:color="auto"/>
              <w:left w:val="nil"/>
              <w:bottom w:val="nil"/>
              <w:right w:val="nil"/>
            </w:tcBorders>
            <w:shd w:val="clear" w:color="auto" w:fill="auto"/>
            <w:noWrap/>
            <w:vAlign w:val="bottom"/>
            <w:hideMark/>
          </w:tcPr>
          <w:p w14:paraId="558928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single" w:sz="4" w:space="0" w:color="auto"/>
              <w:left w:val="nil"/>
              <w:bottom w:val="nil"/>
              <w:right w:val="single" w:sz="4" w:space="0" w:color="auto"/>
            </w:tcBorders>
            <w:shd w:val="clear" w:color="auto" w:fill="auto"/>
            <w:noWrap/>
            <w:vAlign w:val="center"/>
            <w:hideMark/>
          </w:tcPr>
          <w:p w14:paraId="09F4BEC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80</w:t>
            </w:r>
          </w:p>
        </w:tc>
      </w:tr>
      <w:tr w:rsidR="006241CF" w:rsidRPr="00404AD6" w14:paraId="6C4E6C15"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152755E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AMH1</w:t>
            </w:r>
          </w:p>
        </w:tc>
        <w:tc>
          <w:tcPr>
            <w:tcW w:w="820" w:type="dxa"/>
            <w:tcBorders>
              <w:top w:val="nil"/>
              <w:left w:val="nil"/>
              <w:bottom w:val="single" w:sz="4" w:space="0" w:color="auto"/>
              <w:right w:val="nil"/>
            </w:tcBorders>
            <w:shd w:val="clear" w:color="auto" w:fill="auto"/>
            <w:noWrap/>
            <w:vAlign w:val="center"/>
            <w:hideMark/>
          </w:tcPr>
          <w:p w14:paraId="2116E4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063945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651" w:type="dxa"/>
            <w:tcBorders>
              <w:top w:val="nil"/>
              <w:left w:val="nil"/>
              <w:bottom w:val="single" w:sz="4" w:space="0" w:color="auto"/>
              <w:right w:val="nil"/>
            </w:tcBorders>
            <w:shd w:val="clear" w:color="auto" w:fill="auto"/>
            <w:noWrap/>
            <w:vAlign w:val="bottom"/>
            <w:hideMark/>
          </w:tcPr>
          <w:p w14:paraId="5E2C6F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450" w:type="dxa"/>
            <w:tcBorders>
              <w:top w:val="nil"/>
              <w:left w:val="nil"/>
              <w:bottom w:val="single" w:sz="4" w:space="0" w:color="auto"/>
              <w:right w:val="nil"/>
            </w:tcBorders>
            <w:shd w:val="clear" w:color="auto" w:fill="auto"/>
            <w:noWrap/>
            <w:vAlign w:val="bottom"/>
            <w:hideMark/>
          </w:tcPr>
          <w:p w14:paraId="69BBBB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621BF1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650EAB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89" w:type="dxa"/>
            <w:tcBorders>
              <w:top w:val="nil"/>
              <w:left w:val="nil"/>
              <w:bottom w:val="single" w:sz="4" w:space="0" w:color="auto"/>
              <w:right w:val="nil"/>
            </w:tcBorders>
            <w:shd w:val="clear" w:color="auto" w:fill="auto"/>
            <w:noWrap/>
            <w:vAlign w:val="center"/>
            <w:hideMark/>
          </w:tcPr>
          <w:p w14:paraId="7ECDA2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51" w:type="dxa"/>
            <w:tcBorders>
              <w:top w:val="nil"/>
              <w:left w:val="nil"/>
              <w:bottom w:val="single" w:sz="4" w:space="0" w:color="auto"/>
              <w:right w:val="nil"/>
            </w:tcBorders>
            <w:shd w:val="clear" w:color="auto" w:fill="auto"/>
            <w:noWrap/>
            <w:vAlign w:val="center"/>
            <w:hideMark/>
          </w:tcPr>
          <w:p w14:paraId="31E79A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1D0DA34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2F3E1B0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7CA0EB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4806A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865" w:type="dxa"/>
            <w:tcBorders>
              <w:top w:val="nil"/>
              <w:left w:val="nil"/>
              <w:bottom w:val="single" w:sz="4" w:space="0" w:color="auto"/>
              <w:right w:val="nil"/>
            </w:tcBorders>
            <w:shd w:val="clear" w:color="auto" w:fill="auto"/>
            <w:noWrap/>
            <w:vAlign w:val="bottom"/>
            <w:hideMark/>
          </w:tcPr>
          <w:p w14:paraId="0D8697F3" w14:textId="77777777" w:rsidR="00404AD6" w:rsidRPr="00404AD6" w:rsidRDefault="00404AD6" w:rsidP="00404AD6">
            <w:pPr>
              <w:spacing w:after="0" w:line="240" w:lineRule="auto"/>
              <w:jc w:val="center"/>
              <w:rPr>
                <w:rFonts w:ascii="Calibri" w:eastAsia="Times New Roman" w:hAnsi="Calibri" w:cs="Times New Roman"/>
                <w:i/>
                <w:iCs/>
                <w:color w:val="000000"/>
                <w:sz w:val="16"/>
                <w:szCs w:val="16"/>
              </w:rPr>
            </w:pPr>
            <w:r w:rsidRPr="00404AD6">
              <w:rPr>
                <w:rFonts w:ascii="Calibri" w:eastAsia="Times New Roman" w:hAnsi="Calibri" w:cs="Times New Roman"/>
                <w:i/>
                <w:iCs/>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7F7FFE5F" w14:textId="77777777" w:rsidR="00404AD6" w:rsidRPr="00404AD6" w:rsidRDefault="00404AD6" w:rsidP="00404AD6">
            <w:pPr>
              <w:spacing w:after="0" w:line="240" w:lineRule="auto"/>
              <w:jc w:val="center"/>
              <w:rPr>
                <w:rFonts w:ascii="Calibri" w:eastAsia="Times New Roman" w:hAnsi="Calibri" w:cs="Times New Roman"/>
                <w:b/>
                <w:bCs/>
                <w:i/>
                <w:iCs/>
                <w:color w:val="FF0000"/>
                <w:sz w:val="16"/>
                <w:szCs w:val="16"/>
              </w:rPr>
            </w:pPr>
            <w:r w:rsidRPr="00404AD6">
              <w:rPr>
                <w:rFonts w:ascii="Calibri" w:eastAsia="Times New Roman" w:hAnsi="Calibri" w:cs="Times New Roman"/>
                <w:b/>
                <w:bCs/>
                <w:i/>
                <w:iCs/>
                <w:color w:val="FF0000"/>
                <w:sz w:val="16"/>
                <w:szCs w:val="16"/>
              </w:rPr>
              <w:t>3.80</w:t>
            </w:r>
          </w:p>
        </w:tc>
      </w:tr>
      <w:tr w:rsidR="006241CF" w:rsidRPr="00404AD6" w14:paraId="3A5A9DFA"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17955F4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1</w:t>
            </w:r>
          </w:p>
        </w:tc>
        <w:tc>
          <w:tcPr>
            <w:tcW w:w="820" w:type="dxa"/>
            <w:tcBorders>
              <w:top w:val="nil"/>
              <w:left w:val="nil"/>
              <w:bottom w:val="nil"/>
              <w:right w:val="nil"/>
            </w:tcBorders>
            <w:shd w:val="clear" w:color="auto" w:fill="auto"/>
            <w:noWrap/>
            <w:vAlign w:val="center"/>
            <w:hideMark/>
          </w:tcPr>
          <w:p w14:paraId="58753E8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24EC6D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1D394FC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3AB596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6351E7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583463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6CE1B7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2A4F2B2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3A384F7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1D4D543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3AA4562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D8951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5</w:t>
            </w:r>
          </w:p>
        </w:tc>
        <w:tc>
          <w:tcPr>
            <w:tcW w:w="865" w:type="dxa"/>
            <w:tcBorders>
              <w:top w:val="nil"/>
              <w:left w:val="nil"/>
              <w:bottom w:val="nil"/>
              <w:right w:val="nil"/>
            </w:tcBorders>
            <w:shd w:val="clear" w:color="auto" w:fill="auto"/>
            <w:noWrap/>
            <w:vAlign w:val="bottom"/>
            <w:hideMark/>
          </w:tcPr>
          <w:p w14:paraId="27FE40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single" w:sz="4" w:space="0" w:color="auto"/>
              <w:left w:val="nil"/>
              <w:bottom w:val="nil"/>
              <w:right w:val="single" w:sz="4" w:space="0" w:color="auto"/>
            </w:tcBorders>
            <w:shd w:val="clear" w:color="auto" w:fill="auto"/>
            <w:noWrap/>
            <w:vAlign w:val="center"/>
            <w:hideMark/>
          </w:tcPr>
          <w:p w14:paraId="5FFAFA2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50</w:t>
            </w:r>
          </w:p>
        </w:tc>
      </w:tr>
      <w:tr w:rsidR="006241CF" w:rsidRPr="00404AD6" w14:paraId="25BEC425"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416B5F6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1</w:t>
            </w:r>
          </w:p>
        </w:tc>
        <w:tc>
          <w:tcPr>
            <w:tcW w:w="820" w:type="dxa"/>
            <w:tcBorders>
              <w:top w:val="nil"/>
              <w:left w:val="nil"/>
              <w:bottom w:val="single" w:sz="4" w:space="0" w:color="auto"/>
              <w:right w:val="nil"/>
            </w:tcBorders>
            <w:shd w:val="clear" w:color="auto" w:fill="auto"/>
            <w:noWrap/>
            <w:vAlign w:val="center"/>
            <w:hideMark/>
          </w:tcPr>
          <w:p w14:paraId="4F38D01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5194912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51" w:type="dxa"/>
            <w:tcBorders>
              <w:top w:val="nil"/>
              <w:left w:val="nil"/>
              <w:bottom w:val="single" w:sz="4" w:space="0" w:color="auto"/>
              <w:right w:val="nil"/>
            </w:tcBorders>
            <w:shd w:val="clear" w:color="auto" w:fill="auto"/>
            <w:noWrap/>
            <w:vAlign w:val="bottom"/>
            <w:hideMark/>
          </w:tcPr>
          <w:p w14:paraId="4B9123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450" w:type="dxa"/>
            <w:tcBorders>
              <w:top w:val="nil"/>
              <w:left w:val="nil"/>
              <w:bottom w:val="single" w:sz="4" w:space="0" w:color="auto"/>
              <w:right w:val="nil"/>
            </w:tcBorders>
            <w:shd w:val="clear" w:color="auto" w:fill="auto"/>
            <w:noWrap/>
            <w:vAlign w:val="bottom"/>
            <w:hideMark/>
          </w:tcPr>
          <w:p w14:paraId="1A0C48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643632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0E32E5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789" w:type="dxa"/>
            <w:tcBorders>
              <w:top w:val="nil"/>
              <w:left w:val="nil"/>
              <w:bottom w:val="single" w:sz="4" w:space="0" w:color="auto"/>
              <w:right w:val="nil"/>
            </w:tcBorders>
            <w:shd w:val="clear" w:color="auto" w:fill="auto"/>
            <w:noWrap/>
            <w:vAlign w:val="center"/>
            <w:hideMark/>
          </w:tcPr>
          <w:p w14:paraId="51A0B2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1CE6DE2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5FE4F4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6D9041A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5232793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7560B7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65" w:type="dxa"/>
            <w:tcBorders>
              <w:top w:val="nil"/>
              <w:left w:val="nil"/>
              <w:bottom w:val="single" w:sz="4" w:space="0" w:color="auto"/>
              <w:right w:val="nil"/>
            </w:tcBorders>
            <w:shd w:val="clear" w:color="auto" w:fill="auto"/>
            <w:noWrap/>
            <w:vAlign w:val="bottom"/>
            <w:hideMark/>
          </w:tcPr>
          <w:p w14:paraId="1A62F9A7" w14:textId="77777777" w:rsidR="00404AD6" w:rsidRPr="00404AD6" w:rsidRDefault="00404AD6" w:rsidP="00404AD6">
            <w:pPr>
              <w:spacing w:after="0" w:line="240" w:lineRule="auto"/>
              <w:jc w:val="center"/>
              <w:rPr>
                <w:rFonts w:ascii="Calibri" w:eastAsia="Times New Roman" w:hAnsi="Calibri" w:cs="Times New Roman"/>
                <w:i/>
                <w:iCs/>
                <w:color w:val="000000"/>
                <w:sz w:val="16"/>
                <w:szCs w:val="16"/>
              </w:rPr>
            </w:pPr>
            <w:r w:rsidRPr="00404AD6">
              <w:rPr>
                <w:rFonts w:ascii="Calibri" w:eastAsia="Times New Roman" w:hAnsi="Calibri" w:cs="Times New Roman"/>
                <w:i/>
                <w:iCs/>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6210489E"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6241CF" w:rsidRPr="00404AD6" w14:paraId="308674F8"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227784C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FL1</w:t>
            </w:r>
          </w:p>
        </w:tc>
        <w:tc>
          <w:tcPr>
            <w:tcW w:w="820" w:type="dxa"/>
            <w:tcBorders>
              <w:top w:val="nil"/>
              <w:left w:val="nil"/>
              <w:bottom w:val="nil"/>
              <w:right w:val="nil"/>
            </w:tcBorders>
            <w:shd w:val="clear" w:color="auto" w:fill="auto"/>
            <w:noWrap/>
            <w:vAlign w:val="center"/>
            <w:hideMark/>
          </w:tcPr>
          <w:p w14:paraId="5E2C944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F40B8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20EDA27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577DE78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1427E0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58CAA9B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71DE83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0072A4D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492A98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02279D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44E0190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642CF10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865" w:type="dxa"/>
            <w:tcBorders>
              <w:top w:val="nil"/>
              <w:left w:val="nil"/>
              <w:bottom w:val="nil"/>
              <w:right w:val="nil"/>
            </w:tcBorders>
            <w:shd w:val="clear" w:color="auto" w:fill="auto"/>
            <w:noWrap/>
            <w:vAlign w:val="bottom"/>
            <w:hideMark/>
          </w:tcPr>
          <w:p w14:paraId="2B28192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single" w:sz="4" w:space="0" w:color="auto"/>
              <w:left w:val="nil"/>
              <w:bottom w:val="nil"/>
              <w:right w:val="single" w:sz="4" w:space="0" w:color="auto"/>
            </w:tcBorders>
            <w:shd w:val="clear" w:color="auto" w:fill="auto"/>
            <w:noWrap/>
            <w:vAlign w:val="center"/>
            <w:hideMark/>
          </w:tcPr>
          <w:p w14:paraId="3C58AA3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4.00</w:t>
            </w:r>
          </w:p>
        </w:tc>
      </w:tr>
      <w:tr w:rsidR="006241CF" w:rsidRPr="00404AD6" w14:paraId="1C64EA8A"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31420D0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FL1</w:t>
            </w:r>
          </w:p>
        </w:tc>
        <w:tc>
          <w:tcPr>
            <w:tcW w:w="820" w:type="dxa"/>
            <w:tcBorders>
              <w:top w:val="nil"/>
              <w:left w:val="nil"/>
              <w:bottom w:val="single" w:sz="4" w:space="0" w:color="auto"/>
              <w:right w:val="nil"/>
            </w:tcBorders>
            <w:shd w:val="clear" w:color="auto" w:fill="auto"/>
            <w:noWrap/>
            <w:vAlign w:val="center"/>
            <w:hideMark/>
          </w:tcPr>
          <w:p w14:paraId="4DFADBE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2BD3DB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51" w:type="dxa"/>
            <w:tcBorders>
              <w:top w:val="nil"/>
              <w:left w:val="nil"/>
              <w:bottom w:val="single" w:sz="4" w:space="0" w:color="auto"/>
              <w:right w:val="nil"/>
            </w:tcBorders>
            <w:shd w:val="clear" w:color="auto" w:fill="auto"/>
            <w:noWrap/>
            <w:vAlign w:val="bottom"/>
            <w:hideMark/>
          </w:tcPr>
          <w:p w14:paraId="79A3427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073A0C5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58F89DD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54CCA72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789" w:type="dxa"/>
            <w:tcBorders>
              <w:top w:val="nil"/>
              <w:left w:val="nil"/>
              <w:bottom w:val="single" w:sz="4" w:space="0" w:color="auto"/>
              <w:right w:val="nil"/>
            </w:tcBorders>
            <w:shd w:val="clear" w:color="auto" w:fill="auto"/>
            <w:noWrap/>
            <w:vAlign w:val="center"/>
            <w:hideMark/>
          </w:tcPr>
          <w:p w14:paraId="4A34B5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632848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1B6AFDB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7293B7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27F99CF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2E08AA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65" w:type="dxa"/>
            <w:tcBorders>
              <w:top w:val="nil"/>
              <w:left w:val="nil"/>
              <w:bottom w:val="single" w:sz="4" w:space="0" w:color="auto"/>
              <w:right w:val="nil"/>
            </w:tcBorders>
            <w:shd w:val="clear" w:color="auto" w:fill="auto"/>
            <w:noWrap/>
            <w:vAlign w:val="bottom"/>
            <w:hideMark/>
          </w:tcPr>
          <w:p w14:paraId="1D92C442" w14:textId="77777777" w:rsidR="00404AD6" w:rsidRPr="00404AD6" w:rsidRDefault="00404AD6" w:rsidP="00404AD6">
            <w:pPr>
              <w:spacing w:after="0" w:line="240" w:lineRule="auto"/>
              <w:jc w:val="center"/>
              <w:rPr>
                <w:rFonts w:ascii="Calibri" w:eastAsia="Times New Roman" w:hAnsi="Calibri" w:cs="Times New Roman"/>
                <w:i/>
                <w:iCs/>
                <w:color w:val="000000"/>
                <w:sz w:val="16"/>
                <w:szCs w:val="16"/>
              </w:rPr>
            </w:pPr>
            <w:r w:rsidRPr="00404AD6">
              <w:rPr>
                <w:rFonts w:ascii="Calibri" w:eastAsia="Times New Roman" w:hAnsi="Calibri" w:cs="Times New Roman"/>
                <w:i/>
                <w:iCs/>
                <w:color w:val="000000"/>
                <w:sz w:val="16"/>
                <w:szCs w:val="16"/>
              </w:rPr>
              <w:t>1</w:t>
            </w:r>
          </w:p>
        </w:tc>
        <w:tc>
          <w:tcPr>
            <w:tcW w:w="763" w:type="dxa"/>
            <w:tcBorders>
              <w:top w:val="nil"/>
              <w:left w:val="nil"/>
              <w:bottom w:val="nil"/>
              <w:right w:val="single" w:sz="4" w:space="0" w:color="auto"/>
            </w:tcBorders>
            <w:shd w:val="clear" w:color="auto" w:fill="auto"/>
            <w:noWrap/>
            <w:vAlign w:val="center"/>
            <w:hideMark/>
          </w:tcPr>
          <w:p w14:paraId="227FD040"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2.00</w:t>
            </w:r>
          </w:p>
        </w:tc>
      </w:tr>
      <w:tr w:rsidR="006241CF" w:rsidRPr="00404AD6" w14:paraId="58E884C6"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668667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3</w:t>
            </w:r>
          </w:p>
        </w:tc>
        <w:tc>
          <w:tcPr>
            <w:tcW w:w="820" w:type="dxa"/>
            <w:tcBorders>
              <w:top w:val="nil"/>
              <w:left w:val="nil"/>
              <w:bottom w:val="nil"/>
              <w:right w:val="nil"/>
            </w:tcBorders>
            <w:shd w:val="clear" w:color="auto" w:fill="auto"/>
            <w:noWrap/>
            <w:vAlign w:val="center"/>
            <w:hideMark/>
          </w:tcPr>
          <w:p w14:paraId="4D4EE1D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63AEC0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7D7D396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481030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301FE51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52A3EB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758714A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5A2F6A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6802C2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4CFD66D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305E8D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365D1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40</w:t>
            </w:r>
          </w:p>
        </w:tc>
        <w:tc>
          <w:tcPr>
            <w:tcW w:w="865" w:type="dxa"/>
            <w:tcBorders>
              <w:top w:val="nil"/>
              <w:left w:val="nil"/>
              <w:bottom w:val="nil"/>
              <w:right w:val="nil"/>
            </w:tcBorders>
            <w:shd w:val="clear" w:color="auto" w:fill="auto"/>
            <w:noWrap/>
            <w:vAlign w:val="bottom"/>
            <w:hideMark/>
          </w:tcPr>
          <w:p w14:paraId="2C1A65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single" w:sz="4" w:space="0" w:color="auto"/>
              <w:left w:val="nil"/>
              <w:bottom w:val="nil"/>
              <w:right w:val="single" w:sz="4" w:space="0" w:color="auto"/>
            </w:tcBorders>
            <w:shd w:val="clear" w:color="auto" w:fill="auto"/>
            <w:noWrap/>
            <w:vAlign w:val="center"/>
            <w:hideMark/>
          </w:tcPr>
          <w:p w14:paraId="0BC67E5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4.40</w:t>
            </w:r>
          </w:p>
        </w:tc>
      </w:tr>
      <w:tr w:rsidR="006241CF" w:rsidRPr="00404AD6" w14:paraId="5DFAA7D4"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6B3A853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3</w:t>
            </w:r>
          </w:p>
        </w:tc>
        <w:tc>
          <w:tcPr>
            <w:tcW w:w="820" w:type="dxa"/>
            <w:tcBorders>
              <w:top w:val="nil"/>
              <w:left w:val="nil"/>
              <w:bottom w:val="single" w:sz="4" w:space="0" w:color="auto"/>
              <w:right w:val="nil"/>
            </w:tcBorders>
            <w:shd w:val="clear" w:color="auto" w:fill="auto"/>
            <w:noWrap/>
            <w:vAlign w:val="center"/>
            <w:hideMark/>
          </w:tcPr>
          <w:p w14:paraId="3F16187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4DB4E2E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651" w:type="dxa"/>
            <w:tcBorders>
              <w:top w:val="nil"/>
              <w:left w:val="nil"/>
              <w:bottom w:val="single" w:sz="4" w:space="0" w:color="auto"/>
              <w:right w:val="nil"/>
            </w:tcBorders>
            <w:shd w:val="clear" w:color="auto" w:fill="auto"/>
            <w:noWrap/>
            <w:vAlign w:val="bottom"/>
            <w:hideMark/>
          </w:tcPr>
          <w:p w14:paraId="2F71535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450" w:type="dxa"/>
            <w:tcBorders>
              <w:top w:val="nil"/>
              <w:left w:val="nil"/>
              <w:bottom w:val="single" w:sz="4" w:space="0" w:color="auto"/>
              <w:right w:val="nil"/>
            </w:tcBorders>
            <w:shd w:val="clear" w:color="auto" w:fill="auto"/>
            <w:noWrap/>
            <w:vAlign w:val="bottom"/>
            <w:hideMark/>
          </w:tcPr>
          <w:p w14:paraId="29971CE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253BA9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7CD9AB7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89" w:type="dxa"/>
            <w:tcBorders>
              <w:top w:val="nil"/>
              <w:left w:val="nil"/>
              <w:bottom w:val="single" w:sz="4" w:space="0" w:color="auto"/>
              <w:right w:val="nil"/>
            </w:tcBorders>
            <w:shd w:val="clear" w:color="auto" w:fill="auto"/>
            <w:noWrap/>
            <w:vAlign w:val="center"/>
            <w:hideMark/>
          </w:tcPr>
          <w:p w14:paraId="459491B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6FA6A8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67A2634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BC727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23BC1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98DDA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865" w:type="dxa"/>
            <w:tcBorders>
              <w:top w:val="nil"/>
              <w:left w:val="nil"/>
              <w:bottom w:val="single" w:sz="4" w:space="0" w:color="auto"/>
              <w:right w:val="nil"/>
            </w:tcBorders>
            <w:shd w:val="clear" w:color="auto" w:fill="auto"/>
            <w:noWrap/>
            <w:vAlign w:val="bottom"/>
            <w:hideMark/>
          </w:tcPr>
          <w:p w14:paraId="6213C1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2AF39728"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3.40</w:t>
            </w:r>
          </w:p>
        </w:tc>
      </w:tr>
      <w:tr w:rsidR="006241CF" w:rsidRPr="00404AD6" w14:paraId="7AE59664"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740569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4</w:t>
            </w:r>
          </w:p>
        </w:tc>
        <w:tc>
          <w:tcPr>
            <w:tcW w:w="820" w:type="dxa"/>
            <w:tcBorders>
              <w:top w:val="nil"/>
              <w:left w:val="nil"/>
              <w:bottom w:val="nil"/>
              <w:right w:val="nil"/>
            </w:tcBorders>
            <w:shd w:val="clear" w:color="auto" w:fill="auto"/>
            <w:noWrap/>
            <w:vAlign w:val="center"/>
            <w:hideMark/>
          </w:tcPr>
          <w:p w14:paraId="0E9DD24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5799B5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3ECD49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6481F2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683774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328E066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0D98C13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3839110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004E2B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51F258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92792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5E36D82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65" w:type="dxa"/>
            <w:tcBorders>
              <w:top w:val="nil"/>
              <w:left w:val="nil"/>
              <w:bottom w:val="nil"/>
              <w:right w:val="nil"/>
            </w:tcBorders>
            <w:shd w:val="clear" w:color="auto" w:fill="auto"/>
            <w:noWrap/>
            <w:vAlign w:val="bottom"/>
            <w:hideMark/>
          </w:tcPr>
          <w:p w14:paraId="790F0D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63" w:type="dxa"/>
            <w:tcBorders>
              <w:top w:val="single" w:sz="4" w:space="0" w:color="auto"/>
              <w:left w:val="nil"/>
              <w:bottom w:val="nil"/>
              <w:right w:val="single" w:sz="4" w:space="0" w:color="auto"/>
            </w:tcBorders>
            <w:shd w:val="clear" w:color="auto" w:fill="auto"/>
            <w:noWrap/>
            <w:vAlign w:val="bottom"/>
            <w:hideMark/>
          </w:tcPr>
          <w:p w14:paraId="517E71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6241CF" w:rsidRPr="00404AD6" w14:paraId="167E8339"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54C77FD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4</w:t>
            </w:r>
          </w:p>
        </w:tc>
        <w:tc>
          <w:tcPr>
            <w:tcW w:w="820" w:type="dxa"/>
            <w:tcBorders>
              <w:top w:val="nil"/>
              <w:left w:val="nil"/>
              <w:bottom w:val="single" w:sz="4" w:space="0" w:color="auto"/>
              <w:right w:val="nil"/>
            </w:tcBorders>
            <w:shd w:val="clear" w:color="auto" w:fill="auto"/>
            <w:noWrap/>
            <w:vAlign w:val="center"/>
            <w:hideMark/>
          </w:tcPr>
          <w:p w14:paraId="04809C0D"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54EF47A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651" w:type="dxa"/>
            <w:tcBorders>
              <w:top w:val="nil"/>
              <w:left w:val="nil"/>
              <w:bottom w:val="single" w:sz="4" w:space="0" w:color="auto"/>
              <w:right w:val="nil"/>
            </w:tcBorders>
            <w:shd w:val="clear" w:color="auto" w:fill="auto"/>
            <w:noWrap/>
            <w:vAlign w:val="bottom"/>
            <w:hideMark/>
          </w:tcPr>
          <w:p w14:paraId="7A9BF2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450" w:type="dxa"/>
            <w:tcBorders>
              <w:top w:val="nil"/>
              <w:left w:val="nil"/>
              <w:bottom w:val="single" w:sz="4" w:space="0" w:color="auto"/>
              <w:right w:val="nil"/>
            </w:tcBorders>
            <w:shd w:val="clear" w:color="auto" w:fill="auto"/>
            <w:noWrap/>
            <w:vAlign w:val="bottom"/>
            <w:hideMark/>
          </w:tcPr>
          <w:p w14:paraId="4BB06B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450" w:type="dxa"/>
            <w:tcBorders>
              <w:top w:val="nil"/>
              <w:left w:val="nil"/>
              <w:bottom w:val="single" w:sz="4" w:space="0" w:color="auto"/>
              <w:right w:val="nil"/>
            </w:tcBorders>
            <w:shd w:val="clear" w:color="auto" w:fill="auto"/>
            <w:noWrap/>
            <w:vAlign w:val="bottom"/>
            <w:hideMark/>
          </w:tcPr>
          <w:p w14:paraId="4A1282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431250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89" w:type="dxa"/>
            <w:tcBorders>
              <w:top w:val="nil"/>
              <w:left w:val="nil"/>
              <w:bottom w:val="single" w:sz="4" w:space="0" w:color="auto"/>
              <w:right w:val="nil"/>
            </w:tcBorders>
            <w:shd w:val="clear" w:color="auto" w:fill="auto"/>
            <w:noWrap/>
            <w:vAlign w:val="center"/>
            <w:hideMark/>
          </w:tcPr>
          <w:p w14:paraId="309FA86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780CA9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18CD6A6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01" w:type="dxa"/>
            <w:tcBorders>
              <w:top w:val="nil"/>
              <w:left w:val="nil"/>
              <w:bottom w:val="single" w:sz="4" w:space="0" w:color="auto"/>
              <w:right w:val="nil"/>
            </w:tcBorders>
            <w:shd w:val="clear" w:color="auto" w:fill="auto"/>
            <w:noWrap/>
            <w:vAlign w:val="center"/>
            <w:hideMark/>
          </w:tcPr>
          <w:p w14:paraId="1B78ED1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92C00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7818CEC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865" w:type="dxa"/>
            <w:tcBorders>
              <w:top w:val="nil"/>
              <w:left w:val="nil"/>
              <w:bottom w:val="single" w:sz="4" w:space="0" w:color="auto"/>
              <w:right w:val="nil"/>
            </w:tcBorders>
            <w:shd w:val="clear" w:color="auto" w:fill="auto"/>
            <w:noWrap/>
            <w:vAlign w:val="bottom"/>
            <w:hideMark/>
          </w:tcPr>
          <w:p w14:paraId="6AC1943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nil"/>
              <w:left w:val="nil"/>
              <w:bottom w:val="nil"/>
              <w:right w:val="single" w:sz="4" w:space="0" w:color="auto"/>
            </w:tcBorders>
            <w:shd w:val="clear" w:color="auto" w:fill="auto"/>
            <w:noWrap/>
            <w:vAlign w:val="center"/>
            <w:hideMark/>
          </w:tcPr>
          <w:p w14:paraId="1F5EE4D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80</w:t>
            </w:r>
          </w:p>
        </w:tc>
      </w:tr>
      <w:tr w:rsidR="006241CF" w:rsidRPr="00404AD6" w14:paraId="0D3D93BC"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0E7CD72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3</w:t>
            </w:r>
          </w:p>
        </w:tc>
        <w:tc>
          <w:tcPr>
            <w:tcW w:w="820" w:type="dxa"/>
            <w:tcBorders>
              <w:top w:val="nil"/>
              <w:left w:val="nil"/>
              <w:bottom w:val="nil"/>
              <w:right w:val="nil"/>
            </w:tcBorders>
            <w:shd w:val="clear" w:color="auto" w:fill="auto"/>
            <w:noWrap/>
            <w:vAlign w:val="center"/>
            <w:hideMark/>
          </w:tcPr>
          <w:p w14:paraId="6655FA6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0B7362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64A742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7FBA22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22D0A1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38C08DD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4E0EBB4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2632D5B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073E18F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7451624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7133F2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0E6D3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65" w:type="dxa"/>
            <w:tcBorders>
              <w:top w:val="nil"/>
              <w:left w:val="nil"/>
              <w:bottom w:val="nil"/>
              <w:right w:val="nil"/>
            </w:tcBorders>
            <w:shd w:val="clear" w:color="auto" w:fill="auto"/>
            <w:noWrap/>
            <w:vAlign w:val="bottom"/>
            <w:hideMark/>
          </w:tcPr>
          <w:p w14:paraId="625DE13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single" w:sz="4" w:space="0" w:color="auto"/>
              <w:left w:val="nil"/>
              <w:bottom w:val="nil"/>
              <w:right w:val="single" w:sz="4" w:space="0" w:color="auto"/>
            </w:tcBorders>
            <w:shd w:val="clear" w:color="auto" w:fill="auto"/>
            <w:noWrap/>
            <w:vAlign w:val="center"/>
            <w:hideMark/>
          </w:tcPr>
          <w:p w14:paraId="469640B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3.00</w:t>
            </w:r>
          </w:p>
        </w:tc>
      </w:tr>
      <w:tr w:rsidR="006241CF" w:rsidRPr="00404AD6" w14:paraId="28837826"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0E59525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3</w:t>
            </w:r>
          </w:p>
        </w:tc>
        <w:tc>
          <w:tcPr>
            <w:tcW w:w="820" w:type="dxa"/>
            <w:tcBorders>
              <w:top w:val="nil"/>
              <w:left w:val="nil"/>
              <w:bottom w:val="single" w:sz="4" w:space="0" w:color="auto"/>
              <w:right w:val="nil"/>
            </w:tcBorders>
            <w:shd w:val="clear" w:color="auto" w:fill="auto"/>
            <w:noWrap/>
            <w:vAlign w:val="center"/>
            <w:hideMark/>
          </w:tcPr>
          <w:p w14:paraId="13B797B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0542FF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651" w:type="dxa"/>
            <w:tcBorders>
              <w:top w:val="nil"/>
              <w:left w:val="nil"/>
              <w:bottom w:val="single" w:sz="4" w:space="0" w:color="auto"/>
              <w:right w:val="nil"/>
            </w:tcBorders>
            <w:shd w:val="clear" w:color="auto" w:fill="auto"/>
            <w:noWrap/>
            <w:vAlign w:val="bottom"/>
            <w:hideMark/>
          </w:tcPr>
          <w:p w14:paraId="76508C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450" w:type="dxa"/>
            <w:tcBorders>
              <w:top w:val="nil"/>
              <w:left w:val="nil"/>
              <w:bottom w:val="single" w:sz="4" w:space="0" w:color="auto"/>
              <w:right w:val="nil"/>
            </w:tcBorders>
            <w:shd w:val="clear" w:color="auto" w:fill="auto"/>
            <w:noWrap/>
            <w:vAlign w:val="bottom"/>
            <w:hideMark/>
          </w:tcPr>
          <w:p w14:paraId="0B324F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450" w:type="dxa"/>
            <w:tcBorders>
              <w:top w:val="nil"/>
              <w:left w:val="nil"/>
              <w:bottom w:val="single" w:sz="4" w:space="0" w:color="auto"/>
              <w:right w:val="nil"/>
            </w:tcBorders>
            <w:shd w:val="clear" w:color="auto" w:fill="auto"/>
            <w:noWrap/>
            <w:vAlign w:val="bottom"/>
            <w:hideMark/>
          </w:tcPr>
          <w:p w14:paraId="241421F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630" w:type="dxa"/>
            <w:tcBorders>
              <w:top w:val="nil"/>
              <w:left w:val="nil"/>
              <w:bottom w:val="single" w:sz="4" w:space="0" w:color="auto"/>
              <w:right w:val="nil"/>
            </w:tcBorders>
            <w:shd w:val="clear" w:color="auto" w:fill="auto"/>
            <w:noWrap/>
            <w:vAlign w:val="bottom"/>
            <w:hideMark/>
          </w:tcPr>
          <w:p w14:paraId="336849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89" w:type="dxa"/>
            <w:tcBorders>
              <w:top w:val="nil"/>
              <w:left w:val="nil"/>
              <w:bottom w:val="single" w:sz="4" w:space="0" w:color="auto"/>
              <w:right w:val="nil"/>
            </w:tcBorders>
            <w:shd w:val="clear" w:color="auto" w:fill="auto"/>
            <w:noWrap/>
            <w:vAlign w:val="center"/>
            <w:hideMark/>
          </w:tcPr>
          <w:p w14:paraId="42CE85B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651" w:type="dxa"/>
            <w:tcBorders>
              <w:top w:val="nil"/>
              <w:left w:val="nil"/>
              <w:bottom w:val="single" w:sz="4" w:space="0" w:color="auto"/>
              <w:right w:val="nil"/>
            </w:tcBorders>
            <w:shd w:val="clear" w:color="auto" w:fill="auto"/>
            <w:noWrap/>
            <w:vAlign w:val="center"/>
            <w:hideMark/>
          </w:tcPr>
          <w:p w14:paraId="07EBE4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7F974BE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6A4911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10408A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1720A4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865" w:type="dxa"/>
            <w:tcBorders>
              <w:top w:val="nil"/>
              <w:left w:val="nil"/>
              <w:bottom w:val="single" w:sz="4" w:space="0" w:color="auto"/>
              <w:right w:val="nil"/>
            </w:tcBorders>
            <w:shd w:val="clear" w:color="auto" w:fill="auto"/>
            <w:noWrap/>
            <w:vAlign w:val="bottom"/>
            <w:hideMark/>
          </w:tcPr>
          <w:p w14:paraId="5A58D8C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1D823DA4" w14:textId="77777777" w:rsidR="00404AD6" w:rsidRPr="00404AD6" w:rsidRDefault="00404AD6" w:rsidP="00404AD6">
            <w:pPr>
              <w:spacing w:after="0" w:line="240" w:lineRule="auto"/>
              <w:jc w:val="center"/>
              <w:rPr>
                <w:rFonts w:ascii="Calibri" w:eastAsia="Times New Roman" w:hAnsi="Calibri" w:cs="Times New Roman"/>
                <w:b/>
                <w:bCs/>
                <w:i/>
                <w:iCs/>
                <w:color w:val="FF0000"/>
                <w:sz w:val="16"/>
                <w:szCs w:val="16"/>
              </w:rPr>
            </w:pPr>
            <w:r w:rsidRPr="00404AD6">
              <w:rPr>
                <w:rFonts w:ascii="Calibri" w:eastAsia="Times New Roman" w:hAnsi="Calibri" w:cs="Times New Roman"/>
                <w:b/>
                <w:bCs/>
                <w:i/>
                <w:iCs/>
                <w:color w:val="FF0000"/>
                <w:sz w:val="16"/>
                <w:szCs w:val="16"/>
              </w:rPr>
              <w:t>4.20</w:t>
            </w:r>
          </w:p>
        </w:tc>
      </w:tr>
      <w:tr w:rsidR="006241CF" w:rsidRPr="00404AD6" w14:paraId="7B76071F"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56A50CC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RED1</w:t>
            </w:r>
          </w:p>
        </w:tc>
        <w:tc>
          <w:tcPr>
            <w:tcW w:w="820" w:type="dxa"/>
            <w:tcBorders>
              <w:top w:val="nil"/>
              <w:left w:val="nil"/>
              <w:bottom w:val="nil"/>
              <w:right w:val="nil"/>
            </w:tcBorders>
            <w:shd w:val="clear" w:color="auto" w:fill="auto"/>
            <w:noWrap/>
            <w:vAlign w:val="center"/>
            <w:hideMark/>
          </w:tcPr>
          <w:p w14:paraId="14E88A1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380531C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3A5347F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27FD33D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37BB6A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2BE9A4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3D4EFF6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1AA89ED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51E3173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0FFF7D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783C7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586B26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5</w:t>
            </w:r>
          </w:p>
        </w:tc>
        <w:tc>
          <w:tcPr>
            <w:tcW w:w="865" w:type="dxa"/>
            <w:tcBorders>
              <w:top w:val="nil"/>
              <w:left w:val="nil"/>
              <w:bottom w:val="nil"/>
              <w:right w:val="nil"/>
            </w:tcBorders>
            <w:shd w:val="clear" w:color="auto" w:fill="auto"/>
            <w:noWrap/>
            <w:vAlign w:val="bottom"/>
            <w:hideMark/>
          </w:tcPr>
          <w:p w14:paraId="4B772B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single" w:sz="4" w:space="0" w:color="auto"/>
              <w:left w:val="nil"/>
              <w:bottom w:val="nil"/>
              <w:right w:val="single" w:sz="4" w:space="0" w:color="auto"/>
            </w:tcBorders>
            <w:shd w:val="clear" w:color="auto" w:fill="auto"/>
            <w:noWrap/>
            <w:vAlign w:val="center"/>
            <w:hideMark/>
          </w:tcPr>
          <w:p w14:paraId="35D65B3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4.25</w:t>
            </w:r>
          </w:p>
        </w:tc>
      </w:tr>
      <w:tr w:rsidR="006241CF" w:rsidRPr="00404AD6" w14:paraId="6FE27414"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79FC2EA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RED1</w:t>
            </w:r>
          </w:p>
        </w:tc>
        <w:tc>
          <w:tcPr>
            <w:tcW w:w="820" w:type="dxa"/>
            <w:tcBorders>
              <w:top w:val="nil"/>
              <w:left w:val="nil"/>
              <w:bottom w:val="single" w:sz="4" w:space="0" w:color="auto"/>
              <w:right w:val="nil"/>
            </w:tcBorders>
            <w:shd w:val="clear" w:color="auto" w:fill="auto"/>
            <w:noWrap/>
            <w:vAlign w:val="center"/>
            <w:hideMark/>
          </w:tcPr>
          <w:p w14:paraId="5A971A1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71D067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651" w:type="dxa"/>
            <w:tcBorders>
              <w:top w:val="nil"/>
              <w:left w:val="nil"/>
              <w:bottom w:val="single" w:sz="4" w:space="0" w:color="auto"/>
              <w:right w:val="nil"/>
            </w:tcBorders>
            <w:shd w:val="clear" w:color="auto" w:fill="auto"/>
            <w:noWrap/>
            <w:vAlign w:val="bottom"/>
            <w:hideMark/>
          </w:tcPr>
          <w:p w14:paraId="632DEAD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450" w:type="dxa"/>
            <w:tcBorders>
              <w:top w:val="nil"/>
              <w:left w:val="nil"/>
              <w:bottom w:val="single" w:sz="4" w:space="0" w:color="auto"/>
              <w:right w:val="nil"/>
            </w:tcBorders>
            <w:shd w:val="clear" w:color="auto" w:fill="auto"/>
            <w:noWrap/>
            <w:vAlign w:val="bottom"/>
            <w:hideMark/>
          </w:tcPr>
          <w:p w14:paraId="73964A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67AAD8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20495E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89" w:type="dxa"/>
            <w:tcBorders>
              <w:top w:val="nil"/>
              <w:left w:val="nil"/>
              <w:bottom w:val="single" w:sz="4" w:space="0" w:color="auto"/>
              <w:right w:val="nil"/>
            </w:tcBorders>
            <w:shd w:val="clear" w:color="auto" w:fill="auto"/>
            <w:noWrap/>
            <w:vAlign w:val="center"/>
            <w:hideMark/>
          </w:tcPr>
          <w:p w14:paraId="39B60D3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51" w:type="dxa"/>
            <w:tcBorders>
              <w:top w:val="nil"/>
              <w:left w:val="nil"/>
              <w:bottom w:val="single" w:sz="4" w:space="0" w:color="auto"/>
              <w:right w:val="nil"/>
            </w:tcBorders>
            <w:shd w:val="clear" w:color="auto" w:fill="auto"/>
            <w:noWrap/>
            <w:vAlign w:val="center"/>
            <w:hideMark/>
          </w:tcPr>
          <w:p w14:paraId="18260B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069C345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318FA9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F729F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1B4D88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865" w:type="dxa"/>
            <w:tcBorders>
              <w:top w:val="nil"/>
              <w:left w:val="nil"/>
              <w:bottom w:val="single" w:sz="4" w:space="0" w:color="auto"/>
              <w:right w:val="nil"/>
            </w:tcBorders>
            <w:shd w:val="clear" w:color="auto" w:fill="auto"/>
            <w:noWrap/>
            <w:vAlign w:val="bottom"/>
            <w:hideMark/>
          </w:tcPr>
          <w:p w14:paraId="086DEB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nil"/>
              <w:left w:val="nil"/>
              <w:bottom w:val="single" w:sz="4" w:space="0" w:color="auto"/>
              <w:right w:val="single" w:sz="4" w:space="0" w:color="auto"/>
            </w:tcBorders>
            <w:shd w:val="clear" w:color="auto" w:fill="auto"/>
            <w:noWrap/>
            <w:vAlign w:val="center"/>
            <w:hideMark/>
          </w:tcPr>
          <w:p w14:paraId="7C01E606"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bl>
    <w:p w14:paraId="37BA4BE5" w14:textId="77777777" w:rsidR="006241CF" w:rsidRDefault="006241CF" w:rsidP="00404AD6">
      <w:pPr>
        <w:pStyle w:val="Caption"/>
        <w:rPr>
          <w:sz w:val="24"/>
          <w:szCs w:val="24"/>
        </w:rPr>
      </w:pPr>
    </w:p>
    <w:p w14:paraId="5D8C25DD" w14:textId="77777777" w:rsidR="00404AD6" w:rsidRDefault="00404AD6" w:rsidP="00404AD6">
      <w:pPr>
        <w:pStyle w:val="Caption"/>
        <w:rPr>
          <w:sz w:val="24"/>
          <w:szCs w:val="24"/>
        </w:rPr>
      </w:pPr>
      <w:r w:rsidRPr="005858BC">
        <w:rPr>
          <w:sz w:val="24"/>
          <w:szCs w:val="24"/>
        </w:rPr>
        <w:t xml:space="preserve">Table </w:t>
      </w:r>
      <w:r>
        <w:rPr>
          <w:sz w:val="24"/>
          <w:szCs w:val="24"/>
        </w:rPr>
        <w:t>26</w:t>
      </w:r>
      <w:r w:rsidRPr="005858BC">
        <w:rPr>
          <w:sz w:val="24"/>
          <w:szCs w:val="24"/>
        </w:rPr>
        <w:t xml:space="preserve">: </w:t>
      </w:r>
      <w:r>
        <w:rPr>
          <w:sz w:val="24"/>
          <w:szCs w:val="24"/>
        </w:rPr>
        <w:t xml:space="preserve">Watershed Prioritization of the Bear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9630" w:type="dxa"/>
        <w:tblInd w:w="18" w:type="dxa"/>
        <w:tblLayout w:type="fixed"/>
        <w:tblLook w:val="04A0" w:firstRow="1" w:lastRow="0" w:firstColumn="1" w:lastColumn="0" w:noHBand="0" w:noVBand="1"/>
      </w:tblPr>
      <w:tblGrid>
        <w:gridCol w:w="810"/>
        <w:gridCol w:w="978"/>
        <w:gridCol w:w="789"/>
        <w:gridCol w:w="574"/>
        <w:gridCol w:w="574"/>
        <w:gridCol w:w="574"/>
        <w:gridCol w:w="667"/>
        <w:gridCol w:w="884"/>
        <w:gridCol w:w="512"/>
        <w:gridCol w:w="447"/>
        <w:gridCol w:w="401"/>
        <w:gridCol w:w="381"/>
        <w:gridCol w:w="598"/>
        <w:gridCol w:w="631"/>
        <w:gridCol w:w="810"/>
      </w:tblGrid>
      <w:tr w:rsidR="00404AD6" w:rsidRPr="00404AD6" w14:paraId="67756A0D" w14:textId="77777777" w:rsidTr="00B8791F">
        <w:trPr>
          <w:trHeight w:val="660"/>
        </w:trPr>
        <w:tc>
          <w:tcPr>
            <w:tcW w:w="810" w:type="dxa"/>
            <w:tcBorders>
              <w:top w:val="nil"/>
              <w:left w:val="nil"/>
              <w:bottom w:val="nil"/>
              <w:right w:val="nil"/>
            </w:tcBorders>
            <w:shd w:val="clear" w:color="auto" w:fill="auto"/>
            <w:noWrap/>
            <w:vAlign w:val="bottom"/>
            <w:hideMark/>
          </w:tcPr>
          <w:p w14:paraId="6495803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p>
        </w:tc>
        <w:tc>
          <w:tcPr>
            <w:tcW w:w="978" w:type="dxa"/>
            <w:tcBorders>
              <w:top w:val="nil"/>
              <w:left w:val="nil"/>
              <w:bottom w:val="nil"/>
              <w:right w:val="nil"/>
            </w:tcBorders>
            <w:shd w:val="clear" w:color="auto" w:fill="auto"/>
            <w:noWrap/>
            <w:vAlign w:val="center"/>
            <w:hideMark/>
          </w:tcPr>
          <w:p w14:paraId="56641A7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Year</w:t>
            </w:r>
          </w:p>
        </w:tc>
        <w:tc>
          <w:tcPr>
            <w:tcW w:w="789" w:type="dxa"/>
            <w:tcBorders>
              <w:top w:val="nil"/>
              <w:left w:val="nil"/>
              <w:bottom w:val="nil"/>
              <w:right w:val="nil"/>
            </w:tcBorders>
            <w:shd w:val="clear" w:color="auto" w:fill="auto"/>
            <w:vAlign w:val="center"/>
            <w:hideMark/>
          </w:tcPr>
          <w:p w14:paraId="59581D5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574" w:type="dxa"/>
            <w:tcBorders>
              <w:top w:val="nil"/>
              <w:left w:val="nil"/>
              <w:bottom w:val="nil"/>
              <w:right w:val="nil"/>
            </w:tcBorders>
            <w:shd w:val="clear" w:color="auto" w:fill="auto"/>
            <w:noWrap/>
            <w:vAlign w:val="center"/>
            <w:hideMark/>
          </w:tcPr>
          <w:p w14:paraId="2469C7A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574" w:type="dxa"/>
            <w:tcBorders>
              <w:top w:val="nil"/>
              <w:left w:val="nil"/>
              <w:bottom w:val="nil"/>
              <w:right w:val="nil"/>
            </w:tcBorders>
            <w:shd w:val="clear" w:color="auto" w:fill="auto"/>
            <w:noWrap/>
            <w:vAlign w:val="center"/>
            <w:hideMark/>
          </w:tcPr>
          <w:p w14:paraId="091E1F7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574" w:type="dxa"/>
            <w:tcBorders>
              <w:top w:val="nil"/>
              <w:left w:val="nil"/>
              <w:bottom w:val="nil"/>
              <w:right w:val="nil"/>
            </w:tcBorders>
            <w:shd w:val="clear" w:color="auto" w:fill="auto"/>
            <w:noWrap/>
            <w:vAlign w:val="center"/>
            <w:hideMark/>
          </w:tcPr>
          <w:p w14:paraId="63AA46D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667" w:type="dxa"/>
            <w:tcBorders>
              <w:top w:val="nil"/>
              <w:left w:val="nil"/>
              <w:bottom w:val="nil"/>
              <w:right w:val="nil"/>
            </w:tcBorders>
            <w:shd w:val="clear" w:color="auto" w:fill="auto"/>
            <w:noWrap/>
            <w:vAlign w:val="center"/>
            <w:hideMark/>
          </w:tcPr>
          <w:p w14:paraId="166B7BF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884" w:type="dxa"/>
            <w:tcBorders>
              <w:top w:val="nil"/>
              <w:left w:val="nil"/>
              <w:bottom w:val="nil"/>
              <w:right w:val="nil"/>
            </w:tcBorders>
            <w:shd w:val="clear" w:color="auto" w:fill="auto"/>
            <w:vAlign w:val="center"/>
            <w:hideMark/>
          </w:tcPr>
          <w:p w14:paraId="347EB95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512" w:type="dxa"/>
            <w:tcBorders>
              <w:top w:val="nil"/>
              <w:left w:val="nil"/>
              <w:bottom w:val="nil"/>
              <w:right w:val="nil"/>
            </w:tcBorders>
            <w:shd w:val="clear" w:color="auto" w:fill="auto"/>
            <w:noWrap/>
            <w:vAlign w:val="center"/>
            <w:hideMark/>
          </w:tcPr>
          <w:p w14:paraId="7C995B4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447" w:type="dxa"/>
            <w:tcBorders>
              <w:top w:val="nil"/>
              <w:left w:val="nil"/>
              <w:bottom w:val="nil"/>
              <w:right w:val="nil"/>
            </w:tcBorders>
            <w:shd w:val="clear" w:color="auto" w:fill="auto"/>
            <w:noWrap/>
            <w:vAlign w:val="center"/>
            <w:hideMark/>
          </w:tcPr>
          <w:p w14:paraId="224FABB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401" w:type="dxa"/>
            <w:tcBorders>
              <w:top w:val="nil"/>
              <w:left w:val="nil"/>
              <w:bottom w:val="nil"/>
              <w:right w:val="nil"/>
            </w:tcBorders>
            <w:shd w:val="clear" w:color="auto" w:fill="auto"/>
            <w:noWrap/>
            <w:vAlign w:val="center"/>
            <w:hideMark/>
          </w:tcPr>
          <w:p w14:paraId="657BDF0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381" w:type="dxa"/>
            <w:tcBorders>
              <w:top w:val="nil"/>
              <w:left w:val="nil"/>
              <w:bottom w:val="nil"/>
              <w:right w:val="nil"/>
            </w:tcBorders>
            <w:shd w:val="clear" w:color="auto" w:fill="auto"/>
            <w:noWrap/>
            <w:vAlign w:val="center"/>
            <w:hideMark/>
          </w:tcPr>
          <w:p w14:paraId="5C26FA6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598" w:type="dxa"/>
            <w:tcBorders>
              <w:top w:val="nil"/>
              <w:left w:val="nil"/>
              <w:bottom w:val="nil"/>
              <w:right w:val="nil"/>
            </w:tcBorders>
            <w:shd w:val="clear" w:color="auto" w:fill="auto"/>
            <w:vAlign w:val="center"/>
            <w:hideMark/>
          </w:tcPr>
          <w:p w14:paraId="5E6262B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Chem</w:t>
            </w:r>
          </w:p>
        </w:tc>
        <w:tc>
          <w:tcPr>
            <w:tcW w:w="631" w:type="dxa"/>
            <w:tcBorders>
              <w:top w:val="nil"/>
              <w:left w:val="nil"/>
              <w:bottom w:val="nil"/>
              <w:right w:val="nil"/>
            </w:tcBorders>
            <w:shd w:val="clear" w:color="auto" w:fill="auto"/>
            <w:vAlign w:val="center"/>
            <w:hideMark/>
          </w:tcPr>
          <w:p w14:paraId="7F710F7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io Condition</w:t>
            </w:r>
          </w:p>
        </w:tc>
        <w:tc>
          <w:tcPr>
            <w:tcW w:w="810" w:type="dxa"/>
            <w:tcBorders>
              <w:top w:val="nil"/>
              <w:left w:val="nil"/>
              <w:bottom w:val="nil"/>
              <w:right w:val="nil"/>
            </w:tcBorders>
            <w:shd w:val="clear" w:color="auto" w:fill="auto"/>
            <w:vAlign w:val="center"/>
            <w:hideMark/>
          </w:tcPr>
          <w:p w14:paraId="2F6C43E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Ranking Value</w:t>
            </w:r>
          </w:p>
        </w:tc>
      </w:tr>
      <w:tr w:rsidR="00404AD6" w:rsidRPr="00404AD6" w14:paraId="6184B304" w14:textId="77777777" w:rsidTr="00B8791F">
        <w:trPr>
          <w:trHeight w:val="220"/>
        </w:trPr>
        <w:tc>
          <w:tcPr>
            <w:tcW w:w="810" w:type="dxa"/>
            <w:tcBorders>
              <w:top w:val="single" w:sz="4" w:space="0" w:color="auto"/>
              <w:left w:val="single" w:sz="4" w:space="0" w:color="auto"/>
              <w:bottom w:val="nil"/>
              <w:right w:val="nil"/>
            </w:tcBorders>
            <w:shd w:val="clear" w:color="auto" w:fill="auto"/>
            <w:noWrap/>
            <w:vAlign w:val="center"/>
            <w:hideMark/>
          </w:tcPr>
          <w:p w14:paraId="1E7267F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1</w:t>
            </w:r>
          </w:p>
        </w:tc>
        <w:tc>
          <w:tcPr>
            <w:tcW w:w="978" w:type="dxa"/>
            <w:tcBorders>
              <w:top w:val="single" w:sz="4" w:space="0" w:color="auto"/>
              <w:left w:val="nil"/>
              <w:bottom w:val="nil"/>
              <w:right w:val="nil"/>
            </w:tcBorders>
            <w:shd w:val="clear" w:color="auto" w:fill="auto"/>
            <w:noWrap/>
            <w:vAlign w:val="center"/>
            <w:hideMark/>
          </w:tcPr>
          <w:p w14:paraId="260B302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single" w:sz="4" w:space="0" w:color="auto"/>
              <w:left w:val="nil"/>
              <w:bottom w:val="nil"/>
              <w:right w:val="nil"/>
            </w:tcBorders>
            <w:shd w:val="clear" w:color="auto" w:fill="auto"/>
            <w:noWrap/>
            <w:vAlign w:val="bottom"/>
            <w:hideMark/>
          </w:tcPr>
          <w:p w14:paraId="1642C4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1A8779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5A3F94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542B099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single" w:sz="4" w:space="0" w:color="auto"/>
              <w:left w:val="nil"/>
              <w:bottom w:val="nil"/>
              <w:right w:val="nil"/>
            </w:tcBorders>
            <w:shd w:val="clear" w:color="auto" w:fill="auto"/>
            <w:noWrap/>
            <w:vAlign w:val="bottom"/>
            <w:hideMark/>
          </w:tcPr>
          <w:p w14:paraId="121C28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single" w:sz="4" w:space="0" w:color="auto"/>
              <w:left w:val="nil"/>
              <w:bottom w:val="nil"/>
              <w:right w:val="nil"/>
            </w:tcBorders>
            <w:shd w:val="clear" w:color="auto" w:fill="auto"/>
            <w:noWrap/>
            <w:vAlign w:val="bottom"/>
            <w:hideMark/>
          </w:tcPr>
          <w:p w14:paraId="5D510C2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single" w:sz="4" w:space="0" w:color="auto"/>
              <w:left w:val="nil"/>
              <w:bottom w:val="nil"/>
              <w:right w:val="nil"/>
            </w:tcBorders>
            <w:shd w:val="clear" w:color="auto" w:fill="auto"/>
            <w:noWrap/>
            <w:vAlign w:val="bottom"/>
            <w:hideMark/>
          </w:tcPr>
          <w:p w14:paraId="094BFA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single" w:sz="4" w:space="0" w:color="auto"/>
              <w:left w:val="nil"/>
              <w:bottom w:val="nil"/>
              <w:right w:val="nil"/>
            </w:tcBorders>
            <w:shd w:val="clear" w:color="auto" w:fill="auto"/>
            <w:noWrap/>
            <w:vAlign w:val="bottom"/>
            <w:hideMark/>
          </w:tcPr>
          <w:p w14:paraId="42D3F6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single" w:sz="4" w:space="0" w:color="auto"/>
              <w:left w:val="nil"/>
              <w:bottom w:val="nil"/>
              <w:right w:val="nil"/>
            </w:tcBorders>
            <w:shd w:val="clear" w:color="auto" w:fill="auto"/>
            <w:noWrap/>
            <w:vAlign w:val="bottom"/>
            <w:hideMark/>
          </w:tcPr>
          <w:p w14:paraId="589710F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single" w:sz="4" w:space="0" w:color="auto"/>
              <w:left w:val="nil"/>
              <w:bottom w:val="nil"/>
              <w:right w:val="nil"/>
            </w:tcBorders>
            <w:shd w:val="clear" w:color="auto" w:fill="auto"/>
            <w:noWrap/>
            <w:vAlign w:val="bottom"/>
            <w:hideMark/>
          </w:tcPr>
          <w:p w14:paraId="36734C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single" w:sz="4" w:space="0" w:color="auto"/>
              <w:left w:val="nil"/>
              <w:bottom w:val="nil"/>
              <w:right w:val="nil"/>
            </w:tcBorders>
            <w:shd w:val="clear" w:color="auto" w:fill="auto"/>
            <w:noWrap/>
            <w:vAlign w:val="bottom"/>
            <w:hideMark/>
          </w:tcPr>
          <w:p w14:paraId="0052F90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31" w:type="dxa"/>
            <w:tcBorders>
              <w:top w:val="single" w:sz="4" w:space="0" w:color="auto"/>
              <w:left w:val="nil"/>
              <w:bottom w:val="nil"/>
              <w:right w:val="nil"/>
            </w:tcBorders>
            <w:shd w:val="clear" w:color="auto" w:fill="auto"/>
            <w:noWrap/>
            <w:vAlign w:val="bottom"/>
            <w:hideMark/>
          </w:tcPr>
          <w:p w14:paraId="0A282E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single" w:sz="4" w:space="0" w:color="auto"/>
              <w:left w:val="nil"/>
              <w:bottom w:val="nil"/>
              <w:right w:val="single" w:sz="4" w:space="0" w:color="auto"/>
            </w:tcBorders>
            <w:shd w:val="clear" w:color="auto" w:fill="auto"/>
            <w:noWrap/>
            <w:vAlign w:val="center"/>
            <w:hideMark/>
          </w:tcPr>
          <w:p w14:paraId="42841E21"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54D1D779"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3AD4859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1</w:t>
            </w:r>
          </w:p>
        </w:tc>
        <w:tc>
          <w:tcPr>
            <w:tcW w:w="978" w:type="dxa"/>
            <w:tcBorders>
              <w:top w:val="nil"/>
              <w:left w:val="nil"/>
              <w:bottom w:val="single" w:sz="4" w:space="0" w:color="auto"/>
              <w:right w:val="nil"/>
            </w:tcBorders>
            <w:shd w:val="clear" w:color="auto" w:fill="auto"/>
            <w:noWrap/>
            <w:vAlign w:val="center"/>
            <w:hideMark/>
          </w:tcPr>
          <w:p w14:paraId="06166D6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256F66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single" w:sz="4" w:space="0" w:color="auto"/>
              <w:right w:val="nil"/>
            </w:tcBorders>
            <w:shd w:val="clear" w:color="auto" w:fill="auto"/>
            <w:noWrap/>
            <w:vAlign w:val="bottom"/>
            <w:hideMark/>
          </w:tcPr>
          <w:p w14:paraId="3DB285A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04BF5BA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C2BB7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42440E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884" w:type="dxa"/>
            <w:tcBorders>
              <w:top w:val="nil"/>
              <w:left w:val="nil"/>
              <w:bottom w:val="single" w:sz="4" w:space="0" w:color="auto"/>
              <w:right w:val="nil"/>
            </w:tcBorders>
            <w:shd w:val="clear" w:color="auto" w:fill="auto"/>
            <w:noWrap/>
            <w:vAlign w:val="center"/>
            <w:hideMark/>
          </w:tcPr>
          <w:p w14:paraId="2DDA59F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single" w:sz="4" w:space="0" w:color="auto"/>
              <w:right w:val="nil"/>
            </w:tcBorders>
            <w:shd w:val="clear" w:color="auto" w:fill="auto"/>
            <w:noWrap/>
            <w:vAlign w:val="center"/>
            <w:hideMark/>
          </w:tcPr>
          <w:p w14:paraId="2CB9812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639C0EF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74F68E6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31C268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0A282C1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20</w:t>
            </w:r>
          </w:p>
        </w:tc>
        <w:tc>
          <w:tcPr>
            <w:tcW w:w="631" w:type="dxa"/>
            <w:tcBorders>
              <w:top w:val="nil"/>
              <w:left w:val="nil"/>
              <w:bottom w:val="single" w:sz="4" w:space="0" w:color="auto"/>
              <w:right w:val="nil"/>
            </w:tcBorders>
            <w:shd w:val="clear" w:color="auto" w:fill="auto"/>
            <w:noWrap/>
            <w:vAlign w:val="bottom"/>
            <w:hideMark/>
          </w:tcPr>
          <w:p w14:paraId="42311B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71012A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40585709"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14420FD"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2</w:t>
            </w:r>
          </w:p>
        </w:tc>
        <w:tc>
          <w:tcPr>
            <w:tcW w:w="978" w:type="dxa"/>
            <w:tcBorders>
              <w:top w:val="nil"/>
              <w:left w:val="nil"/>
              <w:bottom w:val="nil"/>
              <w:right w:val="nil"/>
            </w:tcBorders>
            <w:shd w:val="clear" w:color="auto" w:fill="auto"/>
            <w:noWrap/>
            <w:vAlign w:val="center"/>
            <w:hideMark/>
          </w:tcPr>
          <w:p w14:paraId="7DB2503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3CBB50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8FFA9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30C49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964D50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7C4D67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4083CC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1B37AE9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4230D21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65F84E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01EAC9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273FF4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14</w:t>
            </w:r>
          </w:p>
        </w:tc>
        <w:tc>
          <w:tcPr>
            <w:tcW w:w="631" w:type="dxa"/>
            <w:tcBorders>
              <w:top w:val="nil"/>
              <w:left w:val="nil"/>
              <w:bottom w:val="nil"/>
              <w:right w:val="nil"/>
            </w:tcBorders>
            <w:shd w:val="clear" w:color="auto" w:fill="auto"/>
            <w:noWrap/>
            <w:vAlign w:val="bottom"/>
            <w:hideMark/>
          </w:tcPr>
          <w:p w14:paraId="5B99B8B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3350DDC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14</w:t>
            </w:r>
          </w:p>
        </w:tc>
      </w:tr>
      <w:tr w:rsidR="00404AD6" w:rsidRPr="00404AD6" w14:paraId="36529F79"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80FBBE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2</w:t>
            </w:r>
          </w:p>
        </w:tc>
        <w:tc>
          <w:tcPr>
            <w:tcW w:w="978" w:type="dxa"/>
            <w:tcBorders>
              <w:top w:val="nil"/>
              <w:left w:val="nil"/>
              <w:bottom w:val="single" w:sz="4" w:space="0" w:color="auto"/>
              <w:right w:val="nil"/>
            </w:tcBorders>
            <w:shd w:val="clear" w:color="auto" w:fill="auto"/>
            <w:noWrap/>
            <w:vAlign w:val="center"/>
            <w:hideMark/>
          </w:tcPr>
          <w:p w14:paraId="2EA8594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0B7589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72600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47FC68E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3950D2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6CAE83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884" w:type="dxa"/>
            <w:tcBorders>
              <w:top w:val="nil"/>
              <w:left w:val="nil"/>
              <w:bottom w:val="single" w:sz="4" w:space="0" w:color="auto"/>
              <w:right w:val="nil"/>
            </w:tcBorders>
            <w:shd w:val="clear" w:color="auto" w:fill="auto"/>
            <w:noWrap/>
            <w:vAlign w:val="center"/>
            <w:hideMark/>
          </w:tcPr>
          <w:p w14:paraId="7DF5956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5170E3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72CA60C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8EF35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BE7BB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340CED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631" w:type="dxa"/>
            <w:tcBorders>
              <w:top w:val="nil"/>
              <w:left w:val="nil"/>
              <w:bottom w:val="single" w:sz="4" w:space="0" w:color="auto"/>
              <w:right w:val="nil"/>
            </w:tcBorders>
            <w:shd w:val="clear" w:color="auto" w:fill="auto"/>
            <w:noWrap/>
            <w:vAlign w:val="bottom"/>
            <w:hideMark/>
          </w:tcPr>
          <w:p w14:paraId="6F0DAE3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7AE1750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1EE39589"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ABCC56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3</w:t>
            </w:r>
          </w:p>
        </w:tc>
        <w:tc>
          <w:tcPr>
            <w:tcW w:w="978" w:type="dxa"/>
            <w:tcBorders>
              <w:top w:val="nil"/>
              <w:left w:val="nil"/>
              <w:bottom w:val="nil"/>
              <w:right w:val="nil"/>
            </w:tcBorders>
            <w:shd w:val="clear" w:color="auto" w:fill="auto"/>
            <w:noWrap/>
            <w:vAlign w:val="center"/>
            <w:hideMark/>
          </w:tcPr>
          <w:p w14:paraId="56ED5E6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B4B5D6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54BE7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BFA2F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180567A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226577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29B039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6895E0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58E2E81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13EFC9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7100BE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4A2D3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8</w:t>
            </w:r>
          </w:p>
        </w:tc>
        <w:tc>
          <w:tcPr>
            <w:tcW w:w="631" w:type="dxa"/>
            <w:tcBorders>
              <w:top w:val="nil"/>
              <w:left w:val="nil"/>
              <w:bottom w:val="nil"/>
              <w:right w:val="nil"/>
            </w:tcBorders>
            <w:shd w:val="clear" w:color="auto" w:fill="auto"/>
            <w:noWrap/>
            <w:vAlign w:val="bottom"/>
            <w:hideMark/>
          </w:tcPr>
          <w:p w14:paraId="359694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6CCA106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80</w:t>
            </w:r>
          </w:p>
        </w:tc>
      </w:tr>
      <w:tr w:rsidR="00404AD6" w:rsidRPr="00404AD6" w14:paraId="54929699"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BEC6E1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3</w:t>
            </w:r>
          </w:p>
        </w:tc>
        <w:tc>
          <w:tcPr>
            <w:tcW w:w="978" w:type="dxa"/>
            <w:tcBorders>
              <w:top w:val="nil"/>
              <w:left w:val="nil"/>
              <w:bottom w:val="single" w:sz="4" w:space="0" w:color="auto"/>
              <w:right w:val="nil"/>
            </w:tcBorders>
            <w:shd w:val="clear" w:color="auto" w:fill="auto"/>
            <w:noWrap/>
            <w:vAlign w:val="center"/>
            <w:hideMark/>
          </w:tcPr>
          <w:p w14:paraId="5847CFC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55FAEF5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74" w:type="dxa"/>
            <w:tcBorders>
              <w:top w:val="nil"/>
              <w:left w:val="nil"/>
              <w:bottom w:val="single" w:sz="4" w:space="0" w:color="auto"/>
              <w:right w:val="nil"/>
            </w:tcBorders>
            <w:shd w:val="clear" w:color="auto" w:fill="auto"/>
            <w:noWrap/>
            <w:vAlign w:val="bottom"/>
            <w:hideMark/>
          </w:tcPr>
          <w:p w14:paraId="16BBD11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E5130F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single" w:sz="4" w:space="0" w:color="auto"/>
              <w:right w:val="nil"/>
            </w:tcBorders>
            <w:shd w:val="clear" w:color="auto" w:fill="auto"/>
            <w:noWrap/>
            <w:vAlign w:val="bottom"/>
            <w:hideMark/>
          </w:tcPr>
          <w:p w14:paraId="4BCFD31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EE0DF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13DDF3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44CA941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2A9FA05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01" w:type="dxa"/>
            <w:tcBorders>
              <w:top w:val="nil"/>
              <w:left w:val="nil"/>
              <w:bottom w:val="single" w:sz="4" w:space="0" w:color="auto"/>
              <w:right w:val="nil"/>
            </w:tcBorders>
            <w:shd w:val="clear" w:color="auto" w:fill="auto"/>
            <w:noWrap/>
            <w:vAlign w:val="center"/>
            <w:hideMark/>
          </w:tcPr>
          <w:p w14:paraId="48D680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81C9F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2D1ADD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40</w:t>
            </w:r>
          </w:p>
        </w:tc>
        <w:tc>
          <w:tcPr>
            <w:tcW w:w="631" w:type="dxa"/>
            <w:tcBorders>
              <w:top w:val="nil"/>
              <w:left w:val="nil"/>
              <w:bottom w:val="single" w:sz="4" w:space="0" w:color="auto"/>
              <w:right w:val="nil"/>
            </w:tcBorders>
            <w:shd w:val="clear" w:color="auto" w:fill="auto"/>
            <w:noWrap/>
            <w:vAlign w:val="bottom"/>
            <w:hideMark/>
          </w:tcPr>
          <w:p w14:paraId="7ABD9B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570777F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3C1A9E19"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6A8513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1</w:t>
            </w:r>
          </w:p>
        </w:tc>
        <w:tc>
          <w:tcPr>
            <w:tcW w:w="978" w:type="dxa"/>
            <w:tcBorders>
              <w:top w:val="nil"/>
              <w:left w:val="nil"/>
              <w:bottom w:val="nil"/>
              <w:right w:val="nil"/>
            </w:tcBorders>
            <w:shd w:val="clear" w:color="auto" w:fill="auto"/>
            <w:noWrap/>
            <w:vAlign w:val="center"/>
            <w:hideMark/>
          </w:tcPr>
          <w:p w14:paraId="523F5D9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3F6BB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B84268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7C784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C3E92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377F680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2DC7405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4FFC3B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1A7D94D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5EC37E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0CD8ED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91C7B7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w:t>
            </w:r>
          </w:p>
        </w:tc>
        <w:tc>
          <w:tcPr>
            <w:tcW w:w="631" w:type="dxa"/>
            <w:tcBorders>
              <w:top w:val="nil"/>
              <w:left w:val="nil"/>
              <w:bottom w:val="nil"/>
              <w:right w:val="nil"/>
            </w:tcBorders>
            <w:shd w:val="clear" w:color="auto" w:fill="auto"/>
            <w:noWrap/>
            <w:vAlign w:val="bottom"/>
            <w:hideMark/>
          </w:tcPr>
          <w:p w14:paraId="54B9DC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810" w:type="dxa"/>
            <w:tcBorders>
              <w:top w:val="nil"/>
              <w:left w:val="nil"/>
              <w:bottom w:val="nil"/>
              <w:right w:val="single" w:sz="4" w:space="0" w:color="auto"/>
            </w:tcBorders>
            <w:shd w:val="clear" w:color="auto" w:fill="auto"/>
            <w:noWrap/>
            <w:vAlign w:val="center"/>
            <w:hideMark/>
          </w:tcPr>
          <w:p w14:paraId="79548FB9"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20</w:t>
            </w:r>
          </w:p>
        </w:tc>
      </w:tr>
      <w:tr w:rsidR="00404AD6" w:rsidRPr="00404AD6" w14:paraId="4134C1B4"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6430028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1</w:t>
            </w:r>
          </w:p>
        </w:tc>
        <w:tc>
          <w:tcPr>
            <w:tcW w:w="978" w:type="dxa"/>
            <w:tcBorders>
              <w:top w:val="nil"/>
              <w:left w:val="nil"/>
              <w:bottom w:val="single" w:sz="4" w:space="0" w:color="auto"/>
              <w:right w:val="nil"/>
            </w:tcBorders>
            <w:shd w:val="clear" w:color="auto" w:fill="auto"/>
            <w:noWrap/>
            <w:vAlign w:val="center"/>
            <w:hideMark/>
          </w:tcPr>
          <w:p w14:paraId="20DD6F3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69FFCAE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15189F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6CBCC31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2094D1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0822B4D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368116D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single" w:sz="4" w:space="0" w:color="auto"/>
              <w:right w:val="nil"/>
            </w:tcBorders>
            <w:shd w:val="clear" w:color="auto" w:fill="auto"/>
            <w:noWrap/>
            <w:vAlign w:val="center"/>
            <w:hideMark/>
          </w:tcPr>
          <w:p w14:paraId="115520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09DCE52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7A4F3C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4CD734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7705FE5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631" w:type="dxa"/>
            <w:tcBorders>
              <w:top w:val="nil"/>
              <w:left w:val="nil"/>
              <w:bottom w:val="single" w:sz="4" w:space="0" w:color="auto"/>
              <w:right w:val="nil"/>
            </w:tcBorders>
            <w:shd w:val="clear" w:color="auto" w:fill="auto"/>
            <w:noWrap/>
            <w:vAlign w:val="bottom"/>
            <w:hideMark/>
          </w:tcPr>
          <w:p w14:paraId="3BFA78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12E39E1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61913F32"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FF7FF1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2</w:t>
            </w:r>
          </w:p>
        </w:tc>
        <w:tc>
          <w:tcPr>
            <w:tcW w:w="978" w:type="dxa"/>
            <w:tcBorders>
              <w:top w:val="nil"/>
              <w:left w:val="nil"/>
              <w:bottom w:val="nil"/>
              <w:right w:val="nil"/>
            </w:tcBorders>
            <w:shd w:val="clear" w:color="auto" w:fill="auto"/>
            <w:noWrap/>
            <w:vAlign w:val="center"/>
            <w:hideMark/>
          </w:tcPr>
          <w:p w14:paraId="0800FF8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2956A0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B5A0C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8ADBE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C826F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42EFEC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094F3FE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4053AD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653BA6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3C81EE2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F9A61D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0A8C2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8</w:t>
            </w:r>
          </w:p>
        </w:tc>
        <w:tc>
          <w:tcPr>
            <w:tcW w:w="631" w:type="dxa"/>
            <w:tcBorders>
              <w:top w:val="nil"/>
              <w:left w:val="nil"/>
              <w:bottom w:val="nil"/>
              <w:right w:val="nil"/>
            </w:tcBorders>
            <w:shd w:val="clear" w:color="auto" w:fill="auto"/>
            <w:noWrap/>
            <w:vAlign w:val="bottom"/>
            <w:hideMark/>
          </w:tcPr>
          <w:p w14:paraId="253CC4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2739702D"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8</w:t>
            </w:r>
          </w:p>
        </w:tc>
      </w:tr>
      <w:tr w:rsidR="00404AD6" w:rsidRPr="00404AD6" w14:paraId="2730F726"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C323AA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2</w:t>
            </w:r>
          </w:p>
        </w:tc>
        <w:tc>
          <w:tcPr>
            <w:tcW w:w="978" w:type="dxa"/>
            <w:tcBorders>
              <w:top w:val="nil"/>
              <w:left w:val="nil"/>
              <w:bottom w:val="single" w:sz="4" w:space="0" w:color="auto"/>
              <w:right w:val="nil"/>
            </w:tcBorders>
            <w:shd w:val="clear" w:color="auto" w:fill="auto"/>
            <w:noWrap/>
            <w:vAlign w:val="center"/>
            <w:hideMark/>
          </w:tcPr>
          <w:p w14:paraId="4E0007A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72338C3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E9699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28FAC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4CE2E24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667" w:type="dxa"/>
            <w:tcBorders>
              <w:top w:val="nil"/>
              <w:left w:val="nil"/>
              <w:bottom w:val="single" w:sz="4" w:space="0" w:color="auto"/>
              <w:right w:val="nil"/>
            </w:tcBorders>
            <w:shd w:val="clear" w:color="auto" w:fill="auto"/>
            <w:noWrap/>
            <w:vAlign w:val="bottom"/>
            <w:hideMark/>
          </w:tcPr>
          <w:p w14:paraId="370F44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884" w:type="dxa"/>
            <w:tcBorders>
              <w:top w:val="nil"/>
              <w:left w:val="nil"/>
              <w:bottom w:val="single" w:sz="4" w:space="0" w:color="auto"/>
              <w:right w:val="nil"/>
            </w:tcBorders>
            <w:shd w:val="clear" w:color="auto" w:fill="auto"/>
            <w:noWrap/>
            <w:vAlign w:val="center"/>
            <w:hideMark/>
          </w:tcPr>
          <w:p w14:paraId="5FC243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3A94126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5D9400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11EB74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10DC33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98" w:type="dxa"/>
            <w:tcBorders>
              <w:top w:val="nil"/>
              <w:left w:val="nil"/>
              <w:bottom w:val="single" w:sz="4" w:space="0" w:color="auto"/>
              <w:right w:val="nil"/>
            </w:tcBorders>
            <w:shd w:val="clear" w:color="auto" w:fill="auto"/>
            <w:noWrap/>
            <w:vAlign w:val="center"/>
            <w:hideMark/>
          </w:tcPr>
          <w:p w14:paraId="6ABD4B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631" w:type="dxa"/>
            <w:tcBorders>
              <w:top w:val="nil"/>
              <w:left w:val="nil"/>
              <w:bottom w:val="single" w:sz="4" w:space="0" w:color="auto"/>
              <w:right w:val="nil"/>
            </w:tcBorders>
            <w:shd w:val="clear" w:color="auto" w:fill="auto"/>
            <w:noWrap/>
            <w:vAlign w:val="bottom"/>
            <w:hideMark/>
          </w:tcPr>
          <w:p w14:paraId="7B0AD3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10" w:type="dxa"/>
            <w:tcBorders>
              <w:top w:val="nil"/>
              <w:left w:val="nil"/>
              <w:bottom w:val="single" w:sz="4" w:space="0" w:color="auto"/>
              <w:right w:val="single" w:sz="4" w:space="0" w:color="auto"/>
            </w:tcBorders>
            <w:shd w:val="clear" w:color="auto" w:fill="auto"/>
            <w:noWrap/>
            <w:vAlign w:val="bottom"/>
            <w:hideMark/>
          </w:tcPr>
          <w:p w14:paraId="694F6D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12F7BEED"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C86355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1</w:t>
            </w:r>
          </w:p>
        </w:tc>
        <w:tc>
          <w:tcPr>
            <w:tcW w:w="978" w:type="dxa"/>
            <w:tcBorders>
              <w:top w:val="nil"/>
              <w:left w:val="nil"/>
              <w:bottom w:val="nil"/>
              <w:right w:val="nil"/>
            </w:tcBorders>
            <w:shd w:val="clear" w:color="auto" w:fill="auto"/>
            <w:noWrap/>
            <w:vAlign w:val="center"/>
            <w:hideMark/>
          </w:tcPr>
          <w:p w14:paraId="63B8F77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49FB48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82025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145E08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66C28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2E559A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251BDA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38A7CEA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18AF1D3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110033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4FC486A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16E5D4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631" w:type="dxa"/>
            <w:tcBorders>
              <w:top w:val="nil"/>
              <w:left w:val="nil"/>
              <w:bottom w:val="nil"/>
              <w:right w:val="nil"/>
            </w:tcBorders>
            <w:shd w:val="clear" w:color="auto" w:fill="auto"/>
            <w:noWrap/>
            <w:vAlign w:val="bottom"/>
            <w:hideMark/>
          </w:tcPr>
          <w:p w14:paraId="41FD57D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center"/>
            <w:hideMark/>
          </w:tcPr>
          <w:p w14:paraId="2F20A8C8"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 </w:t>
            </w:r>
          </w:p>
        </w:tc>
      </w:tr>
      <w:tr w:rsidR="00404AD6" w:rsidRPr="00404AD6" w14:paraId="65C8FCFC"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45643B6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1</w:t>
            </w:r>
          </w:p>
        </w:tc>
        <w:tc>
          <w:tcPr>
            <w:tcW w:w="978" w:type="dxa"/>
            <w:tcBorders>
              <w:top w:val="nil"/>
              <w:left w:val="nil"/>
              <w:bottom w:val="single" w:sz="4" w:space="0" w:color="auto"/>
              <w:right w:val="nil"/>
            </w:tcBorders>
            <w:shd w:val="clear" w:color="auto" w:fill="auto"/>
            <w:noWrap/>
            <w:vAlign w:val="center"/>
            <w:hideMark/>
          </w:tcPr>
          <w:p w14:paraId="3147A5D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24B16D7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5C131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1F98530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1B55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14A9B72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4DE300B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single" w:sz="4" w:space="0" w:color="auto"/>
              <w:right w:val="nil"/>
            </w:tcBorders>
            <w:shd w:val="clear" w:color="auto" w:fill="auto"/>
            <w:noWrap/>
            <w:vAlign w:val="center"/>
            <w:hideMark/>
          </w:tcPr>
          <w:p w14:paraId="189E7D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134A83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2CA9FFF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10CCFC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22FB96D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631" w:type="dxa"/>
            <w:tcBorders>
              <w:top w:val="nil"/>
              <w:left w:val="nil"/>
              <w:bottom w:val="single" w:sz="4" w:space="0" w:color="auto"/>
              <w:right w:val="nil"/>
            </w:tcBorders>
            <w:shd w:val="clear" w:color="auto" w:fill="auto"/>
            <w:noWrap/>
            <w:vAlign w:val="bottom"/>
            <w:hideMark/>
          </w:tcPr>
          <w:p w14:paraId="28D6A2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4D2028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3BDFF9BE"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6A9E2D3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2</w:t>
            </w:r>
          </w:p>
        </w:tc>
        <w:tc>
          <w:tcPr>
            <w:tcW w:w="978" w:type="dxa"/>
            <w:tcBorders>
              <w:top w:val="nil"/>
              <w:left w:val="nil"/>
              <w:bottom w:val="nil"/>
              <w:right w:val="nil"/>
            </w:tcBorders>
            <w:shd w:val="clear" w:color="auto" w:fill="auto"/>
            <w:noWrap/>
            <w:vAlign w:val="center"/>
            <w:hideMark/>
          </w:tcPr>
          <w:p w14:paraId="5139260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18753B0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4665C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605D5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8D64DE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0076CA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684E929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295B1B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273619B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6185C4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63E234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7F6041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5</w:t>
            </w:r>
          </w:p>
        </w:tc>
        <w:tc>
          <w:tcPr>
            <w:tcW w:w="631" w:type="dxa"/>
            <w:tcBorders>
              <w:top w:val="nil"/>
              <w:left w:val="nil"/>
              <w:bottom w:val="nil"/>
              <w:right w:val="nil"/>
            </w:tcBorders>
            <w:shd w:val="clear" w:color="auto" w:fill="auto"/>
            <w:noWrap/>
            <w:vAlign w:val="bottom"/>
            <w:hideMark/>
          </w:tcPr>
          <w:p w14:paraId="3407D21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2B141114"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25</w:t>
            </w:r>
          </w:p>
        </w:tc>
      </w:tr>
      <w:tr w:rsidR="00404AD6" w:rsidRPr="00404AD6" w14:paraId="7FFCFA03"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A7CC0D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2</w:t>
            </w:r>
          </w:p>
        </w:tc>
        <w:tc>
          <w:tcPr>
            <w:tcW w:w="978" w:type="dxa"/>
            <w:tcBorders>
              <w:top w:val="nil"/>
              <w:left w:val="nil"/>
              <w:bottom w:val="single" w:sz="4" w:space="0" w:color="auto"/>
              <w:right w:val="nil"/>
            </w:tcBorders>
            <w:shd w:val="clear" w:color="auto" w:fill="auto"/>
            <w:noWrap/>
            <w:vAlign w:val="center"/>
            <w:hideMark/>
          </w:tcPr>
          <w:p w14:paraId="3EFE071D"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3263C0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7E357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27AE50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6550B76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67" w:type="dxa"/>
            <w:tcBorders>
              <w:top w:val="nil"/>
              <w:left w:val="nil"/>
              <w:bottom w:val="single" w:sz="4" w:space="0" w:color="auto"/>
              <w:right w:val="nil"/>
            </w:tcBorders>
            <w:shd w:val="clear" w:color="auto" w:fill="auto"/>
            <w:noWrap/>
            <w:vAlign w:val="bottom"/>
            <w:hideMark/>
          </w:tcPr>
          <w:p w14:paraId="64988E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84" w:type="dxa"/>
            <w:tcBorders>
              <w:top w:val="nil"/>
              <w:left w:val="nil"/>
              <w:bottom w:val="single" w:sz="4" w:space="0" w:color="auto"/>
              <w:right w:val="nil"/>
            </w:tcBorders>
            <w:shd w:val="clear" w:color="auto" w:fill="auto"/>
            <w:noWrap/>
            <w:vAlign w:val="center"/>
            <w:hideMark/>
          </w:tcPr>
          <w:p w14:paraId="4B9846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2BDF8D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3A410E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01" w:type="dxa"/>
            <w:tcBorders>
              <w:top w:val="nil"/>
              <w:left w:val="nil"/>
              <w:bottom w:val="single" w:sz="4" w:space="0" w:color="auto"/>
              <w:right w:val="nil"/>
            </w:tcBorders>
            <w:shd w:val="clear" w:color="auto" w:fill="auto"/>
            <w:noWrap/>
            <w:vAlign w:val="center"/>
            <w:hideMark/>
          </w:tcPr>
          <w:p w14:paraId="6CE55C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1" w:type="dxa"/>
            <w:tcBorders>
              <w:top w:val="nil"/>
              <w:left w:val="nil"/>
              <w:bottom w:val="single" w:sz="4" w:space="0" w:color="auto"/>
              <w:right w:val="nil"/>
            </w:tcBorders>
            <w:shd w:val="clear" w:color="auto" w:fill="auto"/>
            <w:noWrap/>
            <w:vAlign w:val="center"/>
            <w:hideMark/>
          </w:tcPr>
          <w:p w14:paraId="3629F1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022163A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00</w:t>
            </w:r>
          </w:p>
        </w:tc>
        <w:tc>
          <w:tcPr>
            <w:tcW w:w="631" w:type="dxa"/>
            <w:tcBorders>
              <w:top w:val="nil"/>
              <w:left w:val="nil"/>
              <w:bottom w:val="single" w:sz="4" w:space="0" w:color="auto"/>
              <w:right w:val="nil"/>
            </w:tcBorders>
            <w:shd w:val="clear" w:color="auto" w:fill="auto"/>
            <w:noWrap/>
            <w:vAlign w:val="bottom"/>
            <w:hideMark/>
          </w:tcPr>
          <w:p w14:paraId="55F80B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27EE674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7E1272AC"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2710428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D1</w:t>
            </w:r>
          </w:p>
        </w:tc>
        <w:tc>
          <w:tcPr>
            <w:tcW w:w="978" w:type="dxa"/>
            <w:tcBorders>
              <w:top w:val="nil"/>
              <w:left w:val="nil"/>
              <w:bottom w:val="nil"/>
              <w:right w:val="nil"/>
            </w:tcBorders>
            <w:shd w:val="clear" w:color="auto" w:fill="auto"/>
            <w:noWrap/>
            <w:vAlign w:val="center"/>
            <w:hideMark/>
          </w:tcPr>
          <w:p w14:paraId="35D4C4D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3E90C58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52F76A5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8B78D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4C332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3F7A7C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591063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64C92D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14EF40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398A7A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1091AC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3F8E8AB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w:t>
            </w:r>
          </w:p>
        </w:tc>
        <w:tc>
          <w:tcPr>
            <w:tcW w:w="631" w:type="dxa"/>
            <w:tcBorders>
              <w:top w:val="nil"/>
              <w:left w:val="nil"/>
              <w:bottom w:val="nil"/>
              <w:right w:val="nil"/>
            </w:tcBorders>
            <w:shd w:val="clear" w:color="auto" w:fill="auto"/>
            <w:noWrap/>
            <w:vAlign w:val="bottom"/>
            <w:hideMark/>
          </w:tcPr>
          <w:p w14:paraId="5A6C25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01E9B6B2"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20</w:t>
            </w:r>
          </w:p>
        </w:tc>
      </w:tr>
      <w:tr w:rsidR="00404AD6" w:rsidRPr="00404AD6" w14:paraId="109F761D"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24C6308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D1</w:t>
            </w:r>
          </w:p>
        </w:tc>
        <w:tc>
          <w:tcPr>
            <w:tcW w:w="978" w:type="dxa"/>
            <w:tcBorders>
              <w:top w:val="nil"/>
              <w:left w:val="nil"/>
              <w:bottom w:val="nil"/>
              <w:right w:val="nil"/>
            </w:tcBorders>
            <w:shd w:val="clear" w:color="auto" w:fill="auto"/>
            <w:noWrap/>
            <w:vAlign w:val="center"/>
            <w:hideMark/>
          </w:tcPr>
          <w:p w14:paraId="6240F8D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nil"/>
              <w:right w:val="nil"/>
            </w:tcBorders>
            <w:shd w:val="clear" w:color="auto" w:fill="auto"/>
            <w:noWrap/>
            <w:vAlign w:val="bottom"/>
            <w:hideMark/>
          </w:tcPr>
          <w:p w14:paraId="71985B9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nil"/>
              <w:right w:val="nil"/>
            </w:tcBorders>
            <w:shd w:val="clear" w:color="auto" w:fill="auto"/>
            <w:noWrap/>
            <w:vAlign w:val="bottom"/>
            <w:hideMark/>
          </w:tcPr>
          <w:p w14:paraId="7CFE0B1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nil"/>
              <w:right w:val="nil"/>
            </w:tcBorders>
            <w:shd w:val="clear" w:color="auto" w:fill="auto"/>
            <w:noWrap/>
            <w:vAlign w:val="bottom"/>
            <w:hideMark/>
          </w:tcPr>
          <w:p w14:paraId="38FB5DF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nil"/>
              <w:right w:val="nil"/>
            </w:tcBorders>
            <w:shd w:val="clear" w:color="auto" w:fill="auto"/>
            <w:noWrap/>
            <w:vAlign w:val="bottom"/>
            <w:hideMark/>
          </w:tcPr>
          <w:p w14:paraId="1E50E8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nil"/>
              <w:right w:val="nil"/>
            </w:tcBorders>
            <w:shd w:val="clear" w:color="auto" w:fill="auto"/>
            <w:noWrap/>
            <w:vAlign w:val="bottom"/>
            <w:hideMark/>
          </w:tcPr>
          <w:p w14:paraId="20EECF2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884" w:type="dxa"/>
            <w:tcBorders>
              <w:top w:val="nil"/>
              <w:left w:val="nil"/>
              <w:bottom w:val="nil"/>
              <w:right w:val="nil"/>
            </w:tcBorders>
            <w:shd w:val="clear" w:color="auto" w:fill="auto"/>
            <w:noWrap/>
            <w:vAlign w:val="center"/>
            <w:hideMark/>
          </w:tcPr>
          <w:p w14:paraId="048E4B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nil"/>
              <w:right w:val="nil"/>
            </w:tcBorders>
            <w:shd w:val="clear" w:color="auto" w:fill="auto"/>
            <w:noWrap/>
            <w:vAlign w:val="center"/>
            <w:hideMark/>
          </w:tcPr>
          <w:p w14:paraId="61F39E7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nil"/>
              <w:right w:val="nil"/>
            </w:tcBorders>
            <w:shd w:val="clear" w:color="auto" w:fill="auto"/>
            <w:noWrap/>
            <w:vAlign w:val="center"/>
            <w:hideMark/>
          </w:tcPr>
          <w:p w14:paraId="5A13AF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nil"/>
              <w:right w:val="nil"/>
            </w:tcBorders>
            <w:shd w:val="clear" w:color="auto" w:fill="auto"/>
            <w:noWrap/>
            <w:vAlign w:val="center"/>
            <w:hideMark/>
          </w:tcPr>
          <w:p w14:paraId="404EDA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nil"/>
              <w:right w:val="nil"/>
            </w:tcBorders>
            <w:shd w:val="clear" w:color="auto" w:fill="auto"/>
            <w:noWrap/>
            <w:vAlign w:val="center"/>
            <w:hideMark/>
          </w:tcPr>
          <w:p w14:paraId="2C0EF4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nil"/>
              <w:right w:val="nil"/>
            </w:tcBorders>
            <w:shd w:val="clear" w:color="auto" w:fill="auto"/>
            <w:noWrap/>
            <w:vAlign w:val="center"/>
            <w:hideMark/>
          </w:tcPr>
          <w:p w14:paraId="54B7F7D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631" w:type="dxa"/>
            <w:tcBorders>
              <w:top w:val="nil"/>
              <w:left w:val="nil"/>
              <w:bottom w:val="nil"/>
              <w:right w:val="nil"/>
            </w:tcBorders>
            <w:shd w:val="clear" w:color="auto" w:fill="auto"/>
            <w:noWrap/>
            <w:vAlign w:val="bottom"/>
            <w:hideMark/>
          </w:tcPr>
          <w:p w14:paraId="30ACD8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bottom"/>
            <w:hideMark/>
          </w:tcPr>
          <w:p w14:paraId="7203A3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62D001E1"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5083011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D1</w:t>
            </w:r>
          </w:p>
        </w:tc>
        <w:tc>
          <w:tcPr>
            <w:tcW w:w="978" w:type="dxa"/>
            <w:tcBorders>
              <w:top w:val="nil"/>
              <w:left w:val="nil"/>
              <w:bottom w:val="single" w:sz="4" w:space="0" w:color="auto"/>
              <w:right w:val="nil"/>
            </w:tcBorders>
            <w:shd w:val="clear" w:color="auto" w:fill="auto"/>
            <w:noWrap/>
            <w:vAlign w:val="center"/>
            <w:hideMark/>
          </w:tcPr>
          <w:p w14:paraId="4CCD9EE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0756E6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single" w:sz="4" w:space="0" w:color="auto"/>
              <w:right w:val="nil"/>
            </w:tcBorders>
            <w:shd w:val="clear" w:color="auto" w:fill="auto"/>
            <w:noWrap/>
            <w:vAlign w:val="bottom"/>
            <w:hideMark/>
          </w:tcPr>
          <w:p w14:paraId="2BD7A41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single" w:sz="4" w:space="0" w:color="auto"/>
              <w:right w:val="nil"/>
            </w:tcBorders>
            <w:shd w:val="clear" w:color="auto" w:fill="auto"/>
            <w:noWrap/>
            <w:vAlign w:val="bottom"/>
            <w:hideMark/>
          </w:tcPr>
          <w:p w14:paraId="0ABFAD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767B4C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34482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884" w:type="dxa"/>
            <w:tcBorders>
              <w:top w:val="nil"/>
              <w:left w:val="nil"/>
              <w:bottom w:val="single" w:sz="4" w:space="0" w:color="auto"/>
              <w:right w:val="nil"/>
            </w:tcBorders>
            <w:shd w:val="clear" w:color="auto" w:fill="auto"/>
            <w:noWrap/>
            <w:vAlign w:val="center"/>
            <w:hideMark/>
          </w:tcPr>
          <w:p w14:paraId="2640590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single" w:sz="4" w:space="0" w:color="auto"/>
              <w:right w:val="nil"/>
            </w:tcBorders>
            <w:shd w:val="clear" w:color="auto" w:fill="auto"/>
            <w:noWrap/>
            <w:vAlign w:val="center"/>
            <w:hideMark/>
          </w:tcPr>
          <w:p w14:paraId="0DA4D1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0718AC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897EF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57BAAC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2F68336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631" w:type="dxa"/>
            <w:tcBorders>
              <w:top w:val="nil"/>
              <w:left w:val="nil"/>
              <w:bottom w:val="single" w:sz="4" w:space="0" w:color="auto"/>
              <w:right w:val="nil"/>
            </w:tcBorders>
            <w:shd w:val="clear" w:color="auto" w:fill="auto"/>
            <w:noWrap/>
            <w:vAlign w:val="bottom"/>
            <w:hideMark/>
          </w:tcPr>
          <w:p w14:paraId="4B8838A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43F32B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2CF316EE"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60E512B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OT1</w:t>
            </w:r>
          </w:p>
        </w:tc>
        <w:tc>
          <w:tcPr>
            <w:tcW w:w="978" w:type="dxa"/>
            <w:tcBorders>
              <w:top w:val="nil"/>
              <w:left w:val="nil"/>
              <w:bottom w:val="nil"/>
              <w:right w:val="nil"/>
            </w:tcBorders>
            <w:shd w:val="clear" w:color="auto" w:fill="auto"/>
            <w:noWrap/>
            <w:vAlign w:val="center"/>
            <w:hideMark/>
          </w:tcPr>
          <w:p w14:paraId="4F0AF71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72B682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5EB4863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E8E218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DA93C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208932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4A73A0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50F008C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238E35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21B6B6D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798FFF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244A16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6</w:t>
            </w:r>
          </w:p>
        </w:tc>
        <w:tc>
          <w:tcPr>
            <w:tcW w:w="631" w:type="dxa"/>
            <w:tcBorders>
              <w:top w:val="nil"/>
              <w:left w:val="nil"/>
              <w:bottom w:val="nil"/>
              <w:right w:val="nil"/>
            </w:tcBorders>
            <w:shd w:val="clear" w:color="auto" w:fill="auto"/>
            <w:noWrap/>
            <w:vAlign w:val="bottom"/>
            <w:hideMark/>
          </w:tcPr>
          <w:p w14:paraId="493C423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27C4335C"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86</w:t>
            </w:r>
          </w:p>
        </w:tc>
      </w:tr>
      <w:tr w:rsidR="00404AD6" w:rsidRPr="00404AD6" w14:paraId="4F6600AC"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04C37F6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OT1</w:t>
            </w:r>
          </w:p>
        </w:tc>
        <w:tc>
          <w:tcPr>
            <w:tcW w:w="978" w:type="dxa"/>
            <w:tcBorders>
              <w:top w:val="nil"/>
              <w:left w:val="nil"/>
              <w:bottom w:val="nil"/>
              <w:right w:val="nil"/>
            </w:tcBorders>
            <w:shd w:val="clear" w:color="auto" w:fill="auto"/>
            <w:noWrap/>
            <w:vAlign w:val="center"/>
            <w:hideMark/>
          </w:tcPr>
          <w:p w14:paraId="5AFA7AB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nil"/>
              <w:right w:val="nil"/>
            </w:tcBorders>
            <w:shd w:val="clear" w:color="auto" w:fill="auto"/>
            <w:noWrap/>
            <w:vAlign w:val="bottom"/>
            <w:hideMark/>
          </w:tcPr>
          <w:p w14:paraId="5641929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3%</w:t>
            </w:r>
          </w:p>
        </w:tc>
        <w:tc>
          <w:tcPr>
            <w:tcW w:w="574" w:type="dxa"/>
            <w:tcBorders>
              <w:top w:val="nil"/>
              <w:left w:val="nil"/>
              <w:bottom w:val="nil"/>
              <w:right w:val="nil"/>
            </w:tcBorders>
            <w:shd w:val="clear" w:color="auto" w:fill="auto"/>
            <w:noWrap/>
            <w:vAlign w:val="bottom"/>
            <w:hideMark/>
          </w:tcPr>
          <w:p w14:paraId="2CA1B73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nil"/>
              <w:right w:val="nil"/>
            </w:tcBorders>
            <w:shd w:val="clear" w:color="auto" w:fill="auto"/>
            <w:noWrap/>
            <w:vAlign w:val="bottom"/>
            <w:hideMark/>
          </w:tcPr>
          <w:p w14:paraId="52FDDB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nil"/>
              <w:right w:val="nil"/>
            </w:tcBorders>
            <w:shd w:val="clear" w:color="auto" w:fill="auto"/>
            <w:noWrap/>
            <w:vAlign w:val="bottom"/>
            <w:hideMark/>
          </w:tcPr>
          <w:p w14:paraId="6FCDF0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nil"/>
              <w:right w:val="nil"/>
            </w:tcBorders>
            <w:shd w:val="clear" w:color="auto" w:fill="auto"/>
            <w:noWrap/>
            <w:vAlign w:val="bottom"/>
            <w:hideMark/>
          </w:tcPr>
          <w:p w14:paraId="4AA10B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3%</w:t>
            </w:r>
          </w:p>
        </w:tc>
        <w:tc>
          <w:tcPr>
            <w:tcW w:w="884" w:type="dxa"/>
            <w:tcBorders>
              <w:top w:val="nil"/>
              <w:left w:val="nil"/>
              <w:bottom w:val="nil"/>
              <w:right w:val="nil"/>
            </w:tcBorders>
            <w:shd w:val="clear" w:color="auto" w:fill="auto"/>
            <w:noWrap/>
            <w:vAlign w:val="center"/>
            <w:hideMark/>
          </w:tcPr>
          <w:p w14:paraId="1F4C48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nil"/>
              <w:right w:val="nil"/>
            </w:tcBorders>
            <w:shd w:val="clear" w:color="auto" w:fill="auto"/>
            <w:noWrap/>
            <w:vAlign w:val="center"/>
            <w:hideMark/>
          </w:tcPr>
          <w:p w14:paraId="4C946C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nil"/>
              <w:right w:val="nil"/>
            </w:tcBorders>
            <w:shd w:val="clear" w:color="auto" w:fill="auto"/>
            <w:noWrap/>
            <w:vAlign w:val="center"/>
            <w:hideMark/>
          </w:tcPr>
          <w:p w14:paraId="751259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nil"/>
              <w:right w:val="nil"/>
            </w:tcBorders>
            <w:shd w:val="clear" w:color="auto" w:fill="auto"/>
            <w:noWrap/>
            <w:vAlign w:val="center"/>
            <w:hideMark/>
          </w:tcPr>
          <w:p w14:paraId="5C00E4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nil"/>
              <w:right w:val="nil"/>
            </w:tcBorders>
            <w:shd w:val="clear" w:color="auto" w:fill="auto"/>
            <w:noWrap/>
            <w:vAlign w:val="center"/>
            <w:hideMark/>
          </w:tcPr>
          <w:p w14:paraId="294E1A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98" w:type="dxa"/>
            <w:tcBorders>
              <w:top w:val="nil"/>
              <w:left w:val="nil"/>
              <w:bottom w:val="nil"/>
              <w:right w:val="nil"/>
            </w:tcBorders>
            <w:shd w:val="clear" w:color="auto" w:fill="auto"/>
            <w:noWrap/>
            <w:vAlign w:val="center"/>
            <w:hideMark/>
          </w:tcPr>
          <w:p w14:paraId="3468ADD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0</w:t>
            </w:r>
          </w:p>
        </w:tc>
        <w:tc>
          <w:tcPr>
            <w:tcW w:w="631" w:type="dxa"/>
            <w:tcBorders>
              <w:top w:val="nil"/>
              <w:left w:val="nil"/>
              <w:bottom w:val="nil"/>
              <w:right w:val="nil"/>
            </w:tcBorders>
            <w:shd w:val="clear" w:color="auto" w:fill="auto"/>
            <w:noWrap/>
            <w:vAlign w:val="bottom"/>
            <w:hideMark/>
          </w:tcPr>
          <w:p w14:paraId="2EE184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bottom"/>
            <w:hideMark/>
          </w:tcPr>
          <w:p w14:paraId="1C9D08C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4EC78413"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734AC8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OT1</w:t>
            </w:r>
          </w:p>
        </w:tc>
        <w:tc>
          <w:tcPr>
            <w:tcW w:w="978" w:type="dxa"/>
            <w:tcBorders>
              <w:top w:val="nil"/>
              <w:left w:val="nil"/>
              <w:bottom w:val="single" w:sz="4" w:space="0" w:color="auto"/>
              <w:right w:val="nil"/>
            </w:tcBorders>
            <w:shd w:val="clear" w:color="auto" w:fill="auto"/>
            <w:noWrap/>
            <w:vAlign w:val="center"/>
            <w:hideMark/>
          </w:tcPr>
          <w:p w14:paraId="5ACBECB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5C46213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40%</w:t>
            </w:r>
          </w:p>
        </w:tc>
        <w:tc>
          <w:tcPr>
            <w:tcW w:w="574" w:type="dxa"/>
            <w:tcBorders>
              <w:top w:val="nil"/>
              <w:left w:val="nil"/>
              <w:bottom w:val="single" w:sz="4" w:space="0" w:color="auto"/>
              <w:right w:val="nil"/>
            </w:tcBorders>
            <w:shd w:val="clear" w:color="auto" w:fill="auto"/>
            <w:noWrap/>
            <w:vAlign w:val="bottom"/>
            <w:hideMark/>
          </w:tcPr>
          <w:p w14:paraId="097546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single" w:sz="4" w:space="0" w:color="auto"/>
              <w:right w:val="nil"/>
            </w:tcBorders>
            <w:shd w:val="clear" w:color="auto" w:fill="auto"/>
            <w:noWrap/>
            <w:vAlign w:val="bottom"/>
            <w:hideMark/>
          </w:tcPr>
          <w:p w14:paraId="7315B89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2357EF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F8F79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3E38EB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single" w:sz="4" w:space="0" w:color="auto"/>
              <w:right w:val="nil"/>
            </w:tcBorders>
            <w:shd w:val="clear" w:color="auto" w:fill="auto"/>
            <w:noWrap/>
            <w:vAlign w:val="center"/>
            <w:hideMark/>
          </w:tcPr>
          <w:p w14:paraId="28B15B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371266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80259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D26C1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02EC192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631" w:type="dxa"/>
            <w:tcBorders>
              <w:top w:val="nil"/>
              <w:left w:val="nil"/>
              <w:bottom w:val="single" w:sz="4" w:space="0" w:color="auto"/>
              <w:right w:val="nil"/>
            </w:tcBorders>
            <w:shd w:val="clear" w:color="auto" w:fill="auto"/>
            <w:noWrap/>
            <w:vAlign w:val="bottom"/>
            <w:hideMark/>
          </w:tcPr>
          <w:p w14:paraId="368D50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6643B6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1C72B2DC"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5722A4F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OR1</w:t>
            </w:r>
          </w:p>
        </w:tc>
        <w:tc>
          <w:tcPr>
            <w:tcW w:w="978" w:type="dxa"/>
            <w:tcBorders>
              <w:top w:val="nil"/>
              <w:left w:val="nil"/>
              <w:bottom w:val="nil"/>
              <w:right w:val="nil"/>
            </w:tcBorders>
            <w:shd w:val="clear" w:color="auto" w:fill="auto"/>
            <w:noWrap/>
            <w:vAlign w:val="center"/>
            <w:hideMark/>
          </w:tcPr>
          <w:p w14:paraId="671E9BC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1C4BD0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39168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1C60B0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471952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5473AD1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74C446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28DE66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771964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2422907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D0DF1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AEC853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31" w:type="dxa"/>
            <w:tcBorders>
              <w:top w:val="nil"/>
              <w:left w:val="nil"/>
              <w:bottom w:val="nil"/>
              <w:right w:val="nil"/>
            </w:tcBorders>
            <w:shd w:val="clear" w:color="auto" w:fill="auto"/>
            <w:noWrap/>
            <w:vAlign w:val="bottom"/>
            <w:hideMark/>
          </w:tcPr>
          <w:p w14:paraId="5EBFFAA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05FED65F"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2BCB1EC4"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77446C2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OR1</w:t>
            </w:r>
          </w:p>
        </w:tc>
        <w:tc>
          <w:tcPr>
            <w:tcW w:w="978" w:type="dxa"/>
            <w:tcBorders>
              <w:top w:val="nil"/>
              <w:left w:val="nil"/>
              <w:bottom w:val="single" w:sz="4" w:space="0" w:color="auto"/>
              <w:right w:val="nil"/>
            </w:tcBorders>
            <w:shd w:val="clear" w:color="auto" w:fill="auto"/>
            <w:noWrap/>
            <w:vAlign w:val="center"/>
            <w:hideMark/>
          </w:tcPr>
          <w:p w14:paraId="16F6D46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163FA6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22F193F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28C6A4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67B2006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32C61C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6%</w:t>
            </w:r>
          </w:p>
        </w:tc>
        <w:tc>
          <w:tcPr>
            <w:tcW w:w="884" w:type="dxa"/>
            <w:tcBorders>
              <w:top w:val="nil"/>
              <w:left w:val="nil"/>
              <w:bottom w:val="single" w:sz="4" w:space="0" w:color="auto"/>
              <w:right w:val="nil"/>
            </w:tcBorders>
            <w:shd w:val="clear" w:color="auto" w:fill="auto"/>
            <w:noWrap/>
            <w:vAlign w:val="center"/>
            <w:hideMark/>
          </w:tcPr>
          <w:p w14:paraId="754F873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single" w:sz="4" w:space="0" w:color="auto"/>
              <w:right w:val="nil"/>
            </w:tcBorders>
            <w:shd w:val="clear" w:color="auto" w:fill="auto"/>
            <w:noWrap/>
            <w:vAlign w:val="center"/>
            <w:hideMark/>
          </w:tcPr>
          <w:p w14:paraId="0702EC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1634C1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0100810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B61F06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74FC4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631" w:type="dxa"/>
            <w:tcBorders>
              <w:top w:val="nil"/>
              <w:left w:val="nil"/>
              <w:bottom w:val="single" w:sz="4" w:space="0" w:color="auto"/>
              <w:right w:val="nil"/>
            </w:tcBorders>
            <w:shd w:val="clear" w:color="auto" w:fill="auto"/>
            <w:noWrap/>
            <w:vAlign w:val="bottom"/>
            <w:hideMark/>
          </w:tcPr>
          <w:p w14:paraId="5A308E3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13CC9D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49546CA2"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2A68224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5</w:t>
            </w:r>
          </w:p>
        </w:tc>
        <w:tc>
          <w:tcPr>
            <w:tcW w:w="978" w:type="dxa"/>
            <w:tcBorders>
              <w:top w:val="nil"/>
              <w:left w:val="nil"/>
              <w:bottom w:val="nil"/>
              <w:right w:val="nil"/>
            </w:tcBorders>
            <w:shd w:val="clear" w:color="auto" w:fill="auto"/>
            <w:noWrap/>
            <w:vAlign w:val="center"/>
            <w:hideMark/>
          </w:tcPr>
          <w:p w14:paraId="77F7551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688D4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A58E78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FB7408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43403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7A6A46F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5A312A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2B252BB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4C0B3D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663DD4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6D0E29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5365E4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631" w:type="dxa"/>
            <w:tcBorders>
              <w:top w:val="nil"/>
              <w:left w:val="nil"/>
              <w:bottom w:val="nil"/>
              <w:right w:val="nil"/>
            </w:tcBorders>
            <w:shd w:val="clear" w:color="auto" w:fill="auto"/>
            <w:noWrap/>
            <w:vAlign w:val="bottom"/>
            <w:hideMark/>
          </w:tcPr>
          <w:p w14:paraId="06FA07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center"/>
            <w:hideMark/>
          </w:tcPr>
          <w:p w14:paraId="40F670DC"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No Data</w:t>
            </w:r>
          </w:p>
        </w:tc>
      </w:tr>
      <w:tr w:rsidR="00404AD6" w:rsidRPr="00404AD6" w14:paraId="594EADED"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46D84BF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5</w:t>
            </w:r>
          </w:p>
        </w:tc>
        <w:tc>
          <w:tcPr>
            <w:tcW w:w="978" w:type="dxa"/>
            <w:tcBorders>
              <w:top w:val="nil"/>
              <w:left w:val="nil"/>
              <w:bottom w:val="single" w:sz="4" w:space="0" w:color="auto"/>
              <w:right w:val="nil"/>
            </w:tcBorders>
            <w:shd w:val="clear" w:color="auto" w:fill="auto"/>
            <w:noWrap/>
            <w:vAlign w:val="center"/>
            <w:hideMark/>
          </w:tcPr>
          <w:p w14:paraId="72E7C0C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3FDCC3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74" w:type="dxa"/>
            <w:tcBorders>
              <w:top w:val="nil"/>
              <w:left w:val="nil"/>
              <w:bottom w:val="single" w:sz="4" w:space="0" w:color="auto"/>
              <w:right w:val="nil"/>
            </w:tcBorders>
            <w:shd w:val="clear" w:color="auto" w:fill="auto"/>
            <w:noWrap/>
            <w:vAlign w:val="bottom"/>
            <w:hideMark/>
          </w:tcPr>
          <w:p w14:paraId="133A75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44CD56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14824C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667" w:type="dxa"/>
            <w:tcBorders>
              <w:top w:val="nil"/>
              <w:left w:val="nil"/>
              <w:bottom w:val="single" w:sz="4" w:space="0" w:color="auto"/>
              <w:right w:val="nil"/>
            </w:tcBorders>
            <w:shd w:val="clear" w:color="auto" w:fill="auto"/>
            <w:noWrap/>
            <w:vAlign w:val="bottom"/>
            <w:hideMark/>
          </w:tcPr>
          <w:p w14:paraId="65BE237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4A6473D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0ABBC0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5FDA11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01" w:type="dxa"/>
            <w:tcBorders>
              <w:top w:val="nil"/>
              <w:left w:val="nil"/>
              <w:bottom w:val="single" w:sz="4" w:space="0" w:color="auto"/>
              <w:right w:val="nil"/>
            </w:tcBorders>
            <w:shd w:val="clear" w:color="auto" w:fill="auto"/>
            <w:noWrap/>
            <w:vAlign w:val="center"/>
            <w:hideMark/>
          </w:tcPr>
          <w:p w14:paraId="4BDA23E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AA081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A9F8A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631" w:type="dxa"/>
            <w:tcBorders>
              <w:top w:val="nil"/>
              <w:left w:val="nil"/>
              <w:bottom w:val="single" w:sz="4" w:space="0" w:color="auto"/>
              <w:right w:val="nil"/>
            </w:tcBorders>
            <w:shd w:val="clear" w:color="auto" w:fill="auto"/>
            <w:noWrap/>
            <w:vAlign w:val="bottom"/>
            <w:hideMark/>
          </w:tcPr>
          <w:p w14:paraId="659ECC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1806D60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bl>
    <w:p w14:paraId="3A734AF1" w14:textId="77777777" w:rsidR="00404AD6" w:rsidRDefault="00404AD6" w:rsidP="00404AD6"/>
    <w:p w14:paraId="740EE454" w14:textId="77777777" w:rsidR="00404AD6" w:rsidRDefault="00404AD6">
      <w:pPr>
        <w:rPr>
          <w:b/>
          <w:bCs/>
          <w:color w:val="4F81BD" w:themeColor="accent1"/>
          <w:sz w:val="24"/>
          <w:szCs w:val="24"/>
        </w:rPr>
      </w:pPr>
      <w:r>
        <w:rPr>
          <w:sz w:val="24"/>
          <w:szCs w:val="24"/>
        </w:rPr>
        <w:br w:type="page"/>
      </w:r>
    </w:p>
    <w:p w14:paraId="7A5A501D" w14:textId="77777777" w:rsidR="00404AD6" w:rsidRDefault="00404AD6" w:rsidP="00404AD6">
      <w:pPr>
        <w:pStyle w:val="Caption"/>
        <w:rPr>
          <w:sz w:val="24"/>
          <w:szCs w:val="24"/>
        </w:rPr>
      </w:pPr>
      <w:r w:rsidRPr="005858BC">
        <w:rPr>
          <w:sz w:val="24"/>
          <w:szCs w:val="24"/>
        </w:rPr>
        <w:t xml:space="preserve">Table </w:t>
      </w:r>
      <w:r>
        <w:rPr>
          <w:sz w:val="24"/>
          <w:szCs w:val="24"/>
        </w:rPr>
        <w:t>27</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8840" w:type="dxa"/>
        <w:tblInd w:w="93" w:type="dxa"/>
        <w:tblLook w:val="04A0" w:firstRow="1" w:lastRow="0" w:firstColumn="1" w:lastColumn="0" w:noHBand="0" w:noVBand="1"/>
      </w:tblPr>
      <w:tblGrid>
        <w:gridCol w:w="634"/>
        <w:gridCol w:w="1000"/>
        <w:gridCol w:w="700"/>
        <w:gridCol w:w="574"/>
        <w:gridCol w:w="500"/>
        <w:gridCol w:w="574"/>
        <w:gridCol w:w="680"/>
        <w:gridCol w:w="700"/>
        <w:gridCol w:w="520"/>
        <w:gridCol w:w="380"/>
        <w:gridCol w:w="320"/>
        <w:gridCol w:w="300"/>
        <w:gridCol w:w="560"/>
        <w:gridCol w:w="780"/>
        <w:gridCol w:w="780"/>
      </w:tblGrid>
      <w:tr w:rsidR="00404AD6" w:rsidRPr="00404AD6" w14:paraId="3412BDE6" w14:textId="77777777" w:rsidTr="00404AD6">
        <w:trPr>
          <w:trHeight w:val="220"/>
        </w:trPr>
        <w:tc>
          <w:tcPr>
            <w:tcW w:w="560" w:type="dxa"/>
            <w:tcBorders>
              <w:top w:val="single" w:sz="4" w:space="0" w:color="auto"/>
              <w:left w:val="single" w:sz="4" w:space="0" w:color="auto"/>
              <w:bottom w:val="nil"/>
              <w:right w:val="nil"/>
            </w:tcBorders>
            <w:shd w:val="clear" w:color="auto" w:fill="auto"/>
            <w:noWrap/>
            <w:vAlign w:val="center"/>
            <w:hideMark/>
          </w:tcPr>
          <w:p w14:paraId="75C0746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single" w:sz="4" w:space="0" w:color="auto"/>
              <w:left w:val="nil"/>
              <w:bottom w:val="nil"/>
              <w:right w:val="nil"/>
            </w:tcBorders>
            <w:shd w:val="clear" w:color="auto" w:fill="auto"/>
            <w:noWrap/>
            <w:vAlign w:val="center"/>
            <w:hideMark/>
          </w:tcPr>
          <w:p w14:paraId="733F583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single" w:sz="4" w:space="0" w:color="auto"/>
              <w:left w:val="nil"/>
              <w:bottom w:val="nil"/>
              <w:right w:val="nil"/>
            </w:tcBorders>
            <w:shd w:val="clear" w:color="auto" w:fill="auto"/>
            <w:noWrap/>
            <w:vAlign w:val="bottom"/>
            <w:hideMark/>
          </w:tcPr>
          <w:p w14:paraId="6028B9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155418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single" w:sz="4" w:space="0" w:color="auto"/>
              <w:left w:val="nil"/>
              <w:bottom w:val="nil"/>
              <w:right w:val="nil"/>
            </w:tcBorders>
            <w:shd w:val="clear" w:color="auto" w:fill="auto"/>
            <w:noWrap/>
            <w:vAlign w:val="bottom"/>
            <w:hideMark/>
          </w:tcPr>
          <w:p w14:paraId="5646B38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single" w:sz="4" w:space="0" w:color="auto"/>
              <w:left w:val="nil"/>
              <w:bottom w:val="nil"/>
              <w:right w:val="nil"/>
            </w:tcBorders>
            <w:shd w:val="clear" w:color="auto" w:fill="auto"/>
            <w:noWrap/>
            <w:vAlign w:val="bottom"/>
            <w:hideMark/>
          </w:tcPr>
          <w:p w14:paraId="71620ED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single" w:sz="4" w:space="0" w:color="auto"/>
              <w:left w:val="nil"/>
              <w:bottom w:val="nil"/>
              <w:right w:val="nil"/>
            </w:tcBorders>
            <w:shd w:val="clear" w:color="auto" w:fill="auto"/>
            <w:noWrap/>
            <w:vAlign w:val="bottom"/>
            <w:hideMark/>
          </w:tcPr>
          <w:p w14:paraId="59E055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single" w:sz="4" w:space="0" w:color="auto"/>
              <w:left w:val="nil"/>
              <w:bottom w:val="nil"/>
              <w:right w:val="nil"/>
            </w:tcBorders>
            <w:shd w:val="clear" w:color="auto" w:fill="auto"/>
            <w:noWrap/>
            <w:vAlign w:val="bottom"/>
            <w:hideMark/>
          </w:tcPr>
          <w:p w14:paraId="0E3452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0847D3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single" w:sz="4" w:space="0" w:color="auto"/>
              <w:left w:val="nil"/>
              <w:bottom w:val="nil"/>
              <w:right w:val="nil"/>
            </w:tcBorders>
            <w:shd w:val="clear" w:color="auto" w:fill="auto"/>
            <w:noWrap/>
            <w:vAlign w:val="bottom"/>
            <w:hideMark/>
          </w:tcPr>
          <w:p w14:paraId="46929E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single" w:sz="4" w:space="0" w:color="auto"/>
              <w:left w:val="nil"/>
              <w:bottom w:val="nil"/>
              <w:right w:val="nil"/>
            </w:tcBorders>
            <w:shd w:val="clear" w:color="auto" w:fill="auto"/>
            <w:noWrap/>
            <w:vAlign w:val="bottom"/>
            <w:hideMark/>
          </w:tcPr>
          <w:p w14:paraId="01C443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single" w:sz="4" w:space="0" w:color="auto"/>
              <w:left w:val="nil"/>
              <w:bottom w:val="nil"/>
              <w:right w:val="nil"/>
            </w:tcBorders>
            <w:shd w:val="clear" w:color="auto" w:fill="auto"/>
            <w:noWrap/>
            <w:vAlign w:val="bottom"/>
            <w:hideMark/>
          </w:tcPr>
          <w:p w14:paraId="615EC6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single" w:sz="4" w:space="0" w:color="auto"/>
              <w:left w:val="nil"/>
              <w:bottom w:val="nil"/>
              <w:right w:val="nil"/>
            </w:tcBorders>
            <w:shd w:val="clear" w:color="auto" w:fill="auto"/>
            <w:noWrap/>
            <w:vAlign w:val="bottom"/>
            <w:hideMark/>
          </w:tcPr>
          <w:p w14:paraId="0BEFAC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single" w:sz="4" w:space="0" w:color="auto"/>
              <w:left w:val="nil"/>
              <w:bottom w:val="nil"/>
              <w:right w:val="nil"/>
            </w:tcBorders>
            <w:shd w:val="clear" w:color="auto" w:fill="auto"/>
            <w:noWrap/>
            <w:vAlign w:val="bottom"/>
            <w:hideMark/>
          </w:tcPr>
          <w:p w14:paraId="04B2E3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single" w:sz="4" w:space="0" w:color="auto"/>
              <w:left w:val="nil"/>
              <w:bottom w:val="nil"/>
              <w:right w:val="single" w:sz="4" w:space="0" w:color="auto"/>
            </w:tcBorders>
            <w:shd w:val="clear" w:color="auto" w:fill="auto"/>
            <w:noWrap/>
            <w:vAlign w:val="center"/>
            <w:hideMark/>
          </w:tcPr>
          <w:p w14:paraId="5DD79F9A"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0409579F"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4E0BEA0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nil"/>
              <w:left w:val="nil"/>
              <w:bottom w:val="single" w:sz="4" w:space="0" w:color="auto"/>
              <w:right w:val="nil"/>
            </w:tcBorders>
            <w:shd w:val="clear" w:color="auto" w:fill="auto"/>
            <w:noWrap/>
            <w:vAlign w:val="center"/>
            <w:hideMark/>
          </w:tcPr>
          <w:p w14:paraId="3A1F228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577D8B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20" w:type="dxa"/>
            <w:tcBorders>
              <w:top w:val="nil"/>
              <w:left w:val="nil"/>
              <w:bottom w:val="single" w:sz="4" w:space="0" w:color="auto"/>
              <w:right w:val="nil"/>
            </w:tcBorders>
            <w:shd w:val="clear" w:color="auto" w:fill="auto"/>
            <w:noWrap/>
            <w:vAlign w:val="bottom"/>
            <w:hideMark/>
          </w:tcPr>
          <w:p w14:paraId="064ABB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C02F7B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18E5F6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493DEA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6757A1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27D9C6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688E705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B791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2EB173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68B3B2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780" w:type="dxa"/>
            <w:tcBorders>
              <w:top w:val="nil"/>
              <w:left w:val="nil"/>
              <w:bottom w:val="single" w:sz="4" w:space="0" w:color="auto"/>
              <w:right w:val="nil"/>
            </w:tcBorders>
            <w:shd w:val="clear" w:color="auto" w:fill="auto"/>
            <w:noWrap/>
            <w:vAlign w:val="bottom"/>
            <w:hideMark/>
          </w:tcPr>
          <w:p w14:paraId="50E0031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3CE3A3A2"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20</w:t>
            </w:r>
          </w:p>
        </w:tc>
      </w:tr>
      <w:tr w:rsidR="00404AD6" w:rsidRPr="00404AD6" w14:paraId="2C9C9974"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757313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nil"/>
              <w:right w:val="nil"/>
            </w:tcBorders>
            <w:shd w:val="clear" w:color="auto" w:fill="auto"/>
            <w:noWrap/>
            <w:vAlign w:val="center"/>
            <w:hideMark/>
          </w:tcPr>
          <w:p w14:paraId="5AB0A9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4674E9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E3C45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94FDC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47DCA8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773451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D145C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13E71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539FAC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2F9CD5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EB37EF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371A02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nil"/>
            </w:tcBorders>
            <w:shd w:val="clear" w:color="auto" w:fill="auto"/>
            <w:noWrap/>
            <w:vAlign w:val="bottom"/>
            <w:hideMark/>
          </w:tcPr>
          <w:p w14:paraId="7BDADF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single" w:sz="4" w:space="0" w:color="auto"/>
              <w:left w:val="nil"/>
              <w:bottom w:val="nil"/>
              <w:right w:val="single" w:sz="4" w:space="0" w:color="auto"/>
            </w:tcBorders>
            <w:shd w:val="clear" w:color="auto" w:fill="auto"/>
            <w:noWrap/>
            <w:vAlign w:val="bottom"/>
            <w:hideMark/>
          </w:tcPr>
          <w:p w14:paraId="16CC09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2BCD516C"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EB7BBE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single" w:sz="4" w:space="0" w:color="auto"/>
              <w:right w:val="nil"/>
            </w:tcBorders>
            <w:shd w:val="clear" w:color="auto" w:fill="auto"/>
            <w:noWrap/>
            <w:vAlign w:val="center"/>
            <w:hideMark/>
          </w:tcPr>
          <w:p w14:paraId="39B1433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06BB5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20" w:type="dxa"/>
            <w:tcBorders>
              <w:top w:val="nil"/>
              <w:left w:val="nil"/>
              <w:bottom w:val="single" w:sz="4" w:space="0" w:color="auto"/>
              <w:right w:val="nil"/>
            </w:tcBorders>
            <w:shd w:val="clear" w:color="auto" w:fill="auto"/>
            <w:noWrap/>
            <w:vAlign w:val="bottom"/>
            <w:hideMark/>
          </w:tcPr>
          <w:p w14:paraId="1F255F8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7CE8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485B50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723275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14CFD7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048A26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430645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2B267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7136B9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B72B6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780" w:type="dxa"/>
            <w:tcBorders>
              <w:top w:val="nil"/>
              <w:left w:val="nil"/>
              <w:bottom w:val="single" w:sz="4" w:space="0" w:color="auto"/>
              <w:right w:val="nil"/>
            </w:tcBorders>
            <w:shd w:val="clear" w:color="auto" w:fill="auto"/>
            <w:noWrap/>
            <w:vAlign w:val="bottom"/>
            <w:hideMark/>
          </w:tcPr>
          <w:p w14:paraId="5AE153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15603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54C7BFD1"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7EB96F4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nil"/>
              <w:right w:val="nil"/>
            </w:tcBorders>
            <w:shd w:val="clear" w:color="auto" w:fill="auto"/>
            <w:noWrap/>
            <w:vAlign w:val="center"/>
            <w:hideMark/>
          </w:tcPr>
          <w:p w14:paraId="2AEDF45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05C3A4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3D96BF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934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3CA0C0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7DFE896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8EA84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7F81F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4CD01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7B9D7A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F92E21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50F907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w:t>
            </w:r>
          </w:p>
        </w:tc>
        <w:tc>
          <w:tcPr>
            <w:tcW w:w="780" w:type="dxa"/>
            <w:tcBorders>
              <w:top w:val="nil"/>
              <w:left w:val="nil"/>
              <w:bottom w:val="nil"/>
              <w:right w:val="nil"/>
            </w:tcBorders>
            <w:shd w:val="clear" w:color="auto" w:fill="auto"/>
            <w:noWrap/>
            <w:vAlign w:val="bottom"/>
            <w:hideMark/>
          </w:tcPr>
          <w:p w14:paraId="7CAAC7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3EA180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60</w:t>
            </w:r>
          </w:p>
        </w:tc>
      </w:tr>
      <w:tr w:rsidR="00404AD6" w:rsidRPr="00404AD6" w14:paraId="4199B762"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E168AF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single" w:sz="4" w:space="0" w:color="auto"/>
              <w:right w:val="nil"/>
            </w:tcBorders>
            <w:shd w:val="clear" w:color="auto" w:fill="auto"/>
            <w:noWrap/>
            <w:vAlign w:val="center"/>
            <w:hideMark/>
          </w:tcPr>
          <w:p w14:paraId="11DD2D7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D2640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20" w:type="dxa"/>
            <w:tcBorders>
              <w:top w:val="nil"/>
              <w:left w:val="nil"/>
              <w:bottom w:val="single" w:sz="4" w:space="0" w:color="auto"/>
              <w:right w:val="nil"/>
            </w:tcBorders>
            <w:shd w:val="clear" w:color="auto" w:fill="auto"/>
            <w:noWrap/>
            <w:vAlign w:val="bottom"/>
            <w:hideMark/>
          </w:tcPr>
          <w:p w14:paraId="6F7F2B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00" w:type="dxa"/>
            <w:tcBorders>
              <w:top w:val="nil"/>
              <w:left w:val="nil"/>
              <w:bottom w:val="single" w:sz="4" w:space="0" w:color="auto"/>
              <w:right w:val="nil"/>
            </w:tcBorders>
            <w:shd w:val="clear" w:color="auto" w:fill="auto"/>
            <w:noWrap/>
            <w:vAlign w:val="bottom"/>
            <w:hideMark/>
          </w:tcPr>
          <w:p w14:paraId="7CA4D0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40" w:type="dxa"/>
            <w:tcBorders>
              <w:top w:val="nil"/>
              <w:left w:val="nil"/>
              <w:bottom w:val="single" w:sz="4" w:space="0" w:color="auto"/>
              <w:right w:val="nil"/>
            </w:tcBorders>
            <w:shd w:val="clear" w:color="auto" w:fill="auto"/>
            <w:noWrap/>
            <w:vAlign w:val="bottom"/>
            <w:hideMark/>
          </w:tcPr>
          <w:p w14:paraId="59F19C2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25013B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00" w:type="dxa"/>
            <w:tcBorders>
              <w:top w:val="nil"/>
              <w:left w:val="nil"/>
              <w:bottom w:val="single" w:sz="4" w:space="0" w:color="auto"/>
              <w:right w:val="nil"/>
            </w:tcBorders>
            <w:shd w:val="clear" w:color="auto" w:fill="auto"/>
            <w:noWrap/>
            <w:vAlign w:val="center"/>
            <w:hideMark/>
          </w:tcPr>
          <w:p w14:paraId="3B4E86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20" w:type="dxa"/>
            <w:tcBorders>
              <w:top w:val="nil"/>
              <w:left w:val="nil"/>
              <w:bottom w:val="single" w:sz="4" w:space="0" w:color="auto"/>
              <w:right w:val="nil"/>
            </w:tcBorders>
            <w:shd w:val="clear" w:color="auto" w:fill="auto"/>
            <w:noWrap/>
            <w:vAlign w:val="center"/>
            <w:hideMark/>
          </w:tcPr>
          <w:p w14:paraId="4E85B7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380" w:type="dxa"/>
            <w:tcBorders>
              <w:top w:val="nil"/>
              <w:left w:val="nil"/>
              <w:bottom w:val="single" w:sz="4" w:space="0" w:color="auto"/>
              <w:right w:val="nil"/>
            </w:tcBorders>
            <w:shd w:val="clear" w:color="auto" w:fill="auto"/>
            <w:noWrap/>
            <w:vAlign w:val="center"/>
            <w:hideMark/>
          </w:tcPr>
          <w:p w14:paraId="7ADC189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8A904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37187E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41BBFE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0</w:t>
            </w:r>
          </w:p>
        </w:tc>
        <w:tc>
          <w:tcPr>
            <w:tcW w:w="780" w:type="dxa"/>
            <w:tcBorders>
              <w:top w:val="nil"/>
              <w:left w:val="nil"/>
              <w:bottom w:val="single" w:sz="4" w:space="0" w:color="auto"/>
              <w:right w:val="nil"/>
            </w:tcBorders>
            <w:shd w:val="clear" w:color="auto" w:fill="auto"/>
            <w:noWrap/>
            <w:vAlign w:val="bottom"/>
            <w:hideMark/>
          </w:tcPr>
          <w:p w14:paraId="64224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2898AAD"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2.60</w:t>
            </w:r>
          </w:p>
        </w:tc>
      </w:tr>
      <w:tr w:rsidR="00404AD6" w:rsidRPr="00404AD6" w14:paraId="17B07A95"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411D0EB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nil"/>
              <w:right w:val="nil"/>
            </w:tcBorders>
            <w:shd w:val="clear" w:color="auto" w:fill="auto"/>
            <w:noWrap/>
            <w:vAlign w:val="center"/>
            <w:hideMark/>
          </w:tcPr>
          <w:p w14:paraId="12CA030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AE2219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03085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081A7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6906BB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425A94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8082B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C7A24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54CA6E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50A49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6A06A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31382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3</w:t>
            </w:r>
          </w:p>
        </w:tc>
        <w:tc>
          <w:tcPr>
            <w:tcW w:w="780" w:type="dxa"/>
            <w:tcBorders>
              <w:top w:val="nil"/>
              <w:left w:val="nil"/>
              <w:bottom w:val="nil"/>
              <w:right w:val="nil"/>
            </w:tcBorders>
            <w:shd w:val="clear" w:color="auto" w:fill="auto"/>
            <w:noWrap/>
            <w:vAlign w:val="bottom"/>
            <w:hideMark/>
          </w:tcPr>
          <w:p w14:paraId="4E86EE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2975650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3</w:t>
            </w:r>
          </w:p>
        </w:tc>
      </w:tr>
      <w:tr w:rsidR="00404AD6" w:rsidRPr="00404AD6" w14:paraId="6A7961B9"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685B67D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single" w:sz="4" w:space="0" w:color="auto"/>
              <w:right w:val="nil"/>
            </w:tcBorders>
            <w:shd w:val="clear" w:color="auto" w:fill="auto"/>
            <w:noWrap/>
            <w:vAlign w:val="center"/>
            <w:hideMark/>
          </w:tcPr>
          <w:p w14:paraId="15AB886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709C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20" w:type="dxa"/>
            <w:tcBorders>
              <w:top w:val="nil"/>
              <w:left w:val="nil"/>
              <w:bottom w:val="single" w:sz="4" w:space="0" w:color="auto"/>
              <w:right w:val="nil"/>
            </w:tcBorders>
            <w:shd w:val="clear" w:color="auto" w:fill="auto"/>
            <w:noWrap/>
            <w:vAlign w:val="bottom"/>
            <w:hideMark/>
          </w:tcPr>
          <w:p w14:paraId="4F5B9A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00" w:type="dxa"/>
            <w:tcBorders>
              <w:top w:val="nil"/>
              <w:left w:val="nil"/>
              <w:bottom w:val="single" w:sz="4" w:space="0" w:color="auto"/>
              <w:right w:val="nil"/>
            </w:tcBorders>
            <w:shd w:val="clear" w:color="auto" w:fill="auto"/>
            <w:noWrap/>
            <w:vAlign w:val="bottom"/>
            <w:hideMark/>
          </w:tcPr>
          <w:p w14:paraId="0835AB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0E0125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80" w:type="dxa"/>
            <w:tcBorders>
              <w:top w:val="nil"/>
              <w:left w:val="nil"/>
              <w:bottom w:val="single" w:sz="4" w:space="0" w:color="auto"/>
              <w:right w:val="nil"/>
            </w:tcBorders>
            <w:shd w:val="clear" w:color="auto" w:fill="auto"/>
            <w:noWrap/>
            <w:vAlign w:val="bottom"/>
            <w:hideMark/>
          </w:tcPr>
          <w:p w14:paraId="5D0729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76D053E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20" w:type="dxa"/>
            <w:tcBorders>
              <w:top w:val="nil"/>
              <w:left w:val="nil"/>
              <w:bottom w:val="single" w:sz="4" w:space="0" w:color="auto"/>
              <w:right w:val="nil"/>
            </w:tcBorders>
            <w:shd w:val="clear" w:color="auto" w:fill="auto"/>
            <w:noWrap/>
            <w:vAlign w:val="center"/>
            <w:hideMark/>
          </w:tcPr>
          <w:p w14:paraId="313023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0" w:type="dxa"/>
            <w:tcBorders>
              <w:top w:val="nil"/>
              <w:left w:val="nil"/>
              <w:bottom w:val="single" w:sz="4" w:space="0" w:color="auto"/>
              <w:right w:val="nil"/>
            </w:tcBorders>
            <w:shd w:val="clear" w:color="auto" w:fill="auto"/>
            <w:noWrap/>
            <w:vAlign w:val="center"/>
            <w:hideMark/>
          </w:tcPr>
          <w:p w14:paraId="1EC465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F799B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275935C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2470AD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780" w:type="dxa"/>
            <w:tcBorders>
              <w:top w:val="nil"/>
              <w:left w:val="nil"/>
              <w:bottom w:val="single" w:sz="4" w:space="0" w:color="auto"/>
              <w:right w:val="nil"/>
            </w:tcBorders>
            <w:shd w:val="clear" w:color="auto" w:fill="auto"/>
            <w:noWrap/>
            <w:vAlign w:val="bottom"/>
            <w:hideMark/>
          </w:tcPr>
          <w:p w14:paraId="11C630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7B3CE71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91C04A"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4DA6DB6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nil"/>
              <w:right w:val="nil"/>
            </w:tcBorders>
            <w:shd w:val="clear" w:color="auto" w:fill="auto"/>
            <w:noWrap/>
            <w:vAlign w:val="center"/>
            <w:hideMark/>
          </w:tcPr>
          <w:p w14:paraId="153D1A6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429A1A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2C2C4A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A38DC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327319E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04B530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36219E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2D22D3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41E72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6F26DC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0ED51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6B5529D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nil"/>
            </w:tcBorders>
            <w:shd w:val="clear" w:color="auto" w:fill="auto"/>
            <w:noWrap/>
            <w:vAlign w:val="bottom"/>
            <w:hideMark/>
          </w:tcPr>
          <w:p w14:paraId="3D3273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single" w:sz="4" w:space="0" w:color="auto"/>
            </w:tcBorders>
            <w:shd w:val="clear" w:color="auto" w:fill="auto"/>
            <w:noWrap/>
            <w:vAlign w:val="bottom"/>
            <w:hideMark/>
          </w:tcPr>
          <w:p w14:paraId="538976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71689E5E"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18ABEA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single" w:sz="4" w:space="0" w:color="auto"/>
              <w:right w:val="nil"/>
            </w:tcBorders>
            <w:shd w:val="clear" w:color="auto" w:fill="auto"/>
            <w:noWrap/>
            <w:vAlign w:val="center"/>
            <w:hideMark/>
          </w:tcPr>
          <w:p w14:paraId="42C122D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661D2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20" w:type="dxa"/>
            <w:tcBorders>
              <w:top w:val="nil"/>
              <w:left w:val="nil"/>
              <w:bottom w:val="single" w:sz="4" w:space="0" w:color="auto"/>
              <w:right w:val="nil"/>
            </w:tcBorders>
            <w:shd w:val="clear" w:color="auto" w:fill="auto"/>
            <w:noWrap/>
            <w:vAlign w:val="bottom"/>
            <w:hideMark/>
          </w:tcPr>
          <w:p w14:paraId="71E088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4DDD4B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DA952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23C6E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206AF2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41E694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45D28DC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996EB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6DE4F5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03AA2D2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780" w:type="dxa"/>
            <w:tcBorders>
              <w:top w:val="nil"/>
              <w:left w:val="nil"/>
              <w:bottom w:val="single" w:sz="4" w:space="0" w:color="auto"/>
              <w:right w:val="nil"/>
            </w:tcBorders>
            <w:shd w:val="clear" w:color="auto" w:fill="auto"/>
            <w:noWrap/>
            <w:vAlign w:val="bottom"/>
            <w:hideMark/>
          </w:tcPr>
          <w:p w14:paraId="3291FC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780" w:type="dxa"/>
            <w:tcBorders>
              <w:top w:val="nil"/>
              <w:left w:val="nil"/>
              <w:bottom w:val="nil"/>
              <w:right w:val="single" w:sz="4" w:space="0" w:color="auto"/>
            </w:tcBorders>
            <w:shd w:val="clear" w:color="auto" w:fill="auto"/>
            <w:noWrap/>
            <w:vAlign w:val="center"/>
            <w:hideMark/>
          </w:tcPr>
          <w:p w14:paraId="258B7086"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5.20</w:t>
            </w:r>
          </w:p>
        </w:tc>
      </w:tr>
      <w:tr w:rsidR="00404AD6" w:rsidRPr="00404AD6" w14:paraId="6A20D324"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5590663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nil"/>
              <w:right w:val="nil"/>
            </w:tcBorders>
            <w:shd w:val="clear" w:color="auto" w:fill="auto"/>
            <w:noWrap/>
            <w:vAlign w:val="center"/>
            <w:hideMark/>
          </w:tcPr>
          <w:p w14:paraId="1FAF608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6169BC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C638D8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2239DC5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20C612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69D0DF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0D19E2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35121A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295DC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A3428F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5E1365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2933DD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nil"/>
            </w:tcBorders>
            <w:shd w:val="clear" w:color="auto" w:fill="auto"/>
            <w:noWrap/>
            <w:vAlign w:val="bottom"/>
            <w:hideMark/>
          </w:tcPr>
          <w:p w14:paraId="45BAEF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center"/>
            <w:hideMark/>
          </w:tcPr>
          <w:p w14:paraId="2F8DB335"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67DAFF84"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850F29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single" w:sz="4" w:space="0" w:color="auto"/>
              <w:right w:val="nil"/>
            </w:tcBorders>
            <w:shd w:val="clear" w:color="auto" w:fill="auto"/>
            <w:noWrap/>
            <w:vAlign w:val="center"/>
            <w:hideMark/>
          </w:tcPr>
          <w:p w14:paraId="2477043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4E878E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20" w:type="dxa"/>
            <w:tcBorders>
              <w:top w:val="nil"/>
              <w:left w:val="nil"/>
              <w:bottom w:val="single" w:sz="4" w:space="0" w:color="auto"/>
              <w:right w:val="nil"/>
            </w:tcBorders>
            <w:shd w:val="clear" w:color="auto" w:fill="auto"/>
            <w:noWrap/>
            <w:vAlign w:val="bottom"/>
            <w:hideMark/>
          </w:tcPr>
          <w:p w14:paraId="657343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11EFBD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5558E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80" w:type="dxa"/>
            <w:tcBorders>
              <w:top w:val="nil"/>
              <w:left w:val="nil"/>
              <w:bottom w:val="single" w:sz="4" w:space="0" w:color="auto"/>
              <w:right w:val="nil"/>
            </w:tcBorders>
            <w:shd w:val="clear" w:color="auto" w:fill="auto"/>
            <w:noWrap/>
            <w:vAlign w:val="bottom"/>
            <w:hideMark/>
          </w:tcPr>
          <w:p w14:paraId="2E5246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00" w:type="dxa"/>
            <w:tcBorders>
              <w:top w:val="nil"/>
              <w:left w:val="nil"/>
              <w:bottom w:val="single" w:sz="4" w:space="0" w:color="auto"/>
              <w:right w:val="nil"/>
            </w:tcBorders>
            <w:shd w:val="clear" w:color="auto" w:fill="auto"/>
            <w:noWrap/>
            <w:vAlign w:val="center"/>
            <w:hideMark/>
          </w:tcPr>
          <w:p w14:paraId="255FB6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63F059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16951C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717D6B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7388BD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FEB56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0</w:t>
            </w:r>
          </w:p>
        </w:tc>
        <w:tc>
          <w:tcPr>
            <w:tcW w:w="780" w:type="dxa"/>
            <w:tcBorders>
              <w:top w:val="nil"/>
              <w:left w:val="nil"/>
              <w:bottom w:val="single" w:sz="4" w:space="0" w:color="auto"/>
              <w:right w:val="nil"/>
            </w:tcBorders>
            <w:shd w:val="clear" w:color="auto" w:fill="auto"/>
            <w:noWrap/>
            <w:vAlign w:val="bottom"/>
            <w:hideMark/>
          </w:tcPr>
          <w:p w14:paraId="6262AD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7EAA571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0</w:t>
            </w:r>
          </w:p>
        </w:tc>
      </w:tr>
      <w:tr w:rsidR="00404AD6" w:rsidRPr="00404AD6" w14:paraId="78570620"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57894AC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nil"/>
              <w:right w:val="nil"/>
            </w:tcBorders>
            <w:shd w:val="clear" w:color="auto" w:fill="auto"/>
            <w:noWrap/>
            <w:vAlign w:val="center"/>
            <w:hideMark/>
          </w:tcPr>
          <w:p w14:paraId="4906E71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8DB86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8C43B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B3672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22E4A1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3812BC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41D940A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691F3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683EFA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5312B25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0F5014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0E3E10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nil"/>
            </w:tcBorders>
            <w:shd w:val="clear" w:color="auto" w:fill="auto"/>
            <w:noWrap/>
            <w:vAlign w:val="bottom"/>
            <w:hideMark/>
          </w:tcPr>
          <w:p w14:paraId="7DFF3B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4392F89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12283D3A"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3D92FA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single" w:sz="4" w:space="0" w:color="auto"/>
              <w:right w:val="nil"/>
            </w:tcBorders>
            <w:shd w:val="clear" w:color="auto" w:fill="auto"/>
            <w:noWrap/>
            <w:vAlign w:val="center"/>
            <w:hideMark/>
          </w:tcPr>
          <w:p w14:paraId="4AB229E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2FFE2C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20" w:type="dxa"/>
            <w:tcBorders>
              <w:top w:val="nil"/>
              <w:left w:val="nil"/>
              <w:bottom w:val="single" w:sz="4" w:space="0" w:color="auto"/>
              <w:right w:val="nil"/>
            </w:tcBorders>
            <w:shd w:val="clear" w:color="auto" w:fill="auto"/>
            <w:noWrap/>
            <w:vAlign w:val="bottom"/>
            <w:hideMark/>
          </w:tcPr>
          <w:p w14:paraId="44FB43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00" w:type="dxa"/>
            <w:tcBorders>
              <w:top w:val="nil"/>
              <w:left w:val="nil"/>
              <w:bottom w:val="single" w:sz="4" w:space="0" w:color="auto"/>
              <w:right w:val="nil"/>
            </w:tcBorders>
            <w:shd w:val="clear" w:color="auto" w:fill="auto"/>
            <w:noWrap/>
            <w:vAlign w:val="bottom"/>
            <w:hideMark/>
          </w:tcPr>
          <w:p w14:paraId="765BCF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B3C88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80" w:type="dxa"/>
            <w:tcBorders>
              <w:top w:val="nil"/>
              <w:left w:val="nil"/>
              <w:bottom w:val="single" w:sz="4" w:space="0" w:color="auto"/>
              <w:right w:val="nil"/>
            </w:tcBorders>
            <w:shd w:val="clear" w:color="auto" w:fill="auto"/>
            <w:noWrap/>
            <w:vAlign w:val="bottom"/>
            <w:hideMark/>
          </w:tcPr>
          <w:p w14:paraId="1C5176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700" w:type="dxa"/>
            <w:tcBorders>
              <w:top w:val="nil"/>
              <w:left w:val="nil"/>
              <w:bottom w:val="single" w:sz="4" w:space="0" w:color="auto"/>
              <w:right w:val="nil"/>
            </w:tcBorders>
            <w:shd w:val="clear" w:color="auto" w:fill="auto"/>
            <w:noWrap/>
            <w:vAlign w:val="center"/>
            <w:hideMark/>
          </w:tcPr>
          <w:p w14:paraId="7C2E99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20" w:type="dxa"/>
            <w:tcBorders>
              <w:top w:val="nil"/>
              <w:left w:val="nil"/>
              <w:bottom w:val="single" w:sz="4" w:space="0" w:color="auto"/>
              <w:right w:val="nil"/>
            </w:tcBorders>
            <w:shd w:val="clear" w:color="auto" w:fill="auto"/>
            <w:noWrap/>
            <w:vAlign w:val="center"/>
            <w:hideMark/>
          </w:tcPr>
          <w:p w14:paraId="22CFFD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0" w:type="dxa"/>
            <w:tcBorders>
              <w:top w:val="nil"/>
              <w:left w:val="nil"/>
              <w:bottom w:val="single" w:sz="4" w:space="0" w:color="auto"/>
              <w:right w:val="nil"/>
            </w:tcBorders>
            <w:shd w:val="clear" w:color="auto" w:fill="auto"/>
            <w:noWrap/>
            <w:vAlign w:val="center"/>
            <w:hideMark/>
          </w:tcPr>
          <w:p w14:paraId="203B483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1D4D86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421D4D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60" w:type="dxa"/>
            <w:tcBorders>
              <w:top w:val="nil"/>
              <w:left w:val="nil"/>
              <w:bottom w:val="single" w:sz="4" w:space="0" w:color="auto"/>
              <w:right w:val="nil"/>
            </w:tcBorders>
            <w:shd w:val="clear" w:color="auto" w:fill="auto"/>
            <w:noWrap/>
            <w:vAlign w:val="center"/>
            <w:hideMark/>
          </w:tcPr>
          <w:p w14:paraId="79354B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780" w:type="dxa"/>
            <w:tcBorders>
              <w:top w:val="nil"/>
              <w:left w:val="nil"/>
              <w:bottom w:val="single" w:sz="4" w:space="0" w:color="auto"/>
              <w:right w:val="nil"/>
            </w:tcBorders>
            <w:shd w:val="clear" w:color="auto" w:fill="auto"/>
            <w:noWrap/>
            <w:vAlign w:val="bottom"/>
            <w:hideMark/>
          </w:tcPr>
          <w:p w14:paraId="0CA9E4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6C9E5B7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536E25"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2CC18EB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nil"/>
              <w:right w:val="nil"/>
            </w:tcBorders>
            <w:shd w:val="clear" w:color="auto" w:fill="auto"/>
            <w:noWrap/>
            <w:vAlign w:val="center"/>
            <w:hideMark/>
          </w:tcPr>
          <w:p w14:paraId="188E037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1B27AA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BB362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0BD9A7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380AFE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18C39D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379CC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12AD46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C6C59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03B7CD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3D4E01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4A295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780" w:type="dxa"/>
            <w:tcBorders>
              <w:top w:val="nil"/>
              <w:left w:val="nil"/>
              <w:bottom w:val="nil"/>
              <w:right w:val="nil"/>
            </w:tcBorders>
            <w:shd w:val="clear" w:color="auto" w:fill="auto"/>
            <w:noWrap/>
            <w:vAlign w:val="bottom"/>
            <w:hideMark/>
          </w:tcPr>
          <w:p w14:paraId="1C5E5D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6B2DE91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50</w:t>
            </w:r>
          </w:p>
        </w:tc>
      </w:tr>
      <w:tr w:rsidR="00404AD6" w:rsidRPr="00404AD6" w14:paraId="7F24DBA2"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2AB55F2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single" w:sz="4" w:space="0" w:color="auto"/>
              <w:right w:val="nil"/>
            </w:tcBorders>
            <w:shd w:val="clear" w:color="auto" w:fill="auto"/>
            <w:noWrap/>
            <w:vAlign w:val="center"/>
            <w:hideMark/>
          </w:tcPr>
          <w:p w14:paraId="0B11241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2BA2E2B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20" w:type="dxa"/>
            <w:tcBorders>
              <w:top w:val="nil"/>
              <w:left w:val="nil"/>
              <w:bottom w:val="single" w:sz="4" w:space="0" w:color="auto"/>
              <w:right w:val="nil"/>
            </w:tcBorders>
            <w:shd w:val="clear" w:color="auto" w:fill="auto"/>
            <w:noWrap/>
            <w:vAlign w:val="bottom"/>
            <w:hideMark/>
          </w:tcPr>
          <w:p w14:paraId="22E08E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00" w:type="dxa"/>
            <w:tcBorders>
              <w:top w:val="nil"/>
              <w:left w:val="nil"/>
              <w:bottom w:val="single" w:sz="4" w:space="0" w:color="auto"/>
              <w:right w:val="nil"/>
            </w:tcBorders>
            <w:shd w:val="clear" w:color="auto" w:fill="auto"/>
            <w:noWrap/>
            <w:vAlign w:val="bottom"/>
            <w:hideMark/>
          </w:tcPr>
          <w:p w14:paraId="1BC98B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40" w:type="dxa"/>
            <w:tcBorders>
              <w:top w:val="nil"/>
              <w:left w:val="nil"/>
              <w:bottom w:val="single" w:sz="4" w:space="0" w:color="auto"/>
              <w:right w:val="nil"/>
            </w:tcBorders>
            <w:shd w:val="clear" w:color="auto" w:fill="auto"/>
            <w:noWrap/>
            <w:vAlign w:val="bottom"/>
            <w:hideMark/>
          </w:tcPr>
          <w:p w14:paraId="1DFF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40%</w:t>
            </w:r>
          </w:p>
        </w:tc>
        <w:tc>
          <w:tcPr>
            <w:tcW w:w="680" w:type="dxa"/>
            <w:tcBorders>
              <w:top w:val="nil"/>
              <w:left w:val="nil"/>
              <w:bottom w:val="single" w:sz="4" w:space="0" w:color="auto"/>
              <w:right w:val="nil"/>
            </w:tcBorders>
            <w:shd w:val="clear" w:color="auto" w:fill="auto"/>
            <w:noWrap/>
            <w:vAlign w:val="bottom"/>
            <w:hideMark/>
          </w:tcPr>
          <w:p w14:paraId="7E527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3D2B02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36049A3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699C2F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20" w:type="dxa"/>
            <w:tcBorders>
              <w:top w:val="nil"/>
              <w:left w:val="nil"/>
              <w:bottom w:val="single" w:sz="4" w:space="0" w:color="auto"/>
              <w:right w:val="nil"/>
            </w:tcBorders>
            <w:shd w:val="clear" w:color="auto" w:fill="auto"/>
            <w:noWrap/>
            <w:vAlign w:val="center"/>
            <w:hideMark/>
          </w:tcPr>
          <w:p w14:paraId="27D927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300" w:type="dxa"/>
            <w:tcBorders>
              <w:top w:val="nil"/>
              <w:left w:val="nil"/>
              <w:bottom w:val="single" w:sz="4" w:space="0" w:color="auto"/>
              <w:right w:val="nil"/>
            </w:tcBorders>
            <w:shd w:val="clear" w:color="auto" w:fill="auto"/>
            <w:noWrap/>
            <w:vAlign w:val="center"/>
            <w:hideMark/>
          </w:tcPr>
          <w:p w14:paraId="50D461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7EA3DE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80</w:t>
            </w:r>
          </w:p>
        </w:tc>
        <w:tc>
          <w:tcPr>
            <w:tcW w:w="780" w:type="dxa"/>
            <w:tcBorders>
              <w:top w:val="nil"/>
              <w:left w:val="nil"/>
              <w:bottom w:val="single" w:sz="4" w:space="0" w:color="auto"/>
              <w:right w:val="nil"/>
            </w:tcBorders>
            <w:shd w:val="clear" w:color="auto" w:fill="auto"/>
            <w:noWrap/>
            <w:vAlign w:val="bottom"/>
            <w:hideMark/>
          </w:tcPr>
          <w:p w14:paraId="6F8A27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0" w:type="dxa"/>
            <w:tcBorders>
              <w:top w:val="nil"/>
              <w:left w:val="nil"/>
              <w:bottom w:val="single" w:sz="4" w:space="0" w:color="auto"/>
              <w:right w:val="single" w:sz="4" w:space="0" w:color="auto"/>
            </w:tcBorders>
            <w:shd w:val="clear" w:color="auto" w:fill="auto"/>
            <w:noWrap/>
            <w:vAlign w:val="bottom"/>
            <w:hideMark/>
          </w:tcPr>
          <w:p w14:paraId="2210F2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bl>
    <w:p w14:paraId="440AD049" w14:textId="77777777" w:rsidR="00404AD6" w:rsidRDefault="00404AD6" w:rsidP="00404AD6"/>
    <w:p w14:paraId="6DE552DD" w14:textId="77777777" w:rsidR="00404AD6" w:rsidRDefault="00404AD6" w:rsidP="00404AD6">
      <w:pPr>
        <w:pStyle w:val="Caption"/>
        <w:rPr>
          <w:sz w:val="24"/>
          <w:szCs w:val="24"/>
        </w:rPr>
      </w:pPr>
      <w:r w:rsidRPr="005858BC">
        <w:rPr>
          <w:sz w:val="24"/>
          <w:szCs w:val="24"/>
        </w:rPr>
        <w:t xml:space="preserve">Table </w:t>
      </w:r>
      <w:r>
        <w:rPr>
          <w:sz w:val="24"/>
          <w:szCs w:val="24"/>
        </w:rPr>
        <w:t>28</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8800" w:type="dxa"/>
        <w:tblInd w:w="93" w:type="dxa"/>
        <w:tblLook w:val="04A0" w:firstRow="1" w:lastRow="0" w:firstColumn="1" w:lastColumn="0" w:noHBand="0" w:noVBand="1"/>
      </w:tblPr>
      <w:tblGrid>
        <w:gridCol w:w="600"/>
        <w:gridCol w:w="1000"/>
        <w:gridCol w:w="700"/>
        <w:gridCol w:w="574"/>
        <w:gridCol w:w="500"/>
        <w:gridCol w:w="540"/>
        <w:gridCol w:w="680"/>
        <w:gridCol w:w="700"/>
        <w:gridCol w:w="520"/>
        <w:gridCol w:w="380"/>
        <w:gridCol w:w="320"/>
        <w:gridCol w:w="300"/>
        <w:gridCol w:w="520"/>
        <w:gridCol w:w="780"/>
        <w:gridCol w:w="780"/>
      </w:tblGrid>
      <w:tr w:rsidR="00524BC6" w:rsidRPr="00524BC6" w14:paraId="1872C0AD" w14:textId="77777777" w:rsidTr="00524BC6">
        <w:trPr>
          <w:trHeight w:val="220"/>
        </w:trPr>
        <w:tc>
          <w:tcPr>
            <w:tcW w:w="560" w:type="dxa"/>
            <w:tcBorders>
              <w:top w:val="single" w:sz="4" w:space="0" w:color="auto"/>
              <w:left w:val="single" w:sz="4" w:space="0" w:color="auto"/>
              <w:bottom w:val="nil"/>
              <w:right w:val="nil"/>
            </w:tcBorders>
            <w:shd w:val="clear" w:color="auto" w:fill="auto"/>
            <w:noWrap/>
            <w:vAlign w:val="center"/>
            <w:hideMark/>
          </w:tcPr>
          <w:p w14:paraId="11A8DA08"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1</w:t>
            </w:r>
          </w:p>
        </w:tc>
        <w:tc>
          <w:tcPr>
            <w:tcW w:w="1000" w:type="dxa"/>
            <w:tcBorders>
              <w:top w:val="single" w:sz="4" w:space="0" w:color="auto"/>
              <w:left w:val="nil"/>
              <w:bottom w:val="nil"/>
              <w:right w:val="nil"/>
            </w:tcBorders>
            <w:shd w:val="clear" w:color="auto" w:fill="auto"/>
            <w:noWrap/>
            <w:vAlign w:val="center"/>
            <w:hideMark/>
          </w:tcPr>
          <w:p w14:paraId="15C10E32"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single" w:sz="4" w:space="0" w:color="auto"/>
              <w:left w:val="nil"/>
              <w:bottom w:val="nil"/>
              <w:right w:val="nil"/>
            </w:tcBorders>
            <w:shd w:val="clear" w:color="auto" w:fill="auto"/>
            <w:noWrap/>
            <w:vAlign w:val="bottom"/>
            <w:hideMark/>
          </w:tcPr>
          <w:p w14:paraId="2A4A4AD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7F26CAA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single" w:sz="4" w:space="0" w:color="auto"/>
              <w:left w:val="nil"/>
              <w:bottom w:val="nil"/>
              <w:right w:val="nil"/>
            </w:tcBorders>
            <w:shd w:val="clear" w:color="auto" w:fill="auto"/>
            <w:noWrap/>
            <w:vAlign w:val="bottom"/>
            <w:hideMark/>
          </w:tcPr>
          <w:p w14:paraId="0E3AA9F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single" w:sz="4" w:space="0" w:color="auto"/>
              <w:left w:val="nil"/>
              <w:bottom w:val="nil"/>
              <w:right w:val="nil"/>
            </w:tcBorders>
            <w:shd w:val="clear" w:color="auto" w:fill="auto"/>
            <w:noWrap/>
            <w:vAlign w:val="bottom"/>
            <w:hideMark/>
          </w:tcPr>
          <w:p w14:paraId="7B963A8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single" w:sz="4" w:space="0" w:color="auto"/>
              <w:left w:val="nil"/>
              <w:bottom w:val="nil"/>
              <w:right w:val="nil"/>
            </w:tcBorders>
            <w:shd w:val="clear" w:color="auto" w:fill="auto"/>
            <w:noWrap/>
            <w:vAlign w:val="bottom"/>
            <w:hideMark/>
          </w:tcPr>
          <w:p w14:paraId="4D4FF474"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single" w:sz="4" w:space="0" w:color="auto"/>
              <w:left w:val="nil"/>
              <w:bottom w:val="nil"/>
              <w:right w:val="nil"/>
            </w:tcBorders>
            <w:shd w:val="clear" w:color="auto" w:fill="auto"/>
            <w:noWrap/>
            <w:vAlign w:val="bottom"/>
            <w:hideMark/>
          </w:tcPr>
          <w:p w14:paraId="0F61F4F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3BFF4DA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single" w:sz="4" w:space="0" w:color="auto"/>
              <w:left w:val="nil"/>
              <w:bottom w:val="nil"/>
              <w:right w:val="nil"/>
            </w:tcBorders>
            <w:shd w:val="clear" w:color="auto" w:fill="auto"/>
            <w:noWrap/>
            <w:vAlign w:val="bottom"/>
            <w:hideMark/>
          </w:tcPr>
          <w:p w14:paraId="4C52895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single" w:sz="4" w:space="0" w:color="auto"/>
              <w:left w:val="nil"/>
              <w:bottom w:val="nil"/>
              <w:right w:val="nil"/>
            </w:tcBorders>
            <w:shd w:val="clear" w:color="auto" w:fill="auto"/>
            <w:noWrap/>
            <w:vAlign w:val="bottom"/>
            <w:hideMark/>
          </w:tcPr>
          <w:p w14:paraId="156B6C4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single" w:sz="4" w:space="0" w:color="auto"/>
              <w:left w:val="nil"/>
              <w:bottom w:val="nil"/>
              <w:right w:val="nil"/>
            </w:tcBorders>
            <w:shd w:val="clear" w:color="auto" w:fill="auto"/>
            <w:noWrap/>
            <w:vAlign w:val="bottom"/>
            <w:hideMark/>
          </w:tcPr>
          <w:p w14:paraId="5525B6E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22E7D22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nil"/>
            </w:tcBorders>
            <w:shd w:val="clear" w:color="auto" w:fill="auto"/>
            <w:noWrap/>
            <w:vAlign w:val="bottom"/>
            <w:hideMark/>
          </w:tcPr>
          <w:p w14:paraId="3277030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bottom"/>
            <w:hideMark/>
          </w:tcPr>
          <w:p w14:paraId="1ABB2478"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00</w:t>
            </w:r>
          </w:p>
        </w:tc>
      </w:tr>
      <w:tr w:rsidR="00524BC6" w:rsidRPr="00524BC6" w14:paraId="37B9824E"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5565F5A"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1</w:t>
            </w:r>
          </w:p>
        </w:tc>
        <w:tc>
          <w:tcPr>
            <w:tcW w:w="1000" w:type="dxa"/>
            <w:tcBorders>
              <w:top w:val="nil"/>
              <w:left w:val="nil"/>
              <w:bottom w:val="single" w:sz="4" w:space="0" w:color="auto"/>
              <w:right w:val="nil"/>
            </w:tcBorders>
            <w:shd w:val="clear" w:color="auto" w:fill="auto"/>
            <w:noWrap/>
            <w:vAlign w:val="center"/>
            <w:hideMark/>
          </w:tcPr>
          <w:p w14:paraId="5D94C381"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2F1D147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20" w:type="dxa"/>
            <w:tcBorders>
              <w:top w:val="nil"/>
              <w:left w:val="nil"/>
              <w:bottom w:val="single" w:sz="4" w:space="0" w:color="auto"/>
              <w:right w:val="nil"/>
            </w:tcBorders>
            <w:shd w:val="clear" w:color="auto" w:fill="auto"/>
            <w:noWrap/>
            <w:vAlign w:val="bottom"/>
            <w:hideMark/>
          </w:tcPr>
          <w:p w14:paraId="09A6E29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80%</w:t>
            </w:r>
          </w:p>
        </w:tc>
        <w:tc>
          <w:tcPr>
            <w:tcW w:w="500" w:type="dxa"/>
            <w:tcBorders>
              <w:top w:val="nil"/>
              <w:left w:val="nil"/>
              <w:bottom w:val="single" w:sz="4" w:space="0" w:color="auto"/>
              <w:right w:val="nil"/>
            </w:tcBorders>
            <w:shd w:val="clear" w:color="auto" w:fill="auto"/>
            <w:noWrap/>
            <w:vAlign w:val="bottom"/>
            <w:hideMark/>
          </w:tcPr>
          <w:p w14:paraId="624F67A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0%</w:t>
            </w:r>
          </w:p>
        </w:tc>
        <w:tc>
          <w:tcPr>
            <w:tcW w:w="540" w:type="dxa"/>
            <w:tcBorders>
              <w:top w:val="nil"/>
              <w:left w:val="nil"/>
              <w:bottom w:val="single" w:sz="4" w:space="0" w:color="auto"/>
              <w:right w:val="nil"/>
            </w:tcBorders>
            <w:shd w:val="clear" w:color="auto" w:fill="auto"/>
            <w:noWrap/>
            <w:vAlign w:val="bottom"/>
            <w:hideMark/>
          </w:tcPr>
          <w:p w14:paraId="1B48B01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4E971E5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700" w:type="dxa"/>
            <w:tcBorders>
              <w:top w:val="nil"/>
              <w:left w:val="nil"/>
              <w:bottom w:val="single" w:sz="4" w:space="0" w:color="auto"/>
              <w:right w:val="nil"/>
            </w:tcBorders>
            <w:shd w:val="clear" w:color="auto" w:fill="auto"/>
            <w:noWrap/>
            <w:vAlign w:val="center"/>
            <w:hideMark/>
          </w:tcPr>
          <w:p w14:paraId="1673E93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77C6B54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1D24430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132C10E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1C90371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639E65C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80</w:t>
            </w:r>
          </w:p>
        </w:tc>
        <w:tc>
          <w:tcPr>
            <w:tcW w:w="780" w:type="dxa"/>
            <w:tcBorders>
              <w:top w:val="nil"/>
              <w:left w:val="nil"/>
              <w:bottom w:val="single" w:sz="4" w:space="0" w:color="auto"/>
              <w:right w:val="nil"/>
            </w:tcBorders>
            <w:shd w:val="clear" w:color="auto" w:fill="auto"/>
            <w:noWrap/>
            <w:vAlign w:val="bottom"/>
            <w:hideMark/>
          </w:tcPr>
          <w:p w14:paraId="4EB2E61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780" w:type="dxa"/>
            <w:tcBorders>
              <w:top w:val="nil"/>
              <w:left w:val="nil"/>
              <w:bottom w:val="nil"/>
              <w:right w:val="single" w:sz="4" w:space="0" w:color="auto"/>
            </w:tcBorders>
            <w:shd w:val="clear" w:color="auto" w:fill="auto"/>
            <w:noWrap/>
            <w:vAlign w:val="bottom"/>
            <w:hideMark/>
          </w:tcPr>
          <w:p w14:paraId="40312086"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80</w:t>
            </w:r>
          </w:p>
        </w:tc>
      </w:tr>
      <w:tr w:rsidR="00524BC6" w:rsidRPr="00524BC6" w14:paraId="06ECC0E5" w14:textId="77777777" w:rsidTr="00524BC6">
        <w:trPr>
          <w:trHeight w:val="220"/>
        </w:trPr>
        <w:tc>
          <w:tcPr>
            <w:tcW w:w="560" w:type="dxa"/>
            <w:tcBorders>
              <w:top w:val="nil"/>
              <w:left w:val="single" w:sz="4" w:space="0" w:color="auto"/>
              <w:bottom w:val="nil"/>
              <w:right w:val="nil"/>
            </w:tcBorders>
            <w:shd w:val="clear" w:color="auto" w:fill="auto"/>
            <w:noWrap/>
            <w:vAlign w:val="center"/>
            <w:hideMark/>
          </w:tcPr>
          <w:p w14:paraId="62C8CB11"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2</w:t>
            </w:r>
          </w:p>
        </w:tc>
        <w:tc>
          <w:tcPr>
            <w:tcW w:w="1000" w:type="dxa"/>
            <w:tcBorders>
              <w:top w:val="nil"/>
              <w:left w:val="nil"/>
              <w:bottom w:val="nil"/>
              <w:right w:val="nil"/>
            </w:tcBorders>
            <w:shd w:val="clear" w:color="auto" w:fill="auto"/>
            <w:noWrap/>
            <w:vAlign w:val="center"/>
            <w:hideMark/>
          </w:tcPr>
          <w:p w14:paraId="4C23381F"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7E2CDB2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19E00B2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4317F86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09A0AA1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73A8CED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E144D0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BDBB22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64D5264"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2F5E74DC"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55B5EE0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3F79F8D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2</w:t>
            </w:r>
          </w:p>
        </w:tc>
        <w:tc>
          <w:tcPr>
            <w:tcW w:w="780" w:type="dxa"/>
            <w:tcBorders>
              <w:top w:val="nil"/>
              <w:left w:val="nil"/>
              <w:bottom w:val="nil"/>
              <w:right w:val="nil"/>
            </w:tcBorders>
            <w:shd w:val="clear" w:color="auto" w:fill="auto"/>
            <w:noWrap/>
            <w:vAlign w:val="bottom"/>
            <w:hideMark/>
          </w:tcPr>
          <w:p w14:paraId="454BDF3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bottom"/>
            <w:hideMark/>
          </w:tcPr>
          <w:p w14:paraId="0AC01B87"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20</w:t>
            </w:r>
          </w:p>
        </w:tc>
      </w:tr>
      <w:tr w:rsidR="00524BC6" w:rsidRPr="00524BC6" w14:paraId="4A04E889"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43B0C32B"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2</w:t>
            </w:r>
          </w:p>
        </w:tc>
        <w:tc>
          <w:tcPr>
            <w:tcW w:w="1000" w:type="dxa"/>
            <w:tcBorders>
              <w:top w:val="nil"/>
              <w:left w:val="nil"/>
              <w:bottom w:val="single" w:sz="4" w:space="0" w:color="auto"/>
              <w:right w:val="nil"/>
            </w:tcBorders>
            <w:shd w:val="clear" w:color="auto" w:fill="auto"/>
            <w:noWrap/>
            <w:vAlign w:val="center"/>
            <w:hideMark/>
          </w:tcPr>
          <w:p w14:paraId="6F3C2860"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71E5F05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20" w:type="dxa"/>
            <w:tcBorders>
              <w:top w:val="nil"/>
              <w:left w:val="nil"/>
              <w:bottom w:val="single" w:sz="4" w:space="0" w:color="auto"/>
              <w:right w:val="nil"/>
            </w:tcBorders>
            <w:shd w:val="clear" w:color="auto" w:fill="auto"/>
            <w:noWrap/>
            <w:vAlign w:val="bottom"/>
            <w:hideMark/>
          </w:tcPr>
          <w:p w14:paraId="1D4166F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117B7D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5F5AAF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2CABE3F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5954B98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225EE24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2D1BEDB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237BBEE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5D58797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2637BAB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00</w:t>
            </w:r>
          </w:p>
        </w:tc>
        <w:tc>
          <w:tcPr>
            <w:tcW w:w="780" w:type="dxa"/>
            <w:tcBorders>
              <w:top w:val="nil"/>
              <w:left w:val="nil"/>
              <w:bottom w:val="single" w:sz="4" w:space="0" w:color="auto"/>
              <w:right w:val="nil"/>
            </w:tcBorders>
            <w:shd w:val="clear" w:color="auto" w:fill="auto"/>
            <w:noWrap/>
            <w:vAlign w:val="bottom"/>
            <w:hideMark/>
          </w:tcPr>
          <w:p w14:paraId="4303EAE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0858997C"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No Data</w:t>
            </w:r>
          </w:p>
        </w:tc>
      </w:tr>
      <w:tr w:rsidR="00524BC6" w:rsidRPr="00524BC6" w14:paraId="339851A7" w14:textId="77777777" w:rsidTr="00524BC6">
        <w:trPr>
          <w:trHeight w:val="220"/>
        </w:trPr>
        <w:tc>
          <w:tcPr>
            <w:tcW w:w="560" w:type="dxa"/>
            <w:tcBorders>
              <w:top w:val="nil"/>
              <w:left w:val="single" w:sz="4" w:space="0" w:color="auto"/>
              <w:bottom w:val="nil"/>
              <w:right w:val="nil"/>
            </w:tcBorders>
            <w:shd w:val="clear" w:color="auto" w:fill="auto"/>
            <w:noWrap/>
            <w:vAlign w:val="center"/>
            <w:hideMark/>
          </w:tcPr>
          <w:p w14:paraId="3959BC57"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3</w:t>
            </w:r>
          </w:p>
        </w:tc>
        <w:tc>
          <w:tcPr>
            <w:tcW w:w="1000" w:type="dxa"/>
            <w:tcBorders>
              <w:top w:val="nil"/>
              <w:left w:val="nil"/>
              <w:bottom w:val="nil"/>
              <w:right w:val="nil"/>
            </w:tcBorders>
            <w:shd w:val="clear" w:color="auto" w:fill="auto"/>
            <w:noWrap/>
            <w:vAlign w:val="center"/>
            <w:hideMark/>
          </w:tcPr>
          <w:p w14:paraId="429B3703"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579A4D0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589BE5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2057DD4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65D1E10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3FB2FF1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50F119F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C7E78F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2AF474B4"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F2DDB5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1D45143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7E255A0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17</w:t>
            </w:r>
          </w:p>
        </w:tc>
        <w:tc>
          <w:tcPr>
            <w:tcW w:w="780" w:type="dxa"/>
            <w:tcBorders>
              <w:top w:val="nil"/>
              <w:left w:val="nil"/>
              <w:bottom w:val="nil"/>
              <w:right w:val="nil"/>
            </w:tcBorders>
            <w:shd w:val="clear" w:color="auto" w:fill="auto"/>
            <w:noWrap/>
            <w:vAlign w:val="bottom"/>
            <w:hideMark/>
          </w:tcPr>
          <w:p w14:paraId="79FB5C1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bottom"/>
            <w:hideMark/>
          </w:tcPr>
          <w:p w14:paraId="3B07C188"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17</w:t>
            </w:r>
          </w:p>
        </w:tc>
      </w:tr>
      <w:tr w:rsidR="00524BC6" w:rsidRPr="00524BC6" w14:paraId="7F41C1F2"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758145F0"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3</w:t>
            </w:r>
          </w:p>
        </w:tc>
        <w:tc>
          <w:tcPr>
            <w:tcW w:w="1000" w:type="dxa"/>
            <w:tcBorders>
              <w:top w:val="nil"/>
              <w:left w:val="nil"/>
              <w:bottom w:val="single" w:sz="4" w:space="0" w:color="auto"/>
              <w:right w:val="nil"/>
            </w:tcBorders>
            <w:shd w:val="clear" w:color="auto" w:fill="auto"/>
            <w:noWrap/>
            <w:vAlign w:val="center"/>
            <w:hideMark/>
          </w:tcPr>
          <w:p w14:paraId="7B64F2F5"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AC99B0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40%</w:t>
            </w:r>
          </w:p>
        </w:tc>
        <w:tc>
          <w:tcPr>
            <w:tcW w:w="520" w:type="dxa"/>
            <w:tcBorders>
              <w:top w:val="nil"/>
              <w:left w:val="nil"/>
              <w:bottom w:val="single" w:sz="4" w:space="0" w:color="auto"/>
              <w:right w:val="nil"/>
            </w:tcBorders>
            <w:shd w:val="clear" w:color="auto" w:fill="auto"/>
            <w:noWrap/>
            <w:vAlign w:val="bottom"/>
            <w:hideMark/>
          </w:tcPr>
          <w:p w14:paraId="534E8A9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00" w:type="dxa"/>
            <w:tcBorders>
              <w:top w:val="nil"/>
              <w:left w:val="nil"/>
              <w:bottom w:val="single" w:sz="4" w:space="0" w:color="auto"/>
              <w:right w:val="nil"/>
            </w:tcBorders>
            <w:shd w:val="clear" w:color="auto" w:fill="auto"/>
            <w:noWrap/>
            <w:vAlign w:val="bottom"/>
            <w:hideMark/>
          </w:tcPr>
          <w:p w14:paraId="0728356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2C9562C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79FAFBC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2C9AD85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4B69642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380" w:type="dxa"/>
            <w:tcBorders>
              <w:top w:val="nil"/>
              <w:left w:val="nil"/>
              <w:bottom w:val="single" w:sz="4" w:space="0" w:color="auto"/>
              <w:right w:val="nil"/>
            </w:tcBorders>
            <w:shd w:val="clear" w:color="auto" w:fill="auto"/>
            <w:noWrap/>
            <w:vAlign w:val="center"/>
            <w:hideMark/>
          </w:tcPr>
          <w:p w14:paraId="253520D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023A843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19EE37B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62DB971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80</w:t>
            </w:r>
          </w:p>
        </w:tc>
        <w:tc>
          <w:tcPr>
            <w:tcW w:w="780" w:type="dxa"/>
            <w:tcBorders>
              <w:top w:val="nil"/>
              <w:left w:val="nil"/>
              <w:bottom w:val="single" w:sz="4" w:space="0" w:color="auto"/>
              <w:right w:val="nil"/>
            </w:tcBorders>
            <w:shd w:val="clear" w:color="auto" w:fill="auto"/>
            <w:noWrap/>
            <w:vAlign w:val="bottom"/>
            <w:hideMark/>
          </w:tcPr>
          <w:p w14:paraId="1D3FF54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bottom"/>
            <w:hideMark/>
          </w:tcPr>
          <w:p w14:paraId="39B210F8" w14:textId="77777777" w:rsidR="00524BC6" w:rsidRPr="00524BC6" w:rsidRDefault="00524BC6" w:rsidP="00524BC6">
            <w:pPr>
              <w:spacing w:after="0" w:line="240" w:lineRule="auto"/>
              <w:jc w:val="center"/>
              <w:rPr>
                <w:rFonts w:ascii="Calibri" w:eastAsia="Times New Roman" w:hAnsi="Calibri" w:cs="Times New Roman"/>
                <w:b/>
                <w:bCs/>
                <w:color w:val="008000"/>
                <w:sz w:val="16"/>
                <w:szCs w:val="16"/>
              </w:rPr>
            </w:pPr>
            <w:r w:rsidRPr="00524BC6">
              <w:rPr>
                <w:rFonts w:ascii="Calibri" w:eastAsia="Times New Roman" w:hAnsi="Calibri" w:cs="Times New Roman"/>
                <w:b/>
                <w:bCs/>
                <w:color w:val="008000"/>
                <w:sz w:val="16"/>
                <w:szCs w:val="16"/>
              </w:rPr>
              <w:t>2.80</w:t>
            </w:r>
          </w:p>
        </w:tc>
      </w:tr>
      <w:tr w:rsidR="00524BC6" w:rsidRPr="00524BC6" w14:paraId="29ED2C7F" w14:textId="77777777" w:rsidTr="00524BC6">
        <w:trPr>
          <w:trHeight w:val="220"/>
        </w:trPr>
        <w:tc>
          <w:tcPr>
            <w:tcW w:w="560" w:type="dxa"/>
            <w:tcBorders>
              <w:top w:val="nil"/>
              <w:left w:val="single" w:sz="4" w:space="0" w:color="auto"/>
              <w:bottom w:val="nil"/>
              <w:right w:val="nil"/>
            </w:tcBorders>
            <w:shd w:val="clear" w:color="auto" w:fill="auto"/>
            <w:noWrap/>
            <w:vAlign w:val="center"/>
            <w:hideMark/>
          </w:tcPr>
          <w:p w14:paraId="18BA6889"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4</w:t>
            </w:r>
          </w:p>
        </w:tc>
        <w:tc>
          <w:tcPr>
            <w:tcW w:w="1000" w:type="dxa"/>
            <w:tcBorders>
              <w:top w:val="nil"/>
              <w:left w:val="nil"/>
              <w:bottom w:val="nil"/>
              <w:right w:val="nil"/>
            </w:tcBorders>
            <w:shd w:val="clear" w:color="auto" w:fill="auto"/>
            <w:noWrap/>
            <w:vAlign w:val="center"/>
            <w:hideMark/>
          </w:tcPr>
          <w:p w14:paraId="424920EB"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0A80A65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47A690C"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71C942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4E6B744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0B57B94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3F6BC69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24AD602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2A4D6EF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7A79EB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74801B1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719CD22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5</w:t>
            </w:r>
          </w:p>
        </w:tc>
        <w:tc>
          <w:tcPr>
            <w:tcW w:w="780" w:type="dxa"/>
            <w:tcBorders>
              <w:top w:val="nil"/>
              <w:left w:val="nil"/>
              <w:bottom w:val="nil"/>
              <w:right w:val="nil"/>
            </w:tcBorders>
            <w:shd w:val="clear" w:color="auto" w:fill="auto"/>
            <w:noWrap/>
            <w:vAlign w:val="bottom"/>
            <w:hideMark/>
          </w:tcPr>
          <w:p w14:paraId="2837A31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bottom"/>
            <w:hideMark/>
          </w:tcPr>
          <w:p w14:paraId="7978CA13"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50</w:t>
            </w:r>
          </w:p>
        </w:tc>
      </w:tr>
      <w:tr w:rsidR="00524BC6" w:rsidRPr="00524BC6" w14:paraId="3D4CEAF4"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AD0C5B4"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4</w:t>
            </w:r>
          </w:p>
        </w:tc>
        <w:tc>
          <w:tcPr>
            <w:tcW w:w="1000" w:type="dxa"/>
            <w:tcBorders>
              <w:top w:val="nil"/>
              <w:left w:val="nil"/>
              <w:bottom w:val="single" w:sz="4" w:space="0" w:color="auto"/>
              <w:right w:val="nil"/>
            </w:tcBorders>
            <w:shd w:val="clear" w:color="auto" w:fill="auto"/>
            <w:noWrap/>
            <w:vAlign w:val="center"/>
            <w:hideMark/>
          </w:tcPr>
          <w:p w14:paraId="063D3B66"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761C639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40%</w:t>
            </w:r>
          </w:p>
        </w:tc>
        <w:tc>
          <w:tcPr>
            <w:tcW w:w="520" w:type="dxa"/>
            <w:tcBorders>
              <w:top w:val="nil"/>
              <w:left w:val="nil"/>
              <w:bottom w:val="single" w:sz="4" w:space="0" w:color="auto"/>
              <w:right w:val="nil"/>
            </w:tcBorders>
            <w:shd w:val="clear" w:color="auto" w:fill="auto"/>
            <w:noWrap/>
            <w:vAlign w:val="bottom"/>
            <w:hideMark/>
          </w:tcPr>
          <w:p w14:paraId="3A255FC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46D88A3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40" w:type="dxa"/>
            <w:tcBorders>
              <w:top w:val="nil"/>
              <w:left w:val="nil"/>
              <w:bottom w:val="single" w:sz="4" w:space="0" w:color="auto"/>
              <w:right w:val="nil"/>
            </w:tcBorders>
            <w:shd w:val="clear" w:color="auto" w:fill="auto"/>
            <w:noWrap/>
            <w:vAlign w:val="bottom"/>
            <w:hideMark/>
          </w:tcPr>
          <w:p w14:paraId="7C3C5FC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3332A39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38BBADE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130B580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353CC79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320" w:type="dxa"/>
            <w:tcBorders>
              <w:top w:val="nil"/>
              <w:left w:val="nil"/>
              <w:bottom w:val="single" w:sz="4" w:space="0" w:color="auto"/>
              <w:right w:val="nil"/>
            </w:tcBorders>
            <w:shd w:val="clear" w:color="auto" w:fill="auto"/>
            <w:noWrap/>
            <w:vAlign w:val="center"/>
            <w:hideMark/>
          </w:tcPr>
          <w:p w14:paraId="77C24E9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744DC30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6640E5F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20</w:t>
            </w:r>
          </w:p>
        </w:tc>
        <w:tc>
          <w:tcPr>
            <w:tcW w:w="780" w:type="dxa"/>
            <w:tcBorders>
              <w:top w:val="nil"/>
              <w:left w:val="nil"/>
              <w:bottom w:val="single" w:sz="4" w:space="0" w:color="auto"/>
              <w:right w:val="nil"/>
            </w:tcBorders>
            <w:shd w:val="clear" w:color="auto" w:fill="auto"/>
            <w:noWrap/>
            <w:vAlign w:val="bottom"/>
            <w:hideMark/>
          </w:tcPr>
          <w:p w14:paraId="62C26A7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bottom"/>
            <w:hideMark/>
          </w:tcPr>
          <w:p w14:paraId="577BA3EF" w14:textId="77777777" w:rsidR="00524BC6" w:rsidRPr="00524BC6" w:rsidRDefault="00524BC6" w:rsidP="00524BC6">
            <w:pPr>
              <w:spacing w:after="0" w:line="240" w:lineRule="auto"/>
              <w:jc w:val="center"/>
              <w:rPr>
                <w:rFonts w:ascii="Calibri" w:eastAsia="Times New Roman" w:hAnsi="Calibri" w:cs="Times New Roman"/>
                <w:b/>
                <w:bCs/>
                <w:color w:val="008000"/>
                <w:sz w:val="16"/>
                <w:szCs w:val="16"/>
              </w:rPr>
            </w:pPr>
            <w:r w:rsidRPr="00524BC6">
              <w:rPr>
                <w:rFonts w:ascii="Calibri" w:eastAsia="Times New Roman" w:hAnsi="Calibri" w:cs="Times New Roman"/>
                <w:b/>
                <w:bCs/>
                <w:color w:val="008000"/>
                <w:sz w:val="16"/>
                <w:szCs w:val="16"/>
              </w:rPr>
              <w:t>3.20</w:t>
            </w:r>
          </w:p>
        </w:tc>
      </w:tr>
    </w:tbl>
    <w:p w14:paraId="3C803154" w14:textId="77777777" w:rsidR="006241CF" w:rsidRDefault="006241CF" w:rsidP="006241CF"/>
    <w:p w14:paraId="23540E3A" w14:textId="3881A669" w:rsidR="00EA6CE2" w:rsidRPr="00EA6CE2" w:rsidRDefault="00EA6CE2" w:rsidP="00EA6CE2">
      <w:pPr>
        <w:rPr>
          <w:b/>
          <w:bCs/>
        </w:rPr>
      </w:pPr>
      <w:r w:rsidRPr="00EA6CE2">
        <w:rPr>
          <w:noProof/>
        </w:rPr>
        <w:drawing>
          <wp:inline distT="0" distB="0" distL="0" distR="0" wp14:anchorId="640D260F" wp14:editId="7103C3F6">
            <wp:extent cx="5461000" cy="3721100"/>
            <wp:effectExtent l="0" t="0" r="0" b="12700"/>
            <wp:docPr id="1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61000" cy="3721100"/>
                    </a:xfrm>
                    <a:prstGeom prst="rect">
                      <a:avLst/>
                    </a:prstGeom>
                    <a:noFill/>
                    <a:ln>
                      <a:noFill/>
                    </a:ln>
                  </pic:spPr>
                </pic:pic>
              </a:graphicData>
            </a:graphic>
          </wp:inline>
        </w:drawing>
      </w:r>
    </w:p>
    <w:p w14:paraId="31FCF52D" w14:textId="5FC5E7C6" w:rsidR="00EA6CE2" w:rsidRPr="00BA5AF3" w:rsidRDefault="00EA6CE2" w:rsidP="006241CF">
      <w:pPr>
        <w:rPr>
          <w:b/>
          <w:bCs/>
        </w:rPr>
      </w:pPr>
      <w:r w:rsidRPr="00EA6CE2">
        <w:rPr>
          <w:b/>
          <w:bCs/>
        </w:rPr>
        <w:t xml:space="preserve">Figure 25: Combined Stream Health and Water Quality Trends for Streams Sampled from 2008 – 2011 </w:t>
      </w:r>
    </w:p>
    <w:p w14:paraId="4B0C423E" w14:textId="77777777" w:rsidR="00D01E93" w:rsidRPr="00AA2C81" w:rsidRDefault="00796247" w:rsidP="00D01E93">
      <w:pPr>
        <w:pStyle w:val="Heading1"/>
        <w:rPr>
          <w:color w:val="auto"/>
        </w:rPr>
      </w:pPr>
      <w:bookmarkStart w:id="61" w:name="_Toc262198184"/>
      <w:r w:rsidRPr="00AA2C81">
        <w:rPr>
          <w:color w:val="auto"/>
        </w:rPr>
        <w:t>7</w:t>
      </w:r>
      <w:r w:rsidR="00D01E93" w:rsidRPr="00AA2C81">
        <w:rPr>
          <w:color w:val="auto"/>
        </w:rPr>
        <w:t>.0</w:t>
      </w:r>
      <w:r w:rsidR="00D01E93" w:rsidRPr="00AA2C81">
        <w:rPr>
          <w:color w:val="auto"/>
        </w:rPr>
        <w:tab/>
        <w:t>Discussion</w:t>
      </w:r>
      <w:bookmarkEnd w:id="61"/>
    </w:p>
    <w:p w14:paraId="32B52458" w14:textId="77777777" w:rsidR="005A2DDB" w:rsidRDefault="008D23BD" w:rsidP="000A3467">
      <w:r w:rsidRPr="00AA2C81">
        <w:t>Water quality sampling efforts between 20</w:t>
      </w:r>
      <w:r>
        <w:t>12</w:t>
      </w:r>
      <w:r w:rsidRPr="00AA2C81">
        <w:t>-201</w:t>
      </w:r>
      <w:r>
        <w:t>3</w:t>
      </w:r>
      <w:r w:rsidRPr="00AA2C81">
        <w:t xml:space="preserve"> indicate widespread impairments of fecal coliform bacteria (</w:t>
      </w:r>
      <w:r w:rsidRPr="008D23BD">
        <w:rPr>
          <w:highlight w:val="yellow"/>
        </w:rPr>
        <w:t>86%; 36 of 42 stations), E-coli bacteria (88%; 37 of 42 stations), nitrate at the suggested EPA limit of 5.6 mg/L to limit algal growth, total phosphorus (100%; 42 of 42 stations), and total suspended sediments (40%; 17 of 42 stations).</w:t>
      </w:r>
      <w:r w:rsidRPr="00AA2C81">
        <w:t xml:space="preserve"> </w:t>
      </w:r>
      <w:r>
        <w:t xml:space="preserve"> </w:t>
      </w:r>
      <w:r w:rsidR="00FA2B43" w:rsidRPr="00AA2C81">
        <w:t>There were no exceedances of biochemical oxygen demand (BOD), ammonia (NH</w:t>
      </w:r>
      <w:r w:rsidR="00FA2B43" w:rsidRPr="00AA2C81">
        <w:rPr>
          <w:vertAlign w:val="subscript"/>
        </w:rPr>
        <w:t>3</w:t>
      </w:r>
      <w:r w:rsidR="00FA2B43" w:rsidRPr="00AA2C81">
        <w:t>), or nitrate (NO</w:t>
      </w:r>
      <w:r w:rsidR="00FA2B43" w:rsidRPr="00AA2C81">
        <w:rPr>
          <w:vertAlign w:val="subscript"/>
        </w:rPr>
        <w:t>3</w:t>
      </w:r>
      <w:r w:rsidR="00FA2B43" w:rsidRPr="00AA2C81">
        <w:t>) at the water quality standard of greater than 88 mg/L.</w:t>
      </w:r>
      <w:r w:rsidR="00C600D5" w:rsidRPr="00AA2C81">
        <w:t xml:space="preserve"> </w:t>
      </w:r>
      <w:r w:rsidR="00FA2B43" w:rsidRPr="00AA2C81">
        <w:t xml:space="preserve">  </w:t>
      </w:r>
      <w:r w:rsidR="009F0E7F" w:rsidRPr="00AA2C81">
        <w:t>Agricultural runoff is t</w:t>
      </w:r>
      <w:r w:rsidR="00852AAC" w:rsidRPr="00AA2C81">
        <w:t xml:space="preserve">he most likely </w:t>
      </w:r>
      <w:r w:rsidR="00CF67D9" w:rsidRPr="00AA2C81">
        <w:t xml:space="preserve">primary </w:t>
      </w:r>
      <w:r w:rsidR="00852AAC" w:rsidRPr="00AA2C81">
        <w:t xml:space="preserve">source of </w:t>
      </w:r>
      <w:r w:rsidR="002C68F0" w:rsidRPr="00AA2C81">
        <w:t xml:space="preserve">fecal coliform and E. Coli </w:t>
      </w:r>
      <w:r w:rsidR="00852AAC" w:rsidRPr="00AA2C81">
        <w:t>exceedances in the</w:t>
      </w:r>
      <w:r w:rsidR="0042768A">
        <w:t xml:space="preserve"> Bear in the Lodge and</w:t>
      </w:r>
      <w:r w:rsidR="004E2172" w:rsidRPr="00AA2C81">
        <w:t xml:space="preserve"> </w:t>
      </w:r>
      <w:r w:rsidR="00372190" w:rsidRPr="00AA2C81">
        <w:t>Pass Creek</w:t>
      </w:r>
      <w:r w:rsidR="0042768A">
        <w:t xml:space="preserve"> </w:t>
      </w:r>
      <w:r w:rsidR="00372190" w:rsidRPr="00AA2C81">
        <w:t>subwatersheds</w:t>
      </w:r>
      <w:r w:rsidR="009F0E7F" w:rsidRPr="00AA2C81">
        <w:t>,</w:t>
      </w:r>
      <w:r w:rsidR="00852AAC" w:rsidRPr="00AA2C81">
        <w:t xml:space="preserve"> </w:t>
      </w:r>
      <w:r w:rsidR="004E2172" w:rsidRPr="00AA2C81">
        <w:t xml:space="preserve">although septic systems may be contributing </w:t>
      </w:r>
      <w:r w:rsidR="00CF67D9" w:rsidRPr="00AA2C81">
        <w:t xml:space="preserve">to </w:t>
      </w:r>
      <w:r w:rsidR="004E2172" w:rsidRPr="00AA2C81">
        <w:t>some of the pathogen loading</w:t>
      </w:r>
      <w:r w:rsidR="00852AAC" w:rsidRPr="00AA2C81">
        <w:t xml:space="preserve">. </w:t>
      </w:r>
      <w:r w:rsidR="0098554A" w:rsidRPr="00F4416F">
        <w:t>Marnach (2013) found</w:t>
      </w:r>
      <w:r w:rsidR="0098554A" w:rsidRPr="00AA2C81">
        <w:t xml:space="preserve"> event E. </w:t>
      </w:r>
      <w:r w:rsidR="00E54167" w:rsidRPr="00AA2C81">
        <w:t>c</w:t>
      </w:r>
      <w:r w:rsidR="0098554A" w:rsidRPr="00AA2C81">
        <w:t xml:space="preserve">oli and fecal coliform loadings </w:t>
      </w:r>
      <w:r w:rsidR="00F11730" w:rsidRPr="00AA2C81">
        <w:t xml:space="preserve">at BEL2 and PAS3 </w:t>
      </w:r>
      <w:r w:rsidR="0098554A" w:rsidRPr="00AA2C81">
        <w:t>were tw</w:t>
      </w:r>
      <w:r w:rsidR="002841C6" w:rsidRPr="00AA2C81">
        <w:t xml:space="preserve">o log orders higher than </w:t>
      </w:r>
      <w:r w:rsidR="0098554A" w:rsidRPr="00AA2C81">
        <w:t>base flow</w:t>
      </w:r>
      <w:r w:rsidR="002841C6" w:rsidRPr="00AA2C81">
        <w:t xml:space="preserve"> loadings</w:t>
      </w:r>
      <w:r w:rsidR="0098554A" w:rsidRPr="00AA2C81">
        <w:t xml:space="preserve"> </w:t>
      </w:r>
      <w:r w:rsidR="00CF67D9" w:rsidRPr="00AA2C81">
        <w:t xml:space="preserve">during events </w:t>
      </w:r>
      <w:r w:rsidR="0098554A" w:rsidRPr="00AA2C81">
        <w:t>indicating</w:t>
      </w:r>
      <w:r w:rsidR="00CF67D9" w:rsidRPr="00AA2C81">
        <w:t xml:space="preserve"> the primary</w:t>
      </w:r>
      <w:r w:rsidR="0098554A" w:rsidRPr="00AA2C81">
        <w:t xml:space="preserve"> pathogen transport </w:t>
      </w:r>
      <w:r w:rsidR="00CF67D9" w:rsidRPr="00AA2C81">
        <w:t xml:space="preserve">pathway </w:t>
      </w:r>
      <w:r w:rsidR="00E54167" w:rsidRPr="00AA2C81">
        <w:t>is by</w:t>
      </w:r>
      <w:r w:rsidR="0098554A" w:rsidRPr="00AA2C81">
        <w:t xml:space="preserve"> surface flow. </w:t>
      </w:r>
    </w:p>
    <w:p w14:paraId="37CA4B20" w14:textId="77777777" w:rsidR="005A2DDB" w:rsidRDefault="005A2DDB" w:rsidP="000A3467"/>
    <w:p w14:paraId="4DD44736" w14:textId="2EDE9D98" w:rsidR="006E353F" w:rsidRPr="00AA2C81" w:rsidRDefault="000A3467" w:rsidP="000A3467">
      <w:r w:rsidRPr="00AA2C81">
        <w:t xml:space="preserve">Natural erosion and agricultural runoff are the most likely sources of TSS </w:t>
      </w:r>
      <w:r w:rsidR="00C600D5" w:rsidRPr="00AA2C81">
        <w:t xml:space="preserve">and total phosphorus </w:t>
      </w:r>
      <w:r w:rsidRPr="00AA2C81">
        <w:t xml:space="preserve">exceedances in the White River watershed.  </w:t>
      </w:r>
      <w:r w:rsidR="00C600D5" w:rsidRPr="00AA2C81">
        <w:t xml:space="preserve">The draft total phosphorus numeric criterion was exceeded at all stations sampled between 2008-2011. </w:t>
      </w:r>
      <w:r w:rsidR="00F11730" w:rsidRPr="00AA2C81">
        <w:t xml:space="preserve">Phosphorus concentrations of samples taken from the Cheyenne River watershed, which is mostly composed of marine sediments, are lower than the phosphorus concentrations of samples taken from the White River watershed samples, which is composed of varying amounts of </w:t>
      </w:r>
      <w:r w:rsidR="005A2DDB">
        <w:t>volcanically derived sediments</w:t>
      </w:r>
      <w:r w:rsidR="00F11730" w:rsidRPr="00AA2C81">
        <w:t xml:space="preserve">. </w:t>
      </w:r>
      <w:r w:rsidR="00F11730" w:rsidRPr="00F4416F">
        <w:t>Marnach (2013)</w:t>
      </w:r>
      <w:r w:rsidR="00F11730" w:rsidRPr="00AA2C81">
        <w:t xml:space="preserve"> found event </w:t>
      </w:r>
      <w:r w:rsidR="002841C6" w:rsidRPr="00AA2C81">
        <w:t>TP and TSS</w:t>
      </w:r>
      <w:r w:rsidR="00F11730" w:rsidRPr="00AA2C81">
        <w:t xml:space="preserve"> loadings </w:t>
      </w:r>
      <w:r w:rsidR="002841C6" w:rsidRPr="00AA2C81">
        <w:t xml:space="preserve">at BEL2 and PAS3 </w:t>
      </w:r>
      <w:r w:rsidR="00F11730" w:rsidRPr="00AA2C81">
        <w:t xml:space="preserve">during events were </w:t>
      </w:r>
      <w:r w:rsidR="002841C6" w:rsidRPr="00AA2C81">
        <w:t>between 2 and 2.5</w:t>
      </w:r>
      <w:r w:rsidR="00F11730" w:rsidRPr="00AA2C81">
        <w:t xml:space="preserve"> log orders higher than during base flow indicating </w:t>
      </w:r>
      <w:r w:rsidR="002841C6" w:rsidRPr="00AA2C81">
        <w:t xml:space="preserve">the </w:t>
      </w:r>
      <w:r w:rsidR="004E2172" w:rsidRPr="00AA2C81">
        <w:t xml:space="preserve">most likely source of phosphorus exceedances across in the Bear in the Lodge, and Pass Creek subwatersheds is </w:t>
      </w:r>
      <w:r w:rsidR="00F11730" w:rsidRPr="00AA2C81">
        <w:t xml:space="preserve">from </w:t>
      </w:r>
      <w:r w:rsidR="002841C6" w:rsidRPr="00AA2C81">
        <w:t>the erosion of natural sources</w:t>
      </w:r>
      <w:r w:rsidR="00F11730" w:rsidRPr="00AA2C81">
        <w:t xml:space="preserve">. </w:t>
      </w:r>
      <w:r w:rsidR="00D471E0" w:rsidRPr="00AA2C81">
        <w:t xml:space="preserve">Several sites with TSS exceedances are in the sparsely vegetated Badlands ecoregion. </w:t>
      </w:r>
    </w:p>
    <w:p w14:paraId="63BCC8AB" w14:textId="7FB19BE7" w:rsidR="000E0658" w:rsidRPr="00AA2C81" w:rsidRDefault="003B1E79" w:rsidP="000A3467">
      <w:pPr>
        <w:spacing w:after="0" w:line="240" w:lineRule="auto"/>
      </w:pPr>
      <w:r w:rsidRPr="00AA2C81">
        <w:rPr>
          <w:noProof/>
        </w:rPr>
        <mc:AlternateContent>
          <mc:Choice Requires="wpg">
            <w:drawing>
              <wp:anchor distT="0" distB="0" distL="114300" distR="114300" simplePos="0" relativeHeight="251764736" behindDoc="0" locked="0" layoutInCell="1" allowOverlap="1" wp14:anchorId="4204811C" wp14:editId="41D9D5C1">
                <wp:simplePos x="0" y="0"/>
                <wp:positionH relativeFrom="column">
                  <wp:posOffset>2584450</wp:posOffset>
                </wp:positionH>
                <wp:positionV relativeFrom="paragraph">
                  <wp:posOffset>1143000</wp:posOffset>
                </wp:positionV>
                <wp:extent cx="3340100" cy="2438400"/>
                <wp:effectExtent l="0" t="0" r="12700" b="0"/>
                <wp:wrapThrough wrapText="bothSides">
                  <wp:wrapPolygon edited="0">
                    <wp:start x="0" y="0"/>
                    <wp:lineTo x="0" y="18675"/>
                    <wp:lineTo x="657" y="21375"/>
                    <wp:lineTo x="21518" y="21375"/>
                    <wp:lineTo x="21518" y="19350"/>
                    <wp:lineTo x="20861" y="18000"/>
                    <wp:lineTo x="20861"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3340100" cy="2438400"/>
                          <a:chOff x="0" y="0"/>
                          <a:chExt cx="3340100" cy="2438400"/>
                        </a:xfrm>
                      </wpg:grpSpPr>
                      <pic:pic xmlns:pic="http://schemas.openxmlformats.org/drawingml/2006/picture">
                        <pic:nvPicPr>
                          <pic:cNvPr id="114" name="Picture 114"/>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00400" cy="2097405"/>
                          </a:xfrm>
                          <a:prstGeom prst="rect">
                            <a:avLst/>
                          </a:prstGeom>
                          <a:noFill/>
                          <a:ln>
                            <a:noFill/>
                          </a:ln>
                          <a:extLst/>
                        </pic:spPr>
                      </pic:pic>
                      <wps:wsp>
                        <wps:cNvPr id="115" name="Text Box 115"/>
                        <wps:cNvSpPr txBox="1"/>
                        <wps:spPr>
                          <a:xfrm>
                            <a:off x="139700" y="2171700"/>
                            <a:ext cx="320040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A2D84AE" w14:textId="77777777" w:rsidR="002C4942" w:rsidRPr="00D57D47" w:rsidRDefault="002C4942" w:rsidP="000E0658">
                              <w:pPr>
                                <w:pStyle w:val="Caption"/>
                                <w:rPr>
                                  <w:noProof/>
                                  <w:sz w:val="22"/>
                                  <w:szCs w:val="22"/>
                                </w:rPr>
                              </w:pPr>
                              <w:r>
                                <w:t xml:space="preserve">Figure </w:t>
                              </w:r>
                              <w:r>
                                <w:fldChar w:fldCharType="begin"/>
                              </w:r>
                              <w:r>
                                <w:instrText xml:space="preserve"> SEQ Figure \* ARABIC </w:instrText>
                              </w:r>
                              <w:r>
                                <w:fldChar w:fldCharType="separate"/>
                              </w:r>
                              <w:r>
                                <w:rPr>
                                  <w:noProof/>
                                </w:rPr>
                                <w:t>25</w:t>
                              </w:r>
                              <w:r>
                                <w:rPr>
                                  <w:noProof/>
                                </w:rPr>
                                <w:fldChar w:fldCharType="end"/>
                              </w:r>
                              <w:r>
                                <w:t>: Total vs. Soluble Reactive Phosphor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 o:spid="_x0000_s1035" style="position:absolute;margin-left:203.5pt;margin-top:90pt;width:263pt;height:192pt;z-index:251764736" coordsize="3340100,24384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">
                <v:shape id="Picture 114" o:spid="_x0000_s1036" type="#_x0000_t75" style="position:absolute;width:3200400;height:20974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Zf&#10;fCHCAAAA3AAAAA8AAABkcnMvZG93bnJldi54bWxET01rAjEQvRf8D2EEbzW7KkVXo4i0tAcv2l68&#10;jZtxs7iZLJu4pv++EYTe5vE+Z7WJthE9db52rCAfZyCIS6drrhT8fH+8zkH4gKyxcUwKfsnDZj14&#10;WWGh3Z0P1B9DJVII+wIVmBDaQkpfGrLox64lTtzFdRZDgl0ldYf3FG4bOcmyN2mx5tRgsKWdofJ6&#10;vFkFh/np9n6dLPpFNPt4LivOp+5TqdEwbpcgAsXwL366v3San8/g8Uy6QK7/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WX3whwgAAANwAAAAPAAAAAAAAAAAAAAAAAJwCAABk&#10;cnMvZG93bnJldi54bWxQSwUGAAAAAAQABAD3AAAAiwMAAAAA&#10;">
                  <v:imagedata r:id="rId34" o:title=""/>
                  <v:path arrowok="t"/>
                </v:shape>
                <v:shape id="Text Box 115" o:spid="_x0000_s1037" type="#_x0000_t202" style="position:absolute;left:139700;top:2171700;width:320040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GBwzxAAA&#10;ANwAAAAPAAAAZHJzL2Rvd25yZXYueG1sRE9NawIxEL0L/Q9hCr2IZq1WZDWKSAu2F+nWi7dhM25W&#10;N5Mlyer23zeFQm/zeJ+z2vS2ETfyoXasYDLOQBCXTtdcKTh+vY0WIEJE1tg4JgXfFGCzfhisMNfu&#10;zp90K2IlUgiHHBWYGNtcylAashjGriVO3Nl5izFBX0nt8Z7CbSOfs2wuLdacGgy2tDNUXovOKjjM&#10;Tgcz7M6vH9vZ1L8fu938UhVKPT322yWISH38F/+59zrNn7zA7zPpAr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hgcM8QAAADcAAAADwAAAAAAAAAAAAAAAACXAgAAZHJzL2Rv&#10;d25yZXYueG1sUEsFBgAAAAAEAAQA9QAAAIgDAAAAAA==&#10;" stroked="f">
                  <v:textbox style="mso-fit-shape-to-text:t" inset="0,0,0,0">
                    <w:txbxContent>
                      <w:p w14:paraId="5A2D84AE" w14:textId="77777777" w:rsidR="002C4942" w:rsidRPr="00D57D47" w:rsidRDefault="002C4942" w:rsidP="000E0658">
                        <w:pPr>
                          <w:pStyle w:val="Caption"/>
                          <w:rPr>
                            <w:noProof/>
                            <w:sz w:val="22"/>
                            <w:szCs w:val="22"/>
                          </w:rPr>
                        </w:pPr>
                        <w:r>
                          <w:t xml:space="preserve">Figure </w:t>
                        </w:r>
                        <w:r>
                          <w:fldChar w:fldCharType="begin"/>
                        </w:r>
                        <w:r>
                          <w:instrText xml:space="preserve"> SEQ Figure \* ARABIC </w:instrText>
                        </w:r>
                        <w:r>
                          <w:fldChar w:fldCharType="separate"/>
                        </w:r>
                        <w:r>
                          <w:rPr>
                            <w:noProof/>
                          </w:rPr>
                          <w:t>25</w:t>
                        </w:r>
                        <w:r>
                          <w:rPr>
                            <w:noProof/>
                          </w:rPr>
                          <w:fldChar w:fldCharType="end"/>
                        </w:r>
                        <w:r>
                          <w:t>: Total vs. Soluble Reactive Phosphorus</w:t>
                        </w:r>
                      </w:p>
                    </w:txbxContent>
                  </v:textbox>
                </v:shape>
                <w10:wrap type="through"/>
              </v:group>
            </w:pict>
          </mc:Fallback>
        </mc:AlternateContent>
      </w:r>
      <w:r w:rsidR="006D2CA3" w:rsidRPr="00AA2C81">
        <w:t xml:space="preserve">Geochemical modeling supports natural erosion of sediments </w:t>
      </w:r>
      <w:r w:rsidR="00D471E0" w:rsidRPr="00AA2C81">
        <w:t>a</w:t>
      </w:r>
      <w:r w:rsidR="006D2CA3" w:rsidRPr="00AA2C81">
        <w:t>s the main source of phosphorus exceedances in the Wounded Knee, Porcupine Creek, Medicine Root, Bear in the Lodge, and Pass Creek subwatersheds.</w:t>
      </w:r>
      <w:r w:rsidR="000E0658" w:rsidRPr="00AA2C81">
        <w:t xml:space="preserve"> </w:t>
      </w:r>
      <w:r w:rsidR="00D471E0" w:rsidRPr="00AA2C81">
        <w:t>Increasing concentrations of p</w:t>
      </w:r>
      <w:r w:rsidR="000E0658" w:rsidRPr="00AA2C81">
        <w:t xml:space="preserve">hosphorus, sodium, and iron concentrations </w:t>
      </w:r>
      <w:r w:rsidR="00D471E0" w:rsidRPr="00AA2C81">
        <w:t>in</w:t>
      </w:r>
      <w:r w:rsidR="000E0658" w:rsidRPr="00AA2C81">
        <w:t xml:space="preserve"> downstream White River </w:t>
      </w:r>
      <w:r w:rsidR="00D471E0" w:rsidRPr="00AA2C81">
        <w:t>samples</w:t>
      </w:r>
      <w:r w:rsidR="000E0658" w:rsidRPr="00AA2C81">
        <w:t xml:space="preserve"> are consistent with a shift in geology from Pierre Shale and Arikaree Group sediments to White River Group sediments.</w:t>
      </w:r>
      <w:r w:rsidRPr="00AA2C81">
        <w:t xml:space="preserve">  Saturation indices indicate </w:t>
      </w:r>
      <w:r w:rsidR="00D471E0" w:rsidRPr="00AA2C81">
        <w:t xml:space="preserve">the </w:t>
      </w:r>
      <w:r w:rsidRPr="00AA2C81">
        <w:t>transport of sodium is as a dissolved</w:t>
      </w:r>
      <w:r w:rsidR="00F4416F">
        <w:t xml:space="preserve"> ion, and iron and phosphorus sorbed to</w:t>
      </w:r>
      <w:r w:rsidRPr="00AA2C81">
        <w:t xml:space="preserve"> </w:t>
      </w:r>
      <w:r w:rsidR="00F4416F">
        <w:t>sediments that are</w:t>
      </w:r>
      <w:r w:rsidR="00B51584" w:rsidRPr="00AA2C81">
        <w:t xml:space="preserve"> </w:t>
      </w:r>
      <w:r w:rsidRPr="00AA2C81">
        <w:t xml:space="preserve">transported </w:t>
      </w:r>
      <w:r w:rsidR="00D471E0" w:rsidRPr="00AA2C81">
        <w:t xml:space="preserve">to the stream </w:t>
      </w:r>
      <w:r w:rsidRPr="00AA2C81">
        <w:t xml:space="preserve">as overland flow. </w:t>
      </w:r>
      <w:r w:rsidR="00D471E0" w:rsidRPr="00AA2C81">
        <w:t>H</w:t>
      </w:r>
      <w:r w:rsidRPr="00AA2C81">
        <w:t>ydroxyapatite</w:t>
      </w:r>
      <w:r w:rsidR="00D471E0" w:rsidRPr="00AA2C81">
        <w:t xml:space="preserve"> (the solid form of phosphorus)</w:t>
      </w:r>
      <w:r w:rsidRPr="00AA2C81">
        <w:t xml:space="preserve"> </w:t>
      </w:r>
      <w:r w:rsidR="00D471E0" w:rsidRPr="00AA2C81">
        <w:t xml:space="preserve">is stable </w:t>
      </w:r>
      <w:r w:rsidRPr="00AA2C81">
        <w:t>in alkaline waters</w:t>
      </w:r>
      <w:r w:rsidR="00D471E0" w:rsidRPr="00AA2C81">
        <w:t xml:space="preserve">.  </w:t>
      </w:r>
      <w:r w:rsidRPr="00AA2C81">
        <w:t xml:space="preserve">The 45-degree slope of the plot </w:t>
      </w:r>
      <w:r w:rsidR="00D471E0" w:rsidRPr="00AA2C81">
        <w:t xml:space="preserve">of soluble reactive phosphorus (SRP) to total phosphorus (TP) in water quality samples from Pine Ridge Reservation streams (Figure </w:t>
      </w:r>
      <w:r w:rsidR="00B51584" w:rsidRPr="00AA2C81">
        <w:t>25</w:t>
      </w:r>
      <w:r w:rsidR="00D471E0" w:rsidRPr="00AA2C81">
        <w:t xml:space="preserve">) </w:t>
      </w:r>
      <w:r w:rsidRPr="00AA2C81">
        <w:t>indicates an approximately 1:1 relationship between SRP and TP at lower concentrations until an upper-limit is reached. The standard method for TP analysis is to conduct an SRP test after heating the sample for</w:t>
      </w:r>
      <w:r w:rsidR="00D471E0" w:rsidRPr="00AA2C81">
        <w:t xml:space="preserve"> one hour in an aci</w:t>
      </w:r>
      <w:r w:rsidR="00B51584" w:rsidRPr="00AA2C81">
        <w:t>d solution, which increases hydroxyapatite solubility.</w:t>
      </w:r>
      <w:r w:rsidR="00C65E20" w:rsidRPr="00AA2C81">
        <w:t xml:space="preserve">  </w:t>
      </w:r>
      <w:r w:rsidRPr="00AA2C81">
        <w:t xml:space="preserve">Thus, the knee in the plot </w:t>
      </w:r>
      <w:r w:rsidR="001D3004" w:rsidRPr="00AA2C81">
        <w:t xml:space="preserve">at approximately </w:t>
      </w:r>
      <w:r w:rsidR="00F4416F">
        <w:t>0.5 mg/L</w:t>
      </w:r>
      <w:r w:rsidR="001D3004" w:rsidRPr="00AA2C81">
        <w:t xml:space="preserve"> </w:t>
      </w:r>
      <w:r w:rsidRPr="00AA2C81">
        <w:t xml:space="preserve">in Figure 25 </w:t>
      </w:r>
      <w:r w:rsidR="00B51584" w:rsidRPr="00AA2C81">
        <w:t xml:space="preserve">may be a function of </w:t>
      </w:r>
      <w:r w:rsidR="001D3004" w:rsidRPr="00AA2C81">
        <w:t xml:space="preserve">the maximum </w:t>
      </w:r>
      <w:r w:rsidR="00B51584" w:rsidRPr="00AA2C81">
        <w:t>sediment surface area</w:t>
      </w:r>
      <w:r w:rsidR="001D3004" w:rsidRPr="00AA2C81">
        <w:t xml:space="preserve"> available for </w:t>
      </w:r>
      <w:r w:rsidR="00E37EDF" w:rsidRPr="00AA2C81">
        <w:t>SRP</w:t>
      </w:r>
      <w:r w:rsidRPr="00AA2C81">
        <w:t xml:space="preserve">.  </w:t>
      </w:r>
    </w:p>
    <w:p w14:paraId="5C6B3118" w14:textId="77777777" w:rsidR="000E0658" w:rsidRPr="00AA2C81" w:rsidRDefault="000E0658" w:rsidP="000A3467">
      <w:pPr>
        <w:spacing w:after="0" w:line="240" w:lineRule="auto"/>
      </w:pPr>
    </w:p>
    <w:p w14:paraId="174751EB" w14:textId="77777777" w:rsidR="00B51584" w:rsidRPr="00AA2C81" w:rsidRDefault="00C600D5" w:rsidP="000A3467">
      <w:pPr>
        <w:spacing w:after="0" w:line="240" w:lineRule="auto"/>
      </w:pPr>
      <w:r w:rsidRPr="00AA2C81">
        <w:t>Geochemical modeling indicate</w:t>
      </w:r>
      <w:r w:rsidR="00D471E0" w:rsidRPr="00AA2C81">
        <w:t>s</w:t>
      </w:r>
      <w:r w:rsidRPr="00AA2C81">
        <w:t xml:space="preserve"> seasonal and upstream </w:t>
      </w:r>
      <w:r w:rsidR="00D471E0" w:rsidRPr="00AA2C81">
        <w:t>-</w:t>
      </w:r>
      <w:r w:rsidRPr="00AA2C81">
        <w:t xml:space="preserve"> downstream differences in the transport, dissolution and precipitation </w:t>
      </w:r>
      <w:r w:rsidR="006D2CA3" w:rsidRPr="00AA2C81">
        <w:t xml:space="preserve">of </w:t>
      </w:r>
      <w:r w:rsidR="000A3467" w:rsidRPr="00AA2C81">
        <w:t>major anion and cation</w:t>
      </w:r>
      <w:r w:rsidR="006D2CA3" w:rsidRPr="00AA2C81">
        <w:t>s in the White River.  Calcite and dolomite p</w:t>
      </w:r>
      <w:r w:rsidR="000A3467" w:rsidRPr="00AA2C81">
        <w:t xml:space="preserve">recipitation </w:t>
      </w:r>
      <w:r w:rsidR="006D2CA3" w:rsidRPr="00AA2C81">
        <w:t>is the most likely cause for</w:t>
      </w:r>
      <w:r w:rsidR="000A3467" w:rsidRPr="00AA2C81">
        <w:t xml:space="preserve"> </w:t>
      </w:r>
      <w:r w:rsidR="006D2CA3" w:rsidRPr="00AA2C81">
        <w:t xml:space="preserve">downstream </w:t>
      </w:r>
      <w:r w:rsidR="000A3467" w:rsidRPr="00AA2C81">
        <w:t xml:space="preserve">calcium and magnesium ion </w:t>
      </w:r>
      <w:r w:rsidR="006D2CA3" w:rsidRPr="00AA2C81">
        <w:t>reductions</w:t>
      </w:r>
      <w:r w:rsidR="000A3467" w:rsidRPr="00AA2C81">
        <w:t>.  Calcium and magnesium super-saturation in the upper White River is most likely a result of a significant fraction of the stream flow originating as ground water.  Seasonal differences in downstream saturation indices for calcite and dolomite are likely a result of retrograde solubility, which means that calcite and dolomite are more soluble at low temperatures.  Thus, the lower fall temperatures that cause the lower White River waters to shift from precipitating dolomite to dissolving dolomite.</w:t>
      </w:r>
      <w:r w:rsidR="006D2CA3" w:rsidRPr="00AA2C81">
        <w:t xml:space="preserve"> </w:t>
      </w:r>
      <w:r w:rsidR="000A3467" w:rsidRPr="00AA2C81">
        <w:t xml:space="preserve">The </w:t>
      </w:r>
      <w:r w:rsidR="003B1E79" w:rsidRPr="00AA2C81">
        <w:t>n</w:t>
      </w:r>
      <w:r w:rsidR="000A3467" w:rsidRPr="00AA2C81">
        <w:t>on-significant seasonal differences in downstream alkalinity stations may indicate greater photosynthetic activity in the lower White River during the summer</w:t>
      </w:r>
      <w:r w:rsidR="00C65E20" w:rsidRPr="00AA2C81">
        <w:t xml:space="preserve"> through algal uptake of bicarbonate</w:t>
      </w:r>
      <w:r w:rsidR="00A02811" w:rsidRPr="00AA2C81">
        <w:t xml:space="preserve"> alkalinity</w:t>
      </w:r>
      <w:r w:rsidR="000A3467" w:rsidRPr="00AA2C81">
        <w:t xml:space="preserve"> (Figure </w:t>
      </w:r>
      <w:r w:rsidR="005B32E6" w:rsidRPr="00AA2C81">
        <w:t>26</w:t>
      </w:r>
      <w:r w:rsidR="000A3467" w:rsidRPr="00AA2C81">
        <w:t>).</w:t>
      </w:r>
    </w:p>
    <w:p w14:paraId="261E62F0" w14:textId="77777777" w:rsidR="00B51584" w:rsidRDefault="00B51584">
      <w:pPr>
        <w:rPr>
          <w:color w:val="3366FF"/>
        </w:rPr>
      </w:pPr>
      <w:r>
        <w:rPr>
          <w:color w:val="3366FF"/>
        </w:rPr>
        <w:br w:type="page"/>
      </w:r>
    </w:p>
    <w:p w14:paraId="76C65E5C" w14:textId="77777777" w:rsidR="000A3467" w:rsidRPr="000A3467" w:rsidRDefault="000A3467" w:rsidP="000A3467">
      <w:pPr>
        <w:spacing w:after="0" w:line="240" w:lineRule="auto"/>
        <w:rPr>
          <w:color w:val="3366FF"/>
        </w:rPr>
      </w:pPr>
    </w:p>
    <w:p w14:paraId="331EF312" w14:textId="77777777" w:rsidR="000A3467" w:rsidRPr="000A3467" w:rsidRDefault="005B32E6" w:rsidP="000A3467">
      <w:pPr>
        <w:spacing w:after="0" w:line="240" w:lineRule="auto"/>
        <w:rPr>
          <w:color w:val="3366FF"/>
        </w:rPr>
      </w:pPr>
      <w:r w:rsidRPr="000A3467">
        <w:rPr>
          <w:b/>
          <w:bCs/>
          <w:noProof/>
          <w:color w:val="3366FF"/>
        </w:rPr>
        <mc:AlternateContent>
          <mc:Choice Requires="wpg">
            <w:drawing>
              <wp:anchor distT="0" distB="0" distL="114300" distR="114300" simplePos="0" relativeHeight="251757568" behindDoc="0" locked="0" layoutInCell="1" allowOverlap="1" wp14:anchorId="5CEA2AFF" wp14:editId="1E806955">
                <wp:simplePos x="0" y="0"/>
                <wp:positionH relativeFrom="column">
                  <wp:posOffset>69850</wp:posOffset>
                </wp:positionH>
                <wp:positionV relativeFrom="paragraph">
                  <wp:posOffset>107315</wp:posOffset>
                </wp:positionV>
                <wp:extent cx="4051300" cy="1877060"/>
                <wp:effectExtent l="50800" t="25400" r="63500" b="104140"/>
                <wp:wrapSquare wrapText="bothSides"/>
                <wp:docPr id="108" name="Group 108"/>
                <wp:cNvGraphicFramePr/>
                <a:graphic xmlns:a="http://schemas.openxmlformats.org/drawingml/2006/main">
                  <a:graphicData uri="http://schemas.microsoft.com/office/word/2010/wordprocessingGroup">
                    <wpg:wgp>
                      <wpg:cNvGrpSpPr/>
                      <wpg:grpSpPr>
                        <a:xfrm>
                          <a:off x="0" y="0"/>
                          <a:ext cx="4051300" cy="1877060"/>
                          <a:chOff x="0" y="0"/>
                          <a:chExt cx="4996815" cy="2423160"/>
                        </a:xfrm>
                      </wpg:grpSpPr>
                      <wps:wsp>
                        <wps:cNvPr id="109" name="Right Arrow 109"/>
                        <wps:cNvSpPr/>
                        <wps:spPr>
                          <a:xfrm>
                            <a:off x="0" y="563708"/>
                            <a:ext cx="1224915" cy="1153270"/>
                          </a:xfrm>
                          <a:prstGeom prst="rightArrow">
                            <a:avLst/>
                          </a:prstGeom>
                          <a:ln/>
                        </wps:spPr>
                        <wps:style>
                          <a:lnRef idx="1">
                            <a:schemeClr val="accent1"/>
                          </a:lnRef>
                          <a:fillRef idx="3">
                            <a:schemeClr val="accent1"/>
                          </a:fillRef>
                          <a:effectRef idx="2">
                            <a:schemeClr val="accent1"/>
                          </a:effectRef>
                          <a:fontRef idx="minor">
                            <a:schemeClr val="lt1"/>
                          </a:fontRef>
                        </wps:style>
                        <wps:txbx>
                          <w:txbxContent>
                            <w:p w14:paraId="2471B74F" w14:textId="77777777" w:rsidR="002C4942" w:rsidRDefault="002C4942" w:rsidP="000A3467">
                              <w:pPr>
                                <w:jc w:val="center"/>
                              </w:pPr>
                              <w:r>
                                <w:t>Upstream HCO3</w:t>
                              </w:r>
                            </w:p>
                          </w:txbxContent>
                        </wps:txbx>
                        <wps:bodyPr>
                          <a:noAutofit/>
                        </wps:bodyPr>
                      </wps:wsp>
                      <wps:wsp>
                        <wps:cNvPr id="110" name="Down Arrow 110"/>
                        <wps:cNvSpPr/>
                        <wps:spPr>
                          <a:xfrm>
                            <a:off x="1371599" y="0"/>
                            <a:ext cx="1431492" cy="822960"/>
                          </a:xfrm>
                          <a:prstGeom prst="downArrow">
                            <a:avLst/>
                          </a:prstGeom>
                          <a:ln/>
                        </wps:spPr>
                        <wps:style>
                          <a:lnRef idx="1">
                            <a:schemeClr val="accent1"/>
                          </a:lnRef>
                          <a:fillRef idx="3">
                            <a:schemeClr val="accent1"/>
                          </a:fillRef>
                          <a:effectRef idx="2">
                            <a:schemeClr val="accent1"/>
                          </a:effectRef>
                          <a:fontRef idx="minor">
                            <a:schemeClr val="lt1"/>
                          </a:fontRef>
                        </wps:style>
                        <wps:txbx>
                          <w:txbxContent>
                            <w:p w14:paraId="355E38AC" w14:textId="77777777" w:rsidR="002C4942" w:rsidRDefault="002C4942" w:rsidP="000A3467">
                              <w:pPr>
                                <w:jc w:val="center"/>
                              </w:pPr>
                              <w:r>
                                <w:t>CO2 inputs</w:t>
                              </w:r>
                            </w:p>
                          </w:txbxContent>
                        </wps:txbx>
                        <wps:bodyPr wrap="square"/>
                      </wps:wsp>
                      <wps:wsp>
                        <wps:cNvPr id="111" name="Right Arrow 111"/>
                        <wps:cNvSpPr/>
                        <wps:spPr>
                          <a:xfrm>
                            <a:off x="1371600" y="685800"/>
                            <a:ext cx="3625215" cy="894715"/>
                          </a:xfrm>
                          <a:prstGeom prst="rightArrow">
                            <a:avLst/>
                          </a:prstGeom>
                          <a:ln/>
                        </wps:spPr>
                        <wps:style>
                          <a:lnRef idx="1">
                            <a:schemeClr val="accent1"/>
                          </a:lnRef>
                          <a:fillRef idx="3">
                            <a:schemeClr val="accent1"/>
                          </a:fillRef>
                          <a:effectRef idx="2">
                            <a:schemeClr val="accent1"/>
                          </a:effectRef>
                          <a:fontRef idx="minor">
                            <a:schemeClr val="lt1"/>
                          </a:fontRef>
                        </wps:style>
                        <wps:txbx>
                          <w:txbxContent>
                            <w:p w14:paraId="6F2B3CBD" w14:textId="77777777" w:rsidR="002C4942" w:rsidRDefault="002C4942" w:rsidP="000A3467">
                              <w:pPr>
                                <w:jc w:val="center"/>
                              </w:pPr>
                              <w:r>
                                <w:t>Downstream HCO3</w:t>
                              </w:r>
                            </w:p>
                          </w:txbxContent>
                        </wps:txbx>
                        <wps:bodyPr wrap="square">
                          <a:noAutofit/>
                        </wps:bodyPr>
                      </wps:wsp>
                      <wps:wsp>
                        <wps:cNvPr id="112" name="Down Arrow 112"/>
                        <wps:cNvSpPr/>
                        <wps:spPr>
                          <a:xfrm>
                            <a:off x="1600198" y="1600200"/>
                            <a:ext cx="2665375" cy="822960"/>
                          </a:xfrm>
                          <a:prstGeom prst="downArrow">
                            <a:avLst/>
                          </a:prstGeom>
                          <a:ln/>
                        </wps:spPr>
                        <wps:style>
                          <a:lnRef idx="1">
                            <a:schemeClr val="accent1"/>
                          </a:lnRef>
                          <a:fillRef idx="3">
                            <a:schemeClr val="accent1"/>
                          </a:fillRef>
                          <a:effectRef idx="2">
                            <a:schemeClr val="accent1"/>
                          </a:effectRef>
                          <a:fontRef idx="minor">
                            <a:schemeClr val="lt1"/>
                          </a:fontRef>
                        </wps:style>
                        <wps:txbx>
                          <w:txbxContent>
                            <w:p w14:paraId="138F568D" w14:textId="77777777" w:rsidR="002C4942" w:rsidRDefault="002C4942" w:rsidP="000A3467">
                              <w:pPr>
                                <w:jc w:val="center"/>
                              </w:pPr>
                              <w:r>
                                <w:t>CaCO3 precipitation</w:t>
                              </w:r>
                            </w:p>
                          </w:txbxContent>
                        </wps:txbx>
                        <wps:bodyPr wrap="square"/>
                      </wps:wsp>
                      <wps:wsp>
                        <wps:cNvPr id="113" name="Up Arrow 113"/>
                        <wps:cNvSpPr/>
                        <wps:spPr>
                          <a:xfrm>
                            <a:off x="2924966" y="0"/>
                            <a:ext cx="1616766" cy="822960"/>
                          </a:xfrm>
                          <a:prstGeom prst="upArrow">
                            <a:avLst/>
                          </a:prstGeom>
                          <a:ln/>
                        </wps:spPr>
                        <wps:style>
                          <a:lnRef idx="1">
                            <a:schemeClr val="accent1"/>
                          </a:lnRef>
                          <a:fillRef idx="3">
                            <a:schemeClr val="accent1"/>
                          </a:fillRef>
                          <a:effectRef idx="2">
                            <a:schemeClr val="accent1"/>
                          </a:effectRef>
                          <a:fontRef idx="minor">
                            <a:schemeClr val="lt1"/>
                          </a:fontRef>
                        </wps:style>
                        <wps:txbx>
                          <w:txbxContent>
                            <w:p w14:paraId="5764A6FF" w14:textId="77777777" w:rsidR="002C4942" w:rsidRDefault="002C4942" w:rsidP="000A3467">
                              <w:pPr>
                                <w:jc w:val="center"/>
                              </w:pPr>
                              <w:r>
                                <w:t>Algal  Uptake uptake</w:t>
                              </w:r>
                            </w:p>
                          </w:txbxContent>
                        </wps:txbx>
                        <wps:bodyPr/>
                      </wps:wsp>
                    </wpg:wgp>
                  </a:graphicData>
                </a:graphic>
                <wp14:sizeRelH relativeFrom="margin">
                  <wp14:pctWidth>0</wp14:pctWidth>
                </wp14:sizeRelH>
                <wp14:sizeRelV relativeFrom="margin">
                  <wp14:pctHeight>0</wp14:pctHeight>
                </wp14:sizeRelV>
              </wp:anchor>
            </w:drawing>
          </mc:Choice>
          <mc:Fallback>
            <w:pict>
              <v:group id="Group 108" o:spid="_x0000_s1038" style="position:absolute;margin-left:5.5pt;margin-top:8.45pt;width:319pt;height:147.8pt;z-index:251757568;mso-width-relative:margin;mso-height-relative:margin" coordsize="4996815,242316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">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9" o:spid="_x0000_s1039" type="#_x0000_t13" style="position:absolute;top:563708;width:1224915;height:1153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n95/wgAA&#10;ANwAAAAPAAAAZHJzL2Rvd25yZXYueG1sRE9La8JAEL4X/A/LCL1I3a2H0qSuIkKhJ8EHqLdpdpoE&#10;s7MhOzVpf323IHibj+858+XgG3WlLtaBLTxPDSjiIriaSwuH/fvTK6goyA6bwGThhyIsF6OHOeYu&#10;9Lyl605KlUI45mihEmlzrWNRkcc4DS1x4r5C51ES7ErtOuxTuG/0zJgX7bHm1FBhS+uKisvu21sI&#10;zeQzO/fb38lx8PqU4WUjYqx9HA+rN1BCg9zFN/eHS/NNBv/PpAv04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Of3n/CAAAA3AAAAA8AAAAAAAAAAAAAAAAAlwIAAGRycy9kb3du&#10;cmV2LnhtbFBLBQYAAAAABAAEAPUAAACGAwAAAAA=&#10;" adj="11432" fillcolor="#254163 [1636]" strokecolor="#4579b8 [3044]">
                  <v:fill color2="#4477b6 [3012]" rotate="t" colors="0 #2c5d98;52429f #3c7bc7;1 #3a7ccb" type="gradient">
                    <o:fill v:ext="view" type="gradientUnscaled"/>
                  </v:fill>
                  <v:shadow on="t" opacity="22937f" mv:blur="40000f" origin=",.5" offset="0,23000emu"/>
                  <v:textbox>
                    <w:txbxContent>
                      <w:p w14:paraId="2471B74F" w14:textId="77777777" w:rsidR="002C4942" w:rsidRDefault="002C4942" w:rsidP="000A3467">
                        <w:pPr>
                          <w:jc w:val="center"/>
                        </w:pPr>
                        <w:r>
                          <w:t>Upstream HCO3</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0" o:spid="_x0000_s1040" type="#_x0000_t67" style="position:absolute;left:1371599;width:1431492;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20ynxQAA&#10;ANwAAAAPAAAAZHJzL2Rvd25yZXYueG1sRI9Bb8IwDIXvSPyHyEhcEKRwGKgjoMEYmrggYAeOVuM1&#10;FY1TNRmUfz8fJu1m6z2/93m57nyt7tTGKrCB6SQDRVwEW3Fp4OvyMV6AignZYh2YDDwpwnrV7y0x&#10;t+HBJ7qfU6kkhGOOBlxKTa51LBx5jJPQEIv2HVqPSda21LbFh4T7Ws+y7EV7rFgaHDa0dVTczj/e&#10;wGizv7pFOMxPtH8/Pq+7navoZsxw0L29gkrUpX/z3/WnFfyp4MszMoFe/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bTKfFAAAA3AAAAA8AAAAAAAAAAAAAAAAAlwIAAGRycy9k&#10;b3ducmV2LnhtbFBLBQYAAAAABAAEAPUAAACJAw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355E38AC" w14:textId="77777777" w:rsidR="002C4942" w:rsidRDefault="002C4942" w:rsidP="000A3467">
                        <w:pPr>
                          <w:jc w:val="center"/>
                        </w:pPr>
                        <w:r>
                          <w:t>CO2 inputs</w:t>
                        </w:r>
                      </w:p>
                    </w:txbxContent>
                  </v:textbox>
                </v:shape>
                <v:shape id="Right Arrow 111" o:spid="_x0000_s1041" type="#_x0000_t13" style="position:absolute;left:1371600;top:685800;width:3625215;height:894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dkCywwAA&#10;ANwAAAAPAAAAZHJzL2Rvd25yZXYueG1sRE9Na8JAEL0L/odlCr3pJiJSUlcJtUqhh1ZbCr0N2WkS&#10;mp1Nd6ca/71bEHqbx/uc5XpwnTpSiK1nA/k0A0VcedtybeD9bTu5AxUF2WLnmQycKcJ6NR4tsbD+&#10;xHs6HqRWKYRjgQYakb7QOlYNOYxT3xMn7ssHh5JgqLUNeErhrtOzLFtohy2nhgZ7emio+j78OgOf&#10;vC1fzuWwF5nvnh9f8eNnE2bG3N4M5T0ooUH+xVf3k03z8xz+nkkX6NU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dkCywwAAANwAAAAPAAAAAAAAAAAAAAAAAJcCAABkcnMvZG93&#10;bnJldi54bWxQSwUGAAAAAAQABAD1AAAAhwMAAAAA&#10;" adj="18935" fillcolor="#254163 [1636]" strokecolor="#4579b8 [3044]">
                  <v:fill color2="#4477b6 [3012]" rotate="t" colors="0 #2c5d98;52429f #3c7bc7;1 #3a7ccb" type="gradient">
                    <o:fill v:ext="view" type="gradientUnscaled"/>
                  </v:fill>
                  <v:shadow on="t" opacity="22937f" mv:blur="40000f" origin=",.5" offset="0,23000emu"/>
                  <v:textbox>
                    <w:txbxContent>
                      <w:p w14:paraId="6F2B3CBD" w14:textId="77777777" w:rsidR="002C4942" w:rsidRDefault="002C4942" w:rsidP="000A3467">
                        <w:pPr>
                          <w:jc w:val="center"/>
                        </w:pPr>
                        <w:r>
                          <w:t>Downstream HCO3</w:t>
                        </w:r>
                      </w:p>
                    </w:txbxContent>
                  </v:textbox>
                </v:shape>
                <v:shape id="Down Arrow 112" o:spid="_x0000_s1042" type="#_x0000_t67" style="position:absolute;left:1600198;top:1600200;width:2665375;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RXdLwgAA&#10;ANwAAAAPAAAAZHJzL2Rvd25yZXYueG1sRE9Li8IwEL4L/ocwghfRVA+rVKPoriuLF/Fx8Dg0Y1Ns&#10;JqWJWv/9RhC8zcf3nNmisaW4U+0LxwqGgwQEceZ0wbmC0/G3PwHhA7LG0jEpeJKHxbzdmmGq3YP3&#10;dD+EXMQQ9ikqMCFUqZQ+M2TRD1xFHLmLqy2GCOtc6hofMdyWcpQkX9JiwbHBYEXfhrLr4WYV9Fab&#10;s5m47XhPm5/d87xem4KuSnU7zXIKIlATPuK3+0/H+cMRvJ6JF8j5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BFd0vCAAAA3AAAAA8AAAAAAAAAAAAAAAAAlwIAAGRycy9kb3du&#10;cmV2LnhtbFBLBQYAAAAABAAEAPUAAACGAw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138F568D" w14:textId="77777777" w:rsidR="002C4942" w:rsidRDefault="002C4942" w:rsidP="000A3467">
                        <w:pPr>
                          <w:jc w:val="center"/>
                        </w:pPr>
                        <w:r>
                          <w:t>CaCO3 precipitation</w:t>
                        </w:r>
                      </w:p>
                    </w:txbxContent>
                  </v:textbox>
                </v:shape>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13" o:spid="_x0000_s1043" type="#_x0000_t68" style="position:absolute;left:2924966;width:1616766;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mKedwwAA&#10;ANwAAAAPAAAAZHJzL2Rvd25yZXYueG1sRE9La8JAEL4X/A/LCN7qxmqrTV2lBEoDnrTF85gdk2h2&#10;NmQ3D/vru0Kht/n4nrPeDqYSHTWutKxgNo1AEGdWl5wr+P76eFyBcB5ZY2WZFNzIwXYzelhjrG3P&#10;e+oOPhchhF2MCgrv61hKlxVk0E1tTRy4s20M+gCbXOoG+xBuKvkURS/SYMmhocCakoKy66E1CpZD&#10;dk7k6+n5eNkhtqsq/Tz9LJSajIf3NxCeBv8v/nOnOsyfzeH+TLhAb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mKedwwAAANwAAAAPAAAAAAAAAAAAAAAAAJcCAABkcnMvZG93&#10;bnJldi54bWxQSwUGAAAAAAQABAD1AAAAhwM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5764A6FF" w14:textId="77777777" w:rsidR="002C4942" w:rsidRDefault="002C4942" w:rsidP="000A3467">
                        <w:pPr>
                          <w:jc w:val="center"/>
                        </w:pPr>
                        <w:r>
                          <w:t>Algal  Uptake uptake</w:t>
                        </w:r>
                      </w:p>
                    </w:txbxContent>
                  </v:textbox>
                </v:shape>
                <w10:wrap type="square"/>
              </v:group>
            </w:pict>
          </mc:Fallback>
        </mc:AlternateContent>
      </w:r>
      <w:r>
        <w:rPr>
          <w:noProof/>
        </w:rPr>
        <mc:AlternateContent>
          <mc:Choice Requires="wps">
            <w:drawing>
              <wp:anchor distT="0" distB="0" distL="114300" distR="114300" simplePos="0" relativeHeight="251762688" behindDoc="0" locked="0" layoutInCell="1" allowOverlap="1" wp14:anchorId="3F559C8C" wp14:editId="52638950">
                <wp:simplePos x="0" y="0"/>
                <wp:positionH relativeFrom="column">
                  <wp:posOffset>69850</wp:posOffset>
                </wp:positionH>
                <wp:positionV relativeFrom="paragraph">
                  <wp:posOffset>2041525</wp:posOffset>
                </wp:positionV>
                <wp:extent cx="3834765" cy="266700"/>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834765"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7B17F37" w14:textId="77777777" w:rsidR="002C4942" w:rsidRPr="00B738E6" w:rsidRDefault="002C4942" w:rsidP="005B32E6">
                            <w:pPr>
                              <w:pStyle w:val="Caption"/>
                              <w:rPr>
                                <w:color w:val="3366FF"/>
                                <w:sz w:val="22"/>
                                <w:szCs w:val="22"/>
                              </w:rPr>
                            </w:pPr>
                            <w:r>
                              <w:t xml:space="preserve">Figure </w:t>
                            </w:r>
                            <w:r>
                              <w:fldChar w:fldCharType="begin"/>
                            </w:r>
                            <w:r>
                              <w:instrText xml:space="preserve"> SEQ Figure \* ARABIC </w:instrText>
                            </w:r>
                            <w:r>
                              <w:fldChar w:fldCharType="separate"/>
                            </w:r>
                            <w:r>
                              <w:rPr>
                                <w:noProof/>
                              </w:rPr>
                              <w:t>26</w:t>
                            </w:r>
                            <w:r>
                              <w:rPr>
                                <w:noProof/>
                              </w:rPr>
                              <w:fldChar w:fldCharType="end"/>
                            </w:r>
                            <w:r>
                              <w:t>: Conceptual model of alkalinity fluxes in the White 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6" o:spid="_x0000_s1044" type="#_x0000_t202" style="position:absolute;margin-left:5.5pt;margin-top:160.75pt;width:301.95pt;height:21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" stroked="f">
                <v:textbox style="mso-fit-shape-to-text:t" inset="0,0,0,0">
                  <w:txbxContent>
                    <w:p w14:paraId="57B17F37" w14:textId="77777777" w:rsidR="002C4942" w:rsidRPr="00B738E6" w:rsidRDefault="002C4942" w:rsidP="005B32E6">
                      <w:pPr>
                        <w:pStyle w:val="Caption"/>
                        <w:rPr>
                          <w:color w:val="3366FF"/>
                          <w:sz w:val="22"/>
                          <w:szCs w:val="22"/>
                        </w:rPr>
                      </w:pPr>
                      <w:r>
                        <w:t xml:space="preserve">Figure </w:t>
                      </w:r>
                      <w:r>
                        <w:fldChar w:fldCharType="begin"/>
                      </w:r>
                      <w:r>
                        <w:instrText xml:space="preserve"> SEQ Figure \* ARABIC </w:instrText>
                      </w:r>
                      <w:r>
                        <w:fldChar w:fldCharType="separate"/>
                      </w:r>
                      <w:r>
                        <w:rPr>
                          <w:noProof/>
                        </w:rPr>
                        <w:t>26</w:t>
                      </w:r>
                      <w:r>
                        <w:rPr>
                          <w:noProof/>
                        </w:rPr>
                        <w:fldChar w:fldCharType="end"/>
                      </w:r>
                      <w:r>
                        <w:t>: Conceptual model of alkalinity fluxes in the White River</w:t>
                      </w:r>
                    </w:p>
                  </w:txbxContent>
                </v:textbox>
                <w10:wrap type="square"/>
              </v:shape>
            </w:pict>
          </mc:Fallback>
        </mc:AlternateContent>
      </w:r>
    </w:p>
    <w:p w14:paraId="455FD8EC" w14:textId="77777777" w:rsidR="000A3467" w:rsidRPr="000A3467" w:rsidRDefault="000A3467" w:rsidP="000A3467">
      <w:pPr>
        <w:spacing w:after="0" w:line="240" w:lineRule="auto"/>
        <w:rPr>
          <w:b/>
          <w:bCs/>
          <w:color w:val="3366FF"/>
        </w:rPr>
      </w:pPr>
    </w:p>
    <w:p w14:paraId="0911B858" w14:textId="77777777" w:rsidR="000A3467" w:rsidRPr="000A3467" w:rsidRDefault="000A3467" w:rsidP="000A3467">
      <w:pPr>
        <w:spacing w:after="0" w:line="240" w:lineRule="auto"/>
        <w:rPr>
          <w:color w:val="3366FF"/>
        </w:rPr>
      </w:pPr>
    </w:p>
    <w:p w14:paraId="07D9BCF2" w14:textId="77777777" w:rsidR="000A3467" w:rsidRPr="000A3467" w:rsidRDefault="000A3467" w:rsidP="000A3467">
      <w:pPr>
        <w:spacing w:after="0" w:line="240" w:lineRule="auto"/>
        <w:rPr>
          <w:b/>
          <w:bCs/>
          <w:color w:val="3366FF"/>
        </w:rPr>
      </w:pPr>
    </w:p>
    <w:p w14:paraId="47325380" w14:textId="77777777" w:rsidR="000A3467" w:rsidRPr="000A3467" w:rsidRDefault="000A3467" w:rsidP="000A3467">
      <w:pPr>
        <w:spacing w:after="0" w:line="240" w:lineRule="auto"/>
        <w:rPr>
          <w:color w:val="3366FF"/>
        </w:rPr>
      </w:pPr>
    </w:p>
    <w:p w14:paraId="70BA2931" w14:textId="77777777" w:rsidR="000A3467" w:rsidRPr="000A3467" w:rsidRDefault="000A3467" w:rsidP="000A3467">
      <w:pPr>
        <w:spacing w:after="0" w:line="240" w:lineRule="auto"/>
        <w:rPr>
          <w:b/>
          <w:bCs/>
          <w:color w:val="3366FF"/>
        </w:rPr>
      </w:pPr>
    </w:p>
    <w:p w14:paraId="30CB38E2" w14:textId="77777777" w:rsidR="000A3467" w:rsidRPr="000A3467" w:rsidRDefault="000A3467" w:rsidP="000A3467">
      <w:pPr>
        <w:spacing w:after="0" w:line="240" w:lineRule="auto"/>
        <w:rPr>
          <w:b/>
          <w:bCs/>
          <w:color w:val="3366FF"/>
        </w:rPr>
      </w:pPr>
    </w:p>
    <w:p w14:paraId="7F520825" w14:textId="77777777" w:rsidR="009F0E7F" w:rsidRPr="006E353F" w:rsidRDefault="009F0E7F" w:rsidP="006E353F"/>
    <w:p w14:paraId="090F6FAD" w14:textId="77777777" w:rsidR="006E353F" w:rsidRPr="006E353F" w:rsidRDefault="006E353F" w:rsidP="006E353F"/>
    <w:p w14:paraId="303BF99E" w14:textId="77777777" w:rsidR="006E353F" w:rsidRPr="006E353F" w:rsidRDefault="006E353F" w:rsidP="006E353F"/>
    <w:p w14:paraId="07E3FDF7" w14:textId="77777777" w:rsidR="00B51584" w:rsidRDefault="00B51584" w:rsidP="005B32E6"/>
    <w:p w14:paraId="23E52541" w14:textId="0D2CC2F2" w:rsidR="003D3212" w:rsidRDefault="009208A9" w:rsidP="005B32E6">
      <w:r>
        <w:t xml:space="preserve">The frequent flushing in Badlands streams may increase the resilience of Badlands macroinvertebrates </w:t>
      </w:r>
      <w:r w:rsidR="00F4416F">
        <w:t xml:space="preserve">communities </w:t>
      </w:r>
      <w:r>
        <w:t>to disturbance</w:t>
      </w:r>
      <w:r w:rsidR="00F4416F">
        <w:t xml:space="preserve"> caused by nutrient loading</w:t>
      </w:r>
      <w:r>
        <w:t>, as well as promoting generalist feeding-strategies in Badlands macroinvertebrate populations</w:t>
      </w:r>
      <w:r w:rsidR="00C65E20">
        <w:t xml:space="preserve">.  </w:t>
      </w:r>
      <w:r>
        <w:t xml:space="preserve">Two metrics for the Badlands ecoregion, %EPT and %Collector Gather, </w:t>
      </w:r>
      <w:r w:rsidR="003D3212">
        <w:t xml:space="preserve">were </w:t>
      </w:r>
      <w:r w:rsidR="00737230">
        <w:t xml:space="preserve">statistically </w:t>
      </w:r>
      <w:r w:rsidR="003D3212">
        <w:t xml:space="preserve">higher than for stations in other ecoregions with the same land use intensity.  %EPT or percentage of </w:t>
      </w:r>
      <w:r w:rsidR="003D3212" w:rsidRPr="003D3212">
        <w:rPr>
          <w:i/>
        </w:rPr>
        <w:t>Ephemeroptera</w:t>
      </w:r>
      <w:r w:rsidR="003D3212">
        <w:t xml:space="preserve">, </w:t>
      </w:r>
      <w:r w:rsidR="003D3212" w:rsidRPr="003D3212">
        <w:rPr>
          <w:i/>
        </w:rPr>
        <w:t>Plecoptera</w:t>
      </w:r>
      <w:r w:rsidR="003D3212">
        <w:t xml:space="preserve">, and </w:t>
      </w:r>
      <w:r w:rsidR="003D3212" w:rsidRPr="003D3212">
        <w:rPr>
          <w:i/>
        </w:rPr>
        <w:t>Trichoptera</w:t>
      </w:r>
      <w:r w:rsidR="00FB6CB4">
        <w:t xml:space="preserve"> measures the relative abundance of sensitive organisms.  %Collector Gathers is a measurement of trophic dynamics.  Trophic measures are surrogates for complex processes such as </w:t>
      </w:r>
      <w:r w:rsidR="00FB6CB4" w:rsidRPr="00FB6CB4">
        <w:t>trophic interaction, production, and food source availability</w:t>
      </w:r>
      <w:r>
        <w:t xml:space="preserve"> (Barbour 1996)</w:t>
      </w:r>
      <w:r w:rsidR="00FB6CB4">
        <w:t xml:space="preserve">.  </w:t>
      </w:r>
      <w:r>
        <w:t>T</w:t>
      </w:r>
      <w:r w:rsidR="00FB6CB4">
        <w:t xml:space="preserve">he higher relative abundance of sensitive and generalist species at Badlands ecoregion </w:t>
      </w:r>
      <w:r>
        <w:t>stations most likely results</w:t>
      </w:r>
      <w:r w:rsidR="0046605F">
        <w:t xml:space="preserve"> from a greater frequency of </w:t>
      </w:r>
      <w:r>
        <w:t>flood disturbance</w:t>
      </w:r>
      <w:r w:rsidR="0046605F">
        <w:t xml:space="preserve">.  Badlands watersheds are less vegetated and contain soils with very low infiltration </w:t>
      </w:r>
      <w:r w:rsidR="000D4F4A">
        <w:t>rates</w:t>
      </w:r>
      <w:r w:rsidR="0046605F">
        <w:t xml:space="preserve">.  Thus, streams in </w:t>
      </w:r>
      <w:r w:rsidR="00FF2C08">
        <w:t xml:space="preserve">the </w:t>
      </w:r>
      <w:r w:rsidR="0046605F">
        <w:t xml:space="preserve">Badlands </w:t>
      </w:r>
      <w:r w:rsidR="00FF2C08">
        <w:t>ecoregion</w:t>
      </w:r>
      <w:r w:rsidR="0046605F">
        <w:t xml:space="preserve"> are more likely to contain a greater volume of water immediately following a precipitation event</w:t>
      </w:r>
      <w:r w:rsidR="00FF2C08">
        <w:t xml:space="preserve"> than streams in other ecoregions</w:t>
      </w:r>
      <w:r w:rsidR="0046605F">
        <w:t>.</w:t>
      </w:r>
      <w:r w:rsidR="00FF2C08">
        <w:t xml:space="preserve"> </w:t>
      </w:r>
      <w:r>
        <w:t xml:space="preserve"> The greater volume of water</w:t>
      </w:r>
      <w:r w:rsidR="00FF2C08">
        <w:t xml:space="preserve"> </w:t>
      </w:r>
      <w:r>
        <w:t xml:space="preserve">most likely </w:t>
      </w:r>
      <w:r w:rsidR="00FF2C08">
        <w:t>flush</w:t>
      </w:r>
      <w:r>
        <w:t>es</w:t>
      </w:r>
      <w:r w:rsidR="00FF2C08">
        <w:t xml:space="preserve"> organic material from Badlands streams more frequently than may occur in streams in other ecoregions</w:t>
      </w:r>
      <w:r w:rsidR="000D4F4A">
        <w:t>, thereby increasing the nu</w:t>
      </w:r>
      <w:r w:rsidR="00F02625">
        <w:t>trient assimilative capacity</w:t>
      </w:r>
      <w:r w:rsidR="00FF2C08">
        <w:t>.</w:t>
      </w:r>
    </w:p>
    <w:p w14:paraId="28D30575" w14:textId="7B05D026" w:rsidR="00CD73BA" w:rsidRDefault="00CD73BA" w:rsidP="00CD73BA">
      <w:r>
        <w:t xml:space="preserve">There is a widespread increase in stressed conditions </w:t>
      </w:r>
      <w:r w:rsidR="00AA2C81">
        <w:t xml:space="preserve">when compairing </w:t>
      </w:r>
      <w:r>
        <w:t>two stream health metrics</w:t>
      </w:r>
      <w:r w:rsidR="00AA2C81">
        <w:t>:</w:t>
      </w:r>
      <w:r>
        <w:t xml:space="preserve"> </w:t>
      </w:r>
      <w:r w:rsidR="00AA2C81">
        <w:t>Family Biotic Index (FBI) and %Collector Gatherers 2000s values to 1990s values</w:t>
      </w:r>
      <w:r>
        <w:t xml:space="preserve">..  Family Biotic index is a measure of the overall tolerance of a stream macroinvertebrate community to nutrient enrichment </w:t>
      </w:r>
      <w:r w:rsidRPr="00F4416F">
        <w:t xml:space="preserve">(Barbour 1996).  %Collector Gathers is an indication of trophic dynamics. An increase in %Collector Gatherer indicates stressed conditions because specialized feeders, which are more sensitive to pollution, are declining relative to generalist feeders which have a broader range of acceptable food materials (Barbour 1996).  </w:t>
      </w:r>
      <w:r w:rsidR="00AA2C81" w:rsidRPr="00F4416F">
        <w:t xml:space="preserve">The statistically significant declines are correlated with widespread fecal coliform and E-coli exceedances.  </w:t>
      </w:r>
      <w:r w:rsidRPr="00F4416F">
        <w:t>Nutrient enrichment by agricultural runoff is the most likely explan</w:t>
      </w:r>
      <w:r w:rsidR="00796247" w:rsidRPr="00F4416F">
        <w:t>ation for the declines in</w:t>
      </w:r>
      <w:r w:rsidR="00796247">
        <w:t xml:space="preserve"> health, as the declines in health</w:t>
      </w:r>
      <w:r>
        <w:t xml:space="preserve"> are correlated with pathogen exceedances.</w:t>
      </w:r>
      <w:r w:rsidR="00796247">
        <w:t xml:space="preserve">  </w:t>
      </w:r>
      <w:r>
        <w:t>Nutrient enrichment affects water quality because algal and aquatic macrophyte density increases as the bioavailable nitrogen and phosphorus concentration increases.  Algae and aquatic macrophytes photosynthesize increasing the daytime dissolved oxygen concentration.  However, as algae and aquatic macrophytes also respire at night when photosynthesis is not occurring, an abundance of algae and aquatic macrophytes can significantly reduce dissolved oxygen levels at night.  Low nighttime dissolved oxygen concentrations affect macroinvertebrate families differently with populations of taxa sensitive to pollution including mayflies (</w:t>
      </w:r>
      <w:r>
        <w:rPr>
          <w:i/>
        </w:rPr>
        <w:t>Ephemeroptera</w:t>
      </w:r>
      <w:r>
        <w:t xml:space="preserve">), caddis flies </w:t>
      </w:r>
      <w:r>
        <w:rPr>
          <w:i/>
        </w:rPr>
        <w:t>(Trichoptera</w:t>
      </w:r>
      <w:r>
        <w:t>) and stone flies (</w:t>
      </w:r>
      <w:r>
        <w:rPr>
          <w:i/>
        </w:rPr>
        <w:t>Plecoptera</w:t>
      </w:r>
      <w:r>
        <w:t xml:space="preserve">) decreasing relative to pollution tolerant families including true flies </w:t>
      </w:r>
      <w:r>
        <w:rPr>
          <w:i/>
        </w:rPr>
        <w:t>(Diptera</w:t>
      </w:r>
      <w:r>
        <w:t>), freshwater shrimp (</w:t>
      </w:r>
      <w:r>
        <w:rPr>
          <w:i/>
        </w:rPr>
        <w:t>Isopoda</w:t>
      </w:r>
      <w:r>
        <w:t xml:space="preserve">) and worms </w:t>
      </w:r>
      <w:r>
        <w:rPr>
          <w:i/>
        </w:rPr>
        <w:t>(Oligichaeta</w:t>
      </w:r>
      <w:r>
        <w:t>).</w:t>
      </w:r>
    </w:p>
    <w:p w14:paraId="09AA0D1A" w14:textId="75022EB8" w:rsidR="00BA5AF3" w:rsidRDefault="00BA5AF3" w:rsidP="00BA5AF3">
      <w:pPr>
        <w:pStyle w:val="Heading1"/>
        <w:rPr>
          <w:color w:val="auto"/>
        </w:rPr>
      </w:pPr>
      <w:bookmarkStart w:id="62" w:name="_Toc262198185"/>
      <w:r>
        <w:rPr>
          <w:color w:val="auto"/>
        </w:rPr>
        <w:t>8</w:t>
      </w:r>
      <w:r w:rsidRPr="00AA2C81">
        <w:rPr>
          <w:color w:val="auto"/>
        </w:rPr>
        <w:t>.0</w:t>
      </w:r>
      <w:r w:rsidRPr="00AA2C81">
        <w:rPr>
          <w:color w:val="auto"/>
        </w:rPr>
        <w:tab/>
      </w:r>
      <w:r>
        <w:rPr>
          <w:color w:val="auto"/>
        </w:rPr>
        <w:t>Recommendations</w:t>
      </w:r>
      <w:bookmarkEnd w:id="62"/>
    </w:p>
    <w:p w14:paraId="424523A5" w14:textId="661B0C03" w:rsidR="009F5AB1" w:rsidRPr="00AD35C1" w:rsidRDefault="009F5AB1" w:rsidP="009F5AB1">
      <w:pPr>
        <w:pStyle w:val="Heading2"/>
      </w:pPr>
      <w:bookmarkStart w:id="63" w:name="_Toc262198186"/>
      <w:r>
        <w:t>8.1 Implementation of Previous Recommendations</w:t>
      </w:r>
      <w:bookmarkEnd w:id="63"/>
    </w:p>
    <w:p w14:paraId="64967DC1" w14:textId="5F6525B4" w:rsidR="0007784C" w:rsidRPr="00167AEF" w:rsidRDefault="005A2DDB" w:rsidP="008F3A10">
      <w:r>
        <w:t>Three</w:t>
      </w:r>
      <w:r w:rsidR="00F51BE6">
        <w:t xml:space="preserve"> previous watershed assessments and non-point source management plans were developed prior to this report. </w:t>
      </w:r>
      <w:r w:rsidR="0064148E">
        <w:t xml:space="preserve">Previous recommendations </w:t>
      </w:r>
      <w:r w:rsidR="00F51BE6">
        <w:t xml:space="preserve">by Tetra-tech (2005) </w:t>
      </w:r>
      <w:r w:rsidR="0064148E">
        <w:t xml:space="preserve">for non-point source </w:t>
      </w:r>
      <w:r w:rsidR="00F51BE6">
        <w:t>management</w:t>
      </w:r>
      <w:r w:rsidR="0064148E">
        <w:t xml:space="preserve"> </w:t>
      </w:r>
      <w:r w:rsidR="00C9602B">
        <w:t xml:space="preserve">include the following </w:t>
      </w:r>
      <w:r w:rsidR="00F51BE6">
        <w:t xml:space="preserve">action </w:t>
      </w:r>
      <w:r w:rsidR="00C9602B">
        <w:t>items</w:t>
      </w:r>
      <w:r w:rsidR="00AC2E82">
        <w:t>:</w:t>
      </w:r>
      <w:r w:rsidR="0064148E">
        <w:t xml:space="preserve"> </w:t>
      </w:r>
      <w:r w:rsidR="00AC2E82">
        <w:t xml:space="preserve">1) </w:t>
      </w:r>
      <w:r w:rsidR="00AC2E82">
        <w:rPr>
          <w:bCs/>
        </w:rPr>
        <w:t>m</w:t>
      </w:r>
      <w:r w:rsidR="00AC2E82" w:rsidRPr="00AC2E82">
        <w:t>inimize NPS pollutants in r</w:t>
      </w:r>
      <w:r w:rsidR="00AC2E82">
        <w:t>unoff from agricultural areas with strategies on a) identification of priority areas, b) improved coordination with other agencies, 2) i</w:t>
      </w:r>
      <w:r w:rsidR="00AC2E82" w:rsidRPr="00AC2E82">
        <w:t>dentify and quantify natural sources of nutrients and metals to better distinguish and address n</w:t>
      </w:r>
      <w:r w:rsidR="00AC2E82">
        <w:t xml:space="preserve">onpoint sources of pollutants with strategies including a) </w:t>
      </w:r>
      <w:r w:rsidR="00AC2E82" w:rsidRPr="00AC2E82">
        <w:t xml:space="preserve">identifying and analyzing existing data sources and </w:t>
      </w:r>
      <w:r w:rsidR="00AC2E82">
        <w:t xml:space="preserve">b) </w:t>
      </w:r>
      <w:r w:rsidR="00AC2E82" w:rsidRPr="00AC2E82">
        <w:t>refining the existing monitoring program to facilitate investigation of natural contributions to sur</w:t>
      </w:r>
      <w:r w:rsidR="00AC2E82">
        <w:t>face water pollution, 3) m</w:t>
      </w:r>
      <w:r w:rsidR="00AC2E82" w:rsidRPr="00AC2E82">
        <w:t>inimize illegal dumping of household wa</w:t>
      </w:r>
      <w:r w:rsidR="00E67F35">
        <w:t>ste across the reservation, 4) identify data gaps including: monitoring for pesticides, fecal coliform, and total suspended solids, and 5) integration of water quality and biological assessment data.</w:t>
      </w:r>
      <w:r w:rsidR="00F51BE6">
        <w:t xml:space="preserve">  Previous recommendations by Matrix Consulting (2011) for non-point source management include the following action items:</w:t>
      </w:r>
      <w:r w:rsidR="00167AEF">
        <w:t xml:space="preserve"> 1) fecal coliform and E-coli should be analyzed at a higher dilution level, 2) total coliform should be analyzed at a higher dilution level, 3) </w:t>
      </w:r>
      <w:r w:rsidR="0007784C">
        <w:t>sampling of two watersheds per year for a period of two years including a) establishment of a</w:t>
      </w:r>
      <w:r w:rsidR="00167AEF" w:rsidRPr="00167AEF">
        <w:t>t least one continuous flow monitoring station per watershed that incorporates bo</w:t>
      </w:r>
      <w:r w:rsidR="0007784C">
        <w:t>th flow and automated sampling, b) c</w:t>
      </w:r>
      <w:r w:rsidR="00167AEF" w:rsidRPr="00167AEF">
        <w:t xml:space="preserve">onduct monthly sampling in addition to </w:t>
      </w:r>
      <w:r w:rsidR="0007784C">
        <w:t xml:space="preserve">c) event sampling of </w:t>
      </w:r>
      <w:r w:rsidR="00167AEF" w:rsidRPr="00167AEF">
        <w:t xml:space="preserve">four to six events </w:t>
      </w:r>
      <w:r w:rsidR="0007784C">
        <w:t xml:space="preserve">per year, </w:t>
      </w:r>
      <w:r w:rsidR="00756BFA">
        <w:t>d</w:t>
      </w:r>
      <w:r w:rsidR="0007784C">
        <w:t>) rotation of the automated sampling at two-year intervals, 4) evaluate land use practices within each watershed to specifically identify potential sources of pollution, 5) develop load calculations to</w:t>
      </w:r>
      <w:r w:rsidR="00845F87">
        <w:t xml:space="preserve"> evaluate load reductions, 6) prioritization of watersheds for monitoring.</w:t>
      </w:r>
    </w:p>
    <w:p w14:paraId="7C633AA3" w14:textId="77777777" w:rsidR="00E67F35" w:rsidRDefault="00167AEF" w:rsidP="00AC2E82">
      <w:r w:rsidRPr="00167AEF">
        <w:t xml:space="preserve"> </w:t>
      </w:r>
      <w:r w:rsidR="00E67F35">
        <w:t xml:space="preserve">The OST Environmental Protection Program has made progress in the following areas:  </w:t>
      </w:r>
    </w:p>
    <w:p w14:paraId="05CD8424" w14:textId="77777777" w:rsidR="00E67F35" w:rsidRDefault="00E67F35" w:rsidP="00E67F35">
      <w:pPr>
        <w:ind w:firstLine="720"/>
      </w:pPr>
      <w:r w:rsidRPr="00C9602B">
        <w:rPr>
          <w:b/>
        </w:rPr>
        <w:t>Recommendation 1 (Tetra Tech):</w:t>
      </w:r>
      <w:r>
        <w:t xml:space="preserve"> The OST Environmental Protection Program coordinated meetings with the Bureau of Indian Affairs, OST Land Office, South Dakota School of Mines and Technology, and Oglala Lakota College in fall 2012 to coordinate agricultural Best Management Practice (BMP) implementation.  The meetings led to an implementation proposal submitted in 201</w:t>
      </w:r>
      <w:r w:rsidR="00C9602B">
        <w:t>2 that narrowly missed being funded and a resubmission by Respec on behalf of the OST EPP in 2013.</w:t>
      </w:r>
    </w:p>
    <w:p w14:paraId="3853158C" w14:textId="78EE96B2" w:rsidR="00C9602B" w:rsidRDefault="00C9602B" w:rsidP="00E67F35">
      <w:pPr>
        <w:ind w:firstLine="720"/>
      </w:pPr>
      <w:r w:rsidRPr="00C9602B">
        <w:rPr>
          <w:b/>
        </w:rPr>
        <w:t>Recommendation 2 (Tetra-tech):</w:t>
      </w:r>
      <w:r>
        <w:t xml:space="preserve"> OST Environmental Protection Program contacted faculty at SDSMT (Dr. Scott Kenner) and O</w:t>
      </w:r>
      <w:r w:rsidR="006066D5">
        <w:t xml:space="preserve">glala </w:t>
      </w:r>
      <w:r>
        <w:t>L</w:t>
      </w:r>
      <w:r w:rsidR="006066D5">
        <w:t xml:space="preserve">akota </w:t>
      </w:r>
      <w:r>
        <w:t>C</w:t>
      </w:r>
      <w:r w:rsidR="006066D5">
        <w:t>ollect</w:t>
      </w:r>
      <w:r>
        <w:t xml:space="preserve"> (Mr. Charles Jason Tinant) to quantify natural sources of nutrients and metals to better distinguish and address non-point sources of pollutants.  The result of the faculty contacts include: a) an updated NPS management plan and the establishment of load duration curves for fecal coliform, E-coli, phosphorus, and total suspended solids by Mr. Nicholas Marnach as part of an MS thesis funded in part </w:t>
      </w:r>
      <w:r w:rsidR="00ED762E">
        <w:t>through an EPA Education Grant</w:t>
      </w:r>
      <w:r>
        <w:t xml:space="preserve">, and </w:t>
      </w:r>
      <w:r w:rsidR="006066D5">
        <w:t>b) analysis of phosphorus sources by Mr. Tinant</w:t>
      </w:r>
      <w:r w:rsidR="00F4416F">
        <w:t xml:space="preserve"> (this report)</w:t>
      </w:r>
      <w:r w:rsidR="006066D5">
        <w:t>.</w:t>
      </w:r>
    </w:p>
    <w:p w14:paraId="3B8BD71E" w14:textId="006EC641" w:rsidR="00B843D1" w:rsidRPr="007C2B0F" w:rsidRDefault="006066D5" w:rsidP="007C2B0F">
      <w:pPr>
        <w:ind w:firstLine="720"/>
      </w:pPr>
      <w:r>
        <w:rPr>
          <w:b/>
        </w:rPr>
        <w:t>Recommendation 3 (Tetra-tech)</w:t>
      </w:r>
      <w:r w:rsidR="00B843D1" w:rsidRPr="00B843D1">
        <w:rPr>
          <w:b/>
        </w:rPr>
        <w:t xml:space="preserve">: </w:t>
      </w:r>
      <w:r w:rsidR="00B843D1" w:rsidRPr="00B843D1">
        <w:t>The OST EPP is concerned about the risk of solid waste migration into reservation waterways</w:t>
      </w:r>
      <w:r w:rsidR="00B843D1">
        <w:t>. The</w:t>
      </w:r>
      <w:r w:rsidR="00B843D1" w:rsidRPr="00B843D1">
        <w:t xml:space="preserve"> </w:t>
      </w:r>
      <w:r w:rsidR="00B843D1">
        <w:t>volume of solid waste in found in water</w:t>
      </w:r>
      <w:r w:rsidR="00B843D1" w:rsidRPr="00B843D1">
        <w:t xml:space="preserve">ways </w:t>
      </w:r>
      <w:r w:rsidR="00B843D1">
        <w:t>indicates a</w:t>
      </w:r>
      <w:r w:rsidR="00B843D1" w:rsidRPr="00B843D1">
        <w:t xml:space="preserve"> need for more public</w:t>
      </w:r>
      <w:r w:rsidR="00F4416F">
        <w:t xml:space="preserve"> education</w:t>
      </w:r>
      <w:r w:rsidR="00B843D1" w:rsidRPr="00B843D1">
        <w:t xml:space="preserve">. </w:t>
      </w:r>
      <w:r w:rsidR="00B843D1">
        <w:t xml:space="preserve">Solid waste in waterways </w:t>
      </w:r>
      <w:r w:rsidR="00B843D1" w:rsidRPr="00B843D1">
        <w:t xml:space="preserve">also </w:t>
      </w:r>
      <w:r w:rsidR="00B843D1">
        <w:t xml:space="preserve">indicates </w:t>
      </w:r>
      <w:r w:rsidR="00B843D1" w:rsidRPr="00B843D1">
        <w:t>the need of a sustainable solid waste management plan for the Pine Ridge Indian Reservation.</w:t>
      </w:r>
      <w:r w:rsidR="00B843D1">
        <w:rPr>
          <w:b/>
        </w:rPr>
        <w:t xml:space="preserve">  </w:t>
      </w:r>
      <w:r w:rsidR="00B843D1" w:rsidRPr="00B843D1">
        <w:t xml:space="preserve">The </w:t>
      </w:r>
      <w:r w:rsidR="00B843D1">
        <w:t>most recent version of the solid waste management plan version w</w:t>
      </w:r>
      <w:r w:rsidR="00973DD4">
        <w:t>as collaboratively developed by</w:t>
      </w:r>
      <w:r w:rsidR="00B843D1">
        <w:t xml:space="preserve"> the </w:t>
      </w:r>
      <w:r w:rsidR="00B843D1" w:rsidRPr="00B843D1">
        <w:t xml:space="preserve">IHS, BIA, USEPA, Rapid City Landfill Director, Chadron Landfill operators, </w:t>
      </w:r>
      <w:r w:rsidR="00973DD4">
        <w:t xml:space="preserve">and the OST EHTT and approved by the OST Tribal Council.  </w:t>
      </w:r>
      <w:r w:rsidR="00B843D1" w:rsidRPr="00B843D1">
        <w:t>Th</w:t>
      </w:r>
      <w:r w:rsidR="00973DD4">
        <w:t xml:space="preserve">e essence of the plan was to transition service towards </w:t>
      </w:r>
      <w:r w:rsidR="00B843D1" w:rsidRPr="00B843D1">
        <w:t xml:space="preserve">individualized service. </w:t>
      </w:r>
      <w:r w:rsidR="00973DD4">
        <w:t>H</w:t>
      </w:r>
      <w:r w:rsidR="00B843D1" w:rsidRPr="00B843D1">
        <w:t xml:space="preserve">owever, </w:t>
      </w:r>
      <w:r w:rsidR="00973DD4">
        <w:t>the plan</w:t>
      </w:r>
      <w:r w:rsidR="00B843D1" w:rsidRPr="00B843D1">
        <w:t xml:space="preserve"> has </w:t>
      </w:r>
      <w:r w:rsidR="00973DD4">
        <w:t xml:space="preserve">not </w:t>
      </w:r>
      <w:r w:rsidR="00973DD4" w:rsidRPr="007C2B0F">
        <w:t>been implemented</w:t>
      </w:r>
      <w:r w:rsidR="00B843D1" w:rsidRPr="007C2B0F">
        <w:t xml:space="preserve">. </w:t>
      </w:r>
      <w:r w:rsidR="00973DD4" w:rsidRPr="007C2B0F">
        <w:t xml:space="preserve">The solid waste plan is being revisited through the support of Oglala Lakota College.  We are </w:t>
      </w:r>
      <w:r w:rsidR="007C2B0F" w:rsidRPr="007C2B0F">
        <w:t>planning</w:t>
      </w:r>
      <w:r w:rsidR="00973DD4" w:rsidRPr="007C2B0F">
        <w:t xml:space="preserve"> a </w:t>
      </w:r>
      <w:r w:rsidR="00B843D1" w:rsidRPr="007C2B0F">
        <w:t xml:space="preserve">comprehensive review of the current operations of the Solid Waste facilities and </w:t>
      </w:r>
      <w:r w:rsidR="00973DD4" w:rsidRPr="007C2B0F">
        <w:t xml:space="preserve">to </w:t>
      </w:r>
      <w:r w:rsidR="00B843D1" w:rsidRPr="007C2B0F">
        <w:t xml:space="preserve">review the suggested action in all previous plans </w:t>
      </w:r>
      <w:r w:rsidR="00973DD4" w:rsidRPr="007C2B0F">
        <w:t xml:space="preserve">as part of guided </w:t>
      </w:r>
      <w:r w:rsidR="007C2B0F" w:rsidRPr="007C2B0F">
        <w:t xml:space="preserve">pre-engineering </w:t>
      </w:r>
      <w:r w:rsidR="00973DD4" w:rsidRPr="007C2B0F">
        <w:t>student projects</w:t>
      </w:r>
      <w:r w:rsidR="007C2B0F" w:rsidRPr="007C2B0F">
        <w:t xml:space="preserve"> in summer 2014.</w:t>
      </w:r>
    </w:p>
    <w:p w14:paraId="3441E13F" w14:textId="679B357B" w:rsidR="006066D5" w:rsidRDefault="006066D5" w:rsidP="00E67F35">
      <w:pPr>
        <w:ind w:firstLine="720"/>
      </w:pPr>
      <w:r>
        <w:rPr>
          <w:b/>
        </w:rPr>
        <w:t xml:space="preserve">Recommendation 4 (Tetra-tech): </w:t>
      </w:r>
      <w:r>
        <w:t xml:space="preserve">The OST EPP now routinely samples for fecal coliform, e-coli, and total suspended solids. The OST EPP does not routinely sample sampling for pesticides.  However, the USGS did conduct a </w:t>
      </w:r>
      <w:r w:rsidR="00F51BE6">
        <w:t xml:space="preserve">comprehensive </w:t>
      </w:r>
      <w:r>
        <w:t>study of shallow ground water for the Pine Ridge reservation (Heaken 200</w:t>
      </w:r>
      <w:r w:rsidR="00F51BE6">
        <w:t>0</w:t>
      </w:r>
      <w:r>
        <w:t>)</w:t>
      </w:r>
      <w:r w:rsidR="00F51BE6">
        <w:t xml:space="preserve"> that</w:t>
      </w:r>
      <w:r>
        <w:t xml:space="preserve"> did not </w:t>
      </w:r>
      <w:r w:rsidR="00F51BE6">
        <w:t>detect</w:t>
      </w:r>
      <w:r>
        <w:t xml:space="preserve"> pesticides in shallow ground water.</w:t>
      </w:r>
      <w:r w:rsidR="00C20BE9">
        <w:t xml:space="preserve">  The Natural Resources Regulatory Agency has a pesticide pollut</w:t>
      </w:r>
      <w:r w:rsidR="00662127">
        <w:t>ion prevention program</w:t>
      </w:r>
      <w:r w:rsidR="00C20BE9">
        <w:t xml:space="preserve"> monitor</w:t>
      </w:r>
      <w:r w:rsidR="00662127">
        <w:t>s</w:t>
      </w:r>
      <w:r w:rsidR="00C20BE9">
        <w:t xml:space="preserve"> pesticide use on the reservation.</w:t>
      </w:r>
    </w:p>
    <w:p w14:paraId="5E6B02B4" w14:textId="21F67214" w:rsidR="006066D5" w:rsidRDefault="006066D5" w:rsidP="00E67F35">
      <w:pPr>
        <w:ind w:firstLine="720"/>
      </w:pPr>
      <w:r>
        <w:rPr>
          <w:b/>
        </w:rPr>
        <w:t xml:space="preserve">Recommendation 5 (Tetra-tech): </w:t>
      </w:r>
      <w:r>
        <w:t xml:space="preserve">The OST EPP asked Oglala Lakota College to help with stream bioassessment.  In 2010, Mr. Charles Jason Tinant began an undergraduate student research program focusing on macroinvertebrate bioassessment.  Results of the research program are </w:t>
      </w:r>
      <w:r w:rsidR="00F4416F">
        <w:t>included</w:t>
      </w:r>
      <w:r>
        <w:t xml:space="preserve"> in this report. </w:t>
      </w:r>
    </w:p>
    <w:p w14:paraId="34AC2D6D" w14:textId="781B69B0" w:rsidR="007C2B0F" w:rsidRPr="007C2B0F" w:rsidRDefault="00845F87" w:rsidP="007C2B0F">
      <w:pPr>
        <w:ind w:firstLine="720"/>
      </w:pPr>
      <w:r w:rsidRPr="00C9602B">
        <w:rPr>
          <w:b/>
        </w:rPr>
        <w:t>Recommendation</w:t>
      </w:r>
      <w:r>
        <w:rPr>
          <w:b/>
        </w:rPr>
        <w:t>s</w:t>
      </w:r>
      <w:r w:rsidRPr="00C9602B">
        <w:rPr>
          <w:b/>
        </w:rPr>
        <w:t xml:space="preserve"> 1</w:t>
      </w:r>
      <w:r>
        <w:rPr>
          <w:b/>
        </w:rPr>
        <w:t xml:space="preserve"> and 2</w:t>
      </w:r>
      <w:r w:rsidRPr="00C9602B">
        <w:rPr>
          <w:b/>
        </w:rPr>
        <w:t xml:space="preserve"> (</w:t>
      </w:r>
      <w:r>
        <w:rPr>
          <w:b/>
        </w:rPr>
        <w:t>Matrix</w:t>
      </w:r>
      <w:r w:rsidRPr="00C9602B">
        <w:rPr>
          <w:b/>
        </w:rPr>
        <w:t>):</w:t>
      </w:r>
      <w:r>
        <w:t xml:space="preserve"> </w:t>
      </w:r>
      <w:r w:rsidR="00235B70">
        <w:t>The OST EPP is working with OLC, Energy Labs, and the EPA to improve the reliability of the pathogen sampling program.  In 2013, t</w:t>
      </w:r>
      <w:r w:rsidR="00662127">
        <w:t xml:space="preserve">he OST EPP revised the pathogen </w:t>
      </w:r>
      <w:r w:rsidR="00235B70">
        <w:t>sampling program in order to improve the reliability of results and to maximize sampling program efficiency.</w:t>
      </w:r>
    </w:p>
    <w:p w14:paraId="05EA393E" w14:textId="510C1B8A" w:rsidR="00845F87" w:rsidRDefault="00845F87" w:rsidP="00845F87">
      <w:pPr>
        <w:ind w:firstLine="720"/>
      </w:pPr>
      <w:r w:rsidRPr="00C9602B">
        <w:rPr>
          <w:b/>
        </w:rPr>
        <w:t xml:space="preserve">Recommendation </w:t>
      </w:r>
      <w:r>
        <w:rPr>
          <w:b/>
        </w:rPr>
        <w:t xml:space="preserve">3 </w:t>
      </w:r>
      <w:r w:rsidRPr="00C9602B">
        <w:rPr>
          <w:b/>
        </w:rPr>
        <w:t>(</w:t>
      </w:r>
      <w:r>
        <w:rPr>
          <w:b/>
        </w:rPr>
        <w:t>Matrix</w:t>
      </w:r>
      <w:r w:rsidRPr="00C9602B">
        <w:rPr>
          <w:b/>
        </w:rPr>
        <w:t>):</w:t>
      </w:r>
      <w:r w:rsidRPr="00845F87">
        <w:rPr>
          <w:b/>
        </w:rPr>
        <w:t xml:space="preserve"> </w:t>
      </w:r>
      <w:r>
        <w:t xml:space="preserve">The OST EPP worked with SDSMT to </w:t>
      </w:r>
      <w:r w:rsidRPr="00845F87">
        <w:t>sampl</w:t>
      </w:r>
      <w:r>
        <w:t>e Pass Creek and Bear in the Lodge Creek watersheds in 2012-2013.  Continuous flow monitoring stations</w:t>
      </w:r>
      <w:r w:rsidR="00756BFA">
        <w:t xml:space="preserve"> coupled with automated sampling</w:t>
      </w:r>
      <w:r>
        <w:t xml:space="preserve"> were established at Pass Creek </w:t>
      </w:r>
      <w:r w:rsidR="00756BFA">
        <w:t>3 and Bear in the Lodge Creek 2.  Event sampling was conducted at both stations in 2012-2013.  Continuous flow monitoring and automated sampling is pla</w:t>
      </w:r>
      <w:r w:rsidR="00235B70">
        <w:t>nned for Medicine Root Creek.</w:t>
      </w:r>
      <w:r w:rsidR="00756BFA">
        <w:t xml:space="preserve">  An additional six continuous flow monitoring stations were set up at WOK2, WOK4, POR2, POR3, MER3, and MER4</w:t>
      </w:r>
      <w:r w:rsidR="00975981">
        <w:t xml:space="preserve"> through a partnership with OLC</w:t>
      </w:r>
      <w:r w:rsidR="00756BFA">
        <w:t>.</w:t>
      </w:r>
      <w:r w:rsidR="00975981">
        <w:t xml:space="preserve">  In addition to stream flow, the stations are monitoring pH, conductivity, dissolved oxygen, and temperature at 15-minute intervals.</w:t>
      </w:r>
    </w:p>
    <w:p w14:paraId="05A2B4A7" w14:textId="7D20D20E" w:rsidR="006878D8" w:rsidRPr="006878D8" w:rsidRDefault="006878D8" w:rsidP="006878D8">
      <w:pPr>
        <w:ind w:firstLine="720"/>
      </w:pPr>
      <w:r w:rsidRPr="00C9602B">
        <w:rPr>
          <w:b/>
        </w:rPr>
        <w:t xml:space="preserve">Recommendation </w:t>
      </w:r>
      <w:r>
        <w:rPr>
          <w:b/>
        </w:rPr>
        <w:t xml:space="preserve">4 </w:t>
      </w:r>
      <w:r w:rsidRPr="00C9602B">
        <w:rPr>
          <w:b/>
        </w:rPr>
        <w:t>(</w:t>
      </w:r>
      <w:r>
        <w:rPr>
          <w:b/>
        </w:rPr>
        <w:t>Matrix</w:t>
      </w:r>
      <w:r w:rsidRPr="00C9602B">
        <w:rPr>
          <w:b/>
        </w:rPr>
        <w:t>):</w:t>
      </w:r>
      <w:r w:rsidRPr="00845F87">
        <w:rPr>
          <w:b/>
        </w:rPr>
        <w:t xml:space="preserve"> </w:t>
      </w:r>
      <w:r>
        <w:t>Pollution sources within each watershed have not been specifically identified.</w:t>
      </w:r>
      <w:r w:rsidR="004162A5">
        <w:t xml:space="preserve">  </w:t>
      </w:r>
      <w:r w:rsidR="00235B70">
        <w:t>However, Jason Tinant under the direction of Dr. Scott Kenner is planning a flow-duration based TMDL study that should identify specific pollution sources within the watershed.</w:t>
      </w:r>
    </w:p>
    <w:p w14:paraId="4DF915D3" w14:textId="77777777" w:rsidR="006878D8" w:rsidRDefault="006878D8" w:rsidP="006878D8">
      <w:pPr>
        <w:ind w:firstLine="720"/>
      </w:pPr>
      <w:r w:rsidRPr="00C9602B">
        <w:rPr>
          <w:b/>
        </w:rPr>
        <w:t xml:space="preserve">Recommendation </w:t>
      </w:r>
      <w:r w:rsidR="00AD35C1">
        <w:rPr>
          <w:b/>
        </w:rPr>
        <w:t>5</w:t>
      </w:r>
      <w:r>
        <w:rPr>
          <w:b/>
        </w:rPr>
        <w:t xml:space="preserve"> </w:t>
      </w:r>
      <w:r w:rsidRPr="00C9602B">
        <w:rPr>
          <w:b/>
        </w:rPr>
        <w:t>(</w:t>
      </w:r>
      <w:r>
        <w:rPr>
          <w:b/>
        </w:rPr>
        <w:t>Matrix</w:t>
      </w:r>
      <w:r w:rsidRPr="00C9602B">
        <w:rPr>
          <w:b/>
        </w:rPr>
        <w:t>):</w:t>
      </w:r>
      <w:r w:rsidRPr="00845F87">
        <w:rPr>
          <w:b/>
        </w:rPr>
        <w:t xml:space="preserve"> </w:t>
      </w:r>
      <w:r>
        <w:t xml:space="preserve">Load calculations </w:t>
      </w:r>
      <w:r w:rsidR="00975981">
        <w:t xml:space="preserve">for Pass Creek III and Bear in the Lodge Creek II </w:t>
      </w:r>
      <w:r>
        <w:t>have been developed from event samples (see Marnach 2013). EPP staff have purchased</w:t>
      </w:r>
      <w:r w:rsidR="00AD35C1">
        <w:t xml:space="preserve"> stream flow monitoring equipment</w:t>
      </w:r>
      <w:r>
        <w:t xml:space="preserve">, </w:t>
      </w:r>
      <w:r w:rsidR="00AD35C1">
        <w:t>received training to collect stream flow data and have developed a comprehensive</w:t>
      </w:r>
      <w:r w:rsidR="005D24AF">
        <w:t xml:space="preserve"> stream-flow</w:t>
      </w:r>
      <w:r w:rsidR="00AD35C1">
        <w:t xml:space="preserve"> monitoring program</w:t>
      </w:r>
      <w:r w:rsidR="005D24AF">
        <w:t>,</w:t>
      </w:r>
      <w:r w:rsidR="00AD35C1">
        <w:t xml:space="preserve"> which is at early implementation. </w:t>
      </w:r>
    </w:p>
    <w:p w14:paraId="67C73177" w14:textId="77777777" w:rsidR="0064148E" w:rsidRPr="00AD35C1" w:rsidRDefault="00AD35C1" w:rsidP="00AD35C1">
      <w:pPr>
        <w:ind w:firstLine="720"/>
      </w:pPr>
      <w:r>
        <w:rPr>
          <w:b/>
        </w:rPr>
        <w:t xml:space="preserve">Recommendation 6 (Matrix): </w:t>
      </w:r>
      <w:r>
        <w:t>The EPP has implemented the watershed prioritization schedule recommended by Matrix</w:t>
      </w:r>
      <w:r w:rsidR="00756BFA">
        <w:t>.</w:t>
      </w:r>
    </w:p>
    <w:p w14:paraId="5FC19F0F" w14:textId="77777777" w:rsidR="00AD35C1" w:rsidRDefault="00AD35C1" w:rsidP="00AD35C1">
      <w:pPr>
        <w:pStyle w:val="Heading2"/>
      </w:pPr>
      <w:bookmarkStart w:id="64" w:name="_Toc262198187"/>
      <w:r>
        <w:t>8.2 Recommendations Based on Recent Findings</w:t>
      </w:r>
      <w:bookmarkEnd w:id="64"/>
    </w:p>
    <w:p w14:paraId="658BBDA8" w14:textId="07D4B0A6" w:rsidR="00F50B6B" w:rsidRPr="00F50B6B" w:rsidRDefault="00F50B6B" w:rsidP="00F50B6B">
      <w:r>
        <w:t>The following recommendations were given in the 2008-2011 report to the OST EPP.  These recommendations remain</w:t>
      </w:r>
    </w:p>
    <w:p w14:paraId="21FFF3D1" w14:textId="77777777" w:rsidR="00AD35C1" w:rsidRPr="00721CAB" w:rsidRDefault="00AD35C1" w:rsidP="00AD35C1">
      <w:pPr>
        <w:pStyle w:val="Heading3"/>
        <w:rPr>
          <w:color w:val="auto"/>
        </w:rPr>
      </w:pPr>
      <w:bookmarkStart w:id="65" w:name="_Toc262198188"/>
      <w:r w:rsidRPr="00721CAB">
        <w:rPr>
          <w:color w:val="auto"/>
        </w:rPr>
        <w:t>8.2.</w:t>
      </w:r>
      <w:r w:rsidR="000B7679" w:rsidRPr="00721CAB">
        <w:rPr>
          <w:color w:val="auto"/>
        </w:rPr>
        <w:t>1</w:t>
      </w:r>
      <w:r w:rsidRPr="00721CAB">
        <w:rPr>
          <w:color w:val="auto"/>
        </w:rPr>
        <w:t xml:space="preserve"> </w:t>
      </w:r>
      <w:r w:rsidR="000B7679" w:rsidRPr="00721CAB">
        <w:rPr>
          <w:color w:val="auto"/>
        </w:rPr>
        <w:t>Parameters of Concern and Monitoring Recommendations</w:t>
      </w:r>
      <w:bookmarkEnd w:id="65"/>
    </w:p>
    <w:p w14:paraId="73396BF2" w14:textId="3B3CE97A" w:rsidR="000B7679" w:rsidRPr="00721CAB" w:rsidRDefault="000B7679" w:rsidP="000B7679">
      <w:r w:rsidRPr="00721CAB">
        <w:t>The non-point source parameters of concern include both conventional and non-conventional pollutants including: pathogens, total suspended solids, and nutrients.  However, the recent change in the sediment water quality standard for the White River has reduced the number of total suspended solids exceedances for Pine Ridge reservation streams.  Physical parameter</w:t>
      </w:r>
      <w:r w:rsidR="007E5A4C" w:rsidRPr="00721CAB">
        <w:t xml:space="preserve"> exceedance</w:t>
      </w:r>
      <w:r w:rsidRPr="00721CAB">
        <w:t>s</w:t>
      </w:r>
      <w:r w:rsidR="005D24AF" w:rsidRPr="00721CAB">
        <w:t>, which</w:t>
      </w:r>
      <w:r w:rsidRPr="00721CAB">
        <w:t xml:space="preserve"> were not</w:t>
      </w:r>
      <w:r w:rsidR="005D24AF" w:rsidRPr="00721CAB">
        <w:t xml:space="preserve"> analyzed </w:t>
      </w:r>
      <w:r w:rsidR="007E5A4C" w:rsidRPr="00721CAB">
        <w:t>in this report</w:t>
      </w:r>
      <w:r w:rsidR="005D24AF" w:rsidRPr="00721CAB">
        <w:t>, will be analyzed as part of an upcoming report</w:t>
      </w:r>
      <w:r w:rsidR="007E5A4C" w:rsidRPr="00721CAB">
        <w:t xml:space="preserve">. </w:t>
      </w:r>
    </w:p>
    <w:p w14:paraId="7CEF06A4" w14:textId="77777777" w:rsidR="000B7679" w:rsidRPr="00721CAB" w:rsidRDefault="007E5A4C" w:rsidP="002F7B13">
      <w:r w:rsidRPr="00721CAB">
        <w:t>The following parameters were sampled during 2008 – 2013 for water quality samples collected during three months with the highest annual precipitation, April, May and June, and four months with low precipitation, July, August, September, and October based on beneficial use criteria.</w:t>
      </w:r>
      <w:r w:rsidR="00507F16" w:rsidRPr="00721CAB">
        <w:t xml:space="preserve">  Additional parameters were sampled to better understand phosphorus sources and to develop a more complete understanding of the distribution of common inorganic ions in order to evaluate historical metals data as part of Tetra-tech recommendation 1.</w:t>
      </w:r>
    </w:p>
    <w:p w14:paraId="78DEB8C9" w14:textId="77777777" w:rsidR="007E5A4C" w:rsidRPr="00721CAB" w:rsidRDefault="007E5A4C" w:rsidP="000B7679">
      <w:r w:rsidRPr="00721CAB">
        <w:t>Physical Parameters</w:t>
      </w:r>
      <w:r w:rsidR="00507F16" w:rsidRPr="00721CAB">
        <w:t xml:space="preserve"> (2008 – 2013)</w:t>
      </w:r>
      <w:r w:rsidRPr="00721CAB">
        <w:t>:</w:t>
      </w:r>
    </w:p>
    <w:p w14:paraId="1363F6ED" w14:textId="77777777" w:rsidR="0097574B" w:rsidRPr="00721CAB" w:rsidRDefault="0097574B" w:rsidP="007E5A4C">
      <w:pPr>
        <w:pStyle w:val="ListParagraph"/>
        <w:numPr>
          <w:ilvl w:val="0"/>
          <w:numId w:val="31"/>
        </w:numPr>
      </w:pPr>
      <w:r w:rsidRPr="00721CAB">
        <w:t>stream flow</w:t>
      </w:r>
    </w:p>
    <w:p w14:paraId="7D0497F8" w14:textId="77777777" w:rsidR="007E5A4C" w:rsidRPr="00721CAB" w:rsidRDefault="007E5A4C" w:rsidP="007E5A4C">
      <w:pPr>
        <w:pStyle w:val="ListParagraph"/>
        <w:numPr>
          <w:ilvl w:val="0"/>
          <w:numId w:val="31"/>
        </w:numPr>
      </w:pPr>
      <w:r w:rsidRPr="00721CAB">
        <w:t>pH</w:t>
      </w:r>
    </w:p>
    <w:p w14:paraId="3446F5F0" w14:textId="77777777" w:rsidR="007E5A4C" w:rsidRPr="00721CAB" w:rsidRDefault="000B7679" w:rsidP="007E5A4C">
      <w:pPr>
        <w:pStyle w:val="ListParagraph"/>
        <w:numPr>
          <w:ilvl w:val="0"/>
          <w:numId w:val="31"/>
        </w:numPr>
      </w:pPr>
      <w:r w:rsidRPr="00721CAB">
        <w:t>temperature</w:t>
      </w:r>
    </w:p>
    <w:p w14:paraId="2155C0F2" w14:textId="77777777" w:rsidR="007E5A4C" w:rsidRPr="00721CAB" w:rsidRDefault="000B7679" w:rsidP="007E5A4C">
      <w:pPr>
        <w:pStyle w:val="ListParagraph"/>
        <w:numPr>
          <w:ilvl w:val="0"/>
          <w:numId w:val="31"/>
        </w:numPr>
      </w:pPr>
      <w:r w:rsidRPr="00721CAB">
        <w:t>conductivity</w:t>
      </w:r>
    </w:p>
    <w:p w14:paraId="71D7C5B3" w14:textId="77777777" w:rsidR="007E5A4C" w:rsidRPr="00721CAB" w:rsidRDefault="000B7679" w:rsidP="007E5A4C">
      <w:pPr>
        <w:pStyle w:val="ListParagraph"/>
        <w:numPr>
          <w:ilvl w:val="0"/>
          <w:numId w:val="31"/>
        </w:numPr>
      </w:pPr>
      <w:r w:rsidRPr="00721CAB">
        <w:t>dissolved oxygen</w:t>
      </w:r>
    </w:p>
    <w:p w14:paraId="7DC8504C" w14:textId="77777777" w:rsidR="007E5A4C" w:rsidRPr="00721CAB" w:rsidRDefault="000B7679" w:rsidP="007E5A4C">
      <w:pPr>
        <w:pStyle w:val="ListParagraph"/>
        <w:numPr>
          <w:ilvl w:val="0"/>
          <w:numId w:val="31"/>
        </w:numPr>
      </w:pPr>
      <w:r w:rsidRPr="00721CAB">
        <w:t>turbidity</w:t>
      </w:r>
    </w:p>
    <w:p w14:paraId="08BD5F96" w14:textId="77777777" w:rsidR="007E5A4C" w:rsidRPr="00721CAB" w:rsidRDefault="007E5A4C" w:rsidP="007E5A4C">
      <w:r w:rsidRPr="00721CAB">
        <w:t>C</w:t>
      </w:r>
      <w:r w:rsidR="000B7679" w:rsidRPr="00721CAB">
        <w:t xml:space="preserve">onventional </w:t>
      </w:r>
      <w:r w:rsidRPr="00721CAB">
        <w:t>P</w:t>
      </w:r>
      <w:r w:rsidR="000B7679" w:rsidRPr="00721CAB">
        <w:t>ollutants</w:t>
      </w:r>
      <w:r w:rsidR="00507F16" w:rsidRPr="00721CAB">
        <w:t xml:space="preserve"> (2008 – 2013)</w:t>
      </w:r>
      <w:r w:rsidRPr="00721CAB">
        <w:t>:</w:t>
      </w:r>
    </w:p>
    <w:p w14:paraId="6408A73A" w14:textId="77777777" w:rsidR="007E5A4C" w:rsidRPr="00721CAB" w:rsidRDefault="000B7679" w:rsidP="007E5A4C">
      <w:pPr>
        <w:pStyle w:val="ListParagraph"/>
        <w:numPr>
          <w:ilvl w:val="0"/>
          <w:numId w:val="33"/>
        </w:numPr>
      </w:pPr>
      <w:r w:rsidRPr="00721CAB">
        <w:t>biochemical oxygen demand (BOD)</w:t>
      </w:r>
    </w:p>
    <w:p w14:paraId="3B043C94" w14:textId="77777777" w:rsidR="007E5A4C" w:rsidRPr="00721CAB" w:rsidRDefault="000B7679" w:rsidP="007E5A4C">
      <w:pPr>
        <w:pStyle w:val="ListParagraph"/>
        <w:numPr>
          <w:ilvl w:val="0"/>
          <w:numId w:val="33"/>
        </w:numPr>
      </w:pPr>
      <w:r w:rsidRPr="00721CAB">
        <w:t>total suspended solids (TSS)</w:t>
      </w:r>
    </w:p>
    <w:p w14:paraId="2C94D1CF" w14:textId="77777777" w:rsidR="007E5A4C" w:rsidRPr="00721CAB" w:rsidRDefault="000B7679" w:rsidP="007E5A4C">
      <w:pPr>
        <w:pStyle w:val="ListParagraph"/>
        <w:numPr>
          <w:ilvl w:val="0"/>
          <w:numId w:val="33"/>
        </w:numPr>
      </w:pPr>
      <w:r w:rsidRPr="00721CAB">
        <w:t>fecal coliform bacteria</w:t>
      </w:r>
    </w:p>
    <w:p w14:paraId="6441B615" w14:textId="77777777" w:rsidR="007E5A4C" w:rsidRPr="00721CAB" w:rsidRDefault="000B7679" w:rsidP="007E5A4C">
      <w:pPr>
        <w:pStyle w:val="ListParagraph"/>
        <w:numPr>
          <w:ilvl w:val="0"/>
          <w:numId w:val="33"/>
        </w:numPr>
      </w:pPr>
      <w:r w:rsidRPr="00721CAB">
        <w:t>E-coli</w:t>
      </w:r>
    </w:p>
    <w:p w14:paraId="47F33332" w14:textId="77777777" w:rsidR="007E5A4C" w:rsidRPr="00721CAB" w:rsidRDefault="007E5A4C" w:rsidP="007E5A4C">
      <w:r w:rsidRPr="00721CAB">
        <w:t>N</w:t>
      </w:r>
      <w:r w:rsidR="000B7679" w:rsidRPr="00721CAB">
        <w:t>on-conventional pollutants</w:t>
      </w:r>
      <w:r w:rsidR="00507F16" w:rsidRPr="00721CAB">
        <w:t xml:space="preserve"> (2008 – 2013):</w:t>
      </w:r>
    </w:p>
    <w:p w14:paraId="57FFF0C3" w14:textId="77777777" w:rsidR="007E5A4C" w:rsidRPr="00721CAB" w:rsidRDefault="000B7679" w:rsidP="007E5A4C">
      <w:pPr>
        <w:pStyle w:val="ListParagraph"/>
        <w:numPr>
          <w:ilvl w:val="0"/>
          <w:numId w:val="34"/>
        </w:numPr>
      </w:pPr>
      <w:r w:rsidRPr="00721CAB">
        <w:t>ammonia-nitrogen</w:t>
      </w:r>
      <w:r w:rsidR="007E5A4C" w:rsidRPr="00721CAB">
        <w:t xml:space="preserve"> (NH</w:t>
      </w:r>
      <w:r w:rsidR="007E5A4C" w:rsidRPr="00721CAB">
        <w:rPr>
          <w:vertAlign w:val="subscript"/>
        </w:rPr>
        <w:t>3</w:t>
      </w:r>
      <w:r w:rsidR="007E5A4C" w:rsidRPr="00721CAB">
        <w:t>)</w:t>
      </w:r>
    </w:p>
    <w:p w14:paraId="10C43C63" w14:textId="77777777" w:rsidR="007E5A4C" w:rsidRPr="00721CAB" w:rsidRDefault="000B7679" w:rsidP="007E5A4C">
      <w:pPr>
        <w:pStyle w:val="ListParagraph"/>
        <w:numPr>
          <w:ilvl w:val="0"/>
          <w:numId w:val="34"/>
        </w:numPr>
      </w:pPr>
      <w:r w:rsidRPr="00721CAB">
        <w:t>nitrate-nitrogen</w:t>
      </w:r>
      <w:r w:rsidR="007E5A4C" w:rsidRPr="00721CAB">
        <w:t xml:space="preserve"> (NO</w:t>
      </w:r>
      <w:r w:rsidR="007E5A4C" w:rsidRPr="00721CAB">
        <w:rPr>
          <w:vertAlign w:val="subscript"/>
        </w:rPr>
        <w:t>3</w:t>
      </w:r>
      <w:r w:rsidR="007E5A4C" w:rsidRPr="00721CAB">
        <w:t>)</w:t>
      </w:r>
    </w:p>
    <w:p w14:paraId="534D69BF" w14:textId="77777777" w:rsidR="00507F16" w:rsidRPr="00721CAB" w:rsidRDefault="000B7679" w:rsidP="007E5A4C">
      <w:pPr>
        <w:pStyle w:val="ListParagraph"/>
        <w:numPr>
          <w:ilvl w:val="0"/>
          <w:numId w:val="34"/>
        </w:numPr>
      </w:pPr>
      <w:r w:rsidRPr="00721CAB">
        <w:t>total phosphorus</w:t>
      </w:r>
    </w:p>
    <w:p w14:paraId="5BDE9EAD" w14:textId="77777777" w:rsidR="00507F16" w:rsidRPr="00721CAB" w:rsidRDefault="00507F16" w:rsidP="00507F16">
      <w:r w:rsidRPr="00721CAB">
        <w:t>Additional parameters sampled one or more years between 2008 and 2013:</w:t>
      </w:r>
    </w:p>
    <w:p w14:paraId="067A27F8" w14:textId="77777777" w:rsidR="00A02811" w:rsidRPr="00721CAB" w:rsidRDefault="00A02811" w:rsidP="00507F16">
      <w:pPr>
        <w:pStyle w:val="ListParagraph"/>
        <w:numPr>
          <w:ilvl w:val="0"/>
          <w:numId w:val="35"/>
        </w:numPr>
      </w:pPr>
      <w:r w:rsidRPr="00721CAB">
        <w:t>Total coliform bacteria</w:t>
      </w:r>
    </w:p>
    <w:p w14:paraId="175C15C2" w14:textId="77777777" w:rsidR="00507F16" w:rsidRPr="00721CAB" w:rsidRDefault="00507F16" w:rsidP="00507F16">
      <w:pPr>
        <w:pStyle w:val="ListParagraph"/>
        <w:numPr>
          <w:ilvl w:val="0"/>
          <w:numId w:val="35"/>
        </w:numPr>
      </w:pPr>
      <w:r w:rsidRPr="00721CAB">
        <w:t>s</w:t>
      </w:r>
      <w:r w:rsidR="000B7679" w:rsidRPr="00721CAB">
        <w:t xml:space="preserve">oluble </w:t>
      </w:r>
      <w:r w:rsidRPr="00721CAB">
        <w:t>r</w:t>
      </w:r>
      <w:r w:rsidR="000B7679" w:rsidRPr="00721CAB">
        <w:t xml:space="preserve">eactive </w:t>
      </w:r>
      <w:r w:rsidRPr="00721CAB">
        <w:t>phosphorus (SRP</w:t>
      </w:r>
      <w:r w:rsidR="000B7679" w:rsidRPr="00721CAB">
        <w:t>)</w:t>
      </w:r>
    </w:p>
    <w:p w14:paraId="42BB83F3" w14:textId="77777777" w:rsidR="00507F16" w:rsidRPr="00721CAB" w:rsidRDefault="00507F16" w:rsidP="00507F16">
      <w:pPr>
        <w:pStyle w:val="ListParagraph"/>
        <w:numPr>
          <w:ilvl w:val="0"/>
          <w:numId w:val="35"/>
        </w:numPr>
      </w:pPr>
      <w:r w:rsidRPr="00721CAB">
        <w:t>hardness</w:t>
      </w:r>
    </w:p>
    <w:p w14:paraId="2EC1DE44" w14:textId="77777777" w:rsidR="00507F16" w:rsidRPr="00721CAB" w:rsidRDefault="00507F16" w:rsidP="00507F16">
      <w:pPr>
        <w:pStyle w:val="ListParagraph"/>
        <w:numPr>
          <w:ilvl w:val="0"/>
          <w:numId w:val="35"/>
        </w:numPr>
      </w:pPr>
      <w:r w:rsidRPr="00721CAB">
        <w:t>calcium</w:t>
      </w:r>
    </w:p>
    <w:p w14:paraId="5E789A23" w14:textId="77777777" w:rsidR="00507F16" w:rsidRPr="00721CAB" w:rsidRDefault="00507F16" w:rsidP="00507F16">
      <w:pPr>
        <w:pStyle w:val="ListParagraph"/>
        <w:numPr>
          <w:ilvl w:val="0"/>
          <w:numId w:val="35"/>
        </w:numPr>
      </w:pPr>
      <w:r w:rsidRPr="00721CAB">
        <w:t>magnesium</w:t>
      </w:r>
    </w:p>
    <w:p w14:paraId="53BE1CD6" w14:textId="77777777" w:rsidR="00507F16" w:rsidRPr="00721CAB" w:rsidRDefault="00507F16" w:rsidP="00507F16">
      <w:pPr>
        <w:pStyle w:val="ListParagraph"/>
        <w:numPr>
          <w:ilvl w:val="0"/>
          <w:numId w:val="35"/>
        </w:numPr>
      </w:pPr>
      <w:r w:rsidRPr="00721CAB">
        <w:t>sodium</w:t>
      </w:r>
    </w:p>
    <w:p w14:paraId="3F651BB4" w14:textId="77777777" w:rsidR="00507F16" w:rsidRPr="00721CAB" w:rsidRDefault="00F10F80" w:rsidP="00507F16">
      <w:pPr>
        <w:pStyle w:val="ListParagraph"/>
        <w:numPr>
          <w:ilvl w:val="0"/>
          <w:numId w:val="35"/>
        </w:numPr>
      </w:pPr>
      <w:r w:rsidRPr="00721CAB">
        <w:t>pota</w:t>
      </w:r>
      <w:r w:rsidR="00507F16" w:rsidRPr="00721CAB">
        <w:t>ssium</w:t>
      </w:r>
      <w:r w:rsidRPr="00721CAB">
        <w:t xml:space="preserve"> </w:t>
      </w:r>
    </w:p>
    <w:p w14:paraId="24E499B1" w14:textId="77777777" w:rsidR="00507F16" w:rsidRPr="00721CAB" w:rsidRDefault="00507F16" w:rsidP="00507F16">
      <w:pPr>
        <w:pStyle w:val="ListParagraph"/>
        <w:numPr>
          <w:ilvl w:val="0"/>
          <w:numId w:val="35"/>
        </w:numPr>
      </w:pPr>
      <w:r w:rsidRPr="00721CAB">
        <w:t>chloride</w:t>
      </w:r>
    </w:p>
    <w:p w14:paraId="70E8D1D9" w14:textId="77777777" w:rsidR="00507F16" w:rsidRPr="00721CAB" w:rsidRDefault="00AC028B" w:rsidP="00507F16">
      <w:pPr>
        <w:pStyle w:val="ListParagraph"/>
        <w:numPr>
          <w:ilvl w:val="0"/>
          <w:numId w:val="35"/>
        </w:numPr>
      </w:pPr>
      <w:r w:rsidRPr="00721CAB">
        <w:t>sulfate</w:t>
      </w:r>
    </w:p>
    <w:p w14:paraId="2EC754AA" w14:textId="77777777" w:rsidR="003A18DF" w:rsidRPr="00721CAB" w:rsidRDefault="00F10F80" w:rsidP="003A18DF">
      <w:r w:rsidRPr="00721CAB">
        <w:t>R</w:t>
      </w:r>
      <w:r w:rsidR="0015236B" w:rsidRPr="00721CAB">
        <w:t>ecommendations for physical parameters, conventional and non-conventional pollutants are discussed in detail below</w:t>
      </w:r>
      <w:r w:rsidRPr="00721CAB">
        <w:t>.</w:t>
      </w:r>
    </w:p>
    <w:p w14:paraId="3007C7B7" w14:textId="77777777" w:rsidR="003A18DF" w:rsidRPr="003A18DF" w:rsidRDefault="00F10F80" w:rsidP="003A18DF">
      <w:r w:rsidRPr="00721CAB">
        <w:rPr>
          <w:b/>
        </w:rPr>
        <w:t xml:space="preserve">Stream flow </w:t>
      </w:r>
      <w:r w:rsidRPr="00721CAB">
        <w:t>is the most important physical parameter</w:t>
      </w:r>
      <w:r w:rsidR="00A141D5" w:rsidRPr="00721CAB">
        <w:t xml:space="preserve"> measured by EPP staff</w:t>
      </w:r>
      <w:r w:rsidRPr="00721CAB">
        <w:t>.</w:t>
      </w:r>
      <w:r w:rsidR="0060714D" w:rsidRPr="00721CAB">
        <w:t xml:space="preserve">  </w:t>
      </w:r>
      <w:r w:rsidR="003A18DF" w:rsidRPr="00721CAB">
        <w:t xml:space="preserve">Stream flow is necessary to calculate load from concentration data.  Load calculations determine the reduction of pollutant load necessary to achieve water quality standards (See equations 1 - 3).  </w:t>
      </w:r>
      <w:r w:rsidR="000355CC" w:rsidRPr="00721CAB">
        <w:t xml:space="preserve">Discussion with EPP staff have identified several </w:t>
      </w:r>
      <w:r w:rsidR="00297734" w:rsidRPr="00721CAB">
        <w:t xml:space="preserve">challenges </w:t>
      </w:r>
      <w:r w:rsidR="000355CC" w:rsidRPr="00721CAB">
        <w:t>in</w:t>
      </w:r>
      <w:r w:rsidR="00297734" w:rsidRPr="00721CAB">
        <w:t xml:space="preserve"> collecting and verifying</w:t>
      </w:r>
      <w:r w:rsidR="00297734">
        <w:t xml:space="preserve"> stream flow </w:t>
      </w:r>
      <w:r w:rsidR="000355CC">
        <w:t>including</w:t>
      </w:r>
      <w:r w:rsidR="00297734">
        <w:t xml:space="preserve">: out of date or broken equipment, a lack of training opportunities for staff, inability to field verify stream flow measurements, lack of software to </w:t>
      </w:r>
      <w:r w:rsidR="000355CC">
        <w:t>capture/calculate flow data, challenges in maintaining mechanical stream flow measuring equipment</w:t>
      </w:r>
      <w:r w:rsidR="00297734">
        <w:t>.</w:t>
      </w:r>
    </w:p>
    <w:p w14:paraId="358575AC" w14:textId="77777777" w:rsidR="00032490" w:rsidRPr="00FC052A" w:rsidRDefault="003A18DF" w:rsidP="003A18DF">
      <w:pPr>
        <w:pStyle w:val="Caption"/>
        <w:keepNext/>
        <w:rPr>
          <w:sz w:val="22"/>
        </w:rPr>
      </w:pPr>
      <w:r>
        <w:rPr>
          <w:sz w:val="22"/>
        </w:rPr>
        <w:t>Equation 1 –Stream</w:t>
      </w:r>
      <w:r w:rsidR="00032490" w:rsidRPr="00FC052A">
        <w:rPr>
          <w:sz w:val="22"/>
        </w:rPr>
        <w:t xml:space="preserve"> Flow</w:t>
      </w:r>
      <w:r w:rsidR="00032490">
        <w:rPr>
          <w:sz w:val="22"/>
        </w:rPr>
        <w:t xml:space="preserve"> </w:t>
      </w:r>
      <w:r>
        <w:rPr>
          <w:sz w:val="22"/>
        </w:rPr>
        <w:t>Calculation</w:t>
      </w:r>
    </w:p>
    <w:p w14:paraId="5C00182E" w14:textId="77777777" w:rsidR="00032490" w:rsidRDefault="00032490" w:rsidP="00032490">
      <m:oMathPara>
        <m:oMath>
          <m:r>
            <w:rPr>
              <w:rFonts w:ascii="Cambria Math" w:hAnsi="Cambria Math"/>
            </w:rPr>
            <m:t xml:space="preserve">Flow(Q)=Width </m:t>
          </m:r>
          <m:d>
            <m:dPr>
              <m:ctrlPr>
                <w:rPr>
                  <w:rFonts w:ascii="Cambria Math" w:hAnsi="Cambria Math"/>
                  <w:i/>
                </w:rPr>
              </m:ctrlPr>
            </m:dPr>
            <m:e>
              <m:r>
                <w:rPr>
                  <w:rFonts w:ascii="Cambria Math" w:hAnsi="Cambria Math"/>
                </w:rPr>
                <m:t>ft</m:t>
              </m:r>
            </m:e>
          </m:d>
          <m:r>
            <w:rPr>
              <w:rFonts w:ascii="Cambria Math" w:hAnsi="Cambria Math"/>
            </w:rPr>
            <m:t>×Depth</m:t>
          </m:r>
          <m:d>
            <m:dPr>
              <m:ctrlPr>
                <w:rPr>
                  <w:rFonts w:ascii="Cambria Math" w:hAnsi="Cambria Math"/>
                  <w:i/>
                </w:rPr>
              </m:ctrlPr>
            </m:dPr>
            <m:e>
              <m:r>
                <w:rPr>
                  <w:rFonts w:ascii="Cambria Math" w:hAnsi="Cambria Math"/>
                </w:rPr>
                <m:t>feet</m:t>
              </m:r>
            </m:e>
          </m:d>
          <m:r>
            <w:rPr>
              <w:rFonts w:ascii="Cambria Math" w:hAnsi="Cambria Math"/>
            </w:rPr>
            <m:t>×Velocity</m:t>
          </m:r>
          <m:d>
            <m:dPr>
              <m:ctrlPr>
                <w:rPr>
                  <w:rFonts w:ascii="Cambria Math" w:hAnsi="Cambria Math"/>
                  <w:i/>
                </w:rPr>
              </m:ctrlPr>
            </m:dPr>
            <m:e>
              <m:f>
                <m:fPr>
                  <m:ctrlPr>
                    <w:rPr>
                      <w:rFonts w:ascii="Cambria Math" w:hAnsi="Cambria Math"/>
                      <w:i/>
                    </w:rPr>
                  </m:ctrlPr>
                </m:fPr>
                <m:num>
                  <m:r>
                    <w:rPr>
                      <w:rFonts w:ascii="Cambria Math" w:hAnsi="Cambria Math"/>
                    </w:rPr>
                    <m:t>ft</m:t>
                  </m:r>
                </m:num>
                <m:den>
                  <m:r>
                    <w:rPr>
                      <w:rFonts w:ascii="Cambria Math" w:hAnsi="Cambria Math"/>
                    </w:rPr>
                    <m:t>sec</m:t>
                  </m:r>
                </m:den>
              </m:f>
            </m:e>
          </m:d>
        </m:oMath>
      </m:oMathPara>
    </w:p>
    <w:p w14:paraId="0AAC8E9B" w14:textId="77777777" w:rsidR="00032490" w:rsidRPr="00FC052A" w:rsidRDefault="00032490" w:rsidP="003A18DF">
      <w:pPr>
        <w:pStyle w:val="Caption"/>
        <w:keepNext/>
        <w:rPr>
          <w:sz w:val="22"/>
        </w:rPr>
      </w:pPr>
      <w:bookmarkStart w:id="66" w:name="_Toc297235202"/>
      <w:r w:rsidRPr="00FC052A">
        <w:rPr>
          <w:sz w:val="22"/>
        </w:rPr>
        <w:t xml:space="preserve">Equation </w:t>
      </w:r>
      <w:r w:rsidR="003A18DF">
        <w:rPr>
          <w:sz w:val="22"/>
        </w:rPr>
        <w:t xml:space="preserve">2 – Load Calculation </w:t>
      </w:r>
      <w:bookmarkEnd w:id="66"/>
    </w:p>
    <w:p w14:paraId="18E78762" w14:textId="77777777" w:rsidR="00032490" w:rsidRDefault="00032490" w:rsidP="00032490">
      <m:oMathPara>
        <m:oMath>
          <m:r>
            <w:rPr>
              <w:rFonts w:ascii="Cambria Math" w:hAnsi="Cambria Math"/>
            </w:rPr>
            <m:t>Load</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t</m:t>
                      </m:r>
                    </m:e>
                    <m:sup>
                      <m:r>
                        <w:rPr>
                          <w:rFonts w:ascii="Cambria Math" w:hAnsi="Cambria Math"/>
                        </w:rPr>
                        <m:t>3</m:t>
                      </m:r>
                    </m:sup>
                  </m:sSup>
                </m:num>
                <m:den>
                  <m:r>
                    <w:rPr>
                      <w:rFonts w:ascii="Cambria Math" w:hAnsi="Cambria Math"/>
                    </w:rPr>
                    <m:t>sec</m:t>
                  </m:r>
                </m:den>
              </m:f>
            </m:e>
          </m:d>
          <m:r>
            <w:rPr>
              <w:rFonts w:ascii="Cambria Math" w:hAnsi="Cambria Math"/>
            </w:rPr>
            <m:t>×Concentration</m:t>
          </m:r>
          <m:d>
            <m:dPr>
              <m:ctrlPr>
                <w:rPr>
                  <w:rFonts w:ascii="Cambria Math" w:hAnsi="Cambria Math"/>
                  <w:i/>
                </w:rPr>
              </m:ctrlPr>
            </m:dPr>
            <m:e>
              <m:f>
                <m:fPr>
                  <m:ctrlPr>
                    <w:rPr>
                      <w:rFonts w:ascii="Cambria Math" w:hAnsi="Cambria Math"/>
                      <w:i/>
                    </w:rPr>
                  </m:ctrlPr>
                </m:fPr>
                <m:num>
                  <m:r>
                    <w:rPr>
                      <w:rFonts w:ascii="Cambria Math" w:hAnsi="Cambria Math"/>
                    </w:rPr>
                    <m:t>mg</m:t>
                  </m:r>
                </m:num>
                <m:den>
                  <m:r>
                    <w:rPr>
                      <w:rFonts w:ascii="Cambria Math" w:hAnsi="Cambria Math"/>
                    </w:rPr>
                    <m:t>L</m:t>
                  </m:r>
                </m:den>
              </m:f>
            </m:e>
          </m:d>
          <m:r>
            <w:rPr>
              <w:rFonts w:ascii="Cambria Math" w:hAnsi="Cambria Math"/>
            </w:rPr>
            <m:t>×Unit Converison</m:t>
          </m:r>
        </m:oMath>
      </m:oMathPara>
    </w:p>
    <w:p w14:paraId="0541817D" w14:textId="77777777" w:rsidR="00032490" w:rsidRPr="00A22106" w:rsidRDefault="00A141D5" w:rsidP="00A141D5">
      <w:pPr>
        <w:pStyle w:val="Caption"/>
        <w:keepNext/>
        <w:rPr>
          <w:sz w:val="22"/>
        </w:rPr>
      </w:pPr>
      <w:r>
        <w:rPr>
          <w:sz w:val="22"/>
        </w:rPr>
        <w:t xml:space="preserve">Equation 3 - </w:t>
      </w:r>
      <w:r w:rsidR="00032490" w:rsidRPr="00A22106">
        <w:rPr>
          <w:sz w:val="22"/>
        </w:rPr>
        <w:t>Unit Conversion (kg/day)</w:t>
      </w:r>
    </w:p>
    <w:p w14:paraId="3D114571" w14:textId="77777777" w:rsidR="008F37FA" w:rsidRDefault="00032490" w:rsidP="00032490">
      <m:oMathPara>
        <m:oMath>
          <m:r>
            <w:rPr>
              <w:rFonts w:ascii="Cambria Math" w:hAnsi="Cambria Math"/>
            </w:rPr>
            <m:t xml:space="preserve">Load </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eet</m:t>
                      </m:r>
                    </m:e>
                    <m:sup>
                      <m:r>
                        <w:rPr>
                          <w:rFonts w:ascii="Cambria Math" w:hAnsi="Cambria Math"/>
                        </w:rPr>
                        <m:t>3</m:t>
                      </m:r>
                    </m:sup>
                  </m:sSup>
                </m:num>
                <m:den>
                  <m:r>
                    <w:rPr>
                      <w:rFonts w:ascii="Cambria Math" w:hAnsi="Cambria Math"/>
                    </w:rPr>
                    <m:t>second</m:t>
                  </m:r>
                </m:den>
              </m:f>
            </m:e>
          </m:d>
          <m:r>
            <w:rPr>
              <w:rFonts w:ascii="Cambria Math" w:hAnsi="Cambria Math"/>
            </w:rPr>
            <m:t>×</m:t>
          </m:r>
          <m:f>
            <m:fPr>
              <m:ctrlPr>
                <w:rPr>
                  <w:rFonts w:ascii="Cambria Math" w:hAnsi="Cambria Math"/>
                  <w:i/>
                </w:rPr>
              </m:ctrlPr>
            </m:fPr>
            <m:num>
              <m:r>
                <w:rPr>
                  <w:rFonts w:ascii="Cambria Math" w:hAnsi="Cambria Math"/>
                </w:rPr>
                <m:t>86400 second</m:t>
              </m:r>
            </m:num>
            <m:den>
              <m:r>
                <w:rPr>
                  <w:rFonts w:ascii="Cambria Math" w:hAnsi="Cambria Math"/>
                </w:rPr>
                <m:t>day</m:t>
              </m:r>
            </m:den>
          </m:f>
          <m:r>
            <w:rPr>
              <w:rFonts w:ascii="Cambria Math" w:hAnsi="Cambria Math"/>
            </w:rPr>
            <m:t>×C(</m:t>
          </m:r>
          <m:f>
            <m:fPr>
              <m:ctrlPr>
                <w:rPr>
                  <w:rFonts w:ascii="Cambria Math" w:hAnsi="Cambria Math"/>
                  <w:i/>
                </w:rPr>
              </m:ctrlPr>
            </m:fPr>
            <m:num>
              <m:r>
                <w:rPr>
                  <w:rFonts w:ascii="Cambria Math" w:hAnsi="Cambria Math"/>
                </w:rPr>
                <m:t>mg</m:t>
              </m:r>
            </m:num>
            <m:den>
              <m:r>
                <w:rPr>
                  <w:rFonts w:ascii="Cambria Math" w:hAnsi="Cambria Math"/>
                </w:rPr>
                <m:t>L</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g</m:t>
              </m:r>
            </m:num>
            <m:den>
              <m:r>
                <w:rPr>
                  <w:rFonts w:ascii="Cambria Math" w:hAnsi="Cambria Math"/>
                </w:rPr>
                <m:t>mg</m:t>
              </m:r>
            </m:den>
          </m:f>
        </m:oMath>
      </m:oMathPara>
    </w:p>
    <w:p w14:paraId="5AA1E042" w14:textId="6310268D" w:rsidR="003A18DF" w:rsidRDefault="003A18DF" w:rsidP="00032490"/>
    <w:p w14:paraId="1F431D99" w14:textId="2C8E5817" w:rsidR="00A02811" w:rsidRDefault="005A2DDB" w:rsidP="00A81707">
      <w:pPr>
        <w:rPr>
          <w:b/>
          <w:color w:val="3366FF"/>
        </w:rPr>
      </w:pPr>
      <w:r w:rsidRPr="003941B9">
        <w:rPr>
          <w:noProof/>
          <w:highlight w:val="yellow"/>
        </w:rPr>
        <mc:AlternateContent>
          <mc:Choice Requires="wps">
            <w:drawing>
              <wp:anchor distT="0" distB="0" distL="114300" distR="114300" simplePos="0" relativeHeight="251768832" behindDoc="0" locked="0" layoutInCell="1" allowOverlap="1" wp14:anchorId="217B9E6B" wp14:editId="23E1E802">
                <wp:simplePos x="0" y="0"/>
                <wp:positionH relativeFrom="column">
                  <wp:posOffset>-279400</wp:posOffset>
                </wp:positionH>
                <wp:positionV relativeFrom="paragraph">
                  <wp:posOffset>800100</wp:posOffset>
                </wp:positionV>
                <wp:extent cx="5971540" cy="801370"/>
                <wp:effectExtent l="0" t="0" r="22860" b="368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C19563" w14:textId="77777777" w:rsidR="002C4942" w:rsidRPr="005C406C" w:rsidRDefault="002C4942"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 o:spid="_x0000_s1045" type="#_x0000_t202" style="position:absolute;margin-left:-21.95pt;margin-top:63pt;width:470.2pt;height:63.1pt;z-index:251768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" strokecolor="#0070c0" strokeweight="2.25pt">
                <v:textbox style="mso-fit-shape-to-text:t">
                  <w:txbxContent>
                    <w:p w14:paraId="78C19563" w14:textId="77777777" w:rsidR="002C4942" w:rsidRPr="005C406C" w:rsidRDefault="002C4942"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v:textbox>
                <w10:wrap type="square"/>
              </v:shape>
            </w:pict>
          </mc:Fallback>
        </mc:AlternateContent>
      </w:r>
      <w:r w:rsidRPr="003941B9">
        <w:rPr>
          <w:noProof/>
          <w:highlight w:val="yellow"/>
        </w:rPr>
        <mc:AlternateContent>
          <mc:Choice Requires="wps">
            <w:drawing>
              <wp:anchor distT="0" distB="0" distL="114300" distR="114300" simplePos="0" relativeHeight="251766784" behindDoc="0" locked="0" layoutInCell="1" allowOverlap="1" wp14:anchorId="4F97B5D3" wp14:editId="09A1EBDB">
                <wp:simplePos x="0" y="0"/>
                <wp:positionH relativeFrom="column">
                  <wp:posOffset>-279400</wp:posOffset>
                </wp:positionH>
                <wp:positionV relativeFrom="paragraph">
                  <wp:posOffset>-228600</wp:posOffset>
                </wp:positionV>
                <wp:extent cx="5971540" cy="801370"/>
                <wp:effectExtent l="0" t="0" r="22860" b="368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B594533" w14:textId="77777777" w:rsidR="002C4942" w:rsidRPr="005C406C" w:rsidRDefault="002C4942"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doppler-type flow meter with integrated quality-control software (for example: Flow-tracker, which is used by the USGS, or a similar meter) will alleviate many challenges with maintaining equipment and capturing and calculating high quality flow data.</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6" type="#_x0000_t202" style="position:absolute;margin-left:-21.95pt;margin-top:-17.95pt;width:470.2pt;height:63.1pt;z-index:251766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" strokecolor="#0070c0" strokeweight="2.25pt">
                <v:textbox style="mso-fit-shape-to-text:t">
                  <w:txbxContent>
                    <w:p w14:paraId="3B594533" w14:textId="77777777" w:rsidR="002C4942" w:rsidRPr="005C406C" w:rsidRDefault="002C4942"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doppler-type flow meter with integrated quality-control software (for example: Flow-tracker, which is used by the USGS, or a similar meter) will alleviate many challenges with maintaining equipment and capturing and calculating high quality flow data.</w:t>
                      </w:r>
                    </w:p>
                  </w:txbxContent>
                </v:textbox>
                <w10:wrap type="square"/>
              </v:shape>
            </w:pict>
          </mc:Fallback>
        </mc:AlternateContent>
      </w:r>
    </w:p>
    <w:p w14:paraId="6CD33E49" w14:textId="4D459727" w:rsidR="00A81707" w:rsidRPr="00721CAB" w:rsidRDefault="00A360A7" w:rsidP="00A81707">
      <w:r w:rsidRPr="00721CAB">
        <w:rPr>
          <w:noProof/>
          <w:highlight w:val="yellow"/>
        </w:rPr>
        <mc:AlternateContent>
          <mc:Choice Requires="wps">
            <w:drawing>
              <wp:anchor distT="0" distB="0" distL="114300" distR="114300" simplePos="0" relativeHeight="251770880" behindDoc="0" locked="0" layoutInCell="1" allowOverlap="1" wp14:anchorId="28979CF6" wp14:editId="631FA516">
                <wp:simplePos x="0" y="0"/>
                <wp:positionH relativeFrom="column">
                  <wp:posOffset>-69850</wp:posOffset>
                </wp:positionH>
                <wp:positionV relativeFrom="paragraph">
                  <wp:posOffset>2381885</wp:posOffset>
                </wp:positionV>
                <wp:extent cx="5971540" cy="801370"/>
                <wp:effectExtent l="0" t="0" r="22860" b="3683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F0A106" w14:textId="77777777" w:rsidR="002C4942" w:rsidRPr="005C406C" w:rsidRDefault="002C4942"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7" type="#_x0000_t202" style="position:absolute;margin-left:-5.45pt;margin-top:187.55pt;width:470.2pt;height:63.1pt;z-index:251770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" strokecolor="#0070c0" strokeweight="2.25pt">
                <v:textbox style="mso-fit-shape-to-text:t">
                  <w:txbxContent>
                    <w:p w14:paraId="78F0A106" w14:textId="77777777" w:rsidR="002C4942" w:rsidRPr="005C406C" w:rsidRDefault="002C4942"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v:textbox>
                <w10:wrap type="square"/>
              </v:shape>
            </w:pict>
          </mc:Fallback>
        </mc:AlternateContent>
      </w:r>
      <w:r w:rsidR="00A81707" w:rsidRPr="00721CAB">
        <w:rPr>
          <w:b/>
        </w:rPr>
        <w:t xml:space="preserve">pH </w:t>
      </w:r>
      <w:r w:rsidR="00A81707" w:rsidRPr="00721CAB">
        <w:t>is a measurement of hydrogen ion concentration</w:t>
      </w:r>
      <w:r w:rsidR="00E75394" w:rsidRPr="00721CAB">
        <w:t xml:space="preserve"> on a logarithmic scale</w:t>
      </w:r>
      <w:r w:rsidR="00A81707" w:rsidRPr="00721CAB">
        <w:t xml:space="preserve">.  </w:t>
      </w:r>
      <w:r w:rsidR="00E75394" w:rsidRPr="00721CAB">
        <w:t xml:space="preserve">pH is related to pOH, which is a measurement of hydroxide ion concentration on a logarithmic scale.  </w:t>
      </w:r>
      <w:r w:rsidR="00A81707" w:rsidRPr="00721CAB">
        <w:t xml:space="preserve">pH values for </w:t>
      </w:r>
      <w:r w:rsidR="00E75394" w:rsidRPr="00721CAB">
        <w:t>Pine Ridge reservation streams are typically about 8.</w:t>
      </w:r>
      <w:r w:rsidR="00EC314E" w:rsidRPr="00721CAB">
        <w:t>1</w:t>
      </w:r>
      <w:r w:rsidR="00E75394" w:rsidRPr="00721CAB">
        <w:t xml:space="preserve">, which indicates that there </w:t>
      </w:r>
      <w:r w:rsidR="00EC314E" w:rsidRPr="00721CAB">
        <w:t>is about</w:t>
      </w:r>
      <w:r w:rsidR="00E75394" w:rsidRPr="00721CAB">
        <w:t xml:space="preserve"> 100 times as much hydroxide ion as hydrogen ion</w:t>
      </w:r>
      <w:r w:rsidR="00541E28" w:rsidRPr="00721CAB">
        <w:t xml:space="preserve"> in stream</w:t>
      </w:r>
      <w:r w:rsidR="00837409">
        <w:t xml:space="preserve"> waters</w:t>
      </w:r>
      <w:r w:rsidR="00E75394" w:rsidRPr="00721CAB">
        <w:t>.  Thus, pH has implications on the amount of metals in streams, with streams having high pH tending to</w:t>
      </w:r>
      <w:r w:rsidR="00541E28" w:rsidRPr="00721CAB">
        <w:t xml:space="preserve"> have low concentrations of most metals with</w:t>
      </w:r>
      <w:r w:rsidR="00E75394" w:rsidRPr="00721CAB">
        <w:t xml:space="preserve"> arsenic being a notable exception.  pH is often measured along with alkalinity.  Alkalinity provides buffering</w:t>
      </w:r>
      <w:r w:rsidR="00A02811" w:rsidRPr="00721CAB">
        <w:t xml:space="preserve"> capacity for pH values from</w:t>
      </w:r>
      <w:r w:rsidR="00E75394" w:rsidRPr="00721CAB">
        <w:t xml:space="preserve"> about 6.5 to </w:t>
      </w:r>
      <w:r w:rsidR="00A02811" w:rsidRPr="00721CAB">
        <w:t xml:space="preserve">about </w:t>
      </w:r>
      <w:r w:rsidR="00E75394" w:rsidRPr="00721CAB">
        <w:t>8.5.   Pine Ridge reservation streams tend to have high alkalinities</w:t>
      </w:r>
      <w:r w:rsidRPr="00721CAB">
        <w:t>, thus pH measurements which are either very low (below about 7.5) or very high (above about 8.7) may be indicative of equipment failure, calibration solution contamination, or the need to recalibrate instruments at a higher frequency.</w:t>
      </w:r>
      <w:r w:rsidR="0057560C" w:rsidRPr="00721CAB">
        <w:t xml:space="preserve">  pH measurement is a requirement under South Dakota water quality standards (Appendix 1).</w:t>
      </w:r>
    </w:p>
    <w:p w14:paraId="2BB2990B" w14:textId="77777777" w:rsidR="00F50B6B" w:rsidRDefault="00F50B6B" w:rsidP="00EC314E">
      <w:pPr>
        <w:rPr>
          <w:b/>
        </w:rPr>
      </w:pPr>
      <w:r w:rsidRPr="00721CAB">
        <w:rPr>
          <w:noProof/>
          <w:highlight w:val="yellow"/>
        </w:rPr>
        <mc:AlternateContent>
          <mc:Choice Requires="wps">
            <w:drawing>
              <wp:anchor distT="0" distB="0" distL="114300" distR="114300" simplePos="0" relativeHeight="251772928" behindDoc="0" locked="0" layoutInCell="1" allowOverlap="1" wp14:anchorId="0D5BA740" wp14:editId="2325E48D">
                <wp:simplePos x="0" y="0"/>
                <wp:positionH relativeFrom="column">
                  <wp:posOffset>-69850</wp:posOffset>
                </wp:positionH>
                <wp:positionV relativeFrom="paragraph">
                  <wp:posOffset>1012190</wp:posOffset>
                </wp:positionV>
                <wp:extent cx="5971540" cy="801370"/>
                <wp:effectExtent l="0" t="0" r="22860" b="3683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9DB1B24" w14:textId="77777777" w:rsidR="002C4942" w:rsidRPr="005C406C" w:rsidRDefault="002C4942"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8" type="#_x0000_t202" style="position:absolute;margin-left:-5.45pt;margin-top:79.7pt;width:470.2pt;height:63.1pt;z-index:251772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" strokecolor="#0070c0" strokeweight="2.25pt">
                <v:textbox style="mso-fit-shape-to-text:t">
                  <w:txbxContent>
                    <w:p w14:paraId="39DB1B24" w14:textId="77777777" w:rsidR="002C4942" w:rsidRPr="005C406C" w:rsidRDefault="002C4942"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v:textbox>
                <w10:wrap type="square"/>
              </v:shape>
            </w:pict>
          </mc:Fallback>
        </mc:AlternateContent>
      </w:r>
      <w:r w:rsidR="00A81707" w:rsidRPr="00721CAB">
        <w:rPr>
          <w:b/>
        </w:rPr>
        <w:t xml:space="preserve"> </w:t>
      </w:r>
    </w:p>
    <w:p w14:paraId="28225422" w14:textId="7DA607F2" w:rsidR="00EC314E" w:rsidRPr="00F50B6B" w:rsidRDefault="00EC314E" w:rsidP="00EC314E">
      <w:pPr>
        <w:rPr>
          <w:b/>
        </w:rPr>
      </w:pPr>
      <w:r w:rsidRPr="00721CAB">
        <w:rPr>
          <w:b/>
        </w:rPr>
        <w:t xml:space="preserve">Temperature </w:t>
      </w:r>
      <w:r w:rsidRPr="00721CAB">
        <w:t xml:space="preserve">is a measurement of the amount of heat in a quantity of water.  Temperatures tend to be highest during low flows and in </w:t>
      </w:r>
      <w:r w:rsidR="00A02811" w:rsidRPr="00721CAB">
        <w:t>uns</w:t>
      </w:r>
      <w:r w:rsidRPr="00721CAB">
        <w:t>h</w:t>
      </w:r>
      <w:r w:rsidR="00A02811" w:rsidRPr="00721CAB">
        <w:t xml:space="preserve">aded segments of streams.  </w:t>
      </w:r>
      <w:r w:rsidR="0057560C" w:rsidRPr="00721CAB">
        <w:t>Temperature measurement is a requirement under South Dakota water quality standards (Appendix 1).</w:t>
      </w:r>
    </w:p>
    <w:p w14:paraId="48025CB7" w14:textId="77777777" w:rsidR="00EC314E" w:rsidRPr="00721CAB" w:rsidRDefault="00A02811" w:rsidP="00A02811">
      <w:r w:rsidRPr="00721CAB">
        <w:rPr>
          <w:b/>
        </w:rPr>
        <w:t>C</w:t>
      </w:r>
      <w:r w:rsidR="00EC314E" w:rsidRPr="00721CAB">
        <w:rPr>
          <w:b/>
        </w:rPr>
        <w:t>onductivity</w:t>
      </w:r>
      <w:r w:rsidRPr="00721CAB">
        <w:rPr>
          <w:b/>
        </w:rPr>
        <w:t xml:space="preserve"> </w:t>
      </w:r>
      <w:r w:rsidRPr="00721CAB">
        <w:t>is a measurement of the amount of dissolved solids in a quantity of water.</w:t>
      </w:r>
      <w:r w:rsidR="0057560C" w:rsidRPr="00721CAB">
        <w:t xml:space="preserve">  Temperature measurement is a requirement under South Dakota water quality standards (Appendix 1).</w:t>
      </w:r>
    </w:p>
    <w:p w14:paraId="21AC2BC2" w14:textId="7EE44889" w:rsidR="000D4F4A" w:rsidRPr="00721CAB" w:rsidRDefault="00837409" w:rsidP="0057560C">
      <w:r w:rsidRPr="00721CAB">
        <w:rPr>
          <w:noProof/>
          <w:highlight w:val="yellow"/>
        </w:rPr>
        <mc:AlternateContent>
          <mc:Choice Requires="wps">
            <w:drawing>
              <wp:anchor distT="0" distB="0" distL="114300" distR="114300" simplePos="0" relativeHeight="251774976" behindDoc="0" locked="0" layoutInCell="1" allowOverlap="1" wp14:anchorId="01CC4EC1" wp14:editId="1AF8673F">
                <wp:simplePos x="0" y="0"/>
                <wp:positionH relativeFrom="column">
                  <wp:posOffset>-69850</wp:posOffset>
                </wp:positionH>
                <wp:positionV relativeFrom="paragraph">
                  <wp:posOffset>3547745</wp:posOffset>
                </wp:positionV>
                <wp:extent cx="5971540" cy="801370"/>
                <wp:effectExtent l="0" t="0" r="22860" b="3683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B9FC09" w14:textId="77777777" w:rsidR="002C4942" w:rsidRPr="005C406C" w:rsidRDefault="002C4942"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9" type="#_x0000_t202" style="position:absolute;margin-left:-5.45pt;margin-top:279.35pt;width:470.2pt;height:63.1pt;z-index:251774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" strokecolor="#0070c0" strokeweight="2.25pt">
                <v:textbox style="mso-fit-shape-to-text:t">
                  <w:txbxContent>
                    <w:p w14:paraId="78B9FC09" w14:textId="77777777" w:rsidR="002C4942" w:rsidRPr="005C406C" w:rsidRDefault="002C4942"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v:textbox>
                <w10:wrap type="square"/>
              </v:shape>
            </w:pict>
          </mc:Fallback>
        </mc:AlternateContent>
      </w:r>
      <w:r w:rsidR="00A02811" w:rsidRPr="00721CAB">
        <w:rPr>
          <w:b/>
        </w:rPr>
        <w:t xml:space="preserve">Dissolved oxygen </w:t>
      </w:r>
      <w:r w:rsidR="00A02811" w:rsidRPr="00721CAB">
        <w:t xml:space="preserve">is a measurement of the amount of oxygen is available for fish or other aquatic life.  Thus, dissolved oxygen is a criteria parameter for fish life </w:t>
      </w:r>
      <w:r w:rsidR="00C276FA" w:rsidRPr="00721CAB">
        <w:t>propagation</w:t>
      </w:r>
      <w:r w:rsidR="00A02811" w:rsidRPr="00721CAB">
        <w:t>.</w:t>
      </w:r>
      <w:r w:rsidR="00C976BA" w:rsidRPr="00721CAB">
        <w:t xml:space="preserve">  Low dissolved oxygen in streams can occur in two ways: 1) BOD loading from the watershed</w:t>
      </w:r>
      <w:r w:rsidR="00120805" w:rsidRPr="00721CAB">
        <w:t xml:space="preserve"> or a point source</w:t>
      </w:r>
      <w:r w:rsidR="00C976BA" w:rsidRPr="00721CAB">
        <w:t xml:space="preserve"> and 2) stream eutrophication </w:t>
      </w:r>
      <w:r w:rsidR="00120805" w:rsidRPr="00721CAB">
        <w:t>from nutrient loading.</w:t>
      </w:r>
      <w:r w:rsidR="00C976BA" w:rsidRPr="00721CAB">
        <w:t xml:space="preserve"> </w:t>
      </w:r>
      <w:r w:rsidR="00C276FA" w:rsidRPr="00721CAB">
        <w:t xml:space="preserve">  Low dissolved oxygen and high BOD concentrations are consistent with streams receiving point source discharges from </w:t>
      </w:r>
      <w:r w:rsidR="006E1A5A" w:rsidRPr="00721CAB">
        <w:t>wastewater</w:t>
      </w:r>
      <w:r w:rsidR="00C276FA" w:rsidRPr="00721CAB">
        <w:t xml:space="preserve"> treatment plants.  </w:t>
      </w:r>
      <w:r w:rsidR="00120805" w:rsidRPr="00721CAB">
        <w:t>S</w:t>
      </w:r>
      <w:r w:rsidR="00C276FA" w:rsidRPr="00721CAB">
        <w:t>treams experiencing high nutrient loadings (e.g. soluble phosphorus and soluble inorganic nitrogen loadings (e.g. NH</w:t>
      </w:r>
      <w:r w:rsidR="00C276FA" w:rsidRPr="00721CAB">
        <w:rPr>
          <w:vertAlign w:val="subscript"/>
        </w:rPr>
        <w:t>3</w:t>
      </w:r>
      <w:r w:rsidR="00C276FA" w:rsidRPr="00721CAB">
        <w:t>, NO</w:t>
      </w:r>
      <w:r w:rsidR="00C276FA" w:rsidRPr="00721CAB">
        <w:rPr>
          <w:vertAlign w:val="subscript"/>
        </w:rPr>
        <w:t>2</w:t>
      </w:r>
      <w:r w:rsidR="00C276FA" w:rsidRPr="00721CAB">
        <w:t>, NO</w:t>
      </w:r>
      <w:r w:rsidR="00C276FA" w:rsidRPr="00721CAB">
        <w:rPr>
          <w:vertAlign w:val="subscript"/>
        </w:rPr>
        <w:t>3</w:t>
      </w:r>
      <w:r w:rsidR="00C276FA" w:rsidRPr="00721CAB">
        <w:t xml:space="preserve">)) will typically have high </w:t>
      </w:r>
      <w:r w:rsidR="006E1A5A" w:rsidRPr="00721CAB">
        <w:t xml:space="preserve">daytime and low nighttime dissolved oxygen concentrations because algal and photosynthesis converts alkalinity to algal biomass and dissolved oxygen.  In stream dissolved oxygen concentration decreases during the night as the algal population continues to respire.  </w:t>
      </w:r>
      <w:r w:rsidR="00C976BA" w:rsidRPr="00721CAB">
        <w:t>S</w:t>
      </w:r>
      <w:r w:rsidR="00AF2F5D" w:rsidRPr="00721CAB">
        <w:t xml:space="preserve">treams </w:t>
      </w:r>
      <w:r w:rsidR="00C976BA" w:rsidRPr="00721CAB">
        <w:t xml:space="preserve">segments </w:t>
      </w:r>
      <w:r w:rsidR="00AF2F5D" w:rsidRPr="00721CAB">
        <w:t xml:space="preserve">monitored </w:t>
      </w:r>
      <w:r w:rsidR="00120805" w:rsidRPr="00721CAB">
        <w:t>from</w:t>
      </w:r>
      <w:r w:rsidR="00C976BA" w:rsidRPr="00721CAB">
        <w:t xml:space="preserve"> 2008 </w:t>
      </w:r>
      <w:r w:rsidR="00120805" w:rsidRPr="00721CAB">
        <w:t>to</w:t>
      </w:r>
      <w:r w:rsidR="00C976BA" w:rsidRPr="00721CAB">
        <w:t xml:space="preserve"> 2011 </w:t>
      </w:r>
      <w:r w:rsidR="00120805" w:rsidRPr="00721CAB">
        <w:t xml:space="preserve">typically </w:t>
      </w:r>
      <w:r w:rsidR="00C976BA" w:rsidRPr="00721CAB">
        <w:t>had low BOD concentrations</w:t>
      </w:r>
      <w:r w:rsidR="00120805" w:rsidRPr="00721CAB">
        <w:t xml:space="preserve">, and high phosphorus and nitrogen loadings.  Daytime dissolved oxygen concentrations measured between 2008-2011 were typically above 100% saturation (Tinant unpublished data).  </w:t>
      </w:r>
      <w:r w:rsidR="0033561F" w:rsidRPr="00721CAB">
        <w:t>D</w:t>
      </w:r>
      <w:r w:rsidR="00120805" w:rsidRPr="00721CAB">
        <w:t xml:space="preserve">issolved oxygen measurements for selected Wounded Knee Creek subwatershed stations in the measured in summer 2012 </w:t>
      </w:r>
      <w:r w:rsidR="009B57E5" w:rsidRPr="00721CAB">
        <w:t xml:space="preserve">shifted up to 6 mg/L over </w:t>
      </w:r>
      <w:r w:rsidR="00120805" w:rsidRPr="00721CAB">
        <w:t>24-hour</w:t>
      </w:r>
      <w:r w:rsidR="009B57E5" w:rsidRPr="00721CAB">
        <w:t>s</w:t>
      </w:r>
      <w:r w:rsidR="00120805" w:rsidRPr="00721CAB">
        <w:t xml:space="preserve"> (Tinant unpublished data). </w:t>
      </w:r>
      <w:r w:rsidR="009B57E5" w:rsidRPr="00721CAB">
        <w:t>The large shifts in dissolved oxygen over 24-hours are correlated with overall macroinvertebrate community trends</w:t>
      </w:r>
      <w:r w:rsidR="00FD7953" w:rsidRPr="00721CAB">
        <w:t xml:space="preserve"> in the Wounded Knee Creek watershed</w:t>
      </w:r>
      <w:r w:rsidR="009B57E5" w:rsidRPr="00721CAB">
        <w:t>.</w:t>
      </w:r>
      <w:r w:rsidR="0057560C" w:rsidRPr="00721CAB">
        <w:t xml:space="preserve"> Dissolved oxygen measurement is a requirement under South Dakota water quality standards (Appendix 1).</w:t>
      </w:r>
    </w:p>
    <w:p w14:paraId="469D925C" w14:textId="77777777" w:rsidR="00837409" w:rsidRDefault="00837409" w:rsidP="0057560C">
      <w:pPr>
        <w:rPr>
          <w:b/>
        </w:rPr>
      </w:pPr>
    </w:p>
    <w:p w14:paraId="5F0FE385" w14:textId="4FEF6BB8" w:rsidR="005A3932" w:rsidRPr="00721CAB" w:rsidRDefault="00A02811" w:rsidP="0057560C">
      <w:r w:rsidRPr="00721CAB">
        <w:rPr>
          <w:b/>
        </w:rPr>
        <w:t>Turbidity</w:t>
      </w:r>
      <w:r w:rsidR="0033561F" w:rsidRPr="00721CAB">
        <w:rPr>
          <w:b/>
        </w:rPr>
        <w:t xml:space="preserve"> </w:t>
      </w:r>
      <w:r w:rsidR="008C4955" w:rsidRPr="00721CAB">
        <w:t>is</w:t>
      </w:r>
      <w:r w:rsidR="0033561F" w:rsidRPr="00721CAB">
        <w:t xml:space="preserve"> a measurement of water clarity.  Water becomes cloudy </w:t>
      </w:r>
      <w:r w:rsidR="00FD7953" w:rsidRPr="00721CAB">
        <w:t>as a result of the</w:t>
      </w:r>
      <w:r w:rsidR="0033561F" w:rsidRPr="00721CAB">
        <w:t xml:space="preserve"> suspension of clay-sized particles </w:t>
      </w:r>
      <w:r w:rsidR="00FD7953" w:rsidRPr="00721CAB">
        <w:t xml:space="preserve">or as a result of phytoplankton growth.  Turbidity measurement is not currently </w:t>
      </w:r>
      <w:r w:rsidR="0057560C" w:rsidRPr="00721CAB">
        <w:t>a requirement under</w:t>
      </w:r>
      <w:r w:rsidR="00FD7953" w:rsidRPr="00721CAB">
        <w:t xml:space="preserve"> South Dakota water quality standard</w:t>
      </w:r>
      <w:r w:rsidR="0057560C" w:rsidRPr="00721CAB">
        <w:t>s</w:t>
      </w:r>
      <w:r w:rsidR="00FD7953" w:rsidRPr="00721CAB">
        <w:t xml:space="preserve">. </w:t>
      </w:r>
    </w:p>
    <w:p w14:paraId="7F984D9D" w14:textId="77777777" w:rsidR="0057560C" w:rsidRPr="00721CAB" w:rsidRDefault="0057560C" w:rsidP="0057560C">
      <w:r w:rsidRPr="00721CAB">
        <w:rPr>
          <w:b/>
        </w:rPr>
        <w:t>Biochemical oxygen demand (BOD)</w:t>
      </w:r>
      <w:r w:rsidRPr="00721CAB">
        <w:t xml:space="preserve"> </w:t>
      </w:r>
      <w:r w:rsidR="008C4955" w:rsidRPr="00721CAB">
        <w:t>is</w:t>
      </w:r>
      <w:r w:rsidRPr="00721CAB">
        <w:t xml:space="preserve"> a measurement of labile dissolved carbon compounds.  The BOD tests measure labile carbon consumption by bacteria over a five-day interval</w:t>
      </w:r>
      <w:r w:rsidR="00333954" w:rsidRPr="00721CAB">
        <w:t xml:space="preserve"> by measuring the change in dissolved oxygen over the five-day interval</w:t>
      </w:r>
      <w:r w:rsidRPr="00721CAB">
        <w:t>.  BOD measurement is a requirement under South Dakota water quality standards (Appendix 1).</w:t>
      </w:r>
    </w:p>
    <w:p w14:paraId="10E67A3F" w14:textId="7ECF2420" w:rsidR="00632CBD" w:rsidRDefault="0057560C" w:rsidP="00333954">
      <w:pPr>
        <w:rPr>
          <w:rFonts w:cstheme="minorHAnsi"/>
          <w:sz w:val="24"/>
          <w:szCs w:val="24"/>
        </w:rPr>
      </w:pPr>
      <w:r w:rsidRPr="00721CAB">
        <w:rPr>
          <w:b/>
        </w:rPr>
        <w:t>Total suspended solids (TSS)</w:t>
      </w:r>
      <w:r w:rsidRPr="00721CAB">
        <w:t xml:space="preserve"> </w:t>
      </w:r>
      <w:r w:rsidR="008C4955" w:rsidRPr="00721CAB">
        <w:t>is</w:t>
      </w:r>
      <w:r w:rsidRPr="00721CAB">
        <w:t xml:space="preserve"> a measurement of </w:t>
      </w:r>
      <w:r w:rsidR="00333954" w:rsidRPr="00721CAB">
        <w:t xml:space="preserve">the amount of sediment and organic compounds entrained in the water column.  TSS measurement is conducted by filtering a quantity of a water sample and weighing the residue left on the filter conduct the measurement.   TSS measurement is a requirement under South Dakota water quality standards (Appendix 1).  A recent change in the South Dakota water quality standards increased the water quality standard for White River stations from </w:t>
      </w:r>
      <w:r w:rsidR="00333954" w:rsidRPr="00721CAB">
        <w:rPr>
          <w:rFonts w:cstheme="minorHAnsi"/>
        </w:rPr>
        <w:t>158 mg/L to 4525 mg/L</w:t>
      </w:r>
      <w:r w:rsidR="004707F1" w:rsidRPr="00721CAB">
        <w:rPr>
          <w:rFonts w:cstheme="minorHAnsi"/>
        </w:rPr>
        <w:t xml:space="preserve">.  The majority of White River Badlands stations </w:t>
      </w:r>
      <w:r w:rsidR="00746437" w:rsidRPr="00721CAB">
        <w:rPr>
          <w:rFonts w:cstheme="minorHAnsi"/>
        </w:rPr>
        <w:t xml:space="preserve">(4 of 6) </w:t>
      </w:r>
      <w:r w:rsidR="004707F1" w:rsidRPr="00721CAB">
        <w:rPr>
          <w:rFonts w:cstheme="minorHAnsi"/>
        </w:rPr>
        <w:t xml:space="preserve">were designated </w:t>
      </w:r>
      <w:r w:rsidR="00746437" w:rsidRPr="00721CAB">
        <w:rPr>
          <w:rFonts w:cstheme="minorHAnsi"/>
        </w:rPr>
        <w:t xml:space="preserve">as </w:t>
      </w:r>
      <w:r w:rsidR="004707F1" w:rsidRPr="00721CAB">
        <w:rPr>
          <w:rFonts w:cstheme="minorHAnsi"/>
        </w:rPr>
        <w:t>threatened</w:t>
      </w:r>
      <w:r w:rsidR="00746437" w:rsidRPr="00721CAB">
        <w:rPr>
          <w:rFonts w:cstheme="minorHAnsi"/>
        </w:rPr>
        <w:t xml:space="preserve"> or impaired in T</w:t>
      </w:r>
      <w:r w:rsidR="00BF1D46" w:rsidRPr="00721CAB">
        <w:rPr>
          <w:rFonts w:cstheme="minorHAnsi"/>
        </w:rPr>
        <w:t>SS</w:t>
      </w:r>
      <w:r w:rsidR="00746437" w:rsidRPr="00721CAB">
        <w:rPr>
          <w:rFonts w:cstheme="minorHAnsi"/>
        </w:rPr>
        <w:t>.  However</w:t>
      </w:r>
      <w:r w:rsidR="00AB5D71" w:rsidRPr="00721CAB">
        <w:rPr>
          <w:rFonts w:cstheme="minorHAnsi"/>
        </w:rPr>
        <w:t xml:space="preserve"> a TMDL may indicate that </w:t>
      </w:r>
      <w:r w:rsidR="00BF1D46" w:rsidRPr="00721CAB">
        <w:rPr>
          <w:rFonts w:cstheme="minorHAnsi"/>
        </w:rPr>
        <w:t>natural sources may be large component of TSS loading</w:t>
      </w:r>
      <w:r w:rsidR="00746437" w:rsidRPr="00721CAB">
        <w:rPr>
          <w:rFonts w:cstheme="minorHAnsi"/>
        </w:rPr>
        <w:t xml:space="preserve"> given </w:t>
      </w:r>
      <w:r w:rsidR="00C47DF1" w:rsidRPr="00721CAB">
        <w:rPr>
          <w:rFonts w:cstheme="minorHAnsi"/>
        </w:rPr>
        <w:t xml:space="preserve">that </w:t>
      </w:r>
      <w:r w:rsidR="00746437" w:rsidRPr="00721CAB">
        <w:rPr>
          <w:rFonts w:cstheme="minorHAnsi"/>
        </w:rPr>
        <w:t xml:space="preserve">the </w:t>
      </w:r>
      <w:r w:rsidR="00632CBD" w:rsidRPr="00721CAB">
        <w:rPr>
          <w:rFonts w:cstheme="minorHAnsi"/>
        </w:rPr>
        <w:t>natural erosion from White River</w:t>
      </w:r>
      <w:r w:rsidR="00632CBD" w:rsidRPr="00AB5D71">
        <w:rPr>
          <w:rFonts w:cstheme="minorHAnsi"/>
        </w:rPr>
        <w:t xml:space="preserve"> group sediments</w:t>
      </w:r>
      <w:r w:rsidR="00746437" w:rsidRPr="00AB5D71">
        <w:rPr>
          <w:rFonts w:cstheme="minorHAnsi"/>
        </w:rPr>
        <w:t xml:space="preserve"> </w:t>
      </w:r>
      <w:r w:rsidR="00C47DF1" w:rsidRPr="00AB5D71">
        <w:rPr>
          <w:rFonts w:cstheme="minorHAnsi"/>
        </w:rPr>
        <w:t>ha</w:t>
      </w:r>
      <w:r w:rsidR="00BF1D46">
        <w:rPr>
          <w:rFonts w:cstheme="minorHAnsi"/>
        </w:rPr>
        <w:t>ve</w:t>
      </w:r>
      <w:r w:rsidR="00C47DF1" w:rsidRPr="00AB5D71">
        <w:rPr>
          <w:rFonts w:cstheme="minorHAnsi"/>
        </w:rPr>
        <w:t xml:space="preserve"> been identified as the major source of</w:t>
      </w:r>
      <w:r w:rsidR="00632CBD" w:rsidRPr="00AB5D71">
        <w:rPr>
          <w:rFonts w:cstheme="minorHAnsi"/>
        </w:rPr>
        <w:t xml:space="preserve"> suspended sediments in the White River</w:t>
      </w:r>
      <w:r w:rsidR="00BF1D46">
        <w:rPr>
          <w:rFonts w:cstheme="minorHAnsi"/>
        </w:rPr>
        <w:t xml:space="preserve"> below Rockyford</w:t>
      </w:r>
      <w:r w:rsidR="00632CBD" w:rsidRPr="00AB5D71">
        <w:rPr>
          <w:rFonts w:cstheme="minorHAnsi"/>
        </w:rPr>
        <w:t>.</w:t>
      </w:r>
      <w:r w:rsidR="00632CBD">
        <w:rPr>
          <w:rFonts w:cstheme="minorHAnsi"/>
          <w:sz w:val="24"/>
          <w:szCs w:val="24"/>
        </w:rPr>
        <w:t xml:space="preserve">  </w:t>
      </w:r>
    </w:p>
    <w:p w14:paraId="74EC8040" w14:textId="6BA9DEED" w:rsidR="00412A80" w:rsidRDefault="000D4F4A" w:rsidP="00333954">
      <w:pPr>
        <w:rPr>
          <w:b/>
          <w:color w:val="3366FF"/>
        </w:rPr>
      </w:pPr>
      <w:r w:rsidRPr="003941B9">
        <w:rPr>
          <w:noProof/>
          <w:highlight w:val="yellow"/>
        </w:rPr>
        <mc:AlternateContent>
          <mc:Choice Requires="wps">
            <w:drawing>
              <wp:anchor distT="0" distB="0" distL="114300" distR="114300" simplePos="0" relativeHeight="251777024" behindDoc="0" locked="0" layoutInCell="1" allowOverlap="1" wp14:anchorId="185CCDB6" wp14:editId="59CDC225">
                <wp:simplePos x="0" y="0"/>
                <wp:positionH relativeFrom="column">
                  <wp:posOffset>-69850</wp:posOffset>
                </wp:positionH>
                <wp:positionV relativeFrom="paragraph">
                  <wp:posOffset>100330</wp:posOffset>
                </wp:positionV>
                <wp:extent cx="5971540" cy="460375"/>
                <wp:effectExtent l="0" t="0" r="22860" b="2222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460375"/>
                        </a:xfrm>
                        <a:prstGeom prst="rect">
                          <a:avLst/>
                        </a:prstGeom>
                        <a:solidFill>
                          <a:srgbClr val="FFFFFF"/>
                        </a:solidFill>
                        <a:ln w="28575">
                          <a:solidFill>
                            <a:srgbClr val="0070C0"/>
                          </a:solidFill>
                          <a:miter lim="800000"/>
                          <a:headEnd/>
                          <a:tailEnd/>
                        </a:ln>
                      </wps:spPr>
                      <wps:txbx>
                        <w:txbxContent>
                          <w:p w14:paraId="2B34206F" w14:textId="7095B1F5" w:rsidR="002C4942" w:rsidRPr="00791424" w:rsidRDefault="002C4942"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50" type="#_x0000_t202" style="position:absolute;margin-left:-5.45pt;margin-top:7.9pt;width:470.2pt;height:36.25pt;z-index:251777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" strokecolor="#0070c0" strokeweight="2.25pt">
                <v:textbox style="mso-fit-shape-to-text:t">
                  <w:txbxContent>
                    <w:p w14:paraId="2B34206F" w14:textId="7095B1F5" w:rsidR="002C4942" w:rsidRPr="00791424" w:rsidRDefault="002C4942"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v:textbox>
                <w10:wrap type="square"/>
              </v:shape>
            </w:pict>
          </mc:Fallback>
        </mc:AlternateContent>
      </w:r>
    </w:p>
    <w:p w14:paraId="5C12AC70" w14:textId="38397BAD" w:rsidR="000D4F4A" w:rsidRPr="00AA2C81" w:rsidRDefault="00837409" w:rsidP="00D4030E">
      <w:r w:rsidRPr="00721CAB">
        <w:rPr>
          <w:noProof/>
          <w:highlight w:val="yellow"/>
        </w:rPr>
        <mc:AlternateContent>
          <mc:Choice Requires="wps">
            <w:drawing>
              <wp:anchor distT="0" distB="0" distL="114300" distR="114300" simplePos="0" relativeHeight="251795456" behindDoc="0" locked="0" layoutInCell="1" allowOverlap="1" wp14:anchorId="54C01DAC" wp14:editId="1C96473B">
                <wp:simplePos x="0" y="0"/>
                <wp:positionH relativeFrom="column">
                  <wp:posOffset>-69850</wp:posOffset>
                </wp:positionH>
                <wp:positionV relativeFrom="paragraph">
                  <wp:posOffset>2691130</wp:posOffset>
                </wp:positionV>
                <wp:extent cx="5971540" cy="1313180"/>
                <wp:effectExtent l="0" t="0" r="22860" b="33020"/>
                <wp:wrapSquare wrapText="bothSides"/>
                <wp:docPr id="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1313180"/>
                        </a:xfrm>
                        <a:prstGeom prst="rect">
                          <a:avLst/>
                        </a:prstGeom>
                        <a:solidFill>
                          <a:srgbClr val="FFFFFF"/>
                        </a:solidFill>
                        <a:ln w="28575">
                          <a:solidFill>
                            <a:srgbClr val="0070C0"/>
                          </a:solidFill>
                          <a:miter lim="800000"/>
                          <a:headEnd/>
                          <a:tailEnd/>
                        </a:ln>
                      </wps:spPr>
                      <wps:txbx>
                        <w:txbxContent>
                          <w:p w14:paraId="666DE79F" w14:textId="77777777" w:rsidR="002C4942" w:rsidRPr="00337EB9" w:rsidRDefault="002C4942"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51" type="#_x0000_t202" style="position:absolute;margin-left:-5.45pt;margin-top:211.9pt;width:470.2pt;height:103.4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" strokecolor="#0070c0" strokeweight="2.25pt">
                <v:textbox style="mso-fit-shape-to-text:t">
                  <w:txbxContent>
                    <w:p w14:paraId="666DE79F" w14:textId="77777777" w:rsidR="002C4942" w:rsidRPr="00337EB9" w:rsidRDefault="002C4942"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v:textbox>
                <w10:wrap type="square"/>
              </v:shape>
            </w:pict>
          </mc:Fallback>
        </mc:AlternateContent>
      </w:r>
      <w:r w:rsidR="00791424" w:rsidRPr="00721CAB">
        <w:rPr>
          <w:b/>
        </w:rPr>
        <w:t>F</w:t>
      </w:r>
      <w:r w:rsidR="0057560C" w:rsidRPr="00721CAB">
        <w:rPr>
          <w:b/>
        </w:rPr>
        <w:t>ecal coliform bacteria</w:t>
      </w:r>
      <w:r w:rsidR="00791424" w:rsidRPr="00721CAB">
        <w:t xml:space="preserve"> </w:t>
      </w:r>
      <w:r w:rsidR="00472667" w:rsidRPr="00721CAB">
        <w:t xml:space="preserve">and </w:t>
      </w:r>
      <w:r w:rsidR="00472667" w:rsidRPr="00721CAB">
        <w:rPr>
          <w:b/>
        </w:rPr>
        <w:t>E-coli bacteria</w:t>
      </w:r>
      <w:r w:rsidR="00472667" w:rsidRPr="00721CAB">
        <w:t xml:space="preserve"> </w:t>
      </w:r>
      <w:r w:rsidR="00D4030E" w:rsidRPr="00721CAB">
        <w:t>are</w:t>
      </w:r>
      <w:r w:rsidR="00472667" w:rsidRPr="00721CAB">
        <w:t xml:space="preserve"> </w:t>
      </w:r>
      <w:r w:rsidR="00791424" w:rsidRPr="00721CAB">
        <w:t>count</w:t>
      </w:r>
      <w:r w:rsidR="00472667" w:rsidRPr="00721CAB">
        <w:t>s</w:t>
      </w:r>
      <w:r w:rsidR="00791424" w:rsidRPr="00721CAB">
        <w:t xml:space="preserve"> of </w:t>
      </w:r>
      <w:r w:rsidR="00472667" w:rsidRPr="00721CAB">
        <w:t xml:space="preserve">coliform </w:t>
      </w:r>
      <w:r w:rsidR="00791424" w:rsidRPr="00721CAB">
        <w:t xml:space="preserve">bacteria commonly occurring in the </w:t>
      </w:r>
      <w:r w:rsidR="00472667" w:rsidRPr="00721CAB">
        <w:t>intestine</w:t>
      </w:r>
      <w:r w:rsidR="00791424" w:rsidRPr="00721CAB">
        <w:t>s of mammals</w:t>
      </w:r>
      <w:r w:rsidR="00D4030E" w:rsidRPr="00721CAB">
        <w:t xml:space="preserve"> and birds</w:t>
      </w:r>
      <w:r w:rsidR="00472667" w:rsidRPr="00721CAB">
        <w:t xml:space="preserve">.  </w:t>
      </w:r>
      <w:r w:rsidR="001961CC" w:rsidRPr="00721CAB">
        <w:t>“</w:t>
      </w:r>
      <w:r w:rsidR="00472667" w:rsidRPr="00721CAB">
        <w:t xml:space="preserve">E-coli bacteria </w:t>
      </w:r>
      <w:r w:rsidR="001961CC" w:rsidRPr="00721CAB">
        <w:t>is the major species in the fecal coliform group. Of the five general groups of bacteria that comprise the total coliforms, only E. coli is generally not found growing and reproducing in the environment. Consequently, E. coli is considered to be the species of coliform bacteria that is the best indicator of fecal pollution and the possible presence of pathogens.” (NY Dept. of Health 2013)</w:t>
      </w:r>
      <w:r w:rsidR="00791424" w:rsidRPr="00721CAB">
        <w:t xml:space="preserve">.  Increased levels of fecal coliform bacteria </w:t>
      </w:r>
      <w:r w:rsidR="00472667" w:rsidRPr="00721CAB">
        <w:t xml:space="preserve">and E-coli bacteria </w:t>
      </w:r>
      <w:r w:rsidR="00791424" w:rsidRPr="00721CAB">
        <w:t xml:space="preserve">are an indication of either the failure of </w:t>
      </w:r>
      <w:r w:rsidR="00D4030E" w:rsidRPr="00721CAB">
        <w:t>a</w:t>
      </w:r>
      <w:r w:rsidR="00791424" w:rsidRPr="00721CAB">
        <w:t xml:space="preserve"> water treatment system or </w:t>
      </w:r>
      <w:r w:rsidR="00D4030E" w:rsidRPr="00721CAB">
        <w:t xml:space="preserve">the presence of livestock using streams as a watering source.  Fecal coliform bacteria in water </w:t>
      </w:r>
      <w:r w:rsidR="00C71BEA" w:rsidRPr="00721CAB">
        <w:t xml:space="preserve">in most cases </w:t>
      </w:r>
      <w:r w:rsidR="00D4030E" w:rsidRPr="00721CAB">
        <w:t>are not harmful to humans.  However, the presence of fecal coliform</w:t>
      </w:r>
      <w:r w:rsidR="00472667" w:rsidRPr="00721CAB">
        <w:t xml:space="preserve"> and E-coli</w:t>
      </w:r>
      <w:r w:rsidR="00D4030E" w:rsidRPr="00721CAB">
        <w:t xml:space="preserve"> bacteria indicates a higher risk of pathogens in water such as: hepatitis A, hepatitis C, dysentery, typhoid fever, and gastroenteritis</w:t>
      </w:r>
      <w:r w:rsidR="00472667" w:rsidRPr="00721CAB">
        <w:t>, and cholera</w:t>
      </w:r>
      <w:r w:rsidR="00D4030E" w:rsidRPr="00721CAB">
        <w:t>.</w:t>
      </w:r>
      <w:r w:rsidR="00472667" w:rsidRPr="00721CAB">
        <w:t xml:space="preserve">  Fecal coliform bacteria and </w:t>
      </w:r>
      <w:r>
        <w:t>E</w:t>
      </w:r>
      <w:r w:rsidR="00472667" w:rsidRPr="00721CAB">
        <w:t xml:space="preserve">-coli bacteria measurement are requirements under South Dakota water quality standards (Appendix 1).  </w:t>
      </w:r>
      <w:r w:rsidR="008C4955" w:rsidRPr="00721CAB">
        <w:t xml:space="preserve">Fecal coliform and E-coli are the major sources of impairment in </w:t>
      </w:r>
      <w:r w:rsidR="00AC028B" w:rsidRPr="00721CAB">
        <w:t xml:space="preserve">Pine </w:t>
      </w:r>
      <w:r w:rsidR="00AC028B" w:rsidRPr="00AA2C81">
        <w:t xml:space="preserve">Ridge reservation </w:t>
      </w:r>
      <w:r w:rsidR="008C4955" w:rsidRPr="00AA2C81">
        <w:t>waters between 2008-2011.</w:t>
      </w:r>
    </w:p>
    <w:p w14:paraId="329C3C1D" w14:textId="42FB9EE9" w:rsidR="001961CC" w:rsidRPr="00AA2C81" w:rsidRDefault="00721CAB" w:rsidP="00F146AA">
      <w:r w:rsidRPr="00AA2C81">
        <w:rPr>
          <w:noProof/>
          <w:highlight w:val="yellow"/>
        </w:rPr>
        <mc:AlternateContent>
          <mc:Choice Requires="wps">
            <w:drawing>
              <wp:anchor distT="0" distB="0" distL="114300" distR="114300" simplePos="0" relativeHeight="251781120" behindDoc="0" locked="0" layoutInCell="1" allowOverlap="1" wp14:anchorId="448B26D7" wp14:editId="49F25438">
                <wp:simplePos x="0" y="0"/>
                <wp:positionH relativeFrom="column">
                  <wp:posOffset>-69850</wp:posOffset>
                </wp:positionH>
                <wp:positionV relativeFrom="paragraph">
                  <wp:posOffset>1188085</wp:posOffset>
                </wp:positionV>
                <wp:extent cx="5971540" cy="631190"/>
                <wp:effectExtent l="0" t="0" r="22860" b="29210"/>
                <wp:wrapSquare wrapText="bothSides"/>
                <wp:docPr id="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19F1125" w14:textId="77777777" w:rsidR="002C4942" w:rsidRPr="00337EB9" w:rsidRDefault="002C4942"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52" type="#_x0000_t202" style="position:absolute;margin-left:-5.45pt;margin-top:93.55pt;width:470.2pt;height:49.7pt;z-index:251781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" strokecolor="#0070c0" strokeweight="2.25pt">
                <v:textbox style="mso-fit-shape-to-text:t">
                  <w:txbxContent>
                    <w:p w14:paraId="019F1125" w14:textId="77777777" w:rsidR="002C4942" w:rsidRPr="00337EB9" w:rsidRDefault="002C4942"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v:textbox>
                <w10:wrap type="square"/>
              </v:shape>
            </w:pict>
          </mc:Fallback>
        </mc:AlternateContent>
      </w:r>
      <w:r w:rsidR="00337EB9" w:rsidRPr="00AA2C81">
        <w:rPr>
          <w:b/>
        </w:rPr>
        <w:t>Ammonia-nitrogen</w:t>
      </w:r>
      <w:r w:rsidR="00337EB9" w:rsidRPr="00AA2C81">
        <w:t xml:space="preserve"> is a measure of </w:t>
      </w:r>
      <w:r w:rsidR="00D05AE0" w:rsidRPr="00AA2C81">
        <w:t xml:space="preserve">total </w:t>
      </w:r>
      <w:r w:rsidR="005B063B" w:rsidRPr="00AA2C81">
        <w:t>ammonia</w:t>
      </w:r>
      <w:r w:rsidR="00D05AE0" w:rsidRPr="00AA2C81">
        <w:t xml:space="preserve"> (NH</w:t>
      </w:r>
      <w:r w:rsidR="00D05AE0" w:rsidRPr="00AA2C81">
        <w:rPr>
          <w:vertAlign w:val="subscript"/>
        </w:rPr>
        <w:t xml:space="preserve">3 </w:t>
      </w:r>
      <w:r w:rsidR="00D05AE0" w:rsidRPr="00AA2C81">
        <w:t>+ NH</w:t>
      </w:r>
      <w:r w:rsidR="00D05AE0" w:rsidRPr="00AA2C81">
        <w:rPr>
          <w:vertAlign w:val="subscript"/>
        </w:rPr>
        <w:t>4</w:t>
      </w:r>
      <w:r w:rsidR="00D05AE0" w:rsidRPr="00AA2C81">
        <w:t>)</w:t>
      </w:r>
      <w:r w:rsidR="008C4955" w:rsidRPr="00AA2C81">
        <w:t xml:space="preserve"> concentration</w:t>
      </w:r>
      <w:r w:rsidR="00D05AE0" w:rsidRPr="00AA2C81">
        <w:t xml:space="preserve">.  </w:t>
      </w:r>
      <w:r w:rsidR="005B063B" w:rsidRPr="00AA2C81">
        <w:t xml:space="preserve">Ammonia is toxic to fish and shellfish life.  Ammonia concentration depends on </w:t>
      </w:r>
      <w:r w:rsidR="00D05AE0" w:rsidRPr="00AA2C81">
        <w:t>temperature and pH.</w:t>
      </w:r>
      <w:r w:rsidR="00337EB9" w:rsidRPr="00AA2C81">
        <w:t xml:space="preserve"> </w:t>
      </w:r>
      <w:r w:rsidR="00975981" w:rsidRPr="00AA2C81">
        <w:t xml:space="preserve">  Ammonia is converted to nitrate (NO</w:t>
      </w:r>
      <w:r w:rsidR="00975981" w:rsidRPr="00AA2C81">
        <w:rPr>
          <w:vertAlign w:val="subscript"/>
        </w:rPr>
        <w:t>3</w:t>
      </w:r>
      <w:r w:rsidR="008C4955" w:rsidRPr="00AA2C81">
        <w:t xml:space="preserve">) by bacteria in oxygenated streams.  Sampling between 2008-2011 indicated that ammonia is not a significant concern.  Ammonia measurement is required under South Dakota water quality standards (Appendix 1).  </w:t>
      </w:r>
    </w:p>
    <w:p w14:paraId="012C8A4C" w14:textId="77777777" w:rsidR="00721CAB" w:rsidRDefault="00721CAB" w:rsidP="00F146AA">
      <w:pPr>
        <w:rPr>
          <w:b/>
          <w:color w:val="3366FF"/>
        </w:rPr>
      </w:pPr>
    </w:p>
    <w:p w14:paraId="2EBAF53C" w14:textId="47D69263" w:rsidR="00334B75" w:rsidRPr="00721CAB" w:rsidRDefault="008C4955" w:rsidP="00F146AA">
      <w:r w:rsidRPr="00721CAB">
        <w:rPr>
          <w:b/>
        </w:rPr>
        <w:t>N</w:t>
      </w:r>
      <w:r w:rsidR="00337EB9" w:rsidRPr="00721CAB">
        <w:rPr>
          <w:b/>
        </w:rPr>
        <w:t>itrate-nitrogen (NO</w:t>
      </w:r>
      <w:r w:rsidR="00337EB9" w:rsidRPr="00721CAB">
        <w:rPr>
          <w:b/>
          <w:vertAlign w:val="subscript"/>
        </w:rPr>
        <w:t>3</w:t>
      </w:r>
      <w:r w:rsidR="00337EB9" w:rsidRPr="00721CAB">
        <w:rPr>
          <w:b/>
        </w:rPr>
        <w:t>)</w:t>
      </w:r>
      <w:r w:rsidR="00F146AA" w:rsidRPr="00721CAB">
        <w:t xml:space="preserve"> monitoring is required under South Dakota water quality standards for fish and wildlife propagation, recreation, and stock watering waters (Appendix 1).  However the daily maximum of 88 mg/L and the 30-day average of 50 mg/L are 16,000% and </w:t>
      </w:r>
      <w:r w:rsidR="003C73A6" w:rsidRPr="00721CAB">
        <w:t>9,000%, respectively, of the EPA recommendation of 0.5</w:t>
      </w:r>
      <w:r w:rsidR="00F66F09" w:rsidRPr="00721CAB">
        <w:t>6</w:t>
      </w:r>
      <w:r w:rsidR="003C73A6" w:rsidRPr="00721CAB">
        <w:t xml:space="preserve"> mg/L</w:t>
      </w:r>
      <w:r w:rsidR="00F66F09" w:rsidRPr="00721CAB">
        <w:t xml:space="preserve"> for total nitrogen (N</w:t>
      </w:r>
      <w:r w:rsidR="003E52AA" w:rsidRPr="00721CAB">
        <w:rPr>
          <w:vertAlign w:val="subscript"/>
        </w:rPr>
        <w:t>DOM</w:t>
      </w:r>
      <w:r w:rsidR="00F66F09" w:rsidRPr="00721CAB">
        <w:t xml:space="preserve"> + NH</w:t>
      </w:r>
      <w:r w:rsidR="00F66F09" w:rsidRPr="00721CAB">
        <w:rPr>
          <w:vertAlign w:val="subscript"/>
        </w:rPr>
        <w:t>3</w:t>
      </w:r>
      <w:r w:rsidR="00F66F09" w:rsidRPr="00721CAB">
        <w:t xml:space="preserve"> + NO</w:t>
      </w:r>
      <w:r w:rsidR="00F66F09" w:rsidRPr="00721CAB">
        <w:rPr>
          <w:vertAlign w:val="subscript"/>
        </w:rPr>
        <w:t>2</w:t>
      </w:r>
      <w:r w:rsidR="00F66F09" w:rsidRPr="00721CAB">
        <w:t xml:space="preserve"> + NO</w:t>
      </w:r>
      <w:r w:rsidR="00F66F09" w:rsidRPr="00721CAB">
        <w:rPr>
          <w:vertAlign w:val="subscript"/>
        </w:rPr>
        <w:t>3</w:t>
      </w:r>
      <w:r w:rsidR="00166476" w:rsidRPr="00721CAB">
        <w:t>)</w:t>
      </w:r>
      <w:r w:rsidR="003C73A6" w:rsidRPr="00721CAB">
        <w:t>.  Stoichiometric and geochemical analysis of nitrate and phosphorus indicates nitr</w:t>
      </w:r>
      <w:r w:rsidR="00166476" w:rsidRPr="00721CAB">
        <w:t>ogen</w:t>
      </w:r>
      <w:r w:rsidR="003C73A6" w:rsidRPr="00721CAB">
        <w:t xml:space="preserve"> is the limiting nutrient </w:t>
      </w:r>
      <w:r w:rsidR="001E4A3A" w:rsidRPr="00721CAB">
        <w:t>for algal blooms for reservation streams.</w:t>
      </w:r>
      <w:r w:rsidR="0071312E" w:rsidRPr="00721CAB">
        <w:t xml:space="preserve">  Stream monitoring in 2011 – 2013 indicates a qualitative increase in algal biomass in the Wounded Knee Creek subwatershed.</w:t>
      </w:r>
      <w:r w:rsidR="00412A80" w:rsidRPr="00721CAB">
        <w:t xml:space="preserve">  However, it is not clear from available data if the rapid bioassessment protocols used by the Environmenta</w:t>
      </w:r>
      <w:r w:rsidR="00D93EDD" w:rsidRPr="00721CAB">
        <w:t>l Protection Program to assess are detecting a quantitative increase in algal biomass.</w:t>
      </w:r>
      <w:r w:rsidR="005716A6" w:rsidRPr="00721CAB">
        <w:t xml:space="preserve">  </w:t>
      </w:r>
    </w:p>
    <w:p w14:paraId="104A7E28" w14:textId="2EF26D35" w:rsidR="00837409" w:rsidRDefault="00837409" w:rsidP="00F146AA">
      <w:r w:rsidRPr="003941B9">
        <w:rPr>
          <w:noProof/>
          <w:highlight w:val="yellow"/>
        </w:rPr>
        <mc:AlternateContent>
          <mc:Choice Requires="wps">
            <w:drawing>
              <wp:anchor distT="0" distB="0" distL="114300" distR="114300" simplePos="0" relativeHeight="251787264" behindDoc="0" locked="0" layoutInCell="1" allowOverlap="1" wp14:anchorId="14B96672" wp14:editId="2554539C">
                <wp:simplePos x="0" y="0"/>
                <wp:positionH relativeFrom="column">
                  <wp:posOffset>-69850</wp:posOffset>
                </wp:positionH>
                <wp:positionV relativeFrom="paragraph">
                  <wp:posOffset>165735</wp:posOffset>
                </wp:positionV>
                <wp:extent cx="5971540" cy="801370"/>
                <wp:effectExtent l="0" t="0" r="22860" b="36830"/>
                <wp:wrapSquare wrapText="bothSides"/>
                <wp:docPr id="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5FCE4AC2" w14:textId="77777777" w:rsidR="002C4942" w:rsidRPr="00337EB9" w:rsidRDefault="002C4942" w:rsidP="00166476">
                            <w:pPr>
                              <w:spacing w:after="0" w:line="240" w:lineRule="auto"/>
                            </w:pPr>
                            <w:r w:rsidRPr="00337EB9">
                              <w:rPr>
                                <w:b/>
                              </w:rPr>
                              <w:t xml:space="preserve">Recommendation </w:t>
                            </w:r>
                            <w:r>
                              <w:rPr>
                                <w:b/>
                              </w:rPr>
                              <w:t>7b</w:t>
                            </w:r>
                            <w:r w:rsidRPr="00337EB9">
                              <w:rPr>
                                <w:b/>
                              </w:rPr>
                              <w:t>:</w:t>
                            </w:r>
                            <w:r>
                              <w:t xml:space="preserve"> Rapid </w:t>
                            </w:r>
                            <w:r w:rsidRPr="00166476">
                              <w:t>Bioassessment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53" type="#_x0000_t202" style="position:absolute;margin-left:-5.45pt;margin-top:13.05pt;width:470.2pt;height:63.1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" strokecolor="#0070c0" strokeweight="2.25pt">
                <v:textbox style="mso-fit-shape-to-text:t">
                  <w:txbxContent>
                    <w:p w14:paraId="5FCE4AC2" w14:textId="77777777" w:rsidR="002C4942" w:rsidRPr="00337EB9" w:rsidRDefault="002C4942" w:rsidP="00166476">
                      <w:pPr>
                        <w:spacing w:after="0" w:line="240" w:lineRule="auto"/>
                      </w:pPr>
                      <w:r w:rsidRPr="00337EB9">
                        <w:rPr>
                          <w:b/>
                        </w:rPr>
                        <w:t xml:space="preserve">Recommendation </w:t>
                      </w:r>
                      <w:r>
                        <w:rPr>
                          <w:b/>
                        </w:rPr>
                        <w:t>7b</w:t>
                      </w:r>
                      <w:r w:rsidRPr="00337EB9">
                        <w:rPr>
                          <w:b/>
                        </w:rPr>
                        <w:t>:</w:t>
                      </w:r>
                      <w:r>
                        <w:t xml:space="preserve"> Rapid </w:t>
                      </w:r>
                      <w:r w:rsidRPr="00166476">
                        <w:t>Bioassessment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v:textbox>
                <w10:wrap type="square"/>
              </v:shape>
            </w:pict>
          </mc:Fallback>
        </mc:AlternateContent>
      </w:r>
    </w:p>
    <w:p w14:paraId="3084AF97" w14:textId="3D072C9C" w:rsidR="00273E73" w:rsidRPr="00AA2C81" w:rsidRDefault="005716A6" w:rsidP="00F146AA">
      <w:r w:rsidRPr="00721CAB">
        <w:t xml:space="preserve">The EPA has provided guidance for the developing nutrient </w:t>
      </w:r>
      <w:r w:rsidR="00547198" w:rsidRPr="00721CAB">
        <w:t xml:space="preserve">criteria for States and Tribes </w:t>
      </w:r>
      <w:r w:rsidR="00B12BEF" w:rsidRPr="00721CAB">
        <w:t xml:space="preserve">that reflect local conditions and specific designated uses </w:t>
      </w:r>
      <w:r w:rsidR="00547198" w:rsidRPr="00721CAB">
        <w:t>(</w:t>
      </w:r>
      <w:r w:rsidR="00B12BEF" w:rsidRPr="00721CAB">
        <w:t>EPA 2001)</w:t>
      </w:r>
      <w:r w:rsidR="00F66F09" w:rsidRPr="00721CAB">
        <w:t xml:space="preserve">.  </w:t>
      </w:r>
      <w:r w:rsidR="00966C0B" w:rsidRPr="00721CAB">
        <w:t xml:space="preserve">The guidance recommends </w:t>
      </w:r>
      <w:r w:rsidR="00547198" w:rsidRPr="00721CAB">
        <w:t xml:space="preserve">the following prioritization </w:t>
      </w:r>
      <w:r w:rsidR="00966C0B" w:rsidRPr="00721CAB">
        <w:t xml:space="preserve">for the development of nutrient criteria </w:t>
      </w:r>
      <w:r w:rsidR="00547198" w:rsidRPr="00721CAB">
        <w:t>for nitrogen:</w:t>
      </w:r>
      <w:r w:rsidR="00966C0B" w:rsidRPr="00721CAB">
        <w:t xml:space="preserve"> 1) total nitrogen (TN) reported values in cases where there are a large number of streams in the sample, 2) the calculated median</w:t>
      </w:r>
      <w:r w:rsidR="00334B75" w:rsidRPr="00721CAB">
        <w:t xml:space="preserve"> lowest 25</w:t>
      </w:r>
      <w:r w:rsidR="00334B75" w:rsidRPr="00721CAB">
        <w:rPr>
          <w:vertAlign w:val="superscript"/>
        </w:rPr>
        <w:t>th</w:t>
      </w:r>
      <w:r w:rsidR="00334B75" w:rsidRPr="00721CAB">
        <w:t xml:space="preserve"> percentile</w:t>
      </w:r>
      <w:r w:rsidR="00966C0B" w:rsidRPr="00721CAB">
        <w:t xml:space="preserve"> values for subecoregions when there development of nutrient criteria where data are missing or very low</w:t>
      </w:r>
      <w:r w:rsidR="0024770C" w:rsidRPr="00721CAB">
        <w:t>, 3) the lowest aggregated values when a similar subecoregion can not be determined</w:t>
      </w:r>
      <w:r w:rsidR="00966C0B" w:rsidRPr="00721CAB">
        <w:t>.  The Pine Ridge reservation contains two subecoregions: subecoregion 43</w:t>
      </w:r>
      <w:r w:rsidR="0024770C" w:rsidRPr="00721CAB">
        <w:t xml:space="preserve"> – northwestern Great Plains and subecoregion 44 – Nebraska Sandhills.</w:t>
      </w:r>
      <w:r w:rsidR="00665112" w:rsidRPr="00721CAB">
        <w:t xml:space="preserve">  </w:t>
      </w:r>
      <w:r w:rsidR="008E1163" w:rsidRPr="00721CAB">
        <w:t>Reported</w:t>
      </w:r>
      <w:r w:rsidR="00665112" w:rsidRPr="00721CAB">
        <w:t xml:space="preserve"> median </w:t>
      </w:r>
      <w:r w:rsidR="00C02A40" w:rsidRPr="00721CAB">
        <w:t xml:space="preserve">TN </w:t>
      </w:r>
      <w:r w:rsidR="00665112" w:rsidRPr="00721CAB">
        <w:t xml:space="preserve">values </w:t>
      </w:r>
      <w:r w:rsidR="00C02A40" w:rsidRPr="00721CAB">
        <w:t xml:space="preserve">are 0.65 </w:t>
      </w:r>
      <w:r w:rsidR="00547198" w:rsidRPr="00721CAB">
        <w:t xml:space="preserve">mg/L </w:t>
      </w:r>
      <w:r w:rsidR="00C02A40" w:rsidRPr="00721CAB">
        <w:t xml:space="preserve">(n=12) </w:t>
      </w:r>
      <w:r w:rsidR="00665112" w:rsidRPr="00721CAB">
        <w:t>fo</w:t>
      </w:r>
      <w:r w:rsidR="00C02A40" w:rsidRPr="00721CAB">
        <w:t xml:space="preserve">r subecoregion 43 – northwestern Great Plains and 0.80 </w:t>
      </w:r>
      <w:r w:rsidR="00547198" w:rsidRPr="00721CAB">
        <w:t xml:space="preserve">mg/L </w:t>
      </w:r>
      <w:r w:rsidR="00C02A40" w:rsidRPr="00721CAB">
        <w:t xml:space="preserve">(n=17) for subecoregion 44 – Nebraska Sandhills.  Calculated median TN values are 0.38 </w:t>
      </w:r>
      <w:r w:rsidR="00547198" w:rsidRPr="00721CAB">
        <w:t xml:space="preserve">mg/L </w:t>
      </w:r>
      <w:r w:rsidR="00C02A40" w:rsidRPr="00721CAB">
        <w:t xml:space="preserve">(n range = 75 - 100) for subecoregion 43 – northwestern Great Plains and 0.35 </w:t>
      </w:r>
      <w:r w:rsidR="00547198" w:rsidRPr="00721CAB">
        <w:t xml:space="preserve">mg/L </w:t>
      </w:r>
      <w:r w:rsidR="00C02A40" w:rsidRPr="00721CAB">
        <w:t xml:space="preserve">(n range = 11 - 19) for subecoregion 44 – Nebraska Sandhills.  The aggregate </w:t>
      </w:r>
      <w:r w:rsidR="00334B75" w:rsidRPr="00721CAB">
        <w:t xml:space="preserve">median reported TN </w:t>
      </w:r>
      <w:r w:rsidR="00C02A40" w:rsidRPr="00721CAB">
        <w:t>values for ecoregion VI streams, which include</w:t>
      </w:r>
      <w:r w:rsidR="00334B75" w:rsidRPr="00721CAB">
        <w:t xml:space="preserve">s regions in South Dakota, Montana, North Dakota, Wyoming, Nebraska, Colorado, Kansas, New Mexico, Oklahoma, and Texas, are 56 mg/L (n = 65) and 61 mg/L (n range = 212 – 299).  The aggregate value of 0.56 mg/L was chosen for this report because 1) it represents a compromise between the lower calculated subecoregion values and the higher reported values for subecoregions 43 and 44, and represents the </w:t>
      </w:r>
      <w:r w:rsidR="00334B75" w:rsidRPr="00AA2C81">
        <w:t xml:space="preserve">median </w:t>
      </w:r>
      <w:r w:rsidR="00030D29" w:rsidRPr="00AA2C81">
        <w:t xml:space="preserve">aggregate </w:t>
      </w:r>
      <w:r w:rsidR="00334B75" w:rsidRPr="00AA2C81">
        <w:t>value with the highest sample size.</w:t>
      </w:r>
    </w:p>
    <w:p w14:paraId="3C20B105" w14:textId="77777777" w:rsidR="00837409" w:rsidRDefault="00837409" w:rsidP="00F146AA">
      <w:pPr>
        <w:rPr>
          <w:b/>
        </w:rPr>
      </w:pPr>
      <w:r w:rsidRPr="00721CAB">
        <w:rPr>
          <w:noProof/>
          <w:highlight w:val="yellow"/>
        </w:rPr>
        <mc:AlternateContent>
          <mc:Choice Requires="wps">
            <w:drawing>
              <wp:anchor distT="0" distB="0" distL="114300" distR="114300" simplePos="0" relativeHeight="251785216" behindDoc="0" locked="0" layoutInCell="1" allowOverlap="1" wp14:anchorId="103D05E9" wp14:editId="61147BFE">
                <wp:simplePos x="0" y="0"/>
                <wp:positionH relativeFrom="column">
                  <wp:posOffset>-69850</wp:posOffset>
                </wp:positionH>
                <wp:positionV relativeFrom="paragraph">
                  <wp:posOffset>3175</wp:posOffset>
                </wp:positionV>
                <wp:extent cx="5971540" cy="631190"/>
                <wp:effectExtent l="0" t="0" r="22860" b="29210"/>
                <wp:wrapSquare wrapText="bothSides"/>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8A71CDF" w14:textId="77777777" w:rsidR="002C4942" w:rsidRPr="00337EB9" w:rsidRDefault="002C4942"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54" type="#_x0000_t202" style="position:absolute;margin-left:-5.45pt;margin-top:.25pt;width:470.2pt;height:49.7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" strokecolor="#0070c0" strokeweight="2.25pt">
                <v:textbox style="mso-fit-shape-to-text:t">
                  <w:txbxContent>
                    <w:p w14:paraId="08A71CDF" w14:textId="77777777" w:rsidR="002C4942" w:rsidRPr="00337EB9" w:rsidRDefault="002C4942"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v:textbox>
                <w10:wrap type="square"/>
              </v:shape>
            </w:pict>
          </mc:Fallback>
        </mc:AlternateContent>
      </w:r>
    </w:p>
    <w:p w14:paraId="6D50FABC" w14:textId="4D33EF0C" w:rsidR="003B1189" w:rsidRPr="00837409" w:rsidRDefault="00334B75" w:rsidP="00F146AA">
      <w:pPr>
        <w:rPr>
          <w:b/>
        </w:rPr>
      </w:pPr>
      <w:r w:rsidRPr="00AA2C81">
        <w:rPr>
          <w:b/>
        </w:rPr>
        <w:t>Total Phosphorus (TP)</w:t>
      </w:r>
      <w:r w:rsidRPr="00AA2C81">
        <w:t xml:space="preserve"> monitoring is not currently required under South Dakota</w:t>
      </w:r>
      <w:r w:rsidR="003B1189" w:rsidRPr="00AA2C81">
        <w:t xml:space="preserve"> numeric</w:t>
      </w:r>
      <w:r w:rsidRPr="00AA2C81">
        <w:t xml:space="preserve"> water quality standards (Appendix 1).  However</w:t>
      </w:r>
      <w:r w:rsidR="003B1189" w:rsidRPr="00AA2C81">
        <w:t>, total phosphorus monitoring is required by most States and is generally discussed as part of South Dakota law:</w:t>
      </w:r>
    </w:p>
    <w:p w14:paraId="56AFF80E" w14:textId="77777777" w:rsidR="003B1189" w:rsidRPr="000528ED" w:rsidRDefault="003B1189" w:rsidP="003B1189">
      <w:pPr>
        <w:pStyle w:val="NoSpacing"/>
        <w:jc w:val="both"/>
        <w:rPr>
          <w:i/>
        </w:rPr>
      </w:pPr>
      <w:r w:rsidRPr="000528ED">
        <w:rPr>
          <w:i/>
        </w:rPr>
        <w:t>*74:51:01:09.</w:t>
      </w:r>
      <w:r w:rsidRPr="000528ED">
        <w:rPr>
          <w:rStyle w:val="grame"/>
          <w:i/>
        </w:rPr>
        <w:t> Nuisance</w:t>
      </w:r>
      <w:r w:rsidRPr="000528ED">
        <w:rPr>
          <w:i/>
        </w:rPr>
        <w:t xml:space="preserve"> aquatic life. Materials which produce nuisance aquatic life may not be discharged or caused to be discharged into surface waters of the state in concentrations that impair an existing or designated beneficial use or create a human health problem.</w:t>
      </w:r>
    </w:p>
    <w:p w14:paraId="2AC32CA6" w14:textId="5C667E38" w:rsidR="003B1189" w:rsidRDefault="003B1189" w:rsidP="00837409">
      <w:pPr>
        <w:pStyle w:val="NoSpacing"/>
        <w:jc w:val="both"/>
        <w:rPr>
          <w:i/>
        </w:rPr>
      </w:pPr>
      <w:r>
        <w:rPr>
          <w:i/>
        </w:rPr>
        <w:t>*</w:t>
      </w:r>
      <w:r w:rsidRPr="000528ED">
        <w:rPr>
          <w:i/>
        </w:rPr>
        <w:t>74:51:01:12.</w:t>
      </w:r>
      <w:r w:rsidRPr="000528ED">
        <w:rPr>
          <w:rStyle w:val="grame"/>
          <w:i/>
        </w:rPr>
        <w:t> Biological</w:t>
      </w:r>
      <w:r w:rsidRPr="000528ED">
        <w:rPr>
          <w:i/>
        </w:rPr>
        <w:t xml:space="preserve"> integrity of waters. All waters of the state must be free from substances, whether attributable to human-induced point source discharges or nonpoint source activities, in concentrations or combinations which will adversely impact the structure and function of indigenous or </w:t>
      </w:r>
      <w:r w:rsidRPr="00721CAB">
        <w:rPr>
          <w:i/>
        </w:rPr>
        <w:t>intentionally introduced aquatic communities.</w:t>
      </w:r>
    </w:p>
    <w:p w14:paraId="63050288" w14:textId="77777777" w:rsidR="00837409" w:rsidRPr="00837409" w:rsidRDefault="00837409" w:rsidP="00837409">
      <w:pPr>
        <w:pStyle w:val="NoSpacing"/>
        <w:jc w:val="both"/>
        <w:rPr>
          <w:i/>
        </w:rPr>
      </w:pPr>
    </w:p>
    <w:p w14:paraId="1C94AC8E" w14:textId="77777777" w:rsidR="00166476" w:rsidRPr="00721CAB" w:rsidRDefault="003B1189" w:rsidP="00F146AA">
      <w:r w:rsidRPr="00721CAB">
        <w:t>While s</w:t>
      </w:r>
      <w:r w:rsidR="00334B75" w:rsidRPr="00721CAB">
        <w:t>toichiometric and geochemical analysis of nitrate and phosphorus indicates nitrogen is the limiting nutrient for algal blooms for reservation streams</w:t>
      </w:r>
      <w:r w:rsidRPr="00721CAB">
        <w:t xml:space="preserve">, continued phosphorus monitoring is important in order to detect changes in land use by shifts in the ratio of </w:t>
      </w:r>
      <w:r w:rsidR="00547198" w:rsidRPr="00721CAB">
        <w:t>nitrogen to phosphorus</w:t>
      </w:r>
      <w:r w:rsidR="00334B75" w:rsidRPr="00721CAB">
        <w:t xml:space="preserve">. </w:t>
      </w:r>
      <w:r w:rsidR="00547198" w:rsidRPr="00721CAB">
        <w:t xml:space="preserve">  A numeric goal for total phosphorus or soluble reactive phosphorus (see below) should be adopted by the OST Environmental Protection Program in preparation for the adoption of water quality standards for Oglala Sioux Tribal Waters.</w:t>
      </w:r>
    </w:p>
    <w:p w14:paraId="0EAC8BAC" w14:textId="72D9B1A4" w:rsidR="00D3162B" w:rsidRPr="00721CAB" w:rsidRDefault="00547198" w:rsidP="00D3162B">
      <w:r w:rsidRPr="00721CAB">
        <w:t>The EPA has provided guidance for the developing nutrient criteria for States and Tribes that reflect local conditions and specific designated uses (EPA 2001). The guidance recommends</w:t>
      </w:r>
      <w:r w:rsidR="00D3162B" w:rsidRPr="00721CAB">
        <w:t xml:space="preserve"> developing an initial standard and then refining the standard based on weight of evidence including: 1) literature sources, 2) historical data and trends, 3) reference condition, 4) models, 5) expert view and consensus, and downstream effects.</w:t>
      </w:r>
      <w:r w:rsidRPr="00721CAB">
        <w:t xml:space="preserve"> </w:t>
      </w:r>
      <w:r w:rsidR="00D3162B" w:rsidRPr="00721CAB">
        <w:t xml:space="preserve"> Along this framework, the OST Tribe has adopted a draft TP standard of 37 ug/L that is consistent with reported median TP values of 28 ug/L (n = 111, range = 2 - 1,514 ug/L) for subecoregion 43 – northwestern Great Plains and </w:t>
      </w:r>
      <w:r w:rsidR="001379D8" w:rsidRPr="00721CAB">
        <w:t xml:space="preserve">reported aggregate median TP values of 23 ug/L (n = 341, range = 0 - 2,070 ug/L) and below the reported median TP value of 157 ug/L </w:t>
      </w:r>
      <w:r w:rsidR="00D3162B" w:rsidRPr="00721CAB">
        <w:t xml:space="preserve">(n = </w:t>
      </w:r>
      <w:r w:rsidR="001379D8" w:rsidRPr="00721CAB">
        <w:t>23 range = 104 - 598</w:t>
      </w:r>
      <w:r w:rsidR="00D3162B" w:rsidRPr="00721CAB">
        <w:t xml:space="preserve">) for subecoregion 44 – Nebraska Sandhills.  </w:t>
      </w:r>
      <w:r w:rsidR="001379D8" w:rsidRPr="00721CAB">
        <w:t>A historical trend for Pine Ridge reservation streams has not been established.  However, an</w:t>
      </w:r>
      <w:r w:rsidR="00721CAB">
        <w:t xml:space="preserve">alysis </w:t>
      </w:r>
      <w:r w:rsidR="001379D8" w:rsidRPr="00721CAB">
        <w:t xml:space="preserve">of historical data (this report) indicates that the 37 ug/L standard is unobtainable.  </w:t>
      </w:r>
      <w:r w:rsidR="00AC028B" w:rsidRPr="00721CAB">
        <w:t>One way to establish a general reference condition is by aggregating all of the stations and using the 25</w:t>
      </w:r>
      <w:r w:rsidR="00AC028B" w:rsidRPr="00721CAB">
        <w:rPr>
          <w:vertAlign w:val="superscript"/>
        </w:rPr>
        <w:t>th</w:t>
      </w:r>
      <w:r w:rsidR="00AC028B" w:rsidRPr="00721CAB">
        <w:t xml:space="preserve"> percentile</w:t>
      </w:r>
      <w:r w:rsidR="00721CAB">
        <w:t xml:space="preserve"> (EPA 2001)</w:t>
      </w:r>
      <w:r w:rsidR="00AC028B" w:rsidRPr="00721CAB">
        <w:t xml:space="preserve">. </w:t>
      </w:r>
      <w:r w:rsidR="00721CAB">
        <w:t>By this method, t</w:t>
      </w:r>
      <w:r w:rsidR="00AC028B" w:rsidRPr="00721CAB">
        <w:t xml:space="preserve">he </w:t>
      </w:r>
      <w:r w:rsidR="001379D8" w:rsidRPr="00721CAB">
        <w:t>TP</w:t>
      </w:r>
      <w:r w:rsidR="00AC028B" w:rsidRPr="00721CAB">
        <w:t xml:space="preserve"> standard</w:t>
      </w:r>
      <w:r w:rsidR="001379D8" w:rsidRPr="00721CAB">
        <w:t xml:space="preserve"> for OST Tribal Waters </w:t>
      </w:r>
      <w:r w:rsidR="00AC028B" w:rsidRPr="00721CAB">
        <w:t xml:space="preserve">should be set at </w:t>
      </w:r>
      <w:r w:rsidR="00F60794" w:rsidRPr="00721CAB">
        <w:t>9</w:t>
      </w:r>
      <w:r w:rsidR="00AC028B" w:rsidRPr="00721CAB">
        <w:t xml:space="preserve">0 ug/L.  </w:t>
      </w:r>
      <w:r w:rsidR="00721CAB">
        <w:t>T</w:t>
      </w:r>
      <w:r w:rsidR="00721CAB" w:rsidRPr="00721CAB">
        <w:t xml:space="preserve">he 90 ug/L standard should be </w:t>
      </w:r>
      <w:r w:rsidR="00721CAB">
        <w:t>evaluated at an ecoregion level as t</w:t>
      </w:r>
      <w:r w:rsidR="00AC028B" w:rsidRPr="00721CAB">
        <w:t xml:space="preserve">he most likely source for total phosphorus is by natural erosion (Tetra tech 2005, </w:t>
      </w:r>
      <w:r w:rsidR="00AC028B" w:rsidRPr="00837409">
        <w:t>Matrix 2011</w:t>
      </w:r>
      <w:r w:rsidR="00721CAB" w:rsidRPr="00837409">
        <w:t>,</w:t>
      </w:r>
      <w:r w:rsidR="00721CAB">
        <w:t xml:space="preserve"> this report).</w:t>
      </w:r>
    </w:p>
    <w:p w14:paraId="0C76EEEC" w14:textId="77777777" w:rsidR="00AC028B" w:rsidRDefault="00AC028B" w:rsidP="00AC028B">
      <w:pPr>
        <w:rPr>
          <w:color w:val="3366FF"/>
        </w:rPr>
      </w:pPr>
      <w:r w:rsidRPr="003941B9">
        <w:rPr>
          <w:noProof/>
          <w:highlight w:val="yellow"/>
        </w:rPr>
        <mc:AlternateContent>
          <mc:Choice Requires="wps">
            <w:drawing>
              <wp:anchor distT="0" distB="0" distL="114300" distR="114300" simplePos="0" relativeHeight="251789312" behindDoc="0" locked="0" layoutInCell="1" allowOverlap="1" wp14:anchorId="211114AF" wp14:editId="275336F9">
                <wp:simplePos x="0" y="0"/>
                <wp:positionH relativeFrom="column">
                  <wp:posOffset>-69850</wp:posOffset>
                </wp:positionH>
                <wp:positionV relativeFrom="paragraph">
                  <wp:posOffset>37465</wp:posOffset>
                </wp:positionV>
                <wp:extent cx="5971540" cy="801370"/>
                <wp:effectExtent l="0" t="0" r="22860" b="26035"/>
                <wp:wrapSquare wrapText="bothSides"/>
                <wp:docPr id="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6DD34CA6" w14:textId="77777777" w:rsidR="002C4942" w:rsidRPr="00337EB9" w:rsidRDefault="002C4942"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ug/L for Total Phosphorus to limit the potential for eutrophication and degradation of stream health in Pine Ridge reservation streams, with possibly higher limits for particular ecoregions or subwatersheds to account for the high background phosphorus concentration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55" type="#_x0000_t202" style="position:absolute;margin-left:-5.45pt;margin-top:2.95pt;width:470.2pt;height:63.1pt;z-index:251789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" strokecolor="#0070c0" strokeweight="2.25pt">
                <v:textbox style="mso-fit-shape-to-text:t">
                  <w:txbxContent>
                    <w:p w14:paraId="6DD34CA6" w14:textId="77777777" w:rsidR="002C4942" w:rsidRPr="00337EB9" w:rsidRDefault="002C4942"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ug/L for Total Phosphorus to limit the potential for eutrophication and degradation of stream health in Pine Ridge reservation streams, with possibly higher limits for particular ecoregions or subwatersheds to account for the high background phosphorus concentrations. </w:t>
                      </w:r>
                    </w:p>
                  </w:txbxContent>
                </v:textbox>
                <w10:wrap type="square"/>
              </v:shape>
            </w:pict>
          </mc:Fallback>
        </mc:AlternateContent>
      </w:r>
    </w:p>
    <w:p w14:paraId="49B8985E" w14:textId="77777777" w:rsidR="001961CC" w:rsidRPr="00721CAB" w:rsidRDefault="00AC028B" w:rsidP="00AC028B">
      <w:pPr>
        <w:rPr>
          <w:b/>
        </w:rPr>
      </w:pPr>
      <w:r w:rsidRPr="00721CAB">
        <w:rPr>
          <w:b/>
        </w:rPr>
        <w:t>Total coliform bacteria</w:t>
      </w:r>
      <w:r w:rsidRPr="00721CAB">
        <w:t xml:space="preserve"> is the</w:t>
      </w:r>
      <w:r w:rsidR="001961CC" w:rsidRPr="00721CAB">
        <w:t xml:space="preserve"> count of coliform bacteria occurring in </w:t>
      </w:r>
      <w:r w:rsidR="00C12639" w:rsidRPr="00721CAB">
        <w:t>soils</w:t>
      </w:r>
      <w:r w:rsidR="00C71BEA" w:rsidRPr="00721CAB">
        <w:t>, contaminated water, and</w:t>
      </w:r>
      <w:r w:rsidR="00C12639" w:rsidRPr="00721CAB">
        <w:t xml:space="preserve"> </w:t>
      </w:r>
      <w:r w:rsidR="001961CC" w:rsidRPr="00721CAB">
        <w:t>the inte</w:t>
      </w:r>
      <w:r w:rsidR="003325AA" w:rsidRPr="00721CAB">
        <w:t xml:space="preserve">stines of mammals and birds.  Because total coliform bacteria includes bacteria growing in soils, it is not a good indicator of pathogens.  </w:t>
      </w:r>
      <w:r w:rsidR="003325AA" w:rsidRPr="00721CAB">
        <w:rPr>
          <w:b/>
        </w:rPr>
        <w:t>Total coliform bacteria sampling may be dropped from the monitoring program.</w:t>
      </w:r>
    </w:p>
    <w:p w14:paraId="49BA36AC" w14:textId="417CD512" w:rsidR="00092AC4" w:rsidRDefault="003325AA" w:rsidP="003325AA">
      <w:r w:rsidRPr="00721CAB">
        <w:rPr>
          <w:b/>
        </w:rPr>
        <w:t>S</w:t>
      </w:r>
      <w:r w:rsidR="00AC028B" w:rsidRPr="00721CAB">
        <w:rPr>
          <w:b/>
        </w:rPr>
        <w:t>oluble reactive phosphorus (SRP)</w:t>
      </w:r>
      <w:r w:rsidRPr="00721CAB">
        <w:rPr>
          <w:b/>
        </w:rPr>
        <w:t xml:space="preserve"> </w:t>
      </w:r>
      <w:r w:rsidRPr="00721CAB">
        <w:t xml:space="preserve">is the concentration of bioavailable phosphorus.  The advantages to soluble reactive phosphorus </w:t>
      </w:r>
      <w:r w:rsidRPr="00837409">
        <w:t>measurements are 1) it is not correlated with chlorophyll in the water column as is total phosphorus (Biggs 2000) or with total suspended solids as is the likely case in Pine Ridge Reservation streams (see discussion)</w:t>
      </w:r>
      <w:r w:rsidR="00092AC4" w:rsidRPr="00837409">
        <w:t xml:space="preserve">, 2) analysis </w:t>
      </w:r>
      <w:r w:rsidR="007F5E01" w:rsidRPr="00837409">
        <w:t xml:space="preserve">does not </w:t>
      </w:r>
      <w:r w:rsidR="00092AC4" w:rsidRPr="00837409">
        <w:t>requires a digestion step</w:t>
      </w:r>
      <w:r w:rsidR="007F5E01" w:rsidRPr="00837409">
        <w:t xml:space="preserve"> as does total phosphorus</w:t>
      </w:r>
      <w:r w:rsidR="00092AC4" w:rsidRPr="00837409">
        <w:t>, 3) because it is less temporarily variable than total phosphorus, which requires weekly monitoring for good estimates of mean concentration</w:t>
      </w:r>
      <w:r w:rsidR="00092AC4" w:rsidRPr="00721CAB">
        <w:t xml:space="preserve"> (Biggs 2000), good estimates can be obtained by monthly sampling</w:t>
      </w:r>
      <w:r w:rsidRPr="00721CAB">
        <w:t>.</w:t>
      </w:r>
      <w:r w:rsidR="00092AC4" w:rsidRPr="00721CAB">
        <w:t xml:space="preserve">  The main disadvantage</w:t>
      </w:r>
      <w:r w:rsidR="00721CAB" w:rsidRPr="00721CAB">
        <w:t>s</w:t>
      </w:r>
      <w:r w:rsidR="00092AC4" w:rsidRPr="00721CAB">
        <w:t xml:space="preserve"> </w:t>
      </w:r>
      <w:r w:rsidR="00721CAB" w:rsidRPr="00721CAB">
        <w:t>are</w:t>
      </w:r>
      <w:r w:rsidR="00092AC4" w:rsidRPr="00721CAB">
        <w:t xml:space="preserve"> </w:t>
      </w:r>
      <w:r w:rsidR="00721CAB" w:rsidRPr="00721CAB">
        <w:t xml:space="preserve">1) </w:t>
      </w:r>
      <w:r w:rsidR="00092AC4" w:rsidRPr="00721CAB">
        <w:t xml:space="preserve">phosphorus bound in organic matter (Biggs 2000) or in sediment (this report) </w:t>
      </w:r>
      <w:r w:rsidR="00092AC4" w:rsidRPr="00721CAB">
        <w:rPr>
          <w:i/>
        </w:rPr>
        <w:t>might</w:t>
      </w:r>
      <w:r w:rsidR="00092AC4" w:rsidRPr="00721CAB">
        <w:rPr>
          <w:b/>
          <w:i/>
        </w:rPr>
        <w:t xml:space="preserve"> </w:t>
      </w:r>
      <w:r w:rsidR="00092AC4" w:rsidRPr="00721CAB">
        <w:t>become available to algae and aquatic plants and would not be accounted for in a soluble reactive phosphorus test</w:t>
      </w:r>
      <w:r w:rsidR="00721CAB" w:rsidRPr="00721CAB">
        <w:t xml:space="preserve"> and 2)</w:t>
      </w:r>
      <w:r w:rsidR="007C3773" w:rsidRPr="00721CAB">
        <w:t xml:space="preserve"> results might not be directly transferrable with TP results from other streams in Nebraska and South Dakota</w:t>
      </w:r>
      <w:r w:rsidR="00092AC4" w:rsidRPr="00721CAB">
        <w:t>.</w:t>
      </w:r>
      <w:r w:rsidRPr="00721CAB">
        <w:t xml:space="preserve"> </w:t>
      </w:r>
    </w:p>
    <w:p w14:paraId="3C3C4E40" w14:textId="18778551" w:rsidR="00AA2C81" w:rsidRDefault="00AA2C81" w:rsidP="007F034D"/>
    <w:p w14:paraId="5D2FCE16" w14:textId="48E7420B" w:rsidR="00AC028B" w:rsidRPr="00AA2C81" w:rsidRDefault="007F034D" w:rsidP="007F034D">
      <w:r w:rsidRPr="00721CAB">
        <w:rPr>
          <w:b/>
        </w:rPr>
        <w:t>H</w:t>
      </w:r>
      <w:r w:rsidR="00AC028B" w:rsidRPr="00721CAB">
        <w:rPr>
          <w:b/>
        </w:rPr>
        <w:t>ardness</w:t>
      </w:r>
      <w:r w:rsidRPr="00721CAB">
        <w:t xml:space="preserve"> is</w:t>
      </w:r>
      <w:r w:rsidR="009F2533" w:rsidRPr="00721CAB">
        <w:t xml:space="preserve"> a measurement of divalent ion concentration, which is mostly calcium and magnesium.</w:t>
      </w:r>
      <w:r w:rsidR="009F2533" w:rsidRPr="00721CAB">
        <w:rPr>
          <w:b/>
        </w:rPr>
        <w:t xml:space="preserve"> </w:t>
      </w:r>
      <w:r w:rsidR="005114C0">
        <w:t xml:space="preserve"> The </w:t>
      </w:r>
      <w:r w:rsidR="009F2533" w:rsidRPr="00721CAB">
        <w:t>Environmental Protection Program measu</w:t>
      </w:r>
      <w:r w:rsidR="005114C0">
        <w:t xml:space="preserve">red hardness in order to </w:t>
      </w:r>
      <w:r w:rsidR="009F2533" w:rsidRPr="00721CAB">
        <w:t xml:space="preserve">calibrate geochemical models following the Tetra-tech report.  Later, other major ions including: </w:t>
      </w:r>
      <w:r w:rsidR="009F2533" w:rsidRPr="00721CAB">
        <w:rPr>
          <w:b/>
        </w:rPr>
        <w:t xml:space="preserve">calcium, magnesium, sodium, potassium, chloride, and sulfate </w:t>
      </w:r>
      <w:r w:rsidR="009F2533" w:rsidRPr="00721CAB">
        <w:t xml:space="preserve">were added in order to </w:t>
      </w:r>
      <w:r w:rsidR="005114C0">
        <w:t xml:space="preserve">better </w:t>
      </w:r>
      <w:r w:rsidR="009F2533" w:rsidRPr="00721CAB">
        <w:t>characterize streams for geochemical models</w:t>
      </w:r>
      <w:r w:rsidR="00BA372A" w:rsidRPr="00721CAB">
        <w:t xml:space="preserve"> as historical trace metals data was available, however major ion data was not available</w:t>
      </w:r>
      <w:r w:rsidR="009F2533" w:rsidRPr="00721CAB">
        <w:t>.  Our modeling (this repo</w:t>
      </w:r>
      <w:r w:rsidR="00BA372A" w:rsidRPr="00721CAB">
        <w:t xml:space="preserve">rt) indicates there is now enough major ion data to address exploratory geochemical modeling questions.  Thus, </w:t>
      </w:r>
      <w:r w:rsidR="00BA372A" w:rsidRPr="00721CAB">
        <w:rPr>
          <w:b/>
        </w:rPr>
        <w:t>hardness, calcium, magnesium, sodium, potassium, chloride, and sulfate can be dropped from the current monitoring program.</w:t>
      </w:r>
    </w:p>
    <w:p w14:paraId="59D71B7D" w14:textId="7C427EBF" w:rsidR="0026194B" w:rsidRDefault="00BA372A" w:rsidP="00BC7D81">
      <w:r w:rsidRPr="00721CAB">
        <w:rPr>
          <w:b/>
        </w:rPr>
        <w:t>Macroinvertebrate assessment</w:t>
      </w:r>
      <w:r w:rsidRPr="00721CAB">
        <w:t xml:space="preserve"> is a key element of understanding trends in stream ecosystem </w:t>
      </w:r>
      <w:r w:rsidR="002E6C7D" w:rsidRPr="00721CAB">
        <w:t xml:space="preserve">structure and function, and ecosystem integrity in Pine Ridge reservation streams.  Macroinvertebrate health metrics </w:t>
      </w:r>
      <w:r w:rsidRPr="00721CAB">
        <w:t xml:space="preserve">incorporate taxa richness, dominance of taxa that are sensitive or insensitive to pollution, </w:t>
      </w:r>
      <w:r w:rsidR="002E6C7D" w:rsidRPr="00721CAB">
        <w:t xml:space="preserve">and </w:t>
      </w:r>
      <w:r w:rsidRPr="00721CAB">
        <w:t>balance of functional feeding groups</w:t>
      </w:r>
      <w:r w:rsidR="002E6C7D" w:rsidRPr="00721CAB">
        <w:t xml:space="preserve">.  Five of the seven individual stream health indices: EPT Index, %EPT, FBI, %Dipteran and Non-Insect, and %Collector Gatherers detected differences in land use.  However, the macroinvertebrate health metrics: Taxa Richness and %Dominance did not detect </w:t>
      </w:r>
      <w:r w:rsidR="0026194B" w:rsidRPr="00721CAB">
        <w:t xml:space="preserve">land use </w:t>
      </w:r>
      <w:r w:rsidR="002E6C7D" w:rsidRPr="00721CAB">
        <w:t>differences.  A possible reason these indices</w:t>
      </w:r>
      <w:r w:rsidR="002E6C7D">
        <w:t xml:space="preserve"> did not detect differences in land use is that taxa richness increase</w:t>
      </w:r>
      <w:r w:rsidR="00721CAB">
        <w:t>s under</w:t>
      </w:r>
      <w:r w:rsidR="002E6C7D">
        <w:t xml:space="preserve"> moderate levels of nutrient enrichment and single taxon dominance may not occur until a stream is under high levels of nutrient enrichment.  </w:t>
      </w:r>
    </w:p>
    <w:p w14:paraId="5913D820" w14:textId="4DA3DCA4" w:rsidR="00D717C7" w:rsidRDefault="00F50B6B" w:rsidP="00815C90">
      <w:pPr>
        <w:pStyle w:val="Heading2"/>
      </w:pPr>
      <w:bookmarkStart w:id="67" w:name="_Toc262198189"/>
      <w:r w:rsidRPr="00721CAB">
        <w:rPr>
          <w:noProof/>
          <w:highlight w:val="yellow"/>
        </w:rPr>
        <mc:AlternateContent>
          <mc:Choice Requires="wps">
            <w:drawing>
              <wp:anchor distT="0" distB="0" distL="114300" distR="114300" simplePos="0" relativeHeight="251797504" behindDoc="0" locked="0" layoutInCell="1" allowOverlap="1" wp14:anchorId="518EB525" wp14:editId="10429233">
                <wp:simplePos x="0" y="0"/>
                <wp:positionH relativeFrom="column">
                  <wp:posOffset>-69850</wp:posOffset>
                </wp:positionH>
                <wp:positionV relativeFrom="paragraph">
                  <wp:posOffset>114300</wp:posOffset>
                </wp:positionV>
                <wp:extent cx="5971540" cy="801370"/>
                <wp:effectExtent l="0" t="0" r="22860" b="36830"/>
                <wp:wrapSquare wrapText="bothSides"/>
                <wp:docPr id="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0BC8421D" w14:textId="77777777" w:rsidR="002C4942" w:rsidRPr="00337EB9" w:rsidRDefault="002C4942" w:rsidP="00F50B6B">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mesotrophic conditions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56" type="#_x0000_t202" style="position:absolute;margin-left:-5.45pt;margin-top:9pt;width:470.2pt;height:63.1pt;z-index:251797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" strokecolor="#0070c0" strokeweight="2.25pt">
                <v:textbox style="mso-fit-shape-to-text:t">
                  <w:txbxContent>
                    <w:p w14:paraId="0BC8421D" w14:textId="77777777" w:rsidR="002C4942" w:rsidRPr="00337EB9" w:rsidRDefault="002C4942" w:rsidP="00F50B6B">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mesotrophic conditions in Pine Ridge reservation streams. </w:t>
                      </w:r>
                    </w:p>
                  </w:txbxContent>
                </v:textbox>
                <w10:wrap type="square"/>
              </v:shape>
            </w:pict>
          </mc:Fallback>
        </mc:AlternateContent>
      </w:r>
      <w:r w:rsidR="002C68F0">
        <w:t>8</w:t>
      </w:r>
      <w:r w:rsidR="00456C98">
        <w:t>.</w:t>
      </w:r>
      <w:r w:rsidR="002C68F0">
        <w:t>3</w:t>
      </w:r>
      <w:r w:rsidR="00225D77">
        <w:tab/>
      </w:r>
      <w:r w:rsidR="00B35057">
        <w:t>Best Management Practices (BMP</w:t>
      </w:r>
      <w:r w:rsidR="00B45425">
        <w:t>s</w:t>
      </w:r>
      <w:r w:rsidR="00B35057">
        <w:t>)</w:t>
      </w:r>
      <w:bookmarkEnd w:id="67"/>
    </w:p>
    <w:p w14:paraId="3ADF1842" w14:textId="77777777" w:rsidR="006625CB" w:rsidRDefault="0002111C" w:rsidP="0026194B">
      <w:r>
        <w:t>An</w:t>
      </w:r>
      <w:r w:rsidR="0026194B" w:rsidRPr="007C2B0F">
        <w:t xml:space="preserve"> evaluation of land management practices needs to be completed to identify </w:t>
      </w:r>
      <w:r>
        <w:t xml:space="preserve">specific </w:t>
      </w:r>
      <w:r w:rsidR="0026194B" w:rsidRPr="007C2B0F">
        <w:t xml:space="preserve">BMPs for implementation within each watershed.  In order to accomplish this, Tinant and Kenner have planned </w:t>
      </w:r>
      <w:r>
        <w:t xml:space="preserve">a </w:t>
      </w:r>
      <w:r w:rsidR="0026194B" w:rsidRPr="007C2B0F">
        <w:t>flow-duration-curve based TMDL</w:t>
      </w:r>
      <w:r w:rsidR="00032836">
        <w:t xml:space="preserve"> for smaller reservation streams</w:t>
      </w:r>
      <w:r w:rsidR="0026194B" w:rsidRPr="007C2B0F">
        <w:t xml:space="preserve"> that will be conducted as part of Tinant’s proposed PhD dissertation. </w:t>
      </w:r>
    </w:p>
    <w:p w14:paraId="69571D2A" w14:textId="479F7279" w:rsidR="00535B58" w:rsidRPr="002C68F0" w:rsidRDefault="005114C0" w:rsidP="005114C0">
      <w:pPr>
        <w:rPr>
          <w:color w:val="FF0000"/>
        </w:rPr>
      </w:pPr>
      <w:r>
        <w:t xml:space="preserve">This report addresses some changes in approaches to best management practice implementation from previous reports.  </w:t>
      </w:r>
      <w:r w:rsidR="0002111C">
        <w:t>Best management</w:t>
      </w:r>
      <w:r w:rsidR="00BC7D81">
        <w:t xml:space="preserve"> priorities </w:t>
      </w:r>
      <w:r w:rsidR="006625CB">
        <w:t>should be updated to reflect</w:t>
      </w:r>
      <w:r w:rsidR="00BC7D81">
        <w:t xml:space="preserve"> a</w:t>
      </w:r>
      <w:r w:rsidR="00032836">
        <w:t xml:space="preserve"> major finding of the White River Phase II TMDL </w:t>
      </w:r>
      <w:r w:rsidR="004D7940">
        <w:t>that the high sediment concentration in streams is from natural sources</w:t>
      </w:r>
      <w:r w:rsidR="000A05E5">
        <w:t xml:space="preserve"> from White River Group sediments</w:t>
      </w:r>
      <w:r w:rsidR="006625CB">
        <w:t>.  The finding resulted in</w:t>
      </w:r>
      <w:r w:rsidR="00BC7D81">
        <w:t xml:space="preserve"> an increase in the sediment water quality limit from 148 mg/L to </w:t>
      </w:r>
      <w:r w:rsidR="004D7940">
        <w:t>4</w:t>
      </w:r>
      <w:r w:rsidR="00BC7D81">
        <w:t>5</w:t>
      </w:r>
      <w:r w:rsidR="004D7940">
        <w:t>25 mg/L for White River</w:t>
      </w:r>
      <w:r w:rsidR="006625CB">
        <w:t xml:space="preserve"> streams.</w:t>
      </w:r>
      <w:r w:rsidR="000A05E5">
        <w:t xml:space="preserve">  At present 14</w:t>
      </w:r>
      <w:r w:rsidR="004D7940">
        <w:t xml:space="preserve"> stream segments are exceeding water quality standards</w:t>
      </w:r>
      <w:r w:rsidR="000A05E5">
        <w:t>, of which 50% (7 of 14) are in White River Group sediments indicating that both natural sources and human impacts are likely c</w:t>
      </w:r>
      <w:r w:rsidR="006625CB">
        <w:t>ontributing to the sediment exceedances</w:t>
      </w:r>
      <w:r>
        <w:t xml:space="preserve"> in different watersheds</w:t>
      </w:r>
      <w:r w:rsidR="000A05E5">
        <w:t xml:space="preserve">.  </w:t>
      </w:r>
      <w:r w:rsidR="00447374">
        <w:t>The highest prioriti</w:t>
      </w:r>
      <w:r>
        <w:t>es for best management practice implementation</w:t>
      </w:r>
      <w:r w:rsidR="00447374">
        <w:t xml:space="preserve"> should be for bacteria, followed by </w:t>
      </w:r>
      <w:r w:rsidR="00201C7C">
        <w:t>nutrients and sediment</w:t>
      </w:r>
      <w:r w:rsidR="00474205">
        <w:t xml:space="preserve"> (see Table </w:t>
      </w:r>
      <w:r w:rsidR="00201C7C">
        <w:t xml:space="preserve">. </w:t>
      </w:r>
      <w:r w:rsidR="00474205">
        <w:t xml:space="preserve"> </w:t>
      </w:r>
    </w:p>
    <w:p w14:paraId="4E06B06B" w14:textId="15B8F162" w:rsidR="004873FA" w:rsidRPr="00883F42" w:rsidRDefault="00ED762E" w:rsidP="002A0051">
      <w:r w:rsidRPr="00883F42">
        <w:t xml:space="preserve">BMP priorities established in previous NPS management plan </w:t>
      </w:r>
      <w:r w:rsidR="0092632B" w:rsidRPr="00883F42">
        <w:t>are still relevant.  However, more recent findings indicate that agricultural BMPs associated with livestock production are the most efficient BMPs in</w:t>
      </w:r>
      <w:r w:rsidR="00883F42" w:rsidRPr="00883F42">
        <w:t xml:space="preserve"> terms of implementation. Furthermore, with the recent changes in allowable sediment levels for White River stream, sediment from natural sources should not be listed for BMP implementation.  Table 29 provides a list of BMPs with priorities for implementation listed in BOLD.</w:t>
      </w:r>
      <w:r w:rsidR="004873FA" w:rsidRPr="00883F42">
        <w:t xml:space="preserve"> </w:t>
      </w:r>
      <w:r w:rsidR="00883F42">
        <w:t xml:space="preserve">  Suggestions for BMP implementation from Matrix (2011) are still relevant.</w:t>
      </w:r>
    </w:p>
    <w:p w14:paraId="71AAE2BE" w14:textId="58DF6F2E" w:rsidR="004873FA" w:rsidRPr="00883F42" w:rsidRDefault="004873FA" w:rsidP="00AE05CA">
      <w:pPr>
        <w:pStyle w:val="Caption"/>
        <w:keepNext/>
        <w:jc w:val="center"/>
        <w:rPr>
          <w:color w:val="auto"/>
          <w:sz w:val="22"/>
        </w:rPr>
      </w:pPr>
      <w:bookmarkStart w:id="68" w:name="_Toc253843577"/>
      <w:r w:rsidRPr="00883F42">
        <w:rPr>
          <w:color w:val="auto"/>
          <w:sz w:val="22"/>
        </w:rPr>
        <w:t xml:space="preserve">Table </w:t>
      </w:r>
      <w:r w:rsidR="00837409" w:rsidRPr="00883F42">
        <w:rPr>
          <w:color w:val="auto"/>
          <w:sz w:val="22"/>
        </w:rPr>
        <w:t>29</w:t>
      </w:r>
      <w:r w:rsidRPr="00883F42">
        <w:rPr>
          <w:color w:val="auto"/>
          <w:sz w:val="22"/>
        </w:rPr>
        <w:tab/>
        <w:t>Priority NPS Pollutants</w:t>
      </w:r>
      <w:bookmarkEnd w:id="68"/>
    </w:p>
    <w:tbl>
      <w:tblPr>
        <w:tblStyle w:val="TableGrid"/>
        <w:tblW w:w="0" w:type="auto"/>
        <w:jc w:val="center"/>
        <w:tblLook w:val="04A0" w:firstRow="1" w:lastRow="0" w:firstColumn="1" w:lastColumn="0" w:noHBand="0" w:noVBand="1"/>
      </w:tblPr>
      <w:tblGrid>
        <w:gridCol w:w="1277"/>
        <w:gridCol w:w="4814"/>
      </w:tblGrid>
      <w:tr w:rsidR="0026194B" w:rsidRPr="00883F42" w14:paraId="0FDED7FE" w14:textId="77777777" w:rsidTr="0026194B">
        <w:trPr>
          <w:jc w:val="center"/>
        </w:trPr>
        <w:tc>
          <w:tcPr>
            <w:tcW w:w="1277" w:type="dxa"/>
          </w:tcPr>
          <w:p w14:paraId="2C62CDDE" w14:textId="77777777" w:rsidR="0026194B" w:rsidRPr="00883F42" w:rsidRDefault="0026194B" w:rsidP="0026194B">
            <w:pPr>
              <w:jc w:val="center"/>
              <w:rPr>
                <w:b/>
              </w:rPr>
            </w:pPr>
            <w:r w:rsidRPr="00883F42">
              <w:rPr>
                <w:b/>
              </w:rPr>
              <w:t>Pollutant</w:t>
            </w:r>
          </w:p>
        </w:tc>
        <w:tc>
          <w:tcPr>
            <w:tcW w:w="0" w:type="auto"/>
          </w:tcPr>
          <w:p w14:paraId="65808E45" w14:textId="4F324CD9" w:rsidR="0026194B" w:rsidRPr="00883F42" w:rsidRDefault="0026194B" w:rsidP="0026194B">
            <w:pPr>
              <w:jc w:val="center"/>
              <w:rPr>
                <w:b/>
              </w:rPr>
            </w:pPr>
            <w:r w:rsidRPr="00883F42">
              <w:rPr>
                <w:b/>
              </w:rPr>
              <w:t>Contributing NPS Categories</w:t>
            </w:r>
          </w:p>
        </w:tc>
      </w:tr>
      <w:tr w:rsidR="0026194B" w:rsidRPr="00883F42" w14:paraId="47EBE933" w14:textId="77777777" w:rsidTr="0026194B">
        <w:trPr>
          <w:jc w:val="center"/>
        </w:trPr>
        <w:tc>
          <w:tcPr>
            <w:tcW w:w="1277" w:type="dxa"/>
          </w:tcPr>
          <w:p w14:paraId="0F05ED58" w14:textId="405E3127" w:rsidR="0026194B" w:rsidRPr="00883F42" w:rsidRDefault="0026194B" w:rsidP="0026194B">
            <w:r w:rsidRPr="00883F42">
              <w:t>Bacteria</w:t>
            </w:r>
          </w:p>
        </w:tc>
        <w:tc>
          <w:tcPr>
            <w:tcW w:w="0" w:type="auto"/>
          </w:tcPr>
          <w:p w14:paraId="3BC7AC35" w14:textId="77777777" w:rsidR="0026194B" w:rsidRPr="00883F42" w:rsidRDefault="0026194B" w:rsidP="0026194B">
            <w:pPr>
              <w:pStyle w:val="ListParagraph"/>
              <w:numPr>
                <w:ilvl w:val="0"/>
                <w:numId w:val="6"/>
              </w:numPr>
              <w:rPr>
                <w:b/>
              </w:rPr>
            </w:pPr>
            <w:r w:rsidRPr="00883F42">
              <w:rPr>
                <w:b/>
              </w:rPr>
              <w:t>Agriculture – Livestock production</w:t>
            </w:r>
          </w:p>
          <w:p w14:paraId="716EEFA1" w14:textId="33CD490D" w:rsidR="0026194B" w:rsidRPr="00883F42" w:rsidRDefault="0026194B" w:rsidP="0026194B">
            <w:pPr>
              <w:pStyle w:val="ListParagraph"/>
              <w:numPr>
                <w:ilvl w:val="0"/>
                <w:numId w:val="6"/>
              </w:numPr>
            </w:pPr>
            <w:r w:rsidRPr="00883F42">
              <w:t>Septic systems</w:t>
            </w:r>
          </w:p>
        </w:tc>
      </w:tr>
      <w:tr w:rsidR="0026194B" w:rsidRPr="00883F42" w14:paraId="1AC48925" w14:textId="77777777" w:rsidTr="0026194B">
        <w:trPr>
          <w:jc w:val="center"/>
        </w:trPr>
        <w:tc>
          <w:tcPr>
            <w:tcW w:w="1277" w:type="dxa"/>
          </w:tcPr>
          <w:p w14:paraId="7310E677" w14:textId="76263BB3" w:rsidR="0026194B" w:rsidRPr="00883F42" w:rsidRDefault="0026194B" w:rsidP="0026194B">
            <w:r w:rsidRPr="00883F42">
              <w:t>Nutrients</w:t>
            </w:r>
          </w:p>
        </w:tc>
        <w:tc>
          <w:tcPr>
            <w:tcW w:w="0" w:type="auto"/>
          </w:tcPr>
          <w:p w14:paraId="6A665019" w14:textId="77777777" w:rsidR="0026194B" w:rsidRPr="00883F42" w:rsidRDefault="0026194B" w:rsidP="0026194B">
            <w:pPr>
              <w:pStyle w:val="ListParagraph"/>
              <w:numPr>
                <w:ilvl w:val="0"/>
                <w:numId w:val="6"/>
              </w:numPr>
              <w:rPr>
                <w:b/>
              </w:rPr>
            </w:pPr>
            <w:r w:rsidRPr="00883F42">
              <w:rPr>
                <w:b/>
              </w:rPr>
              <w:t>Agriculture – Livestock production</w:t>
            </w:r>
          </w:p>
          <w:p w14:paraId="721BCC6F" w14:textId="77777777" w:rsidR="0026194B" w:rsidRPr="00883F42" w:rsidRDefault="0026194B" w:rsidP="0026194B">
            <w:pPr>
              <w:pStyle w:val="ListParagraph"/>
              <w:numPr>
                <w:ilvl w:val="0"/>
                <w:numId w:val="6"/>
              </w:numPr>
            </w:pPr>
            <w:r w:rsidRPr="00883F42">
              <w:t>Agriculture – Crop production</w:t>
            </w:r>
          </w:p>
          <w:p w14:paraId="2BB67A59" w14:textId="688CB4E2" w:rsidR="0026194B" w:rsidRPr="00883F42" w:rsidRDefault="0026194B" w:rsidP="0026194B">
            <w:pPr>
              <w:pStyle w:val="ListParagraph"/>
              <w:numPr>
                <w:ilvl w:val="0"/>
                <w:numId w:val="6"/>
              </w:numPr>
            </w:pPr>
            <w:r w:rsidRPr="00883F42">
              <w:t>Septic systems</w:t>
            </w:r>
          </w:p>
          <w:p w14:paraId="632EF046" w14:textId="64F117C8" w:rsidR="0026194B" w:rsidRPr="00883F42" w:rsidRDefault="0026194B" w:rsidP="000A05E5">
            <w:pPr>
              <w:pStyle w:val="ListParagraph"/>
              <w:numPr>
                <w:ilvl w:val="0"/>
                <w:numId w:val="6"/>
              </w:numPr>
            </w:pPr>
            <w:r w:rsidRPr="00883F42">
              <w:t>Urban runoff from towns and villages</w:t>
            </w:r>
          </w:p>
        </w:tc>
      </w:tr>
      <w:tr w:rsidR="0026194B" w:rsidRPr="00883F42" w14:paraId="23506D78" w14:textId="77777777" w:rsidTr="0026194B">
        <w:trPr>
          <w:jc w:val="center"/>
        </w:trPr>
        <w:tc>
          <w:tcPr>
            <w:tcW w:w="1277" w:type="dxa"/>
          </w:tcPr>
          <w:p w14:paraId="00CE1082" w14:textId="5224589C" w:rsidR="0026194B" w:rsidRPr="00883F42" w:rsidRDefault="0026194B" w:rsidP="0026194B">
            <w:r w:rsidRPr="00883F42">
              <w:t>Sediment</w:t>
            </w:r>
          </w:p>
        </w:tc>
        <w:tc>
          <w:tcPr>
            <w:tcW w:w="0" w:type="auto"/>
          </w:tcPr>
          <w:p w14:paraId="7C5C0A50" w14:textId="77777777" w:rsidR="0026194B" w:rsidRPr="00883F42" w:rsidRDefault="0026194B" w:rsidP="000A05E5">
            <w:pPr>
              <w:pStyle w:val="ListParagraph"/>
              <w:numPr>
                <w:ilvl w:val="0"/>
                <w:numId w:val="6"/>
              </w:numPr>
              <w:rPr>
                <w:b/>
              </w:rPr>
            </w:pPr>
            <w:r w:rsidRPr="00883F42">
              <w:rPr>
                <w:b/>
              </w:rPr>
              <w:t>Agriculture – Livestock production</w:t>
            </w:r>
          </w:p>
          <w:p w14:paraId="490CD09F" w14:textId="77777777" w:rsidR="00883F42" w:rsidRPr="00883F42" w:rsidRDefault="0026194B" w:rsidP="00883F42">
            <w:pPr>
              <w:pStyle w:val="ListParagraph"/>
              <w:numPr>
                <w:ilvl w:val="0"/>
                <w:numId w:val="6"/>
              </w:numPr>
            </w:pPr>
            <w:r w:rsidRPr="00883F42">
              <w:t>Agriculture – Crop production</w:t>
            </w:r>
          </w:p>
          <w:p w14:paraId="03710EC6" w14:textId="0BAC3403" w:rsidR="007C2B0F" w:rsidRPr="00883F42" w:rsidRDefault="00883F42" w:rsidP="00883F42">
            <w:pPr>
              <w:pStyle w:val="ListParagraph"/>
              <w:numPr>
                <w:ilvl w:val="0"/>
                <w:numId w:val="6"/>
              </w:numPr>
            </w:pPr>
            <w:r w:rsidRPr="00883F42">
              <w:t>Urban runoff from towns and villages</w:t>
            </w:r>
          </w:p>
        </w:tc>
      </w:tr>
    </w:tbl>
    <w:p w14:paraId="1423CFFD" w14:textId="77777777" w:rsidR="00C4385A" w:rsidRDefault="00C4385A" w:rsidP="00C4385A"/>
    <w:p w14:paraId="4EB9893E" w14:textId="77777777" w:rsidR="00F50B6B" w:rsidRPr="00883F42" w:rsidRDefault="00F50B6B" w:rsidP="00C4385A"/>
    <w:p w14:paraId="32106861" w14:textId="77777777" w:rsidR="00A8119F" w:rsidRPr="00883F42" w:rsidRDefault="00A8119F" w:rsidP="00A8119F">
      <w:pPr>
        <w:rPr>
          <w:b/>
        </w:rPr>
      </w:pPr>
      <w:r w:rsidRPr="00883F42">
        <w:rPr>
          <w:b/>
        </w:rPr>
        <w:t>Livestock Production</w:t>
      </w:r>
    </w:p>
    <w:p w14:paraId="3A8110B4" w14:textId="77777777" w:rsidR="00A8119F" w:rsidRPr="00F50B6B" w:rsidRDefault="00A8119F" w:rsidP="00FD2DC9">
      <w:pPr>
        <w:pStyle w:val="ListParagraph"/>
        <w:numPr>
          <w:ilvl w:val="0"/>
          <w:numId w:val="19"/>
        </w:numPr>
      </w:pPr>
      <w:r w:rsidRPr="00F50B6B">
        <w:t>Work with NRCS, BIA, and Tribal Land Office on an ongoing basis to identify producers needing assistance to implement BMPs for grazing lands and calving and winter feeding areas.</w:t>
      </w:r>
    </w:p>
    <w:p w14:paraId="046A9D77" w14:textId="77777777" w:rsidR="00A8119F" w:rsidRPr="00F50B6B" w:rsidRDefault="00A8119F" w:rsidP="00FD2DC9">
      <w:pPr>
        <w:pStyle w:val="ListParagraph"/>
        <w:numPr>
          <w:ilvl w:val="0"/>
          <w:numId w:val="19"/>
        </w:numPr>
      </w:pPr>
      <w:r w:rsidRPr="00F50B6B">
        <w:t>Identify specific projects and funding sources for target producers.</w:t>
      </w:r>
    </w:p>
    <w:p w14:paraId="09278A11" w14:textId="77777777" w:rsidR="00A8119F" w:rsidRPr="00F50B6B" w:rsidRDefault="00A8119F" w:rsidP="00FD2DC9">
      <w:pPr>
        <w:pStyle w:val="ListParagraph"/>
        <w:numPr>
          <w:ilvl w:val="0"/>
          <w:numId w:val="19"/>
        </w:numPr>
      </w:pPr>
      <w:r w:rsidRPr="00F50B6B">
        <w:t>Secure funding and implement projects for target producers.</w:t>
      </w:r>
    </w:p>
    <w:p w14:paraId="4CE86B9E" w14:textId="77777777" w:rsidR="00A8119F" w:rsidRPr="00F50B6B" w:rsidRDefault="00A8119F" w:rsidP="00FD2DC9">
      <w:pPr>
        <w:pStyle w:val="ListParagraph"/>
        <w:numPr>
          <w:ilvl w:val="0"/>
          <w:numId w:val="19"/>
        </w:numPr>
      </w:pPr>
      <w:r w:rsidRPr="00F50B6B">
        <w:t>Conduct monitoring to assess BMP effectiveness in reducing NPS pollutant contributions.</w:t>
      </w:r>
    </w:p>
    <w:p w14:paraId="0B756425" w14:textId="77777777" w:rsidR="00A8119F" w:rsidRPr="00883F42" w:rsidRDefault="00A8119F" w:rsidP="00A8119F">
      <w:pPr>
        <w:rPr>
          <w:b/>
        </w:rPr>
      </w:pPr>
      <w:r w:rsidRPr="00883F42">
        <w:rPr>
          <w:b/>
        </w:rPr>
        <w:t>Crop Production</w:t>
      </w:r>
    </w:p>
    <w:p w14:paraId="32E77990" w14:textId="77777777" w:rsidR="00A8119F" w:rsidRPr="00883F42" w:rsidRDefault="00A8119F" w:rsidP="00FD2DC9">
      <w:pPr>
        <w:pStyle w:val="ListParagraph"/>
        <w:numPr>
          <w:ilvl w:val="0"/>
          <w:numId w:val="20"/>
        </w:numPr>
      </w:pPr>
      <w:r w:rsidRPr="00883F42">
        <w:t>Identify specific BMPs and funding sources for target producers.</w:t>
      </w:r>
    </w:p>
    <w:p w14:paraId="752F6672" w14:textId="77777777" w:rsidR="00A8119F" w:rsidRPr="00883F42" w:rsidRDefault="00A8119F" w:rsidP="00FD2DC9">
      <w:pPr>
        <w:pStyle w:val="ListParagraph"/>
        <w:numPr>
          <w:ilvl w:val="0"/>
          <w:numId w:val="20"/>
        </w:numPr>
      </w:pPr>
      <w:r w:rsidRPr="00883F42">
        <w:t>Secure funding and implement projects for target producers.</w:t>
      </w:r>
    </w:p>
    <w:p w14:paraId="367A1B27" w14:textId="77777777" w:rsidR="00A8119F" w:rsidRPr="00883F42" w:rsidRDefault="00A8119F" w:rsidP="00FD2DC9">
      <w:pPr>
        <w:pStyle w:val="ListParagraph"/>
        <w:numPr>
          <w:ilvl w:val="0"/>
          <w:numId w:val="20"/>
        </w:numPr>
      </w:pPr>
      <w:r w:rsidRPr="00883F42">
        <w:t>Conduct monitoring to assess BMP effectiveness in reducing NPS pollutant contributions.</w:t>
      </w:r>
    </w:p>
    <w:p w14:paraId="057064D6" w14:textId="77777777" w:rsidR="00A8119F" w:rsidRPr="00883F42" w:rsidRDefault="00A8119F" w:rsidP="00FD2DC9">
      <w:pPr>
        <w:pStyle w:val="ListParagraph"/>
        <w:numPr>
          <w:ilvl w:val="1"/>
          <w:numId w:val="20"/>
        </w:numPr>
      </w:pPr>
      <w:r w:rsidRPr="00883F42">
        <w:t xml:space="preserve">Establish monitoring strategies for priority projects. </w:t>
      </w:r>
    </w:p>
    <w:p w14:paraId="43D92C06" w14:textId="77777777" w:rsidR="00A8119F" w:rsidRPr="00883F42" w:rsidRDefault="00A8119F" w:rsidP="00A8119F">
      <w:pPr>
        <w:rPr>
          <w:b/>
        </w:rPr>
      </w:pPr>
      <w:r w:rsidRPr="00883F42">
        <w:rPr>
          <w:b/>
        </w:rPr>
        <w:t>Urban runoff from roads</w:t>
      </w:r>
    </w:p>
    <w:p w14:paraId="7D7ACA8D" w14:textId="615ED3F5" w:rsidR="00A8119F" w:rsidRPr="00883F42" w:rsidRDefault="00DE3594" w:rsidP="00FD2DC9">
      <w:pPr>
        <w:pStyle w:val="ListParagraph"/>
        <w:numPr>
          <w:ilvl w:val="0"/>
          <w:numId w:val="21"/>
        </w:numPr>
      </w:pPr>
      <w:r w:rsidRPr="00883F42">
        <w:t>T</w:t>
      </w:r>
      <w:r w:rsidR="005114C0" w:rsidRPr="00883F42">
        <w:t xml:space="preserve">rack </w:t>
      </w:r>
      <w:r w:rsidR="00A8119F" w:rsidRPr="00883F42">
        <w:t>proposed road construction and ongoing maintenance activities within reservation boundaries.</w:t>
      </w:r>
    </w:p>
    <w:p w14:paraId="6AB98466" w14:textId="77777777" w:rsidR="00A8119F" w:rsidRPr="00883F42" w:rsidRDefault="00A8119F" w:rsidP="00FD2DC9">
      <w:pPr>
        <w:pStyle w:val="ListParagraph"/>
        <w:numPr>
          <w:ilvl w:val="0"/>
          <w:numId w:val="21"/>
        </w:numPr>
      </w:pPr>
      <w:r w:rsidRPr="00883F42">
        <w:t>Ensure implementation of BMPs to control erosion on road construction and maintenance projects.</w:t>
      </w:r>
    </w:p>
    <w:p w14:paraId="6A191C96" w14:textId="77777777" w:rsidR="00A8119F" w:rsidRPr="00883F42" w:rsidRDefault="00A8119F" w:rsidP="00A8119F">
      <w:pPr>
        <w:rPr>
          <w:b/>
        </w:rPr>
      </w:pPr>
      <w:r w:rsidRPr="00883F42">
        <w:rPr>
          <w:b/>
        </w:rPr>
        <w:t>Construction</w:t>
      </w:r>
    </w:p>
    <w:p w14:paraId="606A9708" w14:textId="77777777" w:rsidR="00A8119F" w:rsidRPr="00883F42" w:rsidRDefault="00DE3594" w:rsidP="00FD2DC9">
      <w:pPr>
        <w:pStyle w:val="ListParagraph"/>
        <w:numPr>
          <w:ilvl w:val="0"/>
          <w:numId w:val="22"/>
        </w:numPr>
      </w:pPr>
      <w:r w:rsidRPr="00883F42">
        <w:t>Track</w:t>
      </w:r>
      <w:r w:rsidR="00A8119F" w:rsidRPr="00883F42">
        <w:t xml:space="preserve"> of proposed construction activities within reservations boundaries.</w:t>
      </w:r>
    </w:p>
    <w:p w14:paraId="7431075D" w14:textId="77777777" w:rsidR="00A8119F" w:rsidRPr="00883F42" w:rsidRDefault="00A8119F" w:rsidP="00FD2DC9">
      <w:pPr>
        <w:pStyle w:val="ListParagraph"/>
        <w:numPr>
          <w:ilvl w:val="0"/>
          <w:numId w:val="22"/>
        </w:numPr>
      </w:pPr>
      <w:r w:rsidRPr="00883F42">
        <w:t>Ensure implementation of BMPs to be implemented on construction sites.</w:t>
      </w:r>
    </w:p>
    <w:p w14:paraId="17F4657C" w14:textId="77777777" w:rsidR="00A8119F" w:rsidRPr="00883F42" w:rsidRDefault="00A8119F" w:rsidP="00A8119F">
      <w:pPr>
        <w:rPr>
          <w:b/>
        </w:rPr>
      </w:pPr>
      <w:r w:rsidRPr="00883F42">
        <w:rPr>
          <w:b/>
        </w:rPr>
        <w:t>Septic systems</w:t>
      </w:r>
    </w:p>
    <w:p w14:paraId="15E612B4" w14:textId="77777777" w:rsidR="00A8119F" w:rsidRPr="00883F42" w:rsidRDefault="00A8119F" w:rsidP="00FD2DC9">
      <w:pPr>
        <w:pStyle w:val="ListParagraph"/>
        <w:numPr>
          <w:ilvl w:val="0"/>
          <w:numId w:val="23"/>
        </w:numPr>
      </w:pPr>
      <w:r w:rsidRPr="00883F42">
        <w:t>Improve information sharing and coordina</w:t>
      </w:r>
      <w:r w:rsidR="00DE3594" w:rsidRPr="00883F42">
        <w:t>tion with Indian Health Service to share or leverage resources to improve septic services across the reservation.</w:t>
      </w:r>
    </w:p>
    <w:p w14:paraId="36682FE6" w14:textId="77777777" w:rsidR="00A8119F" w:rsidRPr="00883F42" w:rsidRDefault="00A8119F" w:rsidP="00FD2DC9">
      <w:pPr>
        <w:pStyle w:val="ListParagraph"/>
        <w:numPr>
          <w:ilvl w:val="0"/>
          <w:numId w:val="23"/>
        </w:numPr>
      </w:pPr>
      <w:r w:rsidRPr="00883F42">
        <w:t>Rehabilitate failing septic systems and relocate poorly sited systems.</w:t>
      </w:r>
    </w:p>
    <w:p w14:paraId="56026059" w14:textId="77777777" w:rsidR="00A8119F" w:rsidRPr="00883F42" w:rsidRDefault="00A8119F" w:rsidP="00FD2DC9">
      <w:pPr>
        <w:pStyle w:val="ListParagraph"/>
        <w:numPr>
          <w:ilvl w:val="0"/>
          <w:numId w:val="23"/>
        </w:numPr>
      </w:pPr>
      <w:r w:rsidRPr="00883F42">
        <w:t>Ensure proper siting and environmental review for new septic system installation.</w:t>
      </w:r>
    </w:p>
    <w:p w14:paraId="34370F59" w14:textId="77777777" w:rsidR="00A8119F" w:rsidRPr="00883F42" w:rsidRDefault="00A8119F" w:rsidP="00FD2DC9">
      <w:pPr>
        <w:pStyle w:val="ListParagraph"/>
        <w:numPr>
          <w:ilvl w:val="0"/>
          <w:numId w:val="23"/>
        </w:numPr>
      </w:pPr>
      <w:r w:rsidRPr="00883F42">
        <w:t>Address jurisdictional uncertainty for non-tribal lands within the reservation boundaries.</w:t>
      </w:r>
    </w:p>
    <w:p w14:paraId="3F549B14" w14:textId="77777777" w:rsidR="00A8119F" w:rsidRPr="00883F42" w:rsidRDefault="00A8119F" w:rsidP="00A8119F">
      <w:pPr>
        <w:rPr>
          <w:b/>
        </w:rPr>
      </w:pPr>
      <w:r w:rsidRPr="00883F42">
        <w:rPr>
          <w:b/>
        </w:rPr>
        <w:t>Urban runoff from towns and villages</w:t>
      </w:r>
    </w:p>
    <w:p w14:paraId="2BCE2EA0" w14:textId="77777777" w:rsidR="00A8119F" w:rsidRPr="00883F42" w:rsidRDefault="00A8119F" w:rsidP="00FD2DC9">
      <w:pPr>
        <w:pStyle w:val="ListParagraph"/>
        <w:numPr>
          <w:ilvl w:val="0"/>
          <w:numId w:val="24"/>
        </w:numPr>
      </w:pPr>
      <w:r w:rsidRPr="00883F42">
        <w:t>Identify significant urban runoff drainages.</w:t>
      </w:r>
    </w:p>
    <w:p w14:paraId="1FDF7A3B" w14:textId="77777777" w:rsidR="00A8119F" w:rsidRPr="00883F42" w:rsidRDefault="00A8119F" w:rsidP="00FD2DC9">
      <w:pPr>
        <w:pStyle w:val="ListParagraph"/>
        <w:numPr>
          <w:ilvl w:val="1"/>
          <w:numId w:val="24"/>
        </w:numPr>
      </w:pPr>
      <w:r w:rsidRPr="00883F42">
        <w:t>Perform a field inspection to identify storm water flow paths and discharge points.</w:t>
      </w:r>
    </w:p>
    <w:p w14:paraId="5B60F58F" w14:textId="77777777" w:rsidR="00A8119F" w:rsidRPr="00883F42" w:rsidRDefault="00A8119F" w:rsidP="00FD2DC9">
      <w:pPr>
        <w:pStyle w:val="ListParagraph"/>
        <w:numPr>
          <w:ilvl w:val="1"/>
          <w:numId w:val="24"/>
        </w:numPr>
      </w:pPr>
      <w:r w:rsidRPr="00883F42">
        <w:t>Categorize the urban runoff sources on the basis of the volume of runoff discharged to surface waters.</w:t>
      </w:r>
    </w:p>
    <w:p w14:paraId="31B95DC5" w14:textId="77777777" w:rsidR="00A8119F" w:rsidRPr="00883F42" w:rsidRDefault="00A8119F" w:rsidP="00FD2DC9">
      <w:pPr>
        <w:pStyle w:val="ListParagraph"/>
        <w:numPr>
          <w:ilvl w:val="0"/>
          <w:numId w:val="24"/>
        </w:numPr>
      </w:pPr>
      <w:r w:rsidRPr="00883F42">
        <w:t>Conduct targeted outreach on BMPs to improve the quality of storm water runoff in significant urban runoff drainages.</w:t>
      </w:r>
    </w:p>
    <w:p w14:paraId="08C5A6DD" w14:textId="143A4B68" w:rsidR="00A07AB5" w:rsidRPr="00883F42" w:rsidRDefault="00A8119F" w:rsidP="00883F42">
      <w:pPr>
        <w:pStyle w:val="ListParagraph"/>
        <w:numPr>
          <w:ilvl w:val="0"/>
          <w:numId w:val="24"/>
        </w:numPr>
      </w:pPr>
      <w:r w:rsidRPr="00883F42">
        <w:t>Implement programs to encourage businesses and homeowners to implement BMPs.</w:t>
      </w:r>
      <w:r w:rsidR="00A07AB5" w:rsidRPr="00883F42">
        <w:rPr>
          <w:color w:val="FF0000"/>
        </w:rPr>
        <w:br w:type="page"/>
      </w:r>
    </w:p>
    <w:p w14:paraId="53D48D76" w14:textId="7598C3BA" w:rsidR="00B45425" w:rsidRPr="00883F42" w:rsidRDefault="00B45425" w:rsidP="00B45425">
      <w:pPr>
        <w:pStyle w:val="Heading2"/>
        <w:rPr>
          <w:color w:val="auto"/>
        </w:rPr>
      </w:pPr>
      <w:bookmarkStart w:id="69" w:name="_Toc262198190"/>
      <w:r w:rsidRPr="00883F42">
        <w:rPr>
          <w:color w:val="auto"/>
        </w:rPr>
        <w:t>8.4</w:t>
      </w:r>
      <w:r w:rsidRPr="00883F42">
        <w:rPr>
          <w:color w:val="auto"/>
        </w:rPr>
        <w:tab/>
        <w:t>Next Steps</w:t>
      </w:r>
      <w:bookmarkEnd w:id="69"/>
    </w:p>
    <w:p w14:paraId="6A7DDDD0" w14:textId="77777777" w:rsidR="000527B7" w:rsidRPr="00883F42" w:rsidRDefault="000527B7" w:rsidP="000527B7">
      <w:r w:rsidRPr="00883F42">
        <w:t xml:space="preserve">The following items are identified as next steps for the </w:t>
      </w:r>
      <w:r w:rsidR="00E81026" w:rsidRPr="00883F42">
        <w:t>OST Water Pollution Control Program</w:t>
      </w:r>
      <w:r w:rsidRPr="00883F42">
        <w:t>:</w:t>
      </w:r>
    </w:p>
    <w:p w14:paraId="09A49FCD" w14:textId="25B42393"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Evaluatio</w:t>
      </w:r>
      <w:r w:rsidR="0026194B" w:rsidRPr="00883F42">
        <w:rPr>
          <w:rFonts w:eastAsia="+mn-ea" w:cstheme="minorHAnsi"/>
          <w:kern w:val="24"/>
        </w:rPr>
        <w:t xml:space="preserve">n of land management practices </w:t>
      </w:r>
      <w:r w:rsidRPr="00883F42">
        <w:rPr>
          <w:rFonts w:eastAsia="+mn-ea" w:cstheme="minorHAnsi"/>
          <w:kern w:val="24"/>
        </w:rPr>
        <w:t>within each watershed</w:t>
      </w:r>
    </w:p>
    <w:p w14:paraId="0B93377E" w14:textId="69FBF271" w:rsidR="000527B7" w:rsidRPr="00883F42" w:rsidRDefault="000527B7" w:rsidP="00FD2DC9">
      <w:pPr>
        <w:pStyle w:val="ListParagraph"/>
        <w:numPr>
          <w:ilvl w:val="2"/>
          <w:numId w:val="28"/>
        </w:numPr>
        <w:spacing w:after="0" w:line="240" w:lineRule="auto"/>
        <w:rPr>
          <w:rFonts w:eastAsia="Times New Roman" w:cstheme="minorHAnsi"/>
        </w:rPr>
      </w:pPr>
      <w:r w:rsidRPr="00883F42">
        <w:rPr>
          <w:rFonts w:eastAsia="+mn-ea" w:cstheme="minorHAnsi"/>
          <w:kern w:val="24"/>
        </w:rPr>
        <w:t>Implement BMP</w:t>
      </w:r>
      <w:r w:rsidR="00883F42" w:rsidRPr="00883F42">
        <w:rPr>
          <w:rFonts w:eastAsia="+mn-ea" w:cstheme="minorHAnsi"/>
          <w:kern w:val="24"/>
        </w:rPr>
        <w:t>s with a focus on livestock production</w:t>
      </w:r>
    </w:p>
    <w:p w14:paraId="77B5F833" w14:textId="77777777"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Complete next Watershed Assessment</w:t>
      </w:r>
    </w:p>
    <w:p w14:paraId="5EE1504C" w14:textId="18E9132E" w:rsidR="000527B7" w:rsidRPr="00883F42" w:rsidRDefault="000527B7" w:rsidP="00883F42">
      <w:pPr>
        <w:pStyle w:val="ListParagraph"/>
        <w:numPr>
          <w:ilvl w:val="0"/>
          <w:numId w:val="28"/>
        </w:numPr>
        <w:spacing w:after="0" w:line="240" w:lineRule="auto"/>
        <w:rPr>
          <w:rFonts w:eastAsia="Times New Roman" w:cstheme="minorHAnsi"/>
        </w:rPr>
      </w:pPr>
      <w:r w:rsidRPr="00883F42">
        <w:rPr>
          <w:rFonts w:eastAsia="+mn-ea" w:cstheme="minorHAnsi"/>
          <w:kern w:val="24"/>
        </w:rPr>
        <w:t>Prepare EPA Grant Application</w:t>
      </w:r>
      <w:r w:rsidR="00883F42" w:rsidRPr="00883F42">
        <w:rPr>
          <w:rFonts w:eastAsia="+mn-ea" w:cstheme="minorHAnsi"/>
          <w:kern w:val="24"/>
        </w:rPr>
        <w:t>s</w:t>
      </w:r>
      <w:r w:rsidRPr="00883F42">
        <w:rPr>
          <w:rFonts w:eastAsia="+mn-ea" w:cstheme="minorHAnsi"/>
          <w:kern w:val="24"/>
        </w:rPr>
        <w:t xml:space="preserve"> for BMP Implementation</w:t>
      </w:r>
    </w:p>
    <w:p w14:paraId="04D26B0D" w14:textId="2390650B" w:rsidR="00B35057" w:rsidRPr="001B5749" w:rsidRDefault="00B45425" w:rsidP="00B35057">
      <w:pPr>
        <w:pStyle w:val="Heading1"/>
        <w:rPr>
          <w:color w:val="auto"/>
        </w:rPr>
      </w:pPr>
      <w:bookmarkStart w:id="70" w:name="_Toc262198191"/>
      <w:r w:rsidRPr="001B5749">
        <w:rPr>
          <w:color w:val="auto"/>
        </w:rPr>
        <w:t>9</w:t>
      </w:r>
      <w:r w:rsidR="006F4749" w:rsidRPr="001B5749">
        <w:rPr>
          <w:color w:val="auto"/>
        </w:rPr>
        <w:t>.0</w:t>
      </w:r>
      <w:r w:rsidR="00225D77" w:rsidRPr="001B5749">
        <w:rPr>
          <w:color w:val="auto"/>
        </w:rPr>
        <w:tab/>
      </w:r>
      <w:r w:rsidR="00B35057" w:rsidRPr="001B5749">
        <w:rPr>
          <w:color w:val="auto"/>
        </w:rPr>
        <w:t>Public Participation</w:t>
      </w:r>
      <w:r w:rsidR="006D67C4" w:rsidRPr="001B5749">
        <w:rPr>
          <w:color w:val="auto"/>
        </w:rPr>
        <w:t xml:space="preserve"> and Education</w:t>
      </w:r>
      <w:bookmarkEnd w:id="70"/>
    </w:p>
    <w:p w14:paraId="773CEEDB" w14:textId="7616A42E" w:rsidR="00B45425" w:rsidRPr="001B5749" w:rsidRDefault="00B45425" w:rsidP="00B45425">
      <w:pPr>
        <w:pStyle w:val="Heading2"/>
        <w:rPr>
          <w:color w:val="auto"/>
        </w:rPr>
      </w:pPr>
      <w:bookmarkStart w:id="71" w:name="_Toc262198192"/>
      <w:r w:rsidRPr="001B5749">
        <w:rPr>
          <w:color w:val="auto"/>
        </w:rPr>
        <w:t>9.1</w:t>
      </w:r>
      <w:r w:rsidRPr="001B5749">
        <w:rPr>
          <w:color w:val="auto"/>
        </w:rPr>
        <w:tab/>
        <w:t>Education</w:t>
      </w:r>
      <w:bookmarkEnd w:id="71"/>
    </w:p>
    <w:p w14:paraId="58F813E4" w14:textId="50D2D1FA" w:rsidR="00F87450" w:rsidRPr="001B5749" w:rsidRDefault="00883F42" w:rsidP="00230646">
      <w:r w:rsidRPr="001B5749">
        <w:t xml:space="preserve">Education of Tribal members and </w:t>
      </w:r>
      <w:r w:rsidR="00230646" w:rsidRPr="001B5749">
        <w:t xml:space="preserve">other reservation residents </w:t>
      </w:r>
      <w:r w:rsidRPr="001B5749">
        <w:t xml:space="preserve">is critical in the reduction of </w:t>
      </w:r>
      <w:r w:rsidR="00230646" w:rsidRPr="001B5749">
        <w:t xml:space="preserve">NPS pollution and </w:t>
      </w:r>
      <w:r w:rsidRPr="001B5749">
        <w:t>in BMP implementation</w:t>
      </w:r>
      <w:r w:rsidR="00230646" w:rsidRPr="001B5749">
        <w:t xml:space="preserve">.  </w:t>
      </w:r>
      <w:r w:rsidRPr="001B5749">
        <w:t>The educational activities,</w:t>
      </w:r>
      <w:r w:rsidR="00230646" w:rsidRPr="001B5749">
        <w:t xml:space="preserve"> their frequencies</w:t>
      </w:r>
      <w:r w:rsidRPr="001B5749">
        <w:t>, and funding requirements</w:t>
      </w:r>
      <w:r w:rsidR="00230646" w:rsidRPr="001B5749">
        <w:t xml:space="preserve"> </w:t>
      </w:r>
      <w:r w:rsidRPr="001B5749">
        <w:t xml:space="preserve">discussed by Matrix (2011) and </w:t>
      </w:r>
      <w:r w:rsidR="00230646" w:rsidRPr="001B5749">
        <w:t xml:space="preserve">listed </w:t>
      </w:r>
      <w:r w:rsidR="00AF64B8" w:rsidRPr="001B5749">
        <w:t xml:space="preserve">in </w:t>
      </w:r>
      <w:r w:rsidR="00DE3594" w:rsidRPr="001B5749">
        <w:t xml:space="preserve">Table </w:t>
      </w:r>
      <w:r w:rsidRPr="001B5749">
        <w:t>30 remain important milestones for public participation and education</w:t>
      </w:r>
      <w:r w:rsidR="00DE3594" w:rsidRPr="001B5749">
        <w:t xml:space="preserve">.  </w:t>
      </w:r>
    </w:p>
    <w:p w14:paraId="401FED9E" w14:textId="063C2725" w:rsidR="00AF64B8" w:rsidRPr="001B5749" w:rsidRDefault="00AF64B8" w:rsidP="00AE05CA">
      <w:pPr>
        <w:pStyle w:val="Caption"/>
        <w:keepNext/>
        <w:jc w:val="center"/>
        <w:rPr>
          <w:color w:val="auto"/>
          <w:sz w:val="22"/>
        </w:rPr>
      </w:pPr>
      <w:bookmarkStart w:id="72" w:name="_Ref278202108"/>
      <w:bookmarkStart w:id="73" w:name="_Toc253843578"/>
      <w:r w:rsidRPr="001B5749">
        <w:rPr>
          <w:color w:val="auto"/>
          <w:sz w:val="22"/>
        </w:rPr>
        <w:t xml:space="preserve">Table </w:t>
      </w:r>
      <w:r w:rsidR="00883F42" w:rsidRPr="001B5749">
        <w:rPr>
          <w:color w:val="auto"/>
          <w:sz w:val="22"/>
        </w:rPr>
        <w:t>30</w:t>
      </w:r>
      <w:r w:rsidRPr="001B5749">
        <w:rPr>
          <w:color w:val="auto"/>
          <w:sz w:val="22"/>
        </w:rPr>
        <w:tab/>
        <w:t>Environmental Education Activities</w:t>
      </w:r>
      <w:bookmarkEnd w:id="72"/>
      <w:bookmarkEnd w:id="73"/>
    </w:p>
    <w:tbl>
      <w:tblPr>
        <w:tblStyle w:val="TableGrid"/>
        <w:tblpPr w:leftFromText="180" w:rightFromText="180" w:vertAnchor="text" w:horzAnchor="margin" w:tblpXSpec="center" w:tblpY="65"/>
        <w:tblW w:w="3996" w:type="pct"/>
        <w:tblLook w:val="04A0" w:firstRow="1" w:lastRow="0" w:firstColumn="1" w:lastColumn="0" w:noHBand="0" w:noVBand="1"/>
      </w:tblPr>
      <w:tblGrid>
        <w:gridCol w:w="5340"/>
        <w:gridCol w:w="2313"/>
      </w:tblGrid>
      <w:tr w:rsidR="003E586D" w:rsidRPr="001B5749" w14:paraId="1E9B9337" w14:textId="77777777" w:rsidTr="003E586D">
        <w:tc>
          <w:tcPr>
            <w:tcW w:w="3489" w:type="pct"/>
          </w:tcPr>
          <w:p w14:paraId="23EB8D6F" w14:textId="77777777" w:rsidR="003E586D" w:rsidRPr="001B5749" w:rsidRDefault="003E586D" w:rsidP="003E586D">
            <w:pPr>
              <w:jc w:val="center"/>
              <w:rPr>
                <w:b/>
              </w:rPr>
            </w:pPr>
            <w:r w:rsidRPr="001B5749">
              <w:rPr>
                <w:b/>
              </w:rPr>
              <w:t>Activity</w:t>
            </w:r>
          </w:p>
        </w:tc>
        <w:tc>
          <w:tcPr>
            <w:tcW w:w="1511" w:type="pct"/>
          </w:tcPr>
          <w:p w14:paraId="1E9D964C" w14:textId="77777777" w:rsidR="003E586D" w:rsidRPr="001B5749" w:rsidRDefault="003E586D" w:rsidP="003E586D">
            <w:pPr>
              <w:jc w:val="center"/>
              <w:rPr>
                <w:b/>
              </w:rPr>
            </w:pPr>
            <w:r w:rsidRPr="001B5749">
              <w:rPr>
                <w:b/>
              </w:rPr>
              <w:t>Frequency</w:t>
            </w:r>
          </w:p>
        </w:tc>
      </w:tr>
      <w:tr w:rsidR="003E586D" w:rsidRPr="001B5749" w14:paraId="125E7FF7" w14:textId="77777777" w:rsidTr="003E586D">
        <w:tc>
          <w:tcPr>
            <w:tcW w:w="3489" w:type="pct"/>
          </w:tcPr>
          <w:p w14:paraId="516B61E5" w14:textId="77777777" w:rsidR="003E586D" w:rsidRPr="001B5749" w:rsidRDefault="003E586D" w:rsidP="003E586D">
            <w:r w:rsidRPr="001B5749">
              <w:t>Work with owners and land managers of livestock areas and cropland to encourage the use of BMPs.</w:t>
            </w:r>
          </w:p>
        </w:tc>
        <w:tc>
          <w:tcPr>
            <w:tcW w:w="1511" w:type="pct"/>
          </w:tcPr>
          <w:p w14:paraId="1F9781E2" w14:textId="77777777" w:rsidR="003E586D" w:rsidRPr="001B5749" w:rsidRDefault="003E586D" w:rsidP="003E586D">
            <w:r w:rsidRPr="001B5749">
              <w:t>2 to 3 times per year</w:t>
            </w:r>
          </w:p>
        </w:tc>
      </w:tr>
      <w:tr w:rsidR="003E586D" w:rsidRPr="001B5749" w14:paraId="098DB389" w14:textId="77777777" w:rsidTr="003E586D">
        <w:tc>
          <w:tcPr>
            <w:tcW w:w="3489" w:type="pct"/>
          </w:tcPr>
          <w:p w14:paraId="4E5FD76F" w14:textId="77777777" w:rsidR="003E586D" w:rsidRPr="001B5749" w:rsidRDefault="003E586D" w:rsidP="003E586D">
            <w:r w:rsidRPr="001B5749">
              <w:t>Solicit feedback from reservation residents and distribute educational materials to deter illegal dumping</w:t>
            </w:r>
          </w:p>
        </w:tc>
        <w:tc>
          <w:tcPr>
            <w:tcW w:w="1511" w:type="pct"/>
          </w:tcPr>
          <w:p w14:paraId="4DD899B6" w14:textId="77777777" w:rsidR="003E586D" w:rsidRPr="001B5749" w:rsidRDefault="003E586D" w:rsidP="003E586D">
            <w:r w:rsidRPr="001B5749">
              <w:t>2 to 3 times during 2005– 2006, with follow-up as needed</w:t>
            </w:r>
          </w:p>
        </w:tc>
      </w:tr>
      <w:tr w:rsidR="003E586D" w:rsidRPr="001B5749" w14:paraId="1E963889" w14:textId="77777777" w:rsidTr="003E586D">
        <w:tc>
          <w:tcPr>
            <w:tcW w:w="3489" w:type="pct"/>
          </w:tcPr>
          <w:p w14:paraId="1C2D4F23" w14:textId="77777777" w:rsidR="003E586D" w:rsidRPr="001B5749" w:rsidRDefault="003E586D" w:rsidP="003E586D">
            <w:r w:rsidRPr="001B5749">
              <w:t>Distribute educational materials on septic systems to reservation residents.</w:t>
            </w:r>
          </w:p>
        </w:tc>
        <w:tc>
          <w:tcPr>
            <w:tcW w:w="1511" w:type="pct"/>
          </w:tcPr>
          <w:p w14:paraId="1141A651" w14:textId="77777777" w:rsidR="003E586D" w:rsidRPr="001B5749" w:rsidRDefault="003E586D" w:rsidP="003E586D">
            <w:r w:rsidRPr="001B5749">
              <w:t>Once every 5 years, with follow-up as needed</w:t>
            </w:r>
          </w:p>
        </w:tc>
      </w:tr>
      <w:tr w:rsidR="003E586D" w:rsidRPr="001B5749" w14:paraId="5A6F813C" w14:textId="77777777" w:rsidTr="003E586D">
        <w:tc>
          <w:tcPr>
            <w:tcW w:w="3489" w:type="pct"/>
          </w:tcPr>
          <w:p w14:paraId="0403A1B6" w14:textId="77777777" w:rsidR="003E586D" w:rsidRPr="001B5749" w:rsidRDefault="003E586D" w:rsidP="003E586D">
            <w:r w:rsidRPr="001B5749">
              <w:t>Distribute storm water educational materials to business owners and homeowners in the towns of Martin, Oglala, Pine Ridge, and Kyle, and in other towns as needed.</w:t>
            </w:r>
          </w:p>
        </w:tc>
        <w:tc>
          <w:tcPr>
            <w:tcW w:w="1511" w:type="pct"/>
          </w:tcPr>
          <w:p w14:paraId="1A5F709A" w14:textId="77777777" w:rsidR="003E586D" w:rsidRPr="001B5749" w:rsidRDefault="003E586D" w:rsidP="003E586D">
            <w:r w:rsidRPr="001B5749">
              <w:t>2 times per year during public meetings</w:t>
            </w:r>
          </w:p>
        </w:tc>
      </w:tr>
      <w:tr w:rsidR="003E586D" w:rsidRPr="001B5749" w14:paraId="5DB7FB46" w14:textId="77777777" w:rsidTr="003E586D">
        <w:tc>
          <w:tcPr>
            <w:tcW w:w="3489" w:type="pct"/>
          </w:tcPr>
          <w:p w14:paraId="02BDCAF8" w14:textId="77777777" w:rsidR="003E586D" w:rsidRPr="001B5749" w:rsidRDefault="003E586D" w:rsidP="003E586D">
            <w:r w:rsidRPr="001B5749">
              <w:t xml:space="preserve">Work with Shannon, Jackson, and Bennett counties to discuss NPS pollution issues and BMP implementation.  Both Shannon and Bennett counties have developed Hydrologic Unit Plans and have ranked priorities for their watersheds (i.e. soil erosion, weed control, grazing management, Prairie Dog control).  </w:t>
            </w:r>
          </w:p>
        </w:tc>
        <w:tc>
          <w:tcPr>
            <w:tcW w:w="1511" w:type="pct"/>
          </w:tcPr>
          <w:p w14:paraId="46203C59" w14:textId="77777777" w:rsidR="003E586D" w:rsidRPr="001B5749" w:rsidRDefault="003E586D" w:rsidP="003E586D">
            <w:r w:rsidRPr="001B5749">
              <w:t>2 times per year</w:t>
            </w:r>
          </w:p>
        </w:tc>
      </w:tr>
    </w:tbl>
    <w:p w14:paraId="762F8E35" w14:textId="77777777" w:rsidR="00456C98" w:rsidRPr="002C68F0" w:rsidRDefault="00456C98" w:rsidP="00230646">
      <w:pPr>
        <w:rPr>
          <w:color w:val="FF0000"/>
        </w:rPr>
      </w:pPr>
    </w:p>
    <w:p w14:paraId="196F8908" w14:textId="77777777" w:rsidR="00456C98" w:rsidRPr="002C68F0" w:rsidRDefault="00456C98" w:rsidP="00230646">
      <w:pPr>
        <w:rPr>
          <w:color w:val="FF0000"/>
        </w:rPr>
      </w:pPr>
    </w:p>
    <w:p w14:paraId="66E8C275" w14:textId="77777777" w:rsidR="00456C98" w:rsidRPr="002C68F0" w:rsidRDefault="00456C98" w:rsidP="00230646">
      <w:pPr>
        <w:rPr>
          <w:color w:val="FF0000"/>
        </w:rPr>
      </w:pPr>
    </w:p>
    <w:p w14:paraId="0A78F872" w14:textId="77777777" w:rsidR="00D01E93" w:rsidRPr="002C68F0" w:rsidRDefault="00D01E93" w:rsidP="00230646">
      <w:pPr>
        <w:rPr>
          <w:color w:val="FF0000"/>
        </w:rPr>
      </w:pPr>
    </w:p>
    <w:p w14:paraId="15775355" w14:textId="77777777" w:rsidR="00D01E93" w:rsidRPr="00230646" w:rsidRDefault="00D01E93" w:rsidP="00230646"/>
    <w:bookmarkStart w:id="74" w:name="_Toc262198193" w:displacedByCustomXml="next"/>
    <w:sdt>
      <w:sdtPr>
        <w:rPr>
          <w:rFonts w:asciiTheme="minorHAnsi" w:eastAsiaTheme="minorHAnsi" w:hAnsiTheme="minorHAnsi" w:cstheme="minorBidi"/>
          <w:b w:val="0"/>
          <w:bCs w:val="0"/>
          <w:color w:val="auto"/>
          <w:sz w:val="22"/>
          <w:szCs w:val="22"/>
        </w:rPr>
        <w:id w:val="19293604"/>
        <w:docPartObj>
          <w:docPartGallery w:val="Bibliographies"/>
          <w:docPartUnique/>
        </w:docPartObj>
      </w:sdtPr>
      <w:sdtEndPr>
        <w:rPr>
          <w:rFonts w:eastAsiaTheme="minorEastAsia"/>
        </w:rPr>
      </w:sdtEndPr>
      <w:sdtContent>
        <w:p w14:paraId="1DC49C27" w14:textId="77777777" w:rsidR="009E7052" w:rsidRDefault="009E7052" w:rsidP="009E7052">
          <w:pPr>
            <w:pStyle w:val="Heading1"/>
          </w:pPr>
          <w:r>
            <w:t>Works Cited</w:t>
          </w:r>
          <w:bookmarkEnd w:id="74"/>
        </w:p>
        <w:p w14:paraId="1AA74775" w14:textId="77777777" w:rsidR="00E47687" w:rsidRDefault="00314C7F" w:rsidP="00E47687">
          <w:pPr>
            <w:pStyle w:val="Bibliography"/>
            <w:rPr>
              <w:noProof/>
            </w:rPr>
          </w:pPr>
          <w:r>
            <w:fldChar w:fldCharType="begin"/>
          </w:r>
          <w:r w:rsidR="009E7052">
            <w:instrText xml:space="preserve"> BIBLIOGRAPHY </w:instrText>
          </w:r>
          <w:r>
            <w:fldChar w:fldCharType="separate"/>
          </w:r>
          <w:r w:rsidR="00E47687">
            <w:rPr>
              <w:noProof/>
            </w:rPr>
            <w:t xml:space="preserve">Carter, J., &amp; Heakin, A. (2007). </w:t>
          </w:r>
          <w:r w:rsidR="00E47687">
            <w:rPr>
              <w:i/>
              <w:iCs/>
              <w:noProof/>
            </w:rPr>
            <w:t>Generalized Potentiometric Surface of the Arikaree Aquifer, Pine Ridge Indian Reservation and Bennett County, South Dakota.</w:t>
          </w:r>
          <w:r w:rsidR="00E47687">
            <w:rPr>
              <w:noProof/>
            </w:rPr>
            <w:t xml:space="preserve"> U.S. Geological Survey Scientific Investigations Map 2993, 2 sheets.</w:t>
          </w:r>
        </w:p>
        <w:p w14:paraId="1E6D0B54" w14:textId="77777777" w:rsidR="00E47687" w:rsidRDefault="00E47687" w:rsidP="00E47687">
          <w:pPr>
            <w:pStyle w:val="Bibliography"/>
            <w:rPr>
              <w:noProof/>
            </w:rPr>
          </w:pPr>
          <w:r>
            <w:rPr>
              <w:noProof/>
            </w:rPr>
            <w:t xml:space="preserve">Carter, J., Sando, S., &amp; Hayes, T. (1998). </w:t>
          </w:r>
          <w:r>
            <w:rPr>
              <w:i/>
              <w:iCs/>
              <w:noProof/>
            </w:rPr>
            <w:t>Source, Occurence, and Extent of Arsenic in the Grass Mountain Area of the Rosebud Indian Reservation, South Dakota.</w:t>
          </w:r>
          <w:r>
            <w:rPr>
              <w:noProof/>
            </w:rPr>
            <w:t xml:space="preserve"> U.S. Geological Survey Investigations Report 97-4286, 90 p.</w:t>
          </w:r>
        </w:p>
        <w:p w14:paraId="5858555A" w14:textId="77777777" w:rsidR="00B12BEF" w:rsidRPr="00B12BEF" w:rsidRDefault="00B12BEF" w:rsidP="00B12BEF">
          <w:r>
            <w:t xml:space="preserve">Environmental </w:t>
          </w:r>
          <w:r w:rsidRPr="00B12BEF">
            <w:t>Protection</w:t>
          </w:r>
          <w:r>
            <w:t xml:space="preserve"> </w:t>
          </w:r>
          <w:r w:rsidRPr="00B12BEF">
            <w:t xml:space="preserve">Agency (2001). </w:t>
          </w:r>
          <w:r w:rsidRPr="00B12BEF">
            <w:rPr>
              <w:i/>
            </w:rPr>
            <w:t>Ambient Water Quality Criteria Recommendations: Information Supporting the Development of State and Tribal Nutrient Criteria - Rivers and Streams in Nutrient Ecoregion IV.</w:t>
          </w:r>
          <w:r w:rsidRPr="00B12BEF">
            <w:t xml:space="preserve"> O</w:t>
          </w:r>
          <w:r>
            <w:t>ffice</w:t>
          </w:r>
          <w:r w:rsidRPr="00B12BEF">
            <w:t xml:space="preserve"> o</w:t>
          </w:r>
          <w:r>
            <w:t>f</w:t>
          </w:r>
          <w:r w:rsidRPr="00B12BEF">
            <w:t xml:space="preserve"> Water. Washington DC.</w:t>
          </w:r>
        </w:p>
        <w:p w14:paraId="4FCF549B" w14:textId="77777777" w:rsidR="00E47687" w:rsidRDefault="00E47687" w:rsidP="00E47687">
          <w:pPr>
            <w:pStyle w:val="Bibliography"/>
            <w:rPr>
              <w:noProof/>
            </w:rPr>
          </w:pPr>
          <w:r>
            <w:rPr>
              <w:noProof/>
            </w:rPr>
            <w:t xml:space="preserve">Energy Laboratories. (2010). </w:t>
          </w:r>
          <w:r>
            <w:rPr>
              <w:i/>
              <w:iCs/>
              <w:noProof/>
            </w:rPr>
            <w:t>Oglala Sioux Tribe Environmental Protection Program-Laboratory Analytical Report.</w:t>
          </w:r>
          <w:r>
            <w:rPr>
              <w:noProof/>
            </w:rPr>
            <w:t xml:space="preserve"> Rapid City.</w:t>
          </w:r>
        </w:p>
        <w:p w14:paraId="5FEDA243" w14:textId="77777777" w:rsidR="00E47687" w:rsidRDefault="00E47687" w:rsidP="00E47687">
          <w:pPr>
            <w:pStyle w:val="Bibliography"/>
            <w:rPr>
              <w:noProof/>
            </w:rPr>
          </w:pPr>
          <w:r>
            <w:rPr>
              <w:noProof/>
            </w:rPr>
            <w:t xml:space="preserve">Heakin, A. (2000). </w:t>
          </w:r>
          <w:r>
            <w:rPr>
              <w:i/>
              <w:iCs/>
              <w:noProof/>
            </w:rPr>
            <w:t>Water Quality of Selected Springs and Public-Supply Wells, Pine Ridge Indian Reservation, South Dakota, 1992-97.</w:t>
          </w:r>
          <w:r>
            <w:rPr>
              <w:noProof/>
            </w:rPr>
            <w:t xml:space="preserve"> U.S. Geological Survey Water-Resources Investigations Report 99-4063, 61 p.</w:t>
          </w:r>
        </w:p>
        <w:p w14:paraId="3A76CA05" w14:textId="77777777" w:rsidR="00E47687" w:rsidRDefault="00E47687" w:rsidP="00E47687">
          <w:pPr>
            <w:pStyle w:val="Bibliography"/>
            <w:rPr>
              <w:noProof/>
            </w:rPr>
          </w:pPr>
          <w:r>
            <w:rPr>
              <w:noProof/>
            </w:rPr>
            <w:t xml:space="preserve">Oglala Sioux Tribe. (2002). </w:t>
          </w:r>
          <w:r>
            <w:rPr>
              <w:i/>
              <w:iCs/>
              <w:noProof/>
            </w:rPr>
            <w:t>OST Water Quality Management Code.</w:t>
          </w:r>
          <w:r>
            <w:rPr>
              <w:noProof/>
            </w:rPr>
            <w:t xml:space="preserve"> Pine Ridge: OST Environmental Health Technical Team, Environmental Protection Program.</w:t>
          </w:r>
        </w:p>
        <w:p w14:paraId="7A30E7F2" w14:textId="77777777" w:rsidR="00E47687" w:rsidRDefault="00E47687" w:rsidP="00E47687">
          <w:pPr>
            <w:pStyle w:val="Bibliography"/>
            <w:rPr>
              <w:noProof/>
            </w:rPr>
          </w:pPr>
          <w:r>
            <w:rPr>
              <w:noProof/>
            </w:rPr>
            <w:t xml:space="preserve">Oglala Sioux Tribe Water Resources Department. (1999). </w:t>
          </w:r>
          <w:r>
            <w:rPr>
              <w:i/>
              <w:iCs/>
              <w:noProof/>
            </w:rPr>
            <w:t>Integration of Benthic Macroinvertebrate Rapid Bioassessment Habitat Quality Data and Chemical Water Quality Data for Streams and Rivers on the Pine Ridge Reservation.</w:t>
          </w:r>
          <w:r>
            <w:rPr>
              <w:noProof/>
            </w:rPr>
            <w:t xml:space="preserve"> </w:t>
          </w:r>
        </w:p>
        <w:p w14:paraId="413F2FB7" w14:textId="77777777" w:rsidR="00E47687" w:rsidRDefault="00E47687" w:rsidP="00E47687">
          <w:pPr>
            <w:pStyle w:val="Bibliography"/>
            <w:rPr>
              <w:noProof/>
            </w:rPr>
          </w:pPr>
          <w:r>
            <w:rPr>
              <w:noProof/>
            </w:rPr>
            <w:t xml:space="preserve">SD Department of Enviroment &amp; Natural Resources, Pirner, Steven M. (2010). </w:t>
          </w:r>
          <w:r>
            <w:rPr>
              <w:i/>
              <w:iCs/>
              <w:noProof/>
            </w:rPr>
            <w:t>The 2010 South Dakota Integrated Report Surface Water Quality Assessment.</w:t>
          </w:r>
          <w:r>
            <w:rPr>
              <w:noProof/>
            </w:rPr>
            <w:t xml:space="preserve"> South Dakota Department of Enviroment &amp; Natural Resources.</w:t>
          </w:r>
        </w:p>
        <w:p w14:paraId="3016629D" w14:textId="77777777" w:rsidR="00E47687" w:rsidRDefault="00E47687" w:rsidP="00E47687">
          <w:pPr>
            <w:pStyle w:val="Bibliography"/>
            <w:rPr>
              <w:noProof/>
            </w:rPr>
          </w:pPr>
          <w:r>
            <w:rPr>
              <w:noProof/>
            </w:rPr>
            <w:t xml:space="preserve">SD Department of Environment &amp; Natural Resources. (2011, January). </w:t>
          </w:r>
          <w:r>
            <w:rPr>
              <w:i/>
              <w:iCs/>
              <w:noProof/>
            </w:rPr>
            <w:t>Surface Water Quality Standards</w:t>
          </w:r>
          <w:r>
            <w:rPr>
              <w:noProof/>
            </w:rPr>
            <w:t>. Retrieved January 2011, from South Dakota, DENR: http://denr.sd.gov/des/sw/swqstandards.aspx</w:t>
          </w:r>
        </w:p>
        <w:p w14:paraId="65D1E06C" w14:textId="77777777" w:rsidR="00E47687" w:rsidRDefault="00E47687" w:rsidP="00E47687">
          <w:pPr>
            <w:pStyle w:val="Bibliography"/>
            <w:rPr>
              <w:noProof/>
            </w:rPr>
          </w:pPr>
          <w:r>
            <w:rPr>
              <w:noProof/>
            </w:rPr>
            <w:t xml:space="preserve">SD Legislature. (2010). </w:t>
          </w:r>
          <w:r>
            <w:rPr>
              <w:i/>
              <w:iCs/>
              <w:noProof/>
            </w:rPr>
            <w:t>Administrative Rules</w:t>
          </w:r>
          <w:r>
            <w:rPr>
              <w:noProof/>
            </w:rPr>
            <w:t>. Retrieved August 12, 2010, from Surface Water Quality Standards: http://legis.state.sd.us/rules/DisplayRule.aspx?Rule=74:51:01</w:t>
          </w:r>
        </w:p>
        <w:p w14:paraId="3F9B82B3" w14:textId="77777777" w:rsidR="00E47687" w:rsidRDefault="00E47687" w:rsidP="00E47687">
          <w:pPr>
            <w:pStyle w:val="Bibliography"/>
            <w:rPr>
              <w:noProof/>
            </w:rPr>
          </w:pPr>
          <w:r>
            <w:rPr>
              <w:noProof/>
            </w:rPr>
            <w:t xml:space="preserve">South Dakota Department of Environment and Natural Resources. (2005). </w:t>
          </w:r>
          <w:r>
            <w:rPr>
              <w:i/>
              <w:iCs/>
              <w:noProof/>
            </w:rPr>
            <w:t>Phase 1 Environmental Assessment of the White River Watershed-White River, South Dakota.</w:t>
          </w:r>
          <w:r>
            <w:rPr>
              <w:noProof/>
            </w:rPr>
            <w:t xml:space="preserve"> </w:t>
          </w:r>
        </w:p>
        <w:p w14:paraId="4BF1E358" w14:textId="77777777" w:rsidR="00E47687" w:rsidRDefault="00E47687" w:rsidP="00E47687">
          <w:pPr>
            <w:pStyle w:val="Bibliography"/>
            <w:rPr>
              <w:noProof/>
            </w:rPr>
          </w:pPr>
          <w:r>
            <w:rPr>
              <w:noProof/>
            </w:rPr>
            <w:t xml:space="preserve">South Dakota Department of Natural Resources. (2011). </w:t>
          </w:r>
          <w:r>
            <w:rPr>
              <w:i/>
              <w:iCs/>
              <w:noProof/>
            </w:rPr>
            <w:t>Surface Water Quality Standards</w:t>
          </w:r>
          <w:r>
            <w:rPr>
              <w:noProof/>
            </w:rPr>
            <w:t>. Retrieved February 2011, from SD DENR: http://denr.sd.gov/des/sw/swqstandards.aspx</w:t>
          </w:r>
        </w:p>
        <w:p w14:paraId="19AB8A67" w14:textId="77777777" w:rsidR="00E47687" w:rsidRDefault="00E47687" w:rsidP="00E47687">
          <w:pPr>
            <w:pStyle w:val="Bibliography"/>
            <w:rPr>
              <w:noProof/>
            </w:rPr>
          </w:pPr>
          <w:r>
            <w:rPr>
              <w:noProof/>
            </w:rPr>
            <w:t xml:space="preserve">Tetra Tech, Inc. (2005a). </w:t>
          </w:r>
          <w:r>
            <w:rPr>
              <w:i/>
              <w:iCs/>
              <w:noProof/>
            </w:rPr>
            <w:t>Nonpoint Source Assessment Report for the Oglala Sioux Tribe.</w:t>
          </w:r>
          <w:r>
            <w:rPr>
              <w:noProof/>
            </w:rPr>
            <w:t xml:space="preserve"> Denver: United States Environment Protection Agency-Region 8.</w:t>
          </w:r>
        </w:p>
        <w:p w14:paraId="64E94651" w14:textId="77777777" w:rsidR="00E47687" w:rsidRDefault="00E47687" w:rsidP="00E47687">
          <w:pPr>
            <w:pStyle w:val="Bibliography"/>
            <w:rPr>
              <w:noProof/>
            </w:rPr>
          </w:pPr>
          <w:r>
            <w:rPr>
              <w:noProof/>
            </w:rPr>
            <w:t xml:space="preserve">Tetra Tech, Inc. (2005b). </w:t>
          </w:r>
          <w:r>
            <w:rPr>
              <w:i/>
              <w:iCs/>
              <w:noProof/>
            </w:rPr>
            <w:t>NPS Managment Program Plan for the Oglala Sioux Tribe.</w:t>
          </w:r>
          <w:r>
            <w:rPr>
              <w:noProof/>
            </w:rPr>
            <w:t xml:space="preserve"> Denver: United States Environmental Protection Agency-Region 8.</w:t>
          </w:r>
        </w:p>
        <w:p w14:paraId="643B7467" w14:textId="77777777" w:rsidR="00E47687" w:rsidRDefault="00E47687" w:rsidP="00E47687">
          <w:pPr>
            <w:pStyle w:val="Bibliography"/>
            <w:rPr>
              <w:noProof/>
            </w:rPr>
          </w:pPr>
          <w:r>
            <w:rPr>
              <w:noProof/>
            </w:rPr>
            <w:t xml:space="preserve">The U.S. Government's Printing Office. (2011, January 11). </w:t>
          </w:r>
          <w:r>
            <w:rPr>
              <w:i/>
              <w:iCs/>
              <w:noProof/>
            </w:rPr>
            <w:t>Electronic Code of Federal Regulations.</w:t>
          </w:r>
          <w:r>
            <w:rPr>
              <w:noProof/>
            </w:rPr>
            <w:t xml:space="preserve"> Retrieved January 2011, from GPO Access: http://ecfr.gpoaccess.gov/cgi/t/text/text-idx?c=ecfr&amp;rgn=div5&amp;view=text&amp;node=40:21.0.1.1.18&amp;idno=40#40:21.0.1.1.18.1</w:t>
          </w:r>
        </w:p>
        <w:p w14:paraId="57ED9199" w14:textId="77777777" w:rsidR="00E47687" w:rsidRDefault="00E47687" w:rsidP="00E47687">
          <w:pPr>
            <w:pStyle w:val="Bibliography"/>
            <w:rPr>
              <w:noProof/>
            </w:rPr>
          </w:pPr>
          <w:r>
            <w:rPr>
              <w:noProof/>
            </w:rPr>
            <w:t xml:space="preserve">United States Environmental Protection Agency. (2010). </w:t>
          </w:r>
          <w:r>
            <w:rPr>
              <w:i/>
              <w:iCs/>
              <w:noProof/>
            </w:rPr>
            <w:t>Handbook for Developing Watershed Plans to Restore and Protect Our Waters.</w:t>
          </w:r>
          <w:r>
            <w:rPr>
              <w:noProof/>
            </w:rPr>
            <w:t xml:space="preserve"> </w:t>
          </w:r>
        </w:p>
        <w:p w14:paraId="4FF76FED" w14:textId="77777777" w:rsidR="001961CC" w:rsidRPr="001961CC" w:rsidRDefault="001961CC" w:rsidP="001961CC">
          <w:r>
            <w:t xml:space="preserve">New York Department of Health. (2013, October 27). </w:t>
          </w:r>
          <w:r>
            <w:rPr>
              <w:i/>
            </w:rPr>
            <w:t xml:space="preserve">Coliform bacteria in Drinking Water Supplies. </w:t>
          </w:r>
          <w:r>
            <w:t xml:space="preserve">Retrieved October 2013, from: </w:t>
          </w:r>
          <w:r w:rsidRPr="001961CC">
            <w:t>http://www.health.ny.gov/environmental/water/drinking</w:t>
          </w:r>
          <w:r>
            <w:t xml:space="preserve"> </w:t>
          </w:r>
          <w:r w:rsidRPr="001961CC">
            <w:t>/coliform_bacteria.htm</w:t>
          </w:r>
        </w:p>
        <w:p w14:paraId="628DACAA" w14:textId="77777777" w:rsidR="009E7052" w:rsidRDefault="00314C7F" w:rsidP="00E47687">
          <w:r>
            <w:fldChar w:fldCharType="end"/>
          </w:r>
        </w:p>
      </w:sdtContent>
    </w:sdt>
    <w:p w14:paraId="7025E03A" w14:textId="77777777" w:rsidR="00A10EF9" w:rsidRDefault="00A10EF9">
      <w:r>
        <w:br w:type="page"/>
      </w:r>
    </w:p>
    <w:p w14:paraId="7818158A" w14:textId="77777777" w:rsidR="00A10EF9" w:rsidRDefault="00A10EF9" w:rsidP="00A10EF9">
      <w:pPr>
        <w:pStyle w:val="Heading1"/>
      </w:pPr>
      <w:bookmarkStart w:id="75" w:name="_Toc262198194"/>
      <w:bookmarkStart w:id="76" w:name="_Toc276729597"/>
      <w:r w:rsidRPr="00A10EF9">
        <w:t>APPENDI</w:t>
      </w:r>
      <w:r>
        <w:t>X</w:t>
      </w:r>
      <w:bookmarkEnd w:id="75"/>
    </w:p>
    <w:p w14:paraId="4EFF54BB" w14:textId="77777777" w:rsidR="00A10EF9" w:rsidRPr="00A10EF9" w:rsidRDefault="00A10EF9" w:rsidP="00A10EF9">
      <w:pPr>
        <w:pStyle w:val="Heading1"/>
      </w:pPr>
      <w:bookmarkStart w:id="77" w:name="_Toc262198195"/>
      <w:r>
        <w:t>Appendix A Tables Surface Water Quality Standards</w:t>
      </w:r>
      <w:bookmarkEnd w:id="77"/>
    </w:p>
    <w:p w14:paraId="34625EAE" w14:textId="77777777" w:rsidR="00A10EF9" w:rsidRDefault="00A10EF9" w:rsidP="00A10EF9">
      <w:pPr>
        <w:pStyle w:val="Caption"/>
        <w:keepNext/>
      </w:pPr>
    </w:p>
    <w:p w14:paraId="3CD6FD65" w14:textId="77777777" w:rsidR="00A10EF9" w:rsidRPr="00FC052A" w:rsidRDefault="00A10EF9" w:rsidP="00A10EF9">
      <w:pPr>
        <w:pStyle w:val="Caption"/>
        <w:keepNext/>
        <w:rPr>
          <w:sz w:val="22"/>
        </w:rPr>
      </w:pPr>
      <w:bookmarkStart w:id="78" w:name="_Toc253843579"/>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0</w:t>
      </w:r>
      <w:r w:rsidR="00314C7F" w:rsidRPr="00FC052A">
        <w:rPr>
          <w:sz w:val="22"/>
        </w:rPr>
        <w:fldChar w:fldCharType="end"/>
      </w:r>
      <w:r w:rsidR="00341178">
        <w:rPr>
          <w:sz w:val="22"/>
        </w:rPr>
        <w:tab/>
      </w:r>
      <w:r w:rsidRPr="00FC052A">
        <w:rPr>
          <w:sz w:val="22"/>
        </w:rPr>
        <w:t>Criteria for Coldwater Marginal Fish Life Propagation Waters</w:t>
      </w:r>
      <w:bookmarkEnd w:id="76"/>
      <w:bookmarkEnd w:id="78"/>
    </w:p>
    <w:tbl>
      <w:tblPr>
        <w:tblStyle w:val="TableGrid"/>
        <w:tblW w:w="0" w:type="auto"/>
        <w:tblLook w:val="04A0" w:firstRow="1" w:lastRow="0" w:firstColumn="1" w:lastColumn="0" w:noHBand="0" w:noVBand="1"/>
      </w:tblPr>
      <w:tblGrid>
        <w:gridCol w:w="2394"/>
        <w:gridCol w:w="2394"/>
        <w:gridCol w:w="2394"/>
        <w:gridCol w:w="2394"/>
      </w:tblGrid>
      <w:tr w:rsidR="00A10EF9" w14:paraId="5DF890AD" w14:textId="77777777" w:rsidTr="00AC3CC8">
        <w:tc>
          <w:tcPr>
            <w:tcW w:w="9576" w:type="dxa"/>
            <w:gridSpan w:val="4"/>
          </w:tcPr>
          <w:p w14:paraId="1EC3F0C6" w14:textId="77777777" w:rsidR="00A10EF9" w:rsidRDefault="00A10EF9" w:rsidP="00AC3CC8">
            <w:pPr>
              <w:rPr>
                <w:rFonts w:cstheme="minorHAnsi"/>
              </w:rPr>
            </w:pPr>
            <w:r>
              <w:rPr>
                <w:rFonts w:cstheme="minorHAnsi"/>
              </w:rPr>
              <w:t>74:51:01:46. Criteria for coldwater marginal fish life propagation waters.</w:t>
            </w:r>
          </w:p>
        </w:tc>
      </w:tr>
      <w:tr w:rsidR="00A10EF9" w14:paraId="15466992" w14:textId="77777777" w:rsidTr="00AC3CC8">
        <w:tc>
          <w:tcPr>
            <w:tcW w:w="2394" w:type="dxa"/>
          </w:tcPr>
          <w:p w14:paraId="23D33842" w14:textId="77777777" w:rsidR="00A10EF9" w:rsidRDefault="00A10EF9" w:rsidP="00AC3CC8">
            <w:pPr>
              <w:rPr>
                <w:rFonts w:cstheme="minorHAnsi"/>
              </w:rPr>
            </w:pPr>
            <w:r>
              <w:rPr>
                <w:rFonts w:cstheme="minorHAnsi"/>
              </w:rPr>
              <w:t>Parameter</w:t>
            </w:r>
          </w:p>
        </w:tc>
        <w:tc>
          <w:tcPr>
            <w:tcW w:w="2394" w:type="dxa"/>
          </w:tcPr>
          <w:p w14:paraId="7921F5AB" w14:textId="77777777" w:rsidR="00A10EF9" w:rsidRDefault="00A10EF9" w:rsidP="00AC3CC8">
            <w:pPr>
              <w:rPr>
                <w:rFonts w:cstheme="minorHAnsi"/>
              </w:rPr>
            </w:pPr>
            <w:r>
              <w:rPr>
                <w:rFonts w:cstheme="minorHAnsi"/>
              </w:rPr>
              <w:t>Criteria</w:t>
            </w:r>
          </w:p>
        </w:tc>
        <w:tc>
          <w:tcPr>
            <w:tcW w:w="2394" w:type="dxa"/>
          </w:tcPr>
          <w:p w14:paraId="26DA9C15" w14:textId="77777777" w:rsidR="00A10EF9" w:rsidRDefault="00A10EF9" w:rsidP="00AC3CC8">
            <w:pPr>
              <w:rPr>
                <w:rFonts w:cstheme="minorHAnsi"/>
              </w:rPr>
            </w:pPr>
            <w:r>
              <w:rPr>
                <w:rFonts w:cstheme="minorHAnsi"/>
              </w:rPr>
              <w:t>Unit of Measure</w:t>
            </w:r>
          </w:p>
        </w:tc>
        <w:tc>
          <w:tcPr>
            <w:tcW w:w="2394" w:type="dxa"/>
          </w:tcPr>
          <w:p w14:paraId="2BA287F4" w14:textId="77777777" w:rsidR="00A10EF9" w:rsidRDefault="00A10EF9" w:rsidP="00AC3CC8">
            <w:pPr>
              <w:rPr>
                <w:rFonts w:cstheme="minorHAnsi"/>
              </w:rPr>
            </w:pPr>
            <w:r>
              <w:rPr>
                <w:rFonts w:cstheme="minorHAnsi"/>
              </w:rPr>
              <w:t>Special Conditions</w:t>
            </w:r>
          </w:p>
        </w:tc>
      </w:tr>
      <w:tr w:rsidR="00A10EF9" w14:paraId="6AF37DC0" w14:textId="77777777" w:rsidTr="00AC3CC8">
        <w:tc>
          <w:tcPr>
            <w:tcW w:w="2394" w:type="dxa"/>
            <w:vMerge w:val="restart"/>
          </w:tcPr>
          <w:p w14:paraId="494CB5EB" w14:textId="77777777" w:rsidR="00A10EF9" w:rsidRDefault="00A10EF9" w:rsidP="00AC3CC8">
            <w:pPr>
              <w:rPr>
                <w:rFonts w:cstheme="minorHAnsi"/>
              </w:rPr>
            </w:pPr>
            <w:r>
              <w:rPr>
                <w:rFonts w:cstheme="minorHAnsi"/>
              </w:rPr>
              <w:t>Total ammonia nitrogen as N</w:t>
            </w:r>
          </w:p>
        </w:tc>
        <w:tc>
          <w:tcPr>
            <w:tcW w:w="2394" w:type="dxa"/>
          </w:tcPr>
          <w:p w14:paraId="1EEBD4D6"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5850CEC3" w14:textId="77777777" w:rsidR="00A10EF9" w:rsidRDefault="00A10EF9" w:rsidP="00AC3CC8">
            <w:pPr>
              <w:rPr>
                <w:rFonts w:cstheme="minorHAnsi"/>
              </w:rPr>
            </w:pPr>
            <w:r>
              <w:rPr>
                <w:rFonts w:cstheme="minorHAnsi"/>
              </w:rPr>
              <w:t>mg/L</w:t>
            </w:r>
          </w:p>
        </w:tc>
        <w:tc>
          <w:tcPr>
            <w:tcW w:w="2394" w:type="dxa"/>
          </w:tcPr>
          <w:p w14:paraId="2F18F172" w14:textId="77777777" w:rsidR="00A10EF9" w:rsidRDefault="00A10EF9" w:rsidP="00AC3CC8">
            <w:pPr>
              <w:rPr>
                <w:rFonts w:cstheme="minorHAnsi"/>
              </w:rPr>
            </w:pPr>
            <w:r>
              <w:rPr>
                <w:rFonts w:cstheme="minorHAnsi"/>
              </w:rPr>
              <w:t>30-day average</w:t>
            </w:r>
          </w:p>
        </w:tc>
      </w:tr>
      <w:tr w:rsidR="00A10EF9" w14:paraId="53C993B7" w14:textId="77777777" w:rsidTr="00AC3CC8">
        <w:tc>
          <w:tcPr>
            <w:tcW w:w="2394" w:type="dxa"/>
            <w:vMerge/>
          </w:tcPr>
          <w:p w14:paraId="1A2C18B4" w14:textId="77777777" w:rsidR="00A10EF9" w:rsidRDefault="00A10EF9" w:rsidP="00AC3CC8">
            <w:pPr>
              <w:rPr>
                <w:rFonts w:cstheme="minorHAnsi"/>
              </w:rPr>
            </w:pPr>
          </w:p>
        </w:tc>
        <w:tc>
          <w:tcPr>
            <w:tcW w:w="2394" w:type="dxa"/>
          </w:tcPr>
          <w:p w14:paraId="28BC5EE0" w14:textId="77777777" w:rsidR="00A10EF9" w:rsidRDefault="00A10EF9" w:rsidP="00AC3CC8">
            <w:pPr>
              <w:rPr>
                <w:rFonts w:cstheme="minorHAnsi"/>
              </w:rPr>
            </w:pPr>
            <w:r>
              <w:rPr>
                <w:rFonts w:cstheme="minorHAnsi"/>
              </w:rPr>
              <w:t>Equal to or less than the result from Equation 1 in Appendix A</w:t>
            </w:r>
          </w:p>
        </w:tc>
        <w:tc>
          <w:tcPr>
            <w:tcW w:w="2394" w:type="dxa"/>
            <w:vMerge/>
          </w:tcPr>
          <w:p w14:paraId="5D9074AA" w14:textId="77777777" w:rsidR="00A10EF9" w:rsidRDefault="00A10EF9" w:rsidP="00AC3CC8">
            <w:pPr>
              <w:rPr>
                <w:rFonts w:cstheme="minorHAnsi"/>
              </w:rPr>
            </w:pPr>
          </w:p>
        </w:tc>
        <w:tc>
          <w:tcPr>
            <w:tcW w:w="2394" w:type="dxa"/>
          </w:tcPr>
          <w:p w14:paraId="09D88DEE" w14:textId="77777777" w:rsidR="00A10EF9" w:rsidRDefault="00A10EF9" w:rsidP="00AC3CC8">
            <w:pPr>
              <w:rPr>
                <w:rFonts w:cstheme="minorHAnsi"/>
              </w:rPr>
            </w:pPr>
            <w:r>
              <w:rPr>
                <w:rFonts w:cstheme="minorHAnsi"/>
              </w:rPr>
              <w:t>Daily maximum</w:t>
            </w:r>
          </w:p>
        </w:tc>
      </w:tr>
      <w:tr w:rsidR="00A10EF9" w14:paraId="345487FF" w14:textId="77777777" w:rsidTr="00AC3CC8">
        <w:tc>
          <w:tcPr>
            <w:tcW w:w="2394" w:type="dxa"/>
          </w:tcPr>
          <w:p w14:paraId="7734AC6B"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3AC77603" w14:textId="77777777" w:rsidR="00A10EF9" w:rsidRDefault="00A10EF9" w:rsidP="00AC3CC8">
            <w:pPr>
              <w:rPr>
                <w:rFonts w:cstheme="minorHAnsi"/>
              </w:rPr>
            </w:pPr>
            <w:r>
              <w:rPr>
                <w:rFonts w:cstheme="minorHAnsi"/>
              </w:rPr>
              <w:t>≥ 5.0</w:t>
            </w:r>
          </w:p>
        </w:tc>
        <w:tc>
          <w:tcPr>
            <w:tcW w:w="2394" w:type="dxa"/>
          </w:tcPr>
          <w:p w14:paraId="110735B9" w14:textId="77777777" w:rsidR="00A10EF9" w:rsidRDefault="00A10EF9" w:rsidP="00AC3CC8">
            <w:pPr>
              <w:rPr>
                <w:rFonts w:cstheme="minorHAnsi"/>
              </w:rPr>
            </w:pPr>
            <w:r>
              <w:rPr>
                <w:rFonts w:cstheme="minorHAnsi"/>
              </w:rPr>
              <w:t>mg/L</w:t>
            </w:r>
          </w:p>
        </w:tc>
        <w:tc>
          <w:tcPr>
            <w:tcW w:w="2394" w:type="dxa"/>
          </w:tcPr>
          <w:p w14:paraId="5CA4AB82" w14:textId="77777777" w:rsidR="00A10EF9" w:rsidRDefault="00A10EF9" w:rsidP="00AC3CC8">
            <w:pPr>
              <w:rPr>
                <w:rFonts w:cstheme="minorHAnsi"/>
              </w:rPr>
            </w:pPr>
            <w:r>
              <w:rPr>
                <w:rFonts w:cstheme="minorHAnsi"/>
              </w:rPr>
              <w:t>Daily minimum</w:t>
            </w:r>
          </w:p>
        </w:tc>
      </w:tr>
      <w:tr w:rsidR="00A10EF9" w14:paraId="439769DB" w14:textId="77777777" w:rsidTr="00AC3CC8">
        <w:tc>
          <w:tcPr>
            <w:tcW w:w="2394" w:type="dxa"/>
          </w:tcPr>
          <w:p w14:paraId="29F21F73" w14:textId="77777777" w:rsidR="00A10EF9" w:rsidRDefault="00A10EF9" w:rsidP="00AC3CC8">
            <w:pPr>
              <w:rPr>
                <w:rFonts w:cstheme="minorHAnsi"/>
              </w:rPr>
            </w:pPr>
            <w:r>
              <w:rPr>
                <w:rFonts w:cstheme="minorHAnsi"/>
              </w:rPr>
              <w:t>Undisassociated hydrogen sulfide</w:t>
            </w:r>
          </w:p>
        </w:tc>
        <w:tc>
          <w:tcPr>
            <w:tcW w:w="2394" w:type="dxa"/>
          </w:tcPr>
          <w:p w14:paraId="48AD4223" w14:textId="77777777" w:rsidR="00A10EF9" w:rsidRDefault="00A10EF9" w:rsidP="00AC3CC8">
            <w:pPr>
              <w:rPr>
                <w:rFonts w:cstheme="minorHAnsi"/>
              </w:rPr>
            </w:pPr>
            <w:r>
              <w:rPr>
                <w:rFonts w:cstheme="minorHAnsi"/>
              </w:rPr>
              <w:t>≤ 0.002</w:t>
            </w:r>
          </w:p>
        </w:tc>
        <w:tc>
          <w:tcPr>
            <w:tcW w:w="2394" w:type="dxa"/>
          </w:tcPr>
          <w:p w14:paraId="39CF1DDE" w14:textId="77777777" w:rsidR="00A10EF9" w:rsidRDefault="00A10EF9" w:rsidP="00AC3CC8">
            <w:pPr>
              <w:rPr>
                <w:rFonts w:cstheme="minorHAnsi"/>
              </w:rPr>
            </w:pPr>
            <w:r>
              <w:rPr>
                <w:rFonts w:cstheme="minorHAnsi"/>
              </w:rPr>
              <w:t>mg/L</w:t>
            </w:r>
          </w:p>
        </w:tc>
        <w:tc>
          <w:tcPr>
            <w:tcW w:w="2394" w:type="dxa"/>
          </w:tcPr>
          <w:p w14:paraId="59B9AFBA" w14:textId="77777777" w:rsidR="00A10EF9" w:rsidRDefault="00A10EF9" w:rsidP="00AC3CC8">
            <w:pPr>
              <w:rPr>
                <w:rFonts w:cstheme="minorHAnsi"/>
              </w:rPr>
            </w:pPr>
            <w:r>
              <w:rPr>
                <w:rFonts w:cstheme="minorHAnsi"/>
              </w:rPr>
              <w:t>Daily maximum</w:t>
            </w:r>
          </w:p>
        </w:tc>
      </w:tr>
      <w:tr w:rsidR="00A10EF9" w14:paraId="49E86450" w14:textId="77777777" w:rsidTr="00AC3CC8">
        <w:tc>
          <w:tcPr>
            <w:tcW w:w="2394" w:type="dxa"/>
          </w:tcPr>
          <w:p w14:paraId="22C4D6FE" w14:textId="77777777" w:rsidR="00A10EF9" w:rsidRDefault="00A10EF9" w:rsidP="00AC3CC8">
            <w:pPr>
              <w:rPr>
                <w:rFonts w:cstheme="minorHAnsi"/>
              </w:rPr>
            </w:pPr>
            <w:r>
              <w:rPr>
                <w:rFonts w:cstheme="minorHAnsi"/>
              </w:rPr>
              <w:t>pH</w:t>
            </w:r>
          </w:p>
        </w:tc>
        <w:tc>
          <w:tcPr>
            <w:tcW w:w="2394" w:type="dxa"/>
          </w:tcPr>
          <w:p w14:paraId="74789F58" w14:textId="77777777" w:rsidR="00A10EF9" w:rsidRDefault="00A10EF9" w:rsidP="00AC3CC8">
            <w:pPr>
              <w:rPr>
                <w:rFonts w:cstheme="minorHAnsi"/>
              </w:rPr>
            </w:pPr>
            <w:r>
              <w:rPr>
                <w:rFonts w:cstheme="minorHAnsi"/>
              </w:rPr>
              <w:t>≥ 6.5 - ≤ 9.0</w:t>
            </w:r>
          </w:p>
        </w:tc>
        <w:tc>
          <w:tcPr>
            <w:tcW w:w="2394" w:type="dxa"/>
          </w:tcPr>
          <w:p w14:paraId="5285E156" w14:textId="77777777" w:rsidR="00A10EF9" w:rsidRDefault="00A10EF9" w:rsidP="00AC3CC8">
            <w:pPr>
              <w:rPr>
                <w:rFonts w:cstheme="minorHAnsi"/>
              </w:rPr>
            </w:pPr>
            <w:r>
              <w:rPr>
                <w:rFonts w:cstheme="minorHAnsi"/>
              </w:rPr>
              <w:t>Units</w:t>
            </w:r>
          </w:p>
        </w:tc>
        <w:tc>
          <w:tcPr>
            <w:tcW w:w="2394" w:type="dxa"/>
          </w:tcPr>
          <w:p w14:paraId="75228F82" w14:textId="77777777" w:rsidR="00A10EF9" w:rsidRDefault="00A10EF9" w:rsidP="00AC3CC8">
            <w:pPr>
              <w:rPr>
                <w:rFonts w:cstheme="minorHAnsi"/>
              </w:rPr>
            </w:pPr>
            <w:r>
              <w:rPr>
                <w:rFonts w:cstheme="minorHAnsi"/>
              </w:rPr>
              <w:t>See § 74:51:01:07</w:t>
            </w:r>
          </w:p>
        </w:tc>
      </w:tr>
      <w:tr w:rsidR="00A10EF9" w14:paraId="26068441" w14:textId="77777777" w:rsidTr="00AC3CC8">
        <w:tc>
          <w:tcPr>
            <w:tcW w:w="2394" w:type="dxa"/>
            <w:vMerge w:val="restart"/>
          </w:tcPr>
          <w:p w14:paraId="735D3517" w14:textId="77777777" w:rsidR="00A10EF9" w:rsidRDefault="00A10EF9" w:rsidP="00AC3CC8">
            <w:pPr>
              <w:rPr>
                <w:rFonts w:cstheme="minorHAnsi"/>
              </w:rPr>
            </w:pPr>
            <w:r>
              <w:rPr>
                <w:rFonts w:cstheme="minorHAnsi"/>
              </w:rPr>
              <w:t>Total Suspended Solids</w:t>
            </w:r>
          </w:p>
        </w:tc>
        <w:tc>
          <w:tcPr>
            <w:tcW w:w="2394" w:type="dxa"/>
          </w:tcPr>
          <w:p w14:paraId="59CAA000" w14:textId="77777777" w:rsidR="00A10EF9" w:rsidRDefault="00A10EF9" w:rsidP="00AC3CC8">
            <w:pPr>
              <w:rPr>
                <w:rFonts w:cstheme="minorHAnsi"/>
              </w:rPr>
            </w:pPr>
            <w:r>
              <w:rPr>
                <w:rFonts w:cstheme="minorHAnsi"/>
              </w:rPr>
              <w:t>≤ 90</w:t>
            </w:r>
          </w:p>
        </w:tc>
        <w:tc>
          <w:tcPr>
            <w:tcW w:w="2394" w:type="dxa"/>
            <w:vMerge w:val="restart"/>
          </w:tcPr>
          <w:p w14:paraId="4D690886" w14:textId="77777777" w:rsidR="00A10EF9" w:rsidRDefault="00A10EF9" w:rsidP="00AC3CC8">
            <w:pPr>
              <w:rPr>
                <w:rFonts w:cstheme="minorHAnsi"/>
              </w:rPr>
            </w:pPr>
            <w:r>
              <w:rPr>
                <w:rFonts w:cstheme="minorHAnsi"/>
              </w:rPr>
              <w:t>mg/L</w:t>
            </w:r>
          </w:p>
        </w:tc>
        <w:tc>
          <w:tcPr>
            <w:tcW w:w="2394" w:type="dxa"/>
          </w:tcPr>
          <w:p w14:paraId="5178E56E" w14:textId="77777777" w:rsidR="00A10EF9" w:rsidRDefault="00A10EF9" w:rsidP="00AC3CC8">
            <w:pPr>
              <w:rPr>
                <w:rFonts w:cstheme="minorHAnsi"/>
              </w:rPr>
            </w:pPr>
            <w:r>
              <w:rPr>
                <w:rFonts w:cstheme="minorHAnsi"/>
              </w:rPr>
              <w:t>30-day average</w:t>
            </w:r>
          </w:p>
        </w:tc>
      </w:tr>
      <w:tr w:rsidR="00A10EF9" w14:paraId="6B2C29C9" w14:textId="77777777" w:rsidTr="00AC3CC8">
        <w:tc>
          <w:tcPr>
            <w:tcW w:w="2394" w:type="dxa"/>
            <w:vMerge/>
          </w:tcPr>
          <w:p w14:paraId="630C7C8A" w14:textId="77777777" w:rsidR="00A10EF9" w:rsidRDefault="00A10EF9" w:rsidP="00AC3CC8">
            <w:pPr>
              <w:rPr>
                <w:rFonts w:cstheme="minorHAnsi"/>
              </w:rPr>
            </w:pPr>
          </w:p>
        </w:tc>
        <w:tc>
          <w:tcPr>
            <w:tcW w:w="2394" w:type="dxa"/>
          </w:tcPr>
          <w:p w14:paraId="7112AC8C" w14:textId="77777777" w:rsidR="00A10EF9" w:rsidRDefault="00A10EF9" w:rsidP="00AC3CC8">
            <w:pPr>
              <w:rPr>
                <w:rFonts w:cstheme="minorHAnsi"/>
              </w:rPr>
            </w:pPr>
            <w:r>
              <w:rPr>
                <w:rFonts w:cstheme="minorHAnsi"/>
              </w:rPr>
              <w:t>≤ 158</w:t>
            </w:r>
          </w:p>
        </w:tc>
        <w:tc>
          <w:tcPr>
            <w:tcW w:w="2394" w:type="dxa"/>
            <w:vMerge/>
          </w:tcPr>
          <w:p w14:paraId="74725EB5" w14:textId="77777777" w:rsidR="00A10EF9" w:rsidRDefault="00A10EF9" w:rsidP="00AC3CC8">
            <w:pPr>
              <w:rPr>
                <w:rFonts w:cstheme="minorHAnsi"/>
              </w:rPr>
            </w:pPr>
          </w:p>
        </w:tc>
        <w:tc>
          <w:tcPr>
            <w:tcW w:w="2394" w:type="dxa"/>
          </w:tcPr>
          <w:p w14:paraId="62A83CAA" w14:textId="77777777" w:rsidR="00A10EF9" w:rsidRDefault="00A10EF9" w:rsidP="00AC3CC8">
            <w:pPr>
              <w:rPr>
                <w:rFonts w:cstheme="minorHAnsi"/>
              </w:rPr>
            </w:pPr>
            <w:r>
              <w:rPr>
                <w:rFonts w:cstheme="minorHAnsi"/>
              </w:rPr>
              <w:t>Daily maximum</w:t>
            </w:r>
          </w:p>
        </w:tc>
      </w:tr>
      <w:tr w:rsidR="00A10EF9" w14:paraId="4C53BD55" w14:textId="77777777" w:rsidTr="00AC3CC8">
        <w:tc>
          <w:tcPr>
            <w:tcW w:w="2394" w:type="dxa"/>
          </w:tcPr>
          <w:p w14:paraId="184BF0AB" w14:textId="77777777" w:rsidR="00A10EF9" w:rsidRDefault="00A10EF9" w:rsidP="00AC3CC8">
            <w:pPr>
              <w:rPr>
                <w:rFonts w:cstheme="minorHAnsi"/>
              </w:rPr>
            </w:pPr>
            <w:r>
              <w:rPr>
                <w:rFonts w:cstheme="minorHAnsi"/>
              </w:rPr>
              <w:t>Temperature</w:t>
            </w:r>
          </w:p>
        </w:tc>
        <w:tc>
          <w:tcPr>
            <w:tcW w:w="2394" w:type="dxa"/>
          </w:tcPr>
          <w:p w14:paraId="345C9249" w14:textId="77777777" w:rsidR="00A10EF9" w:rsidRDefault="00A10EF9" w:rsidP="00AC3CC8">
            <w:pPr>
              <w:rPr>
                <w:rFonts w:cstheme="minorHAnsi"/>
              </w:rPr>
            </w:pPr>
            <w:r>
              <w:rPr>
                <w:rFonts w:cstheme="minorHAnsi"/>
              </w:rPr>
              <w:t>≤ 75</w:t>
            </w:r>
          </w:p>
        </w:tc>
        <w:tc>
          <w:tcPr>
            <w:tcW w:w="2394" w:type="dxa"/>
          </w:tcPr>
          <w:p w14:paraId="5E64BCE8" w14:textId="77777777" w:rsidR="00A10EF9" w:rsidRDefault="00A10EF9" w:rsidP="00AC3CC8">
            <w:pPr>
              <w:rPr>
                <w:rFonts w:cstheme="minorHAnsi"/>
              </w:rPr>
            </w:pPr>
            <w:r>
              <w:rPr>
                <w:rFonts w:cstheme="minorHAnsi"/>
              </w:rPr>
              <w:t>ͦF</w:t>
            </w:r>
          </w:p>
        </w:tc>
        <w:tc>
          <w:tcPr>
            <w:tcW w:w="2394" w:type="dxa"/>
          </w:tcPr>
          <w:p w14:paraId="59AFE792" w14:textId="77777777" w:rsidR="00A10EF9" w:rsidRDefault="00A10EF9" w:rsidP="00AC3CC8">
            <w:pPr>
              <w:rPr>
                <w:rFonts w:cstheme="minorHAnsi"/>
              </w:rPr>
            </w:pPr>
            <w:r>
              <w:rPr>
                <w:rFonts w:cstheme="minorHAnsi"/>
              </w:rPr>
              <w:t>See § 74:51:01:31</w:t>
            </w:r>
          </w:p>
        </w:tc>
      </w:tr>
    </w:tbl>
    <w:p w14:paraId="439331EE" w14:textId="77777777" w:rsidR="00A10EF9" w:rsidRDefault="00A10EF9" w:rsidP="00A10EF9">
      <w:pPr>
        <w:rPr>
          <w:rFonts w:cstheme="minorHAnsi"/>
        </w:rPr>
      </w:pPr>
    </w:p>
    <w:p w14:paraId="00EF5F51" w14:textId="77777777" w:rsidR="00A10EF9" w:rsidRPr="00FC052A" w:rsidRDefault="00A10EF9" w:rsidP="00A10EF9">
      <w:pPr>
        <w:pStyle w:val="Caption"/>
        <w:keepNext/>
        <w:rPr>
          <w:sz w:val="22"/>
        </w:rPr>
      </w:pPr>
      <w:bookmarkStart w:id="79" w:name="_Toc276729598"/>
      <w:bookmarkStart w:id="80" w:name="_Toc253843580"/>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1</w:t>
      </w:r>
      <w:r w:rsidR="00314C7F" w:rsidRPr="00FC052A">
        <w:rPr>
          <w:sz w:val="22"/>
        </w:rPr>
        <w:fldChar w:fldCharType="end"/>
      </w:r>
      <w:r w:rsidR="00341178">
        <w:rPr>
          <w:sz w:val="22"/>
        </w:rPr>
        <w:tab/>
      </w:r>
      <w:r w:rsidRPr="00FC052A">
        <w:rPr>
          <w:sz w:val="22"/>
        </w:rPr>
        <w:t>Criteria for Warmwater Permanent Fish Life Propagation Waters</w:t>
      </w:r>
      <w:bookmarkEnd w:id="79"/>
      <w:bookmarkEnd w:id="80"/>
    </w:p>
    <w:tbl>
      <w:tblPr>
        <w:tblStyle w:val="TableGrid"/>
        <w:tblW w:w="0" w:type="auto"/>
        <w:tblLook w:val="04A0" w:firstRow="1" w:lastRow="0" w:firstColumn="1" w:lastColumn="0" w:noHBand="0" w:noVBand="1"/>
      </w:tblPr>
      <w:tblGrid>
        <w:gridCol w:w="2394"/>
        <w:gridCol w:w="2394"/>
        <w:gridCol w:w="2394"/>
        <w:gridCol w:w="2394"/>
      </w:tblGrid>
      <w:tr w:rsidR="00A10EF9" w14:paraId="77A394E2" w14:textId="77777777" w:rsidTr="00AC3CC8">
        <w:tc>
          <w:tcPr>
            <w:tcW w:w="9576" w:type="dxa"/>
            <w:gridSpan w:val="4"/>
          </w:tcPr>
          <w:p w14:paraId="7A285075" w14:textId="77777777" w:rsidR="00A10EF9" w:rsidRDefault="00A10EF9" w:rsidP="00AC3CC8">
            <w:pPr>
              <w:rPr>
                <w:rFonts w:cstheme="minorHAnsi"/>
              </w:rPr>
            </w:pPr>
            <w:r>
              <w:rPr>
                <w:rFonts w:cstheme="minorHAnsi"/>
              </w:rPr>
              <w:t>74:51:01:47. Criteria for warmwater permanent fish life propagation waters.</w:t>
            </w:r>
          </w:p>
        </w:tc>
      </w:tr>
      <w:tr w:rsidR="00A10EF9" w14:paraId="17A9CB60" w14:textId="77777777" w:rsidTr="00AC3CC8">
        <w:tc>
          <w:tcPr>
            <w:tcW w:w="2394" w:type="dxa"/>
          </w:tcPr>
          <w:p w14:paraId="59939B8F" w14:textId="77777777" w:rsidR="00A10EF9" w:rsidRDefault="00A10EF9" w:rsidP="00AC3CC8">
            <w:pPr>
              <w:rPr>
                <w:rFonts w:cstheme="minorHAnsi"/>
              </w:rPr>
            </w:pPr>
            <w:r>
              <w:rPr>
                <w:rFonts w:cstheme="minorHAnsi"/>
              </w:rPr>
              <w:t>Parameter</w:t>
            </w:r>
          </w:p>
        </w:tc>
        <w:tc>
          <w:tcPr>
            <w:tcW w:w="2394" w:type="dxa"/>
          </w:tcPr>
          <w:p w14:paraId="0EC3A7BA" w14:textId="77777777" w:rsidR="00A10EF9" w:rsidRDefault="00A10EF9" w:rsidP="00AC3CC8">
            <w:pPr>
              <w:rPr>
                <w:rFonts w:cstheme="minorHAnsi"/>
              </w:rPr>
            </w:pPr>
            <w:r>
              <w:rPr>
                <w:rFonts w:cstheme="minorHAnsi"/>
              </w:rPr>
              <w:t>Criteria</w:t>
            </w:r>
          </w:p>
        </w:tc>
        <w:tc>
          <w:tcPr>
            <w:tcW w:w="2394" w:type="dxa"/>
          </w:tcPr>
          <w:p w14:paraId="030637D5" w14:textId="77777777" w:rsidR="00A10EF9" w:rsidRDefault="00A10EF9" w:rsidP="00AC3CC8">
            <w:pPr>
              <w:rPr>
                <w:rFonts w:cstheme="minorHAnsi"/>
              </w:rPr>
            </w:pPr>
            <w:r>
              <w:rPr>
                <w:rFonts w:cstheme="minorHAnsi"/>
              </w:rPr>
              <w:t>Unit of Measure</w:t>
            </w:r>
          </w:p>
        </w:tc>
        <w:tc>
          <w:tcPr>
            <w:tcW w:w="2394" w:type="dxa"/>
          </w:tcPr>
          <w:p w14:paraId="20988EC4" w14:textId="77777777" w:rsidR="00A10EF9" w:rsidRDefault="00A10EF9" w:rsidP="00AC3CC8">
            <w:pPr>
              <w:rPr>
                <w:rFonts w:cstheme="minorHAnsi"/>
              </w:rPr>
            </w:pPr>
            <w:r>
              <w:rPr>
                <w:rFonts w:cstheme="minorHAnsi"/>
              </w:rPr>
              <w:t>Special Conditions</w:t>
            </w:r>
          </w:p>
        </w:tc>
      </w:tr>
      <w:tr w:rsidR="00A10EF9" w14:paraId="15662E0F" w14:textId="77777777" w:rsidTr="00AC3CC8">
        <w:tc>
          <w:tcPr>
            <w:tcW w:w="2394" w:type="dxa"/>
            <w:vMerge w:val="restart"/>
          </w:tcPr>
          <w:p w14:paraId="67EBE801" w14:textId="77777777" w:rsidR="00A10EF9" w:rsidRDefault="00A10EF9" w:rsidP="00AC3CC8">
            <w:pPr>
              <w:rPr>
                <w:rFonts w:cstheme="minorHAnsi"/>
              </w:rPr>
            </w:pPr>
            <w:r>
              <w:rPr>
                <w:rFonts w:cstheme="minorHAnsi"/>
              </w:rPr>
              <w:t>Total ammonia nitrogen as N</w:t>
            </w:r>
          </w:p>
        </w:tc>
        <w:tc>
          <w:tcPr>
            <w:tcW w:w="2394" w:type="dxa"/>
          </w:tcPr>
          <w:p w14:paraId="60306F2A"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3D258150" w14:textId="77777777" w:rsidR="00A10EF9" w:rsidRDefault="00A10EF9" w:rsidP="00AC3CC8">
            <w:pPr>
              <w:rPr>
                <w:rFonts w:cstheme="minorHAnsi"/>
              </w:rPr>
            </w:pPr>
            <w:r>
              <w:rPr>
                <w:rFonts w:cstheme="minorHAnsi"/>
              </w:rPr>
              <w:t>mg/L</w:t>
            </w:r>
          </w:p>
        </w:tc>
        <w:tc>
          <w:tcPr>
            <w:tcW w:w="2394" w:type="dxa"/>
          </w:tcPr>
          <w:p w14:paraId="62DEB8D8" w14:textId="77777777" w:rsidR="00A10EF9" w:rsidRDefault="00A10EF9" w:rsidP="00AC3CC8">
            <w:pPr>
              <w:rPr>
                <w:rFonts w:cstheme="minorHAnsi"/>
              </w:rPr>
            </w:pPr>
            <w:r>
              <w:rPr>
                <w:rFonts w:cstheme="minorHAnsi"/>
              </w:rPr>
              <w:t>30-day average March 1 – October 31</w:t>
            </w:r>
          </w:p>
        </w:tc>
      </w:tr>
      <w:tr w:rsidR="00A10EF9" w14:paraId="0C1AD400" w14:textId="77777777" w:rsidTr="00AC3CC8">
        <w:tc>
          <w:tcPr>
            <w:tcW w:w="2394" w:type="dxa"/>
            <w:vMerge/>
          </w:tcPr>
          <w:p w14:paraId="0C01A508" w14:textId="77777777" w:rsidR="00A10EF9" w:rsidRDefault="00A10EF9" w:rsidP="00AC3CC8">
            <w:pPr>
              <w:rPr>
                <w:rFonts w:cstheme="minorHAnsi"/>
              </w:rPr>
            </w:pPr>
          </w:p>
        </w:tc>
        <w:tc>
          <w:tcPr>
            <w:tcW w:w="2394" w:type="dxa"/>
          </w:tcPr>
          <w:p w14:paraId="3624E47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405EA5A4" w14:textId="77777777" w:rsidR="00A10EF9" w:rsidRDefault="00A10EF9" w:rsidP="00AC3CC8">
            <w:pPr>
              <w:rPr>
                <w:rFonts w:cstheme="minorHAnsi"/>
              </w:rPr>
            </w:pPr>
          </w:p>
        </w:tc>
        <w:tc>
          <w:tcPr>
            <w:tcW w:w="2394" w:type="dxa"/>
          </w:tcPr>
          <w:p w14:paraId="0A0565B0" w14:textId="77777777" w:rsidR="00A10EF9" w:rsidRDefault="00A10EF9" w:rsidP="00AC3CC8">
            <w:pPr>
              <w:rPr>
                <w:rFonts w:cstheme="minorHAnsi"/>
              </w:rPr>
            </w:pPr>
            <w:r>
              <w:rPr>
                <w:rFonts w:cstheme="minorHAnsi"/>
              </w:rPr>
              <w:t>30 day average November 1 – February 29</w:t>
            </w:r>
          </w:p>
        </w:tc>
      </w:tr>
      <w:tr w:rsidR="00A10EF9" w14:paraId="65CA6991" w14:textId="77777777" w:rsidTr="00AC3CC8">
        <w:tc>
          <w:tcPr>
            <w:tcW w:w="2394" w:type="dxa"/>
            <w:vMerge/>
          </w:tcPr>
          <w:p w14:paraId="7C43CD47" w14:textId="77777777" w:rsidR="00A10EF9" w:rsidRDefault="00A10EF9" w:rsidP="00AC3CC8">
            <w:pPr>
              <w:rPr>
                <w:rFonts w:cstheme="minorHAnsi"/>
              </w:rPr>
            </w:pPr>
          </w:p>
        </w:tc>
        <w:tc>
          <w:tcPr>
            <w:tcW w:w="2394" w:type="dxa"/>
          </w:tcPr>
          <w:p w14:paraId="50270F5C"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05850BED" w14:textId="77777777" w:rsidR="00A10EF9" w:rsidRDefault="00A10EF9" w:rsidP="00AC3CC8">
            <w:pPr>
              <w:rPr>
                <w:rFonts w:cstheme="minorHAnsi"/>
              </w:rPr>
            </w:pPr>
          </w:p>
        </w:tc>
        <w:tc>
          <w:tcPr>
            <w:tcW w:w="2394" w:type="dxa"/>
          </w:tcPr>
          <w:p w14:paraId="5C272BDB" w14:textId="77777777" w:rsidR="00A10EF9" w:rsidRDefault="00A10EF9" w:rsidP="00AC3CC8">
            <w:pPr>
              <w:rPr>
                <w:rFonts w:cstheme="minorHAnsi"/>
              </w:rPr>
            </w:pPr>
            <w:r>
              <w:rPr>
                <w:rFonts w:cstheme="minorHAnsi"/>
              </w:rPr>
              <w:t>Daily maximum</w:t>
            </w:r>
          </w:p>
        </w:tc>
      </w:tr>
      <w:tr w:rsidR="00A10EF9" w14:paraId="45C67683" w14:textId="77777777" w:rsidTr="00AC3CC8">
        <w:tc>
          <w:tcPr>
            <w:tcW w:w="2394" w:type="dxa"/>
            <w:vMerge w:val="restart"/>
          </w:tcPr>
          <w:p w14:paraId="2140C6EE"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4D1C577A" w14:textId="77777777" w:rsidR="00A10EF9" w:rsidRDefault="00A10EF9" w:rsidP="00AC3CC8">
            <w:pPr>
              <w:rPr>
                <w:rFonts w:cstheme="minorHAnsi"/>
              </w:rPr>
            </w:pPr>
            <w:r>
              <w:rPr>
                <w:rFonts w:cstheme="minorHAnsi"/>
              </w:rPr>
              <w:t>≥ 5.0</w:t>
            </w:r>
          </w:p>
        </w:tc>
        <w:tc>
          <w:tcPr>
            <w:tcW w:w="2394" w:type="dxa"/>
            <w:vMerge w:val="restart"/>
          </w:tcPr>
          <w:p w14:paraId="5354B3F1" w14:textId="77777777" w:rsidR="00A10EF9" w:rsidRDefault="00A10EF9" w:rsidP="00AC3CC8">
            <w:pPr>
              <w:rPr>
                <w:rFonts w:cstheme="minorHAnsi"/>
              </w:rPr>
            </w:pPr>
            <w:r>
              <w:rPr>
                <w:rFonts w:cstheme="minorHAnsi"/>
              </w:rPr>
              <w:t>mg/L</w:t>
            </w:r>
          </w:p>
        </w:tc>
        <w:tc>
          <w:tcPr>
            <w:tcW w:w="2394" w:type="dxa"/>
          </w:tcPr>
          <w:p w14:paraId="73880F78" w14:textId="77777777" w:rsidR="00A10EF9" w:rsidRDefault="00A10EF9" w:rsidP="00AC3CC8">
            <w:pPr>
              <w:rPr>
                <w:rFonts w:cstheme="minorHAnsi"/>
              </w:rPr>
            </w:pPr>
            <w:r>
              <w:rPr>
                <w:rFonts w:cstheme="minorHAnsi"/>
              </w:rPr>
              <w:t>Daily minimum</w:t>
            </w:r>
          </w:p>
        </w:tc>
      </w:tr>
      <w:tr w:rsidR="00A10EF9" w14:paraId="787CF1F6" w14:textId="77777777" w:rsidTr="00AC3CC8">
        <w:tc>
          <w:tcPr>
            <w:tcW w:w="2394" w:type="dxa"/>
            <w:vMerge/>
          </w:tcPr>
          <w:p w14:paraId="69BD6C9C" w14:textId="77777777" w:rsidR="00A10EF9" w:rsidRDefault="00A10EF9" w:rsidP="00AC3CC8">
            <w:pPr>
              <w:rPr>
                <w:rFonts w:cstheme="minorHAnsi"/>
              </w:rPr>
            </w:pPr>
          </w:p>
        </w:tc>
        <w:tc>
          <w:tcPr>
            <w:tcW w:w="2394" w:type="dxa"/>
          </w:tcPr>
          <w:p w14:paraId="22FC8187" w14:textId="77777777" w:rsidR="00A10EF9" w:rsidRDefault="00A10EF9" w:rsidP="00AC3CC8">
            <w:pPr>
              <w:rPr>
                <w:rFonts w:cstheme="minorHAnsi"/>
              </w:rPr>
            </w:pPr>
            <w:r>
              <w:rPr>
                <w:rFonts w:cstheme="minorHAnsi"/>
              </w:rPr>
              <w:t>≥6.0</w:t>
            </w:r>
          </w:p>
        </w:tc>
        <w:tc>
          <w:tcPr>
            <w:tcW w:w="2394" w:type="dxa"/>
            <w:vMerge/>
          </w:tcPr>
          <w:p w14:paraId="4C01DE40" w14:textId="77777777" w:rsidR="00A10EF9" w:rsidRDefault="00A10EF9" w:rsidP="00AC3CC8">
            <w:pPr>
              <w:rPr>
                <w:rFonts w:cstheme="minorHAnsi"/>
              </w:rPr>
            </w:pPr>
          </w:p>
        </w:tc>
        <w:tc>
          <w:tcPr>
            <w:tcW w:w="2394" w:type="dxa"/>
          </w:tcPr>
          <w:p w14:paraId="7EB81EA7" w14:textId="77777777" w:rsidR="00A10EF9" w:rsidRDefault="00A10EF9" w:rsidP="00AC3CC8">
            <w:pPr>
              <w:rPr>
                <w:rFonts w:cstheme="minorHAnsi"/>
              </w:rPr>
            </w:pPr>
            <w:r>
              <w:rPr>
                <w:rFonts w:cstheme="minorHAnsi"/>
              </w:rPr>
              <w:t>In Big Stone Lake and Lake Traverse during April and May</w:t>
            </w:r>
          </w:p>
        </w:tc>
      </w:tr>
      <w:tr w:rsidR="00A10EF9" w14:paraId="78E65A8D" w14:textId="77777777" w:rsidTr="00AC3CC8">
        <w:tc>
          <w:tcPr>
            <w:tcW w:w="2394" w:type="dxa"/>
          </w:tcPr>
          <w:p w14:paraId="6C5B6FF6" w14:textId="77777777" w:rsidR="00A10EF9" w:rsidRDefault="00A10EF9" w:rsidP="00AC3CC8">
            <w:pPr>
              <w:rPr>
                <w:rFonts w:cstheme="minorHAnsi"/>
              </w:rPr>
            </w:pPr>
            <w:r>
              <w:rPr>
                <w:rFonts w:cstheme="minorHAnsi"/>
              </w:rPr>
              <w:t>Undisassociated hydrogen sulfide</w:t>
            </w:r>
          </w:p>
        </w:tc>
        <w:tc>
          <w:tcPr>
            <w:tcW w:w="2394" w:type="dxa"/>
          </w:tcPr>
          <w:p w14:paraId="0AE32B7A" w14:textId="77777777" w:rsidR="00A10EF9" w:rsidRDefault="00A10EF9" w:rsidP="00AC3CC8">
            <w:pPr>
              <w:rPr>
                <w:rFonts w:cstheme="minorHAnsi"/>
              </w:rPr>
            </w:pPr>
            <w:r>
              <w:rPr>
                <w:rFonts w:cstheme="minorHAnsi"/>
              </w:rPr>
              <w:t>≤ 0.002</w:t>
            </w:r>
          </w:p>
        </w:tc>
        <w:tc>
          <w:tcPr>
            <w:tcW w:w="2394" w:type="dxa"/>
          </w:tcPr>
          <w:p w14:paraId="4807AB94" w14:textId="77777777" w:rsidR="00A10EF9" w:rsidRDefault="00A10EF9" w:rsidP="00AC3CC8">
            <w:pPr>
              <w:rPr>
                <w:rFonts w:cstheme="minorHAnsi"/>
              </w:rPr>
            </w:pPr>
            <w:r>
              <w:rPr>
                <w:rFonts w:cstheme="minorHAnsi"/>
              </w:rPr>
              <w:t>mg/L</w:t>
            </w:r>
          </w:p>
        </w:tc>
        <w:tc>
          <w:tcPr>
            <w:tcW w:w="2394" w:type="dxa"/>
          </w:tcPr>
          <w:p w14:paraId="694E38CF" w14:textId="77777777" w:rsidR="00A10EF9" w:rsidRDefault="00A10EF9" w:rsidP="00AC3CC8">
            <w:pPr>
              <w:rPr>
                <w:rFonts w:cstheme="minorHAnsi"/>
              </w:rPr>
            </w:pPr>
            <w:r>
              <w:rPr>
                <w:rFonts w:cstheme="minorHAnsi"/>
              </w:rPr>
              <w:t>Daily maximum</w:t>
            </w:r>
          </w:p>
        </w:tc>
      </w:tr>
      <w:tr w:rsidR="00A10EF9" w14:paraId="5B0C22FD" w14:textId="77777777" w:rsidTr="00AC3CC8">
        <w:tc>
          <w:tcPr>
            <w:tcW w:w="2394" w:type="dxa"/>
          </w:tcPr>
          <w:p w14:paraId="382CCF01" w14:textId="77777777" w:rsidR="00A10EF9" w:rsidRDefault="00A10EF9" w:rsidP="00AC3CC8">
            <w:pPr>
              <w:rPr>
                <w:rFonts w:cstheme="minorHAnsi"/>
              </w:rPr>
            </w:pPr>
            <w:r>
              <w:rPr>
                <w:rFonts w:cstheme="minorHAnsi"/>
              </w:rPr>
              <w:t>pH</w:t>
            </w:r>
          </w:p>
        </w:tc>
        <w:tc>
          <w:tcPr>
            <w:tcW w:w="2394" w:type="dxa"/>
          </w:tcPr>
          <w:p w14:paraId="2A0E35E7" w14:textId="77777777" w:rsidR="00A10EF9" w:rsidRDefault="00A10EF9" w:rsidP="00AC3CC8">
            <w:pPr>
              <w:rPr>
                <w:rFonts w:cstheme="minorHAnsi"/>
              </w:rPr>
            </w:pPr>
            <w:r>
              <w:rPr>
                <w:rFonts w:cstheme="minorHAnsi"/>
              </w:rPr>
              <w:t>≥ 6.5 - ≤ 9.0</w:t>
            </w:r>
          </w:p>
        </w:tc>
        <w:tc>
          <w:tcPr>
            <w:tcW w:w="2394" w:type="dxa"/>
          </w:tcPr>
          <w:p w14:paraId="7E369EE7" w14:textId="77777777" w:rsidR="00A10EF9" w:rsidRDefault="00A10EF9" w:rsidP="00AC3CC8">
            <w:pPr>
              <w:rPr>
                <w:rFonts w:cstheme="minorHAnsi"/>
              </w:rPr>
            </w:pPr>
            <w:r>
              <w:rPr>
                <w:rFonts w:cstheme="minorHAnsi"/>
              </w:rPr>
              <w:t>Units</w:t>
            </w:r>
          </w:p>
        </w:tc>
        <w:tc>
          <w:tcPr>
            <w:tcW w:w="2394" w:type="dxa"/>
          </w:tcPr>
          <w:p w14:paraId="107B08C5" w14:textId="77777777" w:rsidR="00A10EF9" w:rsidRDefault="00A10EF9" w:rsidP="00AC3CC8">
            <w:pPr>
              <w:rPr>
                <w:rFonts w:cstheme="minorHAnsi"/>
              </w:rPr>
            </w:pPr>
            <w:r>
              <w:rPr>
                <w:rFonts w:cstheme="minorHAnsi"/>
              </w:rPr>
              <w:t>See § 74:51:01:07</w:t>
            </w:r>
          </w:p>
        </w:tc>
      </w:tr>
      <w:tr w:rsidR="00A10EF9" w14:paraId="18FDD5A6" w14:textId="77777777" w:rsidTr="00AC3CC8">
        <w:tc>
          <w:tcPr>
            <w:tcW w:w="2394" w:type="dxa"/>
            <w:vMerge w:val="restart"/>
          </w:tcPr>
          <w:p w14:paraId="7BA7314D" w14:textId="77777777" w:rsidR="00A10EF9" w:rsidRDefault="00A10EF9" w:rsidP="00AC3CC8">
            <w:pPr>
              <w:rPr>
                <w:rFonts w:cstheme="minorHAnsi"/>
              </w:rPr>
            </w:pPr>
            <w:r>
              <w:rPr>
                <w:rFonts w:cstheme="minorHAnsi"/>
              </w:rPr>
              <w:t>Total Suspended Solids</w:t>
            </w:r>
          </w:p>
        </w:tc>
        <w:tc>
          <w:tcPr>
            <w:tcW w:w="2394" w:type="dxa"/>
          </w:tcPr>
          <w:p w14:paraId="581B5EAB" w14:textId="77777777" w:rsidR="00A10EF9" w:rsidRDefault="00A10EF9" w:rsidP="00AC3CC8">
            <w:pPr>
              <w:rPr>
                <w:rFonts w:cstheme="minorHAnsi"/>
              </w:rPr>
            </w:pPr>
            <w:r>
              <w:rPr>
                <w:rFonts w:cstheme="minorHAnsi"/>
              </w:rPr>
              <w:t>≤ 90</w:t>
            </w:r>
          </w:p>
        </w:tc>
        <w:tc>
          <w:tcPr>
            <w:tcW w:w="2394" w:type="dxa"/>
            <w:vMerge w:val="restart"/>
          </w:tcPr>
          <w:p w14:paraId="2D0B9E2A" w14:textId="77777777" w:rsidR="00A10EF9" w:rsidRDefault="00A10EF9" w:rsidP="00AC3CC8">
            <w:pPr>
              <w:rPr>
                <w:rFonts w:cstheme="minorHAnsi"/>
              </w:rPr>
            </w:pPr>
            <w:r>
              <w:rPr>
                <w:rFonts w:cstheme="minorHAnsi"/>
              </w:rPr>
              <w:t>mg/L</w:t>
            </w:r>
          </w:p>
        </w:tc>
        <w:tc>
          <w:tcPr>
            <w:tcW w:w="2394" w:type="dxa"/>
          </w:tcPr>
          <w:p w14:paraId="31BF7525" w14:textId="77777777" w:rsidR="00A10EF9" w:rsidRDefault="00A10EF9" w:rsidP="00AC3CC8">
            <w:pPr>
              <w:rPr>
                <w:rFonts w:cstheme="minorHAnsi"/>
              </w:rPr>
            </w:pPr>
            <w:r>
              <w:rPr>
                <w:rFonts w:cstheme="minorHAnsi"/>
              </w:rPr>
              <w:t>30-day average</w:t>
            </w:r>
          </w:p>
        </w:tc>
      </w:tr>
      <w:tr w:rsidR="00A10EF9" w14:paraId="79CEC02C" w14:textId="77777777" w:rsidTr="00AC3CC8">
        <w:tc>
          <w:tcPr>
            <w:tcW w:w="2394" w:type="dxa"/>
            <w:vMerge/>
          </w:tcPr>
          <w:p w14:paraId="5CFA0689" w14:textId="77777777" w:rsidR="00A10EF9" w:rsidRDefault="00A10EF9" w:rsidP="00AC3CC8">
            <w:pPr>
              <w:rPr>
                <w:rFonts w:cstheme="minorHAnsi"/>
              </w:rPr>
            </w:pPr>
          </w:p>
        </w:tc>
        <w:tc>
          <w:tcPr>
            <w:tcW w:w="2394" w:type="dxa"/>
          </w:tcPr>
          <w:p w14:paraId="7ED9AFAD" w14:textId="77777777" w:rsidR="00A10EF9" w:rsidRDefault="00A10EF9" w:rsidP="00AC3CC8">
            <w:pPr>
              <w:rPr>
                <w:rFonts w:cstheme="minorHAnsi"/>
              </w:rPr>
            </w:pPr>
            <w:r>
              <w:rPr>
                <w:rFonts w:cstheme="minorHAnsi"/>
              </w:rPr>
              <w:t>≤ 158</w:t>
            </w:r>
          </w:p>
        </w:tc>
        <w:tc>
          <w:tcPr>
            <w:tcW w:w="2394" w:type="dxa"/>
            <w:vMerge/>
          </w:tcPr>
          <w:p w14:paraId="00356DFF" w14:textId="77777777" w:rsidR="00A10EF9" w:rsidRDefault="00A10EF9" w:rsidP="00AC3CC8">
            <w:pPr>
              <w:rPr>
                <w:rFonts w:cstheme="minorHAnsi"/>
              </w:rPr>
            </w:pPr>
          </w:p>
        </w:tc>
        <w:tc>
          <w:tcPr>
            <w:tcW w:w="2394" w:type="dxa"/>
          </w:tcPr>
          <w:p w14:paraId="1CC983B7" w14:textId="77777777" w:rsidR="00A10EF9" w:rsidRDefault="00A10EF9" w:rsidP="00AC3CC8">
            <w:pPr>
              <w:rPr>
                <w:rFonts w:cstheme="minorHAnsi"/>
              </w:rPr>
            </w:pPr>
            <w:r>
              <w:rPr>
                <w:rFonts w:cstheme="minorHAnsi"/>
              </w:rPr>
              <w:t>Daily maximum</w:t>
            </w:r>
          </w:p>
        </w:tc>
      </w:tr>
      <w:tr w:rsidR="00A10EF9" w14:paraId="44AD3E5D" w14:textId="77777777" w:rsidTr="00AC3CC8">
        <w:tc>
          <w:tcPr>
            <w:tcW w:w="2394" w:type="dxa"/>
          </w:tcPr>
          <w:p w14:paraId="0BAF4529" w14:textId="77777777" w:rsidR="00A10EF9" w:rsidRDefault="00A10EF9" w:rsidP="00AC3CC8">
            <w:pPr>
              <w:rPr>
                <w:rFonts w:cstheme="minorHAnsi"/>
              </w:rPr>
            </w:pPr>
            <w:r>
              <w:rPr>
                <w:rFonts w:cstheme="minorHAnsi"/>
              </w:rPr>
              <w:t>Temperature</w:t>
            </w:r>
          </w:p>
        </w:tc>
        <w:tc>
          <w:tcPr>
            <w:tcW w:w="2394" w:type="dxa"/>
          </w:tcPr>
          <w:p w14:paraId="5DFCDC08" w14:textId="77777777" w:rsidR="00A10EF9" w:rsidRDefault="00A10EF9" w:rsidP="00AC3CC8">
            <w:pPr>
              <w:rPr>
                <w:rFonts w:cstheme="minorHAnsi"/>
              </w:rPr>
            </w:pPr>
            <w:r>
              <w:rPr>
                <w:rFonts w:cstheme="minorHAnsi"/>
              </w:rPr>
              <w:t>≤ 80</w:t>
            </w:r>
          </w:p>
        </w:tc>
        <w:tc>
          <w:tcPr>
            <w:tcW w:w="2394" w:type="dxa"/>
          </w:tcPr>
          <w:p w14:paraId="48920A34" w14:textId="77777777" w:rsidR="00A10EF9" w:rsidRDefault="00A10EF9" w:rsidP="00AC3CC8">
            <w:pPr>
              <w:rPr>
                <w:rFonts w:cstheme="minorHAnsi"/>
              </w:rPr>
            </w:pPr>
            <w:r>
              <w:rPr>
                <w:rFonts w:cstheme="minorHAnsi"/>
              </w:rPr>
              <w:t>ͦF</w:t>
            </w:r>
          </w:p>
        </w:tc>
        <w:tc>
          <w:tcPr>
            <w:tcW w:w="2394" w:type="dxa"/>
          </w:tcPr>
          <w:p w14:paraId="259E4AED" w14:textId="77777777" w:rsidR="00A10EF9" w:rsidRDefault="00A10EF9" w:rsidP="00AC3CC8">
            <w:pPr>
              <w:rPr>
                <w:rFonts w:cstheme="minorHAnsi"/>
              </w:rPr>
            </w:pPr>
            <w:r>
              <w:rPr>
                <w:rFonts w:cstheme="minorHAnsi"/>
              </w:rPr>
              <w:t>See § 74:51:01:31</w:t>
            </w:r>
          </w:p>
        </w:tc>
      </w:tr>
    </w:tbl>
    <w:p w14:paraId="453E4E93" w14:textId="77777777" w:rsidR="00A10EF9" w:rsidRDefault="00A10EF9" w:rsidP="00A10EF9">
      <w:pPr>
        <w:rPr>
          <w:rFonts w:cstheme="minorHAnsi"/>
        </w:rPr>
      </w:pPr>
    </w:p>
    <w:p w14:paraId="0259409D" w14:textId="77777777" w:rsidR="00A10EF9" w:rsidRPr="00FC052A" w:rsidRDefault="00A10EF9" w:rsidP="00A10EF9">
      <w:pPr>
        <w:pStyle w:val="Caption"/>
        <w:keepNext/>
        <w:rPr>
          <w:sz w:val="22"/>
        </w:rPr>
      </w:pPr>
      <w:bookmarkStart w:id="81" w:name="_Toc276729599"/>
      <w:bookmarkStart w:id="82" w:name="_Toc253843581"/>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2</w:t>
      </w:r>
      <w:r w:rsidR="00314C7F" w:rsidRPr="00FC052A">
        <w:rPr>
          <w:sz w:val="22"/>
        </w:rPr>
        <w:fldChar w:fldCharType="end"/>
      </w:r>
      <w:r w:rsidR="00341178">
        <w:rPr>
          <w:sz w:val="22"/>
        </w:rPr>
        <w:tab/>
      </w:r>
      <w:r w:rsidRPr="00FC052A">
        <w:rPr>
          <w:sz w:val="22"/>
        </w:rPr>
        <w:t>Criteria for Warmwater Semipermanent Fish Life Propagation Waters</w:t>
      </w:r>
      <w:bookmarkEnd w:id="81"/>
      <w:bookmarkEnd w:id="82"/>
    </w:p>
    <w:tbl>
      <w:tblPr>
        <w:tblStyle w:val="TableGrid"/>
        <w:tblW w:w="0" w:type="auto"/>
        <w:tblLook w:val="04A0" w:firstRow="1" w:lastRow="0" w:firstColumn="1" w:lastColumn="0" w:noHBand="0" w:noVBand="1"/>
      </w:tblPr>
      <w:tblGrid>
        <w:gridCol w:w="2394"/>
        <w:gridCol w:w="2394"/>
        <w:gridCol w:w="2394"/>
        <w:gridCol w:w="2394"/>
      </w:tblGrid>
      <w:tr w:rsidR="00A10EF9" w14:paraId="514D66E3" w14:textId="77777777" w:rsidTr="00AC3CC8">
        <w:tc>
          <w:tcPr>
            <w:tcW w:w="9576" w:type="dxa"/>
            <w:gridSpan w:val="4"/>
          </w:tcPr>
          <w:p w14:paraId="35106708" w14:textId="77777777" w:rsidR="00A10EF9" w:rsidRDefault="00A10EF9" w:rsidP="00AC3CC8">
            <w:pPr>
              <w:rPr>
                <w:rFonts w:cstheme="minorHAnsi"/>
              </w:rPr>
            </w:pPr>
            <w:r>
              <w:rPr>
                <w:rFonts w:cstheme="minorHAnsi"/>
              </w:rPr>
              <w:t>74:51:01:48. Criteria for warmwater semipermanent fish life propagation waters.</w:t>
            </w:r>
          </w:p>
        </w:tc>
      </w:tr>
      <w:tr w:rsidR="00A10EF9" w14:paraId="39D78D3D" w14:textId="77777777" w:rsidTr="00AC3CC8">
        <w:tc>
          <w:tcPr>
            <w:tcW w:w="2394" w:type="dxa"/>
          </w:tcPr>
          <w:p w14:paraId="21710029" w14:textId="77777777" w:rsidR="00A10EF9" w:rsidRDefault="00A10EF9" w:rsidP="00AC3CC8">
            <w:pPr>
              <w:rPr>
                <w:rFonts w:cstheme="minorHAnsi"/>
              </w:rPr>
            </w:pPr>
            <w:r>
              <w:rPr>
                <w:rFonts w:cstheme="minorHAnsi"/>
              </w:rPr>
              <w:t>Parameter</w:t>
            </w:r>
          </w:p>
        </w:tc>
        <w:tc>
          <w:tcPr>
            <w:tcW w:w="2394" w:type="dxa"/>
          </w:tcPr>
          <w:p w14:paraId="071FFBBD" w14:textId="77777777" w:rsidR="00A10EF9" w:rsidRDefault="00A10EF9" w:rsidP="00AC3CC8">
            <w:pPr>
              <w:rPr>
                <w:rFonts w:cstheme="minorHAnsi"/>
              </w:rPr>
            </w:pPr>
            <w:r>
              <w:rPr>
                <w:rFonts w:cstheme="minorHAnsi"/>
              </w:rPr>
              <w:t>Criteria</w:t>
            </w:r>
          </w:p>
        </w:tc>
        <w:tc>
          <w:tcPr>
            <w:tcW w:w="2394" w:type="dxa"/>
          </w:tcPr>
          <w:p w14:paraId="71094924" w14:textId="77777777" w:rsidR="00A10EF9" w:rsidRDefault="00A10EF9" w:rsidP="00AC3CC8">
            <w:pPr>
              <w:rPr>
                <w:rFonts w:cstheme="minorHAnsi"/>
              </w:rPr>
            </w:pPr>
            <w:r>
              <w:rPr>
                <w:rFonts w:cstheme="minorHAnsi"/>
              </w:rPr>
              <w:t>Unit of Measure</w:t>
            </w:r>
          </w:p>
        </w:tc>
        <w:tc>
          <w:tcPr>
            <w:tcW w:w="2394" w:type="dxa"/>
          </w:tcPr>
          <w:p w14:paraId="0C47CEDC" w14:textId="77777777" w:rsidR="00A10EF9" w:rsidRDefault="00A10EF9" w:rsidP="00AC3CC8">
            <w:pPr>
              <w:rPr>
                <w:rFonts w:cstheme="minorHAnsi"/>
              </w:rPr>
            </w:pPr>
            <w:r>
              <w:rPr>
                <w:rFonts w:cstheme="minorHAnsi"/>
              </w:rPr>
              <w:t>Special Conditions</w:t>
            </w:r>
          </w:p>
        </w:tc>
      </w:tr>
      <w:tr w:rsidR="00A10EF9" w14:paraId="405AF764" w14:textId="77777777" w:rsidTr="00AC3CC8">
        <w:tc>
          <w:tcPr>
            <w:tcW w:w="2394" w:type="dxa"/>
            <w:vMerge w:val="restart"/>
          </w:tcPr>
          <w:p w14:paraId="1D52234C" w14:textId="77777777" w:rsidR="00A10EF9" w:rsidRDefault="00A10EF9" w:rsidP="00AC3CC8">
            <w:pPr>
              <w:rPr>
                <w:rFonts w:cstheme="minorHAnsi"/>
              </w:rPr>
            </w:pPr>
            <w:r>
              <w:rPr>
                <w:rFonts w:cstheme="minorHAnsi"/>
              </w:rPr>
              <w:t>Total ammonia nitrogen as N</w:t>
            </w:r>
          </w:p>
        </w:tc>
        <w:tc>
          <w:tcPr>
            <w:tcW w:w="2394" w:type="dxa"/>
          </w:tcPr>
          <w:p w14:paraId="7320CEAF"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4CA5F2A1" w14:textId="77777777" w:rsidR="00A10EF9" w:rsidRDefault="00A10EF9" w:rsidP="00AC3CC8">
            <w:pPr>
              <w:rPr>
                <w:rFonts w:cstheme="minorHAnsi"/>
              </w:rPr>
            </w:pPr>
            <w:r>
              <w:rPr>
                <w:rFonts w:cstheme="minorHAnsi"/>
              </w:rPr>
              <w:t>mg/L</w:t>
            </w:r>
          </w:p>
        </w:tc>
        <w:tc>
          <w:tcPr>
            <w:tcW w:w="2394" w:type="dxa"/>
          </w:tcPr>
          <w:p w14:paraId="1559E96D" w14:textId="77777777" w:rsidR="00A10EF9" w:rsidRDefault="00A10EF9" w:rsidP="00AC3CC8">
            <w:pPr>
              <w:rPr>
                <w:rFonts w:cstheme="minorHAnsi"/>
              </w:rPr>
            </w:pPr>
            <w:r>
              <w:rPr>
                <w:rFonts w:cstheme="minorHAnsi"/>
              </w:rPr>
              <w:t>30-day average</w:t>
            </w:r>
          </w:p>
          <w:p w14:paraId="355CB365" w14:textId="77777777" w:rsidR="00A10EF9" w:rsidRDefault="00A10EF9" w:rsidP="00AC3CC8">
            <w:pPr>
              <w:rPr>
                <w:rFonts w:cstheme="minorHAnsi"/>
              </w:rPr>
            </w:pPr>
            <w:r>
              <w:rPr>
                <w:rFonts w:cstheme="minorHAnsi"/>
              </w:rPr>
              <w:t>March 1 – October 31</w:t>
            </w:r>
          </w:p>
        </w:tc>
      </w:tr>
      <w:tr w:rsidR="00A10EF9" w14:paraId="54362CF5" w14:textId="77777777" w:rsidTr="00AC3CC8">
        <w:tc>
          <w:tcPr>
            <w:tcW w:w="2394" w:type="dxa"/>
            <w:vMerge/>
          </w:tcPr>
          <w:p w14:paraId="7CD19F07" w14:textId="77777777" w:rsidR="00A10EF9" w:rsidRDefault="00A10EF9" w:rsidP="00AC3CC8">
            <w:pPr>
              <w:rPr>
                <w:rFonts w:cstheme="minorHAnsi"/>
              </w:rPr>
            </w:pPr>
          </w:p>
        </w:tc>
        <w:tc>
          <w:tcPr>
            <w:tcW w:w="2394" w:type="dxa"/>
          </w:tcPr>
          <w:p w14:paraId="10CEB85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6583CC7B" w14:textId="77777777" w:rsidR="00A10EF9" w:rsidRDefault="00A10EF9" w:rsidP="00AC3CC8">
            <w:pPr>
              <w:rPr>
                <w:rFonts w:cstheme="minorHAnsi"/>
              </w:rPr>
            </w:pPr>
          </w:p>
        </w:tc>
        <w:tc>
          <w:tcPr>
            <w:tcW w:w="2394" w:type="dxa"/>
          </w:tcPr>
          <w:p w14:paraId="0C487ED3" w14:textId="77777777" w:rsidR="00A10EF9" w:rsidRDefault="00A10EF9" w:rsidP="00AC3CC8">
            <w:pPr>
              <w:rPr>
                <w:rFonts w:cstheme="minorHAnsi"/>
              </w:rPr>
            </w:pPr>
            <w:r>
              <w:rPr>
                <w:rFonts w:cstheme="minorHAnsi"/>
              </w:rPr>
              <w:t>30-day average November 1 – February 29</w:t>
            </w:r>
          </w:p>
        </w:tc>
      </w:tr>
      <w:tr w:rsidR="00A10EF9" w14:paraId="73A32F8B" w14:textId="77777777" w:rsidTr="00AC3CC8">
        <w:tc>
          <w:tcPr>
            <w:tcW w:w="2394" w:type="dxa"/>
            <w:vMerge/>
          </w:tcPr>
          <w:p w14:paraId="3D6797B5" w14:textId="77777777" w:rsidR="00A10EF9" w:rsidRDefault="00A10EF9" w:rsidP="00AC3CC8">
            <w:pPr>
              <w:rPr>
                <w:rFonts w:cstheme="minorHAnsi"/>
              </w:rPr>
            </w:pPr>
          </w:p>
        </w:tc>
        <w:tc>
          <w:tcPr>
            <w:tcW w:w="2394" w:type="dxa"/>
          </w:tcPr>
          <w:p w14:paraId="4A33D963"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4227949D" w14:textId="77777777" w:rsidR="00A10EF9" w:rsidRDefault="00A10EF9" w:rsidP="00AC3CC8">
            <w:pPr>
              <w:rPr>
                <w:rFonts w:cstheme="minorHAnsi"/>
              </w:rPr>
            </w:pPr>
          </w:p>
        </w:tc>
        <w:tc>
          <w:tcPr>
            <w:tcW w:w="2394" w:type="dxa"/>
          </w:tcPr>
          <w:p w14:paraId="037D2939" w14:textId="77777777" w:rsidR="00A10EF9" w:rsidRDefault="00A10EF9" w:rsidP="00AC3CC8">
            <w:pPr>
              <w:rPr>
                <w:rFonts w:cstheme="minorHAnsi"/>
              </w:rPr>
            </w:pPr>
            <w:r>
              <w:rPr>
                <w:rFonts w:cstheme="minorHAnsi"/>
              </w:rPr>
              <w:t>Daily maximum</w:t>
            </w:r>
          </w:p>
        </w:tc>
      </w:tr>
      <w:tr w:rsidR="00A10EF9" w14:paraId="3F617B48" w14:textId="77777777" w:rsidTr="00AC3CC8">
        <w:tc>
          <w:tcPr>
            <w:tcW w:w="2394" w:type="dxa"/>
          </w:tcPr>
          <w:p w14:paraId="5663DE68"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50581FCF" w14:textId="77777777" w:rsidR="00A10EF9" w:rsidRDefault="00A10EF9" w:rsidP="00AC3CC8">
            <w:pPr>
              <w:rPr>
                <w:rFonts w:cstheme="minorHAnsi"/>
              </w:rPr>
            </w:pPr>
            <w:r>
              <w:rPr>
                <w:rFonts w:cstheme="minorHAnsi"/>
              </w:rPr>
              <w:t>≥ 5.0</w:t>
            </w:r>
          </w:p>
        </w:tc>
        <w:tc>
          <w:tcPr>
            <w:tcW w:w="2394" w:type="dxa"/>
          </w:tcPr>
          <w:p w14:paraId="5FC934D8" w14:textId="77777777" w:rsidR="00A10EF9" w:rsidRDefault="00A10EF9" w:rsidP="00AC3CC8">
            <w:pPr>
              <w:rPr>
                <w:rFonts w:cstheme="minorHAnsi"/>
              </w:rPr>
            </w:pPr>
            <w:r>
              <w:rPr>
                <w:rFonts w:cstheme="minorHAnsi"/>
              </w:rPr>
              <w:t>mg/L</w:t>
            </w:r>
          </w:p>
        </w:tc>
        <w:tc>
          <w:tcPr>
            <w:tcW w:w="2394" w:type="dxa"/>
          </w:tcPr>
          <w:p w14:paraId="44FD2AD8" w14:textId="77777777" w:rsidR="00A10EF9" w:rsidRDefault="00A10EF9" w:rsidP="00AC3CC8">
            <w:pPr>
              <w:rPr>
                <w:rFonts w:cstheme="minorHAnsi"/>
              </w:rPr>
            </w:pPr>
            <w:r>
              <w:rPr>
                <w:rFonts w:cstheme="minorHAnsi"/>
              </w:rPr>
              <w:t>Daily minimum</w:t>
            </w:r>
          </w:p>
        </w:tc>
      </w:tr>
      <w:tr w:rsidR="00A10EF9" w14:paraId="7E5279CB" w14:textId="77777777" w:rsidTr="00AC3CC8">
        <w:tc>
          <w:tcPr>
            <w:tcW w:w="2394" w:type="dxa"/>
          </w:tcPr>
          <w:p w14:paraId="19C358B1" w14:textId="77777777" w:rsidR="00A10EF9" w:rsidRDefault="00A10EF9" w:rsidP="00AC3CC8">
            <w:pPr>
              <w:rPr>
                <w:rFonts w:cstheme="minorHAnsi"/>
              </w:rPr>
            </w:pPr>
            <w:r>
              <w:rPr>
                <w:rFonts w:cstheme="minorHAnsi"/>
              </w:rPr>
              <w:t>Undisassociated hydrogen sulfide</w:t>
            </w:r>
          </w:p>
        </w:tc>
        <w:tc>
          <w:tcPr>
            <w:tcW w:w="2394" w:type="dxa"/>
          </w:tcPr>
          <w:p w14:paraId="762E487A" w14:textId="77777777" w:rsidR="00A10EF9" w:rsidRDefault="00A10EF9" w:rsidP="00AC3CC8">
            <w:pPr>
              <w:rPr>
                <w:rFonts w:cstheme="minorHAnsi"/>
              </w:rPr>
            </w:pPr>
            <w:r>
              <w:rPr>
                <w:rFonts w:cstheme="minorHAnsi"/>
              </w:rPr>
              <w:t>≤ 0.002</w:t>
            </w:r>
          </w:p>
        </w:tc>
        <w:tc>
          <w:tcPr>
            <w:tcW w:w="2394" w:type="dxa"/>
          </w:tcPr>
          <w:p w14:paraId="689F69C7" w14:textId="77777777" w:rsidR="00A10EF9" w:rsidRDefault="00A10EF9" w:rsidP="00AC3CC8">
            <w:pPr>
              <w:rPr>
                <w:rFonts w:cstheme="minorHAnsi"/>
              </w:rPr>
            </w:pPr>
            <w:r>
              <w:rPr>
                <w:rFonts w:cstheme="minorHAnsi"/>
              </w:rPr>
              <w:t>mg/L</w:t>
            </w:r>
          </w:p>
        </w:tc>
        <w:tc>
          <w:tcPr>
            <w:tcW w:w="2394" w:type="dxa"/>
          </w:tcPr>
          <w:p w14:paraId="46A9E211" w14:textId="77777777" w:rsidR="00A10EF9" w:rsidRDefault="00A10EF9" w:rsidP="00AC3CC8">
            <w:pPr>
              <w:rPr>
                <w:rFonts w:cstheme="minorHAnsi"/>
              </w:rPr>
            </w:pPr>
            <w:r>
              <w:rPr>
                <w:rFonts w:cstheme="minorHAnsi"/>
              </w:rPr>
              <w:t>Daily maximum</w:t>
            </w:r>
          </w:p>
        </w:tc>
      </w:tr>
      <w:tr w:rsidR="00A10EF9" w14:paraId="769C07AC" w14:textId="77777777" w:rsidTr="00AC3CC8">
        <w:tc>
          <w:tcPr>
            <w:tcW w:w="2394" w:type="dxa"/>
          </w:tcPr>
          <w:p w14:paraId="3D1755DC" w14:textId="77777777" w:rsidR="00A10EF9" w:rsidRDefault="00A10EF9" w:rsidP="00AC3CC8">
            <w:pPr>
              <w:rPr>
                <w:rFonts w:cstheme="minorHAnsi"/>
              </w:rPr>
            </w:pPr>
            <w:r>
              <w:rPr>
                <w:rFonts w:cstheme="minorHAnsi"/>
              </w:rPr>
              <w:t>pH</w:t>
            </w:r>
          </w:p>
        </w:tc>
        <w:tc>
          <w:tcPr>
            <w:tcW w:w="2394" w:type="dxa"/>
          </w:tcPr>
          <w:p w14:paraId="4345AF2A" w14:textId="77777777" w:rsidR="00A10EF9" w:rsidRDefault="00A10EF9" w:rsidP="00AC3CC8">
            <w:pPr>
              <w:rPr>
                <w:rFonts w:cstheme="minorHAnsi"/>
              </w:rPr>
            </w:pPr>
            <w:r>
              <w:rPr>
                <w:rFonts w:cstheme="minorHAnsi"/>
              </w:rPr>
              <w:t>≥ 6.5 - ≤ 9.0</w:t>
            </w:r>
          </w:p>
        </w:tc>
        <w:tc>
          <w:tcPr>
            <w:tcW w:w="2394" w:type="dxa"/>
          </w:tcPr>
          <w:p w14:paraId="635DBAB8" w14:textId="77777777" w:rsidR="00A10EF9" w:rsidRDefault="00A10EF9" w:rsidP="00AC3CC8">
            <w:pPr>
              <w:rPr>
                <w:rFonts w:cstheme="minorHAnsi"/>
              </w:rPr>
            </w:pPr>
            <w:r>
              <w:rPr>
                <w:rFonts w:cstheme="minorHAnsi"/>
              </w:rPr>
              <w:t>Units</w:t>
            </w:r>
          </w:p>
        </w:tc>
        <w:tc>
          <w:tcPr>
            <w:tcW w:w="2394" w:type="dxa"/>
          </w:tcPr>
          <w:p w14:paraId="1DD1043B" w14:textId="77777777" w:rsidR="00A10EF9" w:rsidRDefault="00A10EF9" w:rsidP="00AC3CC8">
            <w:pPr>
              <w:rPr>
                <w:rFonts w:cstheme="minorHAnsi"/>
              </w:rPr>
            </w:pPr>
            <w:r>
              <w:rPr>
                <w:rFonts w:cstheme="minorHAnsi"/>
              </w:rPr>
              <w:t>See § 74:51:01:07</w:t>
            </w:r>
          </w:p>
        </w:tc>
      </w:tr>
      <w:tr w:rsidR="00A10EF9" w14:paraId="4060F2F8" w14:textId="77777777" w:rsidTr="00AC3CC8">
        <w:tc>
          <w:tcPr>
            <w:tcW w:w="2394" w:type="dxa"/>
            <w:vMerge w:val="restart"/>
          </w:tcPr>
          <w:p w14:paraId="5ADF532F" w14:textId="77777777" w:rsidR="00A10EF9" w:rsidRDefault="00A10EF9" w:rsidP="00AC3CC8">
            <w:pPr>
              <w:rPr>
                <w:rFonts w:cstheme="minorHAnsi"/>
              </w:rPr>
            </w:pPr>
            <w:r>
              <w:rPr>
                <w:rFonts w:cstheme="minorHAnsi"/>
              </w:rPr>
              <w:t>Total Suspended Solids</w:t>
            </w:r>
          </w:p>
        </w:tc>
        <w:tc>
          <w:tcPr>
            <w:tcW w:w="2394" w:type="dxa"/>
          </w:tcPr>
          <w:p w14:paraId="44871C19" w14:textId="77777777" w:rsidR="00A10EF9" w:rsidRDefault="00A10EF9" w:rsidP="00AC3CC8">
            <w:pPr>
              <w:rPr>
                <w:rFonts w:cstheme="minorHAnsi"/>
              </w:rPr>
            </w:pPr>
            <w:r>
              <w:rPr>
                <w:rFonts w:cstheme="minorHAnsi"/>
              </w:rPr>
              <w:t>≤ 90</w:t>
            </w:r>
          </w:p>
        </w:tc>
        <w:tc>
          <w:tcPr>
            <w:tcW w:w="2394" w:type="dxa"/>
            <w:vMerge w:val="restart"/>
          </w:tcPr>
          <w:p w14:paraId="0E4DC5C0" w14:textId="77777777" w:rsidR="00A10EF9" w:rsidRDefault="00A10EF9" w:rsidP="00AC3CC8">
            <w:pPr>
              <w:rPr>
                <w:rFonts w:cstheme="minorHAnsi"/>
              </w:rPr>
            </w:pPr>
            <w:r>
              <w:rPr>
                <w:rFonts w:cstheme="minorHAnsi"/>
              </w:rPr>
              <w:t>mg/L</w:t>
            </w:r>
          </w:p>
        </w:tc>
        <w:tc>
          <w:tcPr>
            <w:tcW w:w="2394" w:type="dxa"/>
          </w:tcPr>
          <w:p w14:paraId="58A801FC" w14:textId="77777777" w:rsidR="00A10EF9" w:rsidRDefault="00A10EF9" w:rsidP="00AC3CC8">
            <w:pPr>
              <w:rPr>
                <w:rFonts w:cstheme="minorHAnsi"/>
              </w:rPr>
            </w:pPr>
            <w:r>
              <w:rPr>
                <w:rFonts w:cstheme="minorHAnsi"/>
              </w:rPr>
              <w:t>30-day average</w:t>
            </w:r>
          </w:p>
        </w:tc>
      </w:tr>
      <w:tr w:rsidR="00A10EF9" w14:paraId="01C296EC" w14:textId="77777777" w:rsidTr="00AC3CC8">
        <w:tc>
          <w:tcPr>
            <w:tcW w:w="2394" w:type="dxa"/>
            <w:vMerge/>
          </w:tcPr>
          <w:p w14:paraId="6255E670" w14:textId="77777777" w:rsidR="00A10EF9" w:rsidRDefault="00A10EF9" w:rsidP="00AC3CC8">
            <w:pPr>
              <w:rPr>
                <w:rFonts w:cstheme="minorHAnsi"/>
              </w:rPr>
            </w:pPr>
          </w:p>
        </w:tc>
        <w:tc>
          <w:tcPr>
            <w:tcW w:w="2394" w:type="dxa"/>
          </w:tcPr>
          <w:p w14:paraId="1476486E" w14:textId="77777777" w:rsidR="00A10EF9" w:rsidRDefault="00A10EF9" w:rsidP="00AC3CC8">
            <w:pPr>
              <w:rPr>
                <w:rFonts w:cstheme="minorHAnsi"/>
              </w:rPr>
            </w:pPr>
            <w:r>
              <w:rPr>
                <w:rFonts w:cstheme="minorHAnsi"/>
              </w:rPr>
              <w:t>≤ 158</w:t>
            </w:r>
          </w:p>
        </w:tc>
        <w:tc>
          <w:tcPr>
            <w:tcW w:w="2394" w:type="dxa"/>
            <w:vMerge/>
          </w:tcPr>
          <w:p w14:paraId="18C57376" w14:textId="77777777" w:rsidR="00A10EF9" w:rsidRDefault="00A10EF9" w:rsidP="00AC3CC8">
            <w:pPr>
              <w:rPr>
                <w:rFonts w:cstheme="minorHAnsi"/>
              </w:rPr>
            </w:pPr>
          </w:p>
        </w:tc>
        <w:tc>
          <w:tcPr>
            <w:tcW w:w="2394" w:type="dxa"/>
          </w:tcPr>
          <w:p w14:paraId="69EB44FD" w14:textId="77777777" w:rsidR="00A10EF9" w:rsidRDefault="00A10EF9" w:rsidP="00AC3CC8">
            <w:pPr>
              <w:rPr>
                <w:rFonts w:cstheme="minorHAnsi"/>
              </w:rPr>
            </w:pPr>
            <w:r>
              <w:rPr>
                <w:rFonts w:cstheme="minorHAnsi"/>
              </w:rPr>
              <w:t>Daily maximum</w:t>
            </w:r>
          </w:p>
        </w:tc>
      </w:tr>
      <w:tr w:rsidR="00A10EF9" w14:paraId="57738744" w14:textId="77777777" w:rsidTr="00AC3CC8">
        <w:tc>
          <w:tcPr>
            <w:tcW w:w="2394" w:type="dxa"/>
          </w:tcPr>
          <w:p w14:paraId="21249CA0" w14:textId="77777777" w:rsidR="00A10EF9" w:rsidRDefault="00A10EF9" w:rsidP="00AC3CC8">
            <w:pPr>
              <w:rPr>
                <w:rFonts w:cstheme="minorHAnsi"/>
              </w:rPr>
            </w:pPr>
            <w:r>
              <w:rPr>
                <w:rFonts w:cstheme="minorHAnsi"/>
              </w:rPr>
              <w:t>Temperature</w:t>
            </w:r>
          </w:p>
        </w:tc>
        <w:tc>
          <w:tcPr>
            <w:tcW w:w="2394" w:type="dxa"/>
          </w:tcPr>
          <w:p w14:paraId="14996525" w14:textId="77777777" w:rsidR="00A10EF9" w:rsidRDefault="00A10EF9" w:rsidP="00AC3CC8">
            <w:pPr>
              <w:rPr>
                <w:rFonts w:cstheme="minorHAnsi"/>
              </w:rPr>
            </w:pPr>
            <w:r>
              <w:rPr>
                <w:rFonts w:cstheme="minorHAnsi"/>
              </w:rPr>
              <w:t>≤ 90</w:t>
            </w:r>
          </w:p>
        </w:tc>
        <w:tc>
          <w:tcPr>
            <w:tcW w:w="2394" w:type="dxa"/>
          </w:tcPr>
          <w:p w14:paraId="5BC9FDB4" w14:textId="77777777" w:rsidR="00A10EF9" w:rsidRDefault="00A10EF9" w:rsidP="00AC3CC8">
            <w:pPr>
              <w:rPr>
                <w:rFonts w:cstheme="minorHAnsi"/>
              </w:rPr>
            </w:pPr>
            <w:r>
              <w:rPr>
                <w:rFonts w:cstheme="minorHAnsi"/>
              </w:rPr>
              <w:t>ͦF</w:t>
            </w:r>
          </w:p>
        </w:tc>
        <w:tc>
          <w:tcPr>
            <w:tcW w:w="2394" w:type="dxa"/>
          </w:tcPr>
          <w:p w14:paraId="6F16C43F" w14:textId="77777777" w:rsidR="00A10EF9" w:rsidRDefault="00A10EF9" w:rsidP="00AC3CC8">
            <w:pPr>
              <w:rPr>
                <w:rFonts w:cstheme="minorHAnsi"/>
              </w:rPr>
            </w:pPr>
            <w:r>
              <w:rPr>
                <w:rFonts w:cstheme="minorHAnsi"/>
              </w:rPr>
              <w:t>See § 74:51:01:31</w:t>
            </w:r>
          </w:p>
        </w:tc>
      </w:tr>
    </w:tbl>
    <w:p w14:paraId="06192894" w14:textId="77777777" w:rsidR="00A10EF9" w:rsidRDefault="00A10EF9" w:rsidP="00A10EF9">
      <w:pPr>
        <w:rPr>
          <w:rFonts w:cstheme="minorHAnsi"/>
        </w:rPr>
      </w:pPr>
    </w:p>
    <w:p w14:paraId="0E366653" w14:textId="77777777" w:rsidR="00A10EF9" w:rsidRPr="00FC052A" w:rsidRDefault="003E586D" w:rsidP="00A10EF9">
      <w:pPr>
        <w:pStyle w:val="Caption"/>
        <w:keepNext/>
        <w:rPr>
          <w:sz w:val="22"/>
        </w:rPr>
      </w:pPr>
      <w:bookmarkStart w:id="83" w:name="_Toc276729600"/>
      <w:r>
        <w:rPr>
          <w:sz w:val="22"/>
        </w:rPr>
        <w:br/>
      </w:r>
      <w:bookmarkStart w:id="84" w:name="_Toc253843582"/>
      <w:r w:rsidR="00A10EF9"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3</w:t>
      </w:r>
      <w:r w:rsidR="00314C7F" w:rsidRPr="00FC052A">
        <w:rPr>
          <w:sz w:val="22"/>
        </w:rPr>
        <w:fldChar w:fldCharType="end"/>
      </w:r>
      <w:r w:rsidR="00341178">
        <w:rPr>
          <w:sz w:val="22"/>
        </w:rPr>
        <w:tab/>
      </w:r>
      <w:r w:rsidR="00A10EF9" w:rsidRPr="00FC052A">
        <w:rPr>
          <w:sz w:val="22"/>
        </w:rPr>
        <w:t>Criteria for Immersion Recreation Waters</w:t>
      </w:r>
      <w:bookmarkEnd w:id="83"/>
      <w:bookmarkEnd w:id="84"/>
    </w:p>
    <w:tbl>
      <w:tblPr>
        <w:tblStyle w:val="TableGrid"/>
        <w:tblW w:w="0" w:type="auto"/>
        <w:tblLook w:val="04A0" w:firstRow="1" w:lastRow="0" w:firstColumn="1" w:lastColumn="0" w:noHBand="0" w:noVBand="1"/>
      </w:tblPr>
      <w:tblGrid>
        <w:gridCol w:w="2394"/>
        <w:gridCol w:w="2394"/>
        <w:gridCol w:w="2394"/>
        <w:gridCol w:w="2394"/>
      </w:tblGrid>
      <w:tr w:rsidR="00A10EF9" w14:paraId="18C7D2D2" w14:textId="77777777" w:rsidTr="00AC3CC8">
        <w:tc>
          <w:tcPr>
            <w:tcW w:w="9576" w:type="dxa"/>
            <w:gridSpan w:val="4"/>
          </w:tcPr>
          <w:p w14:paraId="5800263D" w14:textId="77777777" w:rsidR="00A10EF9" w:rsidRDefault="00A10EF9" w:rsidP="00AC3CC8">
            <w:pPr>
              <w:rPr>
                <w:rFonts w:cstheme="minorHAnsi"/>
              </w:rPr>
            </w:pPr>
            <w:r>
              <w:rPr>
                <w:rFonts w:cstheme="minorHAnsi"/>
              </w:rPr>
              <w:t>74:51:01:50. Criteria for immersion recreation waters.</w:t>
            </w:r>
          </w:p>
        </w:tc>
      </w:tr>
      <w:tr w:rsidR="00A10EF9" w14:paraId="6C7D997D" w14:textId="77777777" w:rsidTr="00AC3CC8">
        <w:tc>
          <w:tcPr>
            <w:tcW w:w="2394" w:type="dxa"/>
          </w:tcPr>
          <w:p w14:paraId="44EF81E7" w14:textId="77777777" w:rsidR="00A10EF9" w:rsidRDefault="00A10EF9" w:rsidP="00AC3CC8">
            <w:pPr>
              <w:rPr>
                <w:rFonts w:cstheme="minorHAnsi"/>
              </w:rPr>
            </w:pPr>
            <w:r>
              <w:rPr>
                <w:rFonts w:cstheme="minorHAnsi"/>
              </w:rPr>
              <w:t>Parameter</w:t>
            </w:r>
          </w:p>
        </w:tc>
        <w:tc>
          <w:tcPr>
            <w:tcW w:w="2394" w:type="dxa"/>
          </w:tcPr>
          <w:p w14:paraId="33575CED" w14:textId="77777777" w:rsidR="00A10EF9" w:rsidRDefault="00A10EF9" w:rsidP="00AC3CC8">
            <w:pPr>
              <w:rPr>
                <w:rFonts w:cstheme="minorHAnsi"/>
              </w:rPr>
            </w:pPr>
            <w:r>
              <w:rPr>
                <w:rFonts w:cstheme="minorHAnsi"/>
              </w:rPr>
              <w:t>Criteria</w:t>
            </w:r>
          </w:p>
        </w:tc>
        <w:tc>
          <w:tcPr>
            <w:tcW w:w="2394" w:type="dxa"/>
          </w:tcPr>
          <w:p w14:paraId="3994BA0D" w14:textId="77777777" w:rsidR="00A10EF9" w:rsidRDefault="00A10EF9" w:rsidP="00AC3CC8">
            <w:pPr>
              <w:rPr>
                <w:rFonts w:cstheme="minorHAnsi"/>
              </w:rPr>
            </w:pPr>
            <w:r>
              <w:rPr>
                <w:rFonts w:cstheme="minorHAnsi"/>
              </w:rPr>
              <w:t>Unit of Measure</w:t>
            </w:r>
          </w:p>
        </w:tc>
        <w:tc>
          <w:tcPr>
            <w:tcW w:w="2394" w:type="dxa"/>
          </w:tcPr>
          <w:p w14:paraId="19B26947" w14:textId="77777777" w:rsidR="00A10EF9" w:rsidRDefault="00A10EF9" w:rsidP="00AC3CC8">
            <w:pPr>
              <w:rPr>
                <w:rFonts w:cstheme="minorHAnsi"/>
              </w:rPr>
            </w:pPr>
            <w:r>
              <w:rPr>
                <w:rFonts w:cstheme="minorHAnsi"/>
              </w:rPr>
              <w:t>Special Conditions</w:t>
            </w:r>
          </w:p>
        </w:tc>
      </w:tr>
      <w:tr w:rsidR="00A10EF9" w14:paraId="3C7A9A65" w14:textId="77777777" w:rsidTr="00AC3CC8">
        <w:tc>
          <w:tcPr>
            <w:tcW w:w="2394" w:type="dxa"/>
          </w:tcPr>
          <w:p w14:paraId="2976424E"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38DA6169" w14:textId="77777777" w:rsidR="00A10EF9" w:rsidRDefault="00A10EF9" w:rsidP="00AC3CC8">
            <w:pPr>
              <w:rPr>
                <w:rFonts w:cstheme="minorHAnsi"/>
              </w:rPr>
            </w:pPr>
            <w:r>
              <w:rPr>
                <w:rFonts w:cstheme="minorHAnsi"/>
              </w:rPr>
              <w:t>≥ 5.0</w:t>
            </w:r>
          </w:p>
        </w:tc>
        <w:tc>
          <w:tcPr>
            <w:tcW w:w="2394" w:type="dxa"/>
          </w:tcPr>
          <w:p w14:paraId="2CD7C007" w14:textId="77777777" w:rsidR="00A10EF9" w:rsidRDefault="00A10EF9" w:rsidP="00AC3CC8">
            <w:pPr>
              <w:rPr>
                <w:rFonts w:cstheme="minorHAnsi"/>
              </w:rPr>
            </w:pPr>
            <w:r>
              <w:rPr>
                <w:rFonts w:cstheme="minorHAnsi"/>
              </w:rPr>
              <w:t>mg/L</w:t>
            </w:r>
          </w:p>
        </w:tc>
        <w:tc>
          <w:tcPr>
            <w:tcW w:w="2394" w:type="dxa"/>
          </w:tcPr>
          <w:p w14:paraId="6BEE9FF0" w14:textId="77777777" w:rsidR="00A10EF9" w:rsidRDefault="00A10EF9" w:rsidP="00AC3CC8">
            <w:pPr>
              <w:rPr>
                <w:rFonts w:cstheme="minorHAnsi"/>
              </w:rPr>
            </w:pPr>
            <w:r>
              <w:rPr>
                <w:rFonts w:cstheme="minorHAnsi"/>
              </w:rPr>
              <w:t>Daily minimum</w:t>
            </w:r>
          </w:p>
        </w:tc>
      </w:tr>
      <w:tr w:rsidR="00A10EF9" w14:paraId="4D427189" w14:textId="77777777" w:rsidTr="00AC3CC8">
        <w:tc>
          <w:tcPr>
            <w:tcW w:w="2394" w:type="dxa"/>
            <w:vMerge w:val="restart"/>
          </w:tcPr>
          <w:p w14:paraId="4681F739" w14:textId="77777777" w:rsidR="00A10EF9" w:rsidRDefault="00A10EF9" w:rsidP="00AC3CC8">
            <w:pPr>
              <w:rPr>
                <w:rFonts w:cstheme="minorHAnsi"/>
              </w:rPr>
            </w:pPr>
            <w:r>
              <w:rPr>
                <w:rFonts w:cstheme="minorHAnsi"/>
              </w:rPr>
              <w:t>Fecal coliform</w:t>
            </w:r>
          </w:p>
        </w:tc>
        <w:tc>
          <w:tcPr>
            <w:tcW w:w="2394" w:type="dxa"/>
          </w:tcPr>
          <w:p w14:paraId="02F61A15" w14:textId="77777777" w:rsidR="00A10EF9" w:rsidRDefault="00A10EF9" w:rsidP="00AC3CC8">
            <w:pPr>
              <w:rPr>
                <w:rFonts w:cstheme="minorHAnsi"/>
              </w:rPr>
            </w:pPr>
            <w:r>
              <w:rPr>
                <w:rFonts w:cstheme="minorHAnsi"/>
              </w:rPr>
              <w:t>≤ 200</w:t>
            </w:r>
          </w:p>
        </w:tc>
        <w:tc>
          <w:tcPr>
            <w:tcW w:w="2394" w:type="dxa"/>
            <w:vMerge w:val="restart"/>
          </w:tcPr>
          <w:p w14:paraId="365338F9" w14:textId="77777777" w:rsidR="00A10EF9" w:rsidRDefault="00A10EF9" w:rsidP="00AC3CC8">
            <w:pPr>
              <w:rPr>
                <w:rFonts w:cstheme="minorHAnsi"/>
              </w:rPr>
            </w:pPr>
            <w:r>
              <w:rPr>
                <w:rFonts w:cstheme="minorHAnsi"/>
              </w:rPr>
              <w:t>/100mL</w:t>
            </w:r>
          </w:p>
        </w:tc>
        <w:tc>
          <w:tcPr>
            <w:tcW w:w="2394" w:type="dxa"/>
          </w:tcPr>
          <w:p w14:paraId="31BD7BC8" w14:textId="77777777" w:rsidR="00A10EF9" w:rsidRDefault="00A10EF9" w:rsidP="00AC3CC8">
            <w:pPr>
              <w:rPr>
                <w:rFonts w:cstheme="minorHAnsi"/>
              </w:rPr>
            </w:pPr>
            <w:r>
              <w:rPr>
                <w:rFonts w:cstheme="minorHAnsi"/>
              </w:rPr>
              <w:t>Geometric mean based on a minimum of 5 samples obtained during separate 24-hour periods for an 30-day period, and they may not exceed this value in more than 20% of the samples examined in this same 30-day period</w:t>
            </w:r>
          </w:p>
        </w:tc>
      </w:tr>
      <w:tr w:rsidR="00A10EF9" w14:paraId="41465061" w14:textId="77777777" w:rsidTr="00AC3CC8">
        <w:tc>
          <w:tcPr>
            <w:tcW w:w="2394" w:type="dxa"/>
            <w:vMerge/>
          </w:tcPr>
          <w:p w14:paraId="090A725C" w14:textId="77777777" w:rsidR="00A10EF9" w:rsidRDefault="00A10EF9" w:rsidP="00AC3CC8">
            <w:pPr>
              <w:rPr>
                <w:rFonts w:cstheme="minorHAnsi"/>
              </w:rPr>
            </w:pPr>
          </w:p>
        </w:tc>
        <w:tc>
          <w:tcPr>
            <w:tcW w:w="2394" w:type="dxa"/>
          </w:tcPr>
          <w:p w14:paraId="70D1E1E0" w14:textId="77777777" w:rsidR="00A10EF9" w:rsidRDefault="00A10EF9" w:rsidP="00AC3CC8">
            <w:pPr>
              <w:rPr>
                <w:rFonts w:cstheme="minorHAnsi"/>
              </w:rPr>
            </w:pPr>
            <w:r>
              <w:rPr>
                <w:rFonts w:cstheme="minorHAnsi"/>
              </w:rPr>
              <w:t>≤ 400</w:t>
            </w:r>
          </w:p>
        </w:tc>
        <w:tc>
          <w:tcPr>
            <w:tcW w:w="2394" w:type="dxa"/>
            <w:vMerge/>
          </w:tcPr>
          <w:p w14:paraId="3ED33FE4" w14:textId="77777777" w:rsidR="00A10EF9" w:rsidRDefault="00A10EF9" w:rsidP="00AC3CC8">
            <w:pPr>
              <w:rPr>
                <w:rFonts w:cstheme="minorHAnsi"/>
              </w:rPr>
            </w:pPr>
          </w:p>
        </w:tc>
        <w:tc>
          <w:tcPr>
            <w:tcW w:w="2394" w:type="dxa"/>
          </w:tcPr>
          <w:p w14:paraId="4946EEDC" w14:textId="77777777" w:rsidR="00A10EF9" w:rsidRDefault="00A10EF9" w:rsidP="00AC3CC8">
            <w:pPr>
              <w:rPr>
                <w:rFonts w:cstheme="minorHAnsi"/>
              </w:rPr>
            </w:pPr>
            <w:r>
              <w:rPr>
                <w:rFonts w:cstheme="minorHAnsi"/>
              </w:rPr>
              <w:t>In any one sample</w:t>
            </w:r>
          </w:p>
        </w:tc>
      </w:tr>
      <w:tr w:rsidR="00A10EF9" w14:paraId="3799A6C6" w14:textId="77777777" w:rsidTr="00AC3CC8">
        <w:tc>
          <w:tcPr>
            <w:tcW w:w="2394" w:type="dxa"/>
            <w:vMerge w:val="restart"/>
          </w:tcPr>
          <w:p w14:paraId="418666A4" w14:textId="77777777" w:rsidR="00A10EF9" w:rsidRDefault="00A10EF9" w:rsidP="00AC3CC8">
            <w:pPr>
              <w:rPr>
                <w:rFonts w:cstheme="minorHAnsi"/>
              </w:rPr>
            </w:pPr>
            <w:r>
              <w:rPr>
                <w:rFonts w:cstheme="minorHAnsi"/>
              </w:rPr>
              <w:t>Escherichia coli</w:t>
            </w:r>
          </w:p>
        </w:tc>
        <w:tc>
          <w:tcPr>
            <w:tcW w:w="2394" w:type="dxa"/>
          </w:tcPr>
          <w:p w14:paraId="5C1C6D67" w14:textId="77777777" w:rsidR="00A10EF9" w:rsidRDefault="00A10EF9" w:rsidP="00AC3CC8">
            <w:pPr>
              <w:rPr>
                <w:rFonts w:cstheme="minorHAnsi"/>
              </w:rPr>
            </w:pPr>
            <w:r>
              <w:rPr>
                <w:rFonts w:cstheme="minorHAnsi"/>
              </w:rPr>
              <w:t>≤ 126</w:t>
            </w:r>
          </w:p>
        </w:tc>
        <w:tc>
          <w:tcPr>
            <w:tcW w:w="2394" w:type="dxa"/>
            <w:vMerge w:val="restart"/>
          </w:tcPr>
          <w:p w14:paraId="499E01BA" w14:textId="77777777" w:rsidR="00A10EF9" w:rsidRDefault="00A10EF9" w:rsidP="00AC3CC8">
            <w:pPr>
              <w:rPr>
                <w:rFonts w:cstheme="minorHAnsi"/>
              </w:rPr>
            </w:pPr>
            <w:r>
              <w:rPr>
                <w:rFonts w:cstheme="minorHAnsi"/>
              </w:rPr>
              <w:t>/100mL</w:t>
            </w:r>
          </w:p>
        </w:tc>
        <w:tc>
          <w:tcPr>
            <w:tcW w:w="2394" w:type="dxa"/>
          </w:tcPr>
          <w:p w14:paraId="4DB51955" w14:textId="77777777" w:rsidR="00A10EF9" w:rsidRDefault="00A10EF9" w:rsidP="00AC3CC8">
            <w:pPr>
              <w:rPr>
                <w:rFonts w:cstheme="minorHAnsi"/>
              </w:rPr>
            </w:pPr>
            <w:r>
              <w:rPr>
                <w:rFonts w:cstheme="minorHAnsi"/>
              </w:rPr>
              <w:t>Geometric mean based on a minimum of 5 samples obtained during separate 24-hour periods for any 30-day period</w:t>
            </w:r>
          </w:p>
        </w:tc>
      </w:tr>
      <w:tr w:rsidR="00A10EF9" w14:paraId="756DCE85" w14:textId="77777777" w:rsidTr="00AC3CC8">
        <w:tc>
          <w:tcPr>
            <w:tcW w:w="2394" w:type="dxa"/>
            <w:vMerge/>
          </w:tcPr>
          <w:p w14:paraId="1C9FCC0E" w14:textId="77777777" w:rsidR="00A10EF9" w:rsidRDefault="00A10EF9" w:rsidP="00AC3CC8">
            <w:pPr>
              <w:rPr>
                <w:rFonts w:cstheme="minorHAnsi"/>
              </w:rPr>
            </w:pPr>
          </w:p>
        </w:tc>
        <w:tc>
          <w:tcPr>
            <w:tcW w:w="2394" w:type="dxa"/>
          </w:tcPr>
          <w:p w14:paraId="3963EB8F" w14:textId="77777777" w:rsidR="00A10EF9" w:rsidRDefault="00A10EF9" w:rsidP="00AC3CC8">
            <w:pPr>
              <w:rPr>
                <w:rFonts w:cstheme="minorHAnsi"/>
              </w:rPr>
            </w:pPr>
            <w:r>
              <w:rPr>
                <w:rFonts w:cstheme="minorHAnsi"/>
              </w:rPr>
              <w:t>≤ 235</w:t>
            </w:r>
          </w:p>
        </w:tc>
        <w:tc>
          <w:tcPr>
            <w:tcW w:w="2394" w:type="dxa"/>
            <w:vMerge/>
          </w:tcPr>
          <w:p w14:paraId="4950A8D0" w14:textId="77777777" w:rsidR="00A10EF9" w:rsidRDefault="00A10EF9" w:rsidP="00AC3CC8">
            <w:pPr>
              <w:rPr>
                <w:rFonts w:cstheme="minorHAnsi"/>
              </w:rPr>
            </w:pPr>
          </w:p>
        </w:tc>
        <w:tc>
          <w:tcPr>
            <w:tcW w:w="2394" w:type="dxa"/>
          </w:tcPr>
          <w:p w14:paraId="36690190" w14:textId="77777777" w:rsidR="00A10EF9" w:rsidRDefault="00A10EF9" w:rsidP="00AC3CC8">
            <w:pPr>
              <w:rPr>
                <w:rFonts w:cstheme="minorHAnsi"/>
              </w:rPr>
            </w:pPr>
            <w:r>
              <w:rPr>
                <w:rFonts w:cstheme="minorHAnsi"/>
              </w:rPr>
              <w:t>In any one sample</w:t>
            </w:r>
          </w:p>
        </w:tc>
      </w:tr>
    </w:tbl>
    <w:p w14:paraId="1098C306" w14:textId="77777777" w:rsidR="00A10EF9" w:rsidRDefault="00A10EF9" w:rsidP="00A10EF9">
      <w:pPr>
        <w:rPr>
          <w:rFonts w:cstheme="minorHAnsi"/>
        </w:rPr>
      </w:pPr>
    </w:p>
    <w:p w14:paraId="4F7E76A6" w14:textId="77777777" w:rsidR="00A10EF9" w:rsidRPr="00FC052A" w:rsidRDefault="00A10EF9" w:rsidP="00A10EF9">
      <w:pPr>
        <w:pStyle w:val="Caption"/>
        <w:keepNext/>
        <w:rPr>
          <w:sz w:val="22"/>
        </w:rPr>
      </w:pPr>
      <w:bookmarkStart w:id="85" w:name="_Toc276729601"/>
      <w:bookmarkStart w:id="86" w:name="_Toc253843583"/>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4</w:t>
      </w:r>
      <w:r w:rsidR="00314C7F" w:rsidRPr="00FC052A">
        <w:rPr>
          <w:sz w:val="22"/>
        </w:rPr>
        <w:fldChar w:fldCharType="end"/>
      </w:r>
      <w:r w:rsidR="00341178">
        <w:rPr>
          <w:sz w:val="22"/>
        </w:rPr>
        <w:tab/>
      </w:r>
      <w:r w:rsidRPr="00FC052A">
        <w:rPr>
          <w:sz w:val="22"/>
        </w:rPr>
        <w:t>Criteria for Fish and Wildlife Propagation, Recreation, and Stock Watering Waters</w:t>
      </w:r>
      <w:bookmarkEnd w:id="85"/>
      <w:bookmarkEnd w:id="86"/>
    </w:p>
    <w:tbl>
      <w:tblPr>
        <w:tblStyle w:val="TableGrid"/>
        <w:tblW w:w="0" w:type="auto"/>
        <w:tblLook w:val="04A0" w:firstRow="1" w:lastRow="0" w:firstColumn="1" w:lastColumn="0" w:noHBand="0" w:noVBand="1"/>
      </w:tblPr>
      <w:tblGrid>
        <w:gridCol w:w="2394"/>
        <w:gridCol w:w="2394"/>
        <w:gridCol w:w="2394"/>
        <w:gridCol w:w="2394"/>
      </w:tblGrid>
      <w:tr w:rsidR="00A10EF9" w14:paraId="64A02008" w14:textId="77777777" w:rsidTr="00AC3CC8">
        <w:tc>
          <w:tcPr>
            <w:tcW w:w="9576" w:type="dxa"/>
            <w:gridSpan w:val="4"/>
          </w:tcPr>
          <w:p w14:paraId="419AA45B" w14:textId="77777777" w:rsidR="00A10EF9" w:rsidRDefault="00A10EF9" w:rsidP="00AC3CC8">
            <w:pPr>
              <w:rPr>
                <w:rFonts w:cstheme="minorHAnsi"/>
              </w:rPr>
            </w:pPr>
            <w:r>
              <w:rPr>
                <w:rFonts w:cstheme="minorHAnsi"/>
              </w:rPr>
              <w:t>74:51:01:52. Criteria for fish and wildlife propagation, recreation, and stock watering waters.</w:t>
            </w:r>
          </w:p>
        </w:tc>
      </w:tr>
      <w:tr w:rsidR="00A10EF9" w14:paraId="033FB6EE" w14:textId="77777777" w:rsidTr="00AC3CC8">
        <w:tc>
          <w:tcPr>
            <w:tcW w:w="2394" w:type="dxa"/>
          </w:tcPr>
          <w:p w14:paraId="6DF9BF1A" w14:textId="77777777" w:rsidR="00A10EF9" w:rsidRDefault="00A10EF9" w:rsidP="00AC3CC8">
            <w:pPr>
              <w:rPr>
                <w:rFonts w:cstheme="minorHAnsi"/>
              </w:rPr>
            </w:pPr>
            <w:r>
              <w:rPr>
                <w:rFonts w:cstheme="minorHAnsi"/>
              </w:rPr>
              <w:t>Parameter</w:t>
            </w:r>
          </w:p>
        </w:tc>
        <w:tc>
          <w:tcPr>
            <w:tcW w:w="2394" w:type="dxa"/>
          </w:tcPr>
          <w:p w14:paraId="21252D60" w14:textId="77777777" w:rsidR="00A10EF9" w:rsidRDefault="00A10EF9" w:rsidP="00AC3CC8">
            <w:pPr>
              <w:rPr>
                <w:rFonts w:cstheme="minorHAnsi"/>
              </w:rPr>
            </w:pPr>
            <w:r>
              <w:rPr>
                <w:rFonts w:cstheme="minorHAnsi"/>
              </w:rPr>
              <w:t>Criteria</w:t>
            </w:r>
          </w:p>
        </w:tc>
        <w:tc>
          <w:tcPr>
            <w:tcW w:w="2394" w:type="dxa"/>
          </w:tcPr>
          <w:p w14:paraId="2A4A8921" w14:textId="77777777" w:rsidR="00A10EF9" w:rsidRDefault="00A10EF9" w:rsidP="00AC3CC8">
            <w:pPr>
              <w:rPr>
                <w:rFonts w:cstheme="minorHAnsi"/>
              </w:rPr>
            </w:pPr>
            <w:r>
              <w:rPr>
                <w:rFonts w:cstheme="minorHAnsi"/>
              </w:rPr>
              <w:t>Unit of Measure</w:t>
            </w:r>
          </w:p>
        </w:tc>
        <w:tc>
          <w:tcPr>
            <w:tcW w:w="2394" w:type="dxa"/>
          </w:tcPr>
          <w:p w14:paraId="087B74E2" w14:textId="77777777" w:rsidR="00A10EF9" w:rsidRDefault="00A10EF9" w:rsidP="00AC3CC8">
            <w:pPr>
              <w:rPr>
                <w:rFonts w:cstheme="minorHAnsi"/>
              </w:rPr>
            </w:pPr>
            <w:r>
              <w:rPr>
                <w:rFonts w:cstheme="minorHAnsi"/>
              </w:rPr>
              <w:t>Special Conditions</w:t>
            </w:r>
          </w:p>
        </w:tc>
      </w:tr>
      <w:tr w:rsidR="00A10EF9" w14:paraId="7CE96FC4" w14:textId="77777777" w:rsidTr="00AC3CC8">
        <w:tc>
          <w:tcPr>
            <w:tcW w:w="2394" w:type="dxa"/>
            <w:vMerge w:val="restart"/>
          </w:tcPr>
          <w:p w14:paraId="3E597E1C" w14:textId="77777777" w:rsidR="00A10EF9" w:rsidRDefault="00A10EF9" w:rsidP="00AC3CC8">
            <w:pPr>
              <w:rPr>
                <w:rFonts w:cstheme="minorHAnsi"/>
              </w:rPr>
            </w:pPr>
            <w:r>
              <w:rPr>
                <w:rFonts w:cstheme="minorHAnsi"/>
              </w:rPr>
              <w:t>Total alkalinity as calcium carbonate</w:t>
            </w:r>
          </w:p>
        </w:tc>
        <w:tc>
          <w:tcPr>
            <w:tcW w:w="2394" w:type="dxa"/>
          </w:tcPr>
          <w:p w14:paraId="0A47D41D" w14:textId="77777777" w:rsidR="00A10EF9" w:rsidRDefault="00A10EF9" w:rsidP="00AC3CC8">
            <w:pPr>
              <w:rPr>
                <w:rFonts w:cstheme="minorHAnsi"/>
              </w:rPr>
            </w:pPr>
            <w:r>
              <w:rPr>
                <w:rFonts w:cstheme="minorHAnsi"/>
              </w:rPr>
              <w:t>≤ 750</w:t>
            </w:r>
          </w:p>
        </w:tc>
        <w:tc>
          <w:tcPr>
            <w:tcW w:w="2394" w:type="dxa"/>
            <w:vMerge w:val="restart"/>
          </w:tcPr>
          <w:p w14:paraId="00A12226" w14:textId="77777777" w:rsidR="00A10EF9" w:rsidRDefault="00A10EF9" w:rsidP="00AC3CC8">
            <w:pPr>
              <w:rPr>
                <w:rFonts w:cstheme="minorHAnsi"/>
              </w:rPr>
            </w:pPr>
            <w:r>
              <w:rPr>
                <w:rFonts w:cstheme="minorHAnsi"/>
              </w:rPr>
              <w:t>mg/L</w:t>
            </w:r>
          </w:p>
        </w:tc>
        <w:tc>
          <w:tcPr>
            <w:tcW w:w="2394" w:type="dxa"/>
          </w:tcPr>
          <w:p w14:paraId="40A7B577" w14:textId="77777777" w:rsidR="00A10EF9" w:rsidRDefault="00A10EF9" w:rsidP="00AC3CC8">
            <w:pPr>
              <w:rPr>
                <w:rFonts w:cstheme="minorHAnsi"/>
              </w:rPr>
            </w:pPr>
            <w:r>
              <w:rPr>
                <w:rFonts w:cstheme="minorHAnsi"/>
              </w:rPr>
              <w:t>30-day average</w:t>
            </w:r>
          </w:p>
        </w:tc>
      </w:tr>
      <w:tr w:rsidR="00A10EF9" w14:paraId="05D5F52C" w14:textId="77777777" w:rsidTr="00AC3CC8">
        <w:tc>
          <w:tcPr>
            <w:tcW w:w="2394" w:type="dxa"/>
            <w:vMerge/>
          </w:tcPr>
          <w:p w14:paraId="2271C032" w14:textId="77777777" w:rsidR="00A10EF9" w:rsidRDefault="00A10EF9" w:rsidP="00AC3CC8">
            <w:pPr>
              <w:rPr>
                <w:rFonts w:cstheme="minorHAnsi"/>
              </w:rPr>
            </w:pPr>
          </w:p>
        </w:tc>
        <w:tc>
          <w:tcPr>
            <w:tcW w:w="2394" w:type="dxa"/>
          </w:tcPr>
          <w:p w14:paraId="00E6F9BC" w14:textId="77777777" w:rsidR="00A10EF9" w:rsidRDefault="00A10EF9" w:rsidP="00AC3CC8">
            <w:pPr>
              <w:rPr>
                <w:rFonts w:cstheme="minorHAnsi"/>
              </w:rPr>
            </w:pPr>
            <w:r>
              <w:rPr>
                <w:rFonts w:cstheme="minorHAnsi"/>
              </w:rPr>
              <w:t>≤ 1313</w:t>
            </w:r>
          </w:p>
        </w:tc>
        <w:tc>
          <w:tcPr>
            <w:tcW w:w="2394" w:type="dxa"/>
            <w:vMerge/>
          </w:tcPr>
          <w:p w14:paraId="38076449" w14:textId="77777777" w:rsidR="00A10EF9" w:rsidRDefault="00A10EF9" w:rsidP="00AC3CC8">
            <w:pPr>
              <w:rPr>
                <w:rFonts w:cstheme="minorHAnsi"/>
              </w:rPr>
            </w:pPr>
          </w:p>
        </w:tc>
        <w:tc>
          <w:tcPr>
            <w:tcW w:w="2394" w:type="dxa"/>
          </w:tcPr>
          <w:p w14:paraId="0E9F06D6" w14:textId="77777777" w:rsidR="00A10EF9" w:rsidRDefault="00A10EF9" w:rsidP="00AC3CC8">
            <w:pPr>
              <w:rPr>
                <w:rFonts w:cstheme="minorHAnsi"/>
              </w:rPr>
            </w:pPr>
            <w:r>
              <w:rPr>
                <w:rFonts w:cstheme="minorHAnsi"/>
              </w:rPr>
              <w:t>Daily maximum</w:t>
            </w:r>
          </w:p>
        </w:tc>
      </w:tr>
      <w:tr w:rsidR="00A10EF9" w14:paraId="33C4754F" w14:textId="77777777" w:rsidTr="00AC3CC8">
        <w:tc>
          <w:tcPr>
            <w:tcW w:w="2394" w:type="dxa"/>
            <w:vMerge w:val="restart"/>
          </w:tcPr>
          <w:p w14:paraId="7C2B39A6" w14:textId="77777777" w:rsidR="00A10EF9" w:rsidRDefault="00A10EF9" w:rsidP="00AC3CC8">
            <w:pPr>
              <w:rPr>
                <w:rFonts w:cstheme="minorHAnsi"/>
              </w:rPr>
            </w:pPr>
            <w:r>
              <w:rPr>
                <w:rFonts w:cstheme="minorHAnsi"/>
              </w:rPr>
              <w:t>Total dissolved solids</w:t>
            </w:r>
          </w:p>
        </w:tc>
        <w:tc>
          <w:tcPr>
            <w:tcW w:w="2394" w:type="dxa"/>
          </w:tcPr>
          <w:p w14:paraId="214F9D01" w14:textId="77777777" w:rsidR="00A10EF9" w:rsidRDefault="00A10EF9" w:rsidP="00AC3CC8">
            <w:pPr>
              <w:rPr>
                <w:rFonts w:cstheme="minorHAnsi"/>
              </w:rPr>
            </w:pPr>
            <w:r>
              <w:rPr>
                <w:rFonts w:cstheme="minorHAnsi"/>
              </w:rPr>
              <w:t>≤ 2,500</w:t>
            </w:r>
          </w:p>
        </w:tc>
        <w:tc>
          <w:tcPr>
            <w:tcW w:w="2394" w:type="dxa"/>
            <w:vMerge w:val="restart"/>
          </w:tcPr>
          <w:p w14:paraId="0646E10B" w14:textId="77777777" w:rsidR="00A10EF9" w:rsidRDefault="00A10EF9" w:rsidP="00AC3CC8">
            <w:pPr>
              <w:rPr>
                <w:rFonts w:cstheme="minorHAnsi"/>
              </w:rPr>
            </w:pPr>
            <w:r>
              <w:rPr>
                <w:rFonts w:cstheme="minorHAnsi"/>
              </w:rPr>
              <w:t>mg/L</w:t>
            </w:r>
          </w:p>
        </w:tc>
        <w:tc>
          <w:tcPr>
            <w:tcW w:w="2394" w:type="dxa"/>
          </w:tcPr>
          <w:p w14:paraId="683426E1" w14:textId="77777777" w:rsidR="00A10EF9" w:rsidRDefault="00A10EF9" w:rsidP="00AC3CC8">
            <w:pPr>
              <w:rPr>
                <w:rFonts w:cstheme="minorHAnsi"/>
              </w:rPr>
            </w:pPr>
            <w:r>
              <w:rPr>
                <w:rFonts w:cstheme="minorHAnsi"/>
              </w:rPr>
              <w:t>30-day average</w:t>
            </w:r>
          </w:p>
        </w:tc>
      </w:tr>
      <w:tr w:rsidR="00A10EF9" w14:paraId="0EC8EBE4" w14:textId="77777777" w:rsidTr="00AC3CC8">
        <w:tc>
          <w:tcPr>
            <w:tcW w:w="2394" w:type="dxa"/>
            <w:vMerge/>
          </w:tcPr>
          <w:p w14:paraId="12D51CF0" w14:textId="77777777" w:rsidR="00A10EF9" w:rsidRDefault="00A10EF9" w:rsidP="00AC3CC8">
            <w:pPr>
              <w:rPr>
                <w:rFonts w:cstheme="minorHAnsi"/>
              </w:rPr>
            </w:pPr>
          </w:p>
        </w:tc>
        <w:tc>
          <w:tcPr>
            <w:tcW w:w="2394" w:type="dxa"/>
          </w:tcPr>
          <w:p w14:paraId="14C3D05F" w14:textId="77777777" w:rsidR="00A10EF9" w:rsidRDefault="00A10EF9" w:rsidP="00AC3CC8">
            <w:pPr>
              <w:rPr>
                <w:rFonts w:cstheme="minorHAnsi"/>
              </w:rPr>
            </w:pPr>
            <w:r>
              <w:rPr>
                <w:rFonts w:cstheme="minorHAnsi"/>
              </w:rPr>
              <w:t>≤ 4375</w:t>
            </w:r>
          </w:p>
        </w:tc>
        <w:tc>
          <w:tcPr>
            <w:tcW w:w="2394" w:type="dxa"/>
            <w:vMerge/>
          </w:tcPr>
          <w:p w14:paraId="371D944B" w14:textId="77777777" w:rsidR="00A10EF9" w:rsidRDefault="00A10EF9" w:rsidP="00AC3CC8">
            <w:pPr>
              <w:rPr>
                <w:rFonts w:cstheme="minorHAnsi"/>
              </w:rPr>
            </w:pPr>
          </w:p>
        </w:tc>
        <w:tc>
          <w:tcPr>
            <w:tcW w:w="2394" w:type="dxa"/>
          </w:tcPr>
          <w:p w14:paraId="04CEDB8A" w14:textId="77777777" w:rsidR="00A10EF9" w:rsidRDefault="00A10EF9" w:rsidP="00AC3CC8">
            <w:pPr>
              <w:rPr>
                <w:rFonts w:cstheme="minorHAnsi"/>
              </w:rPr>
            </w:pPr>
            <w:r>
              <w:rPr>
                <w:rFonts w:cstheme="minorHAnsi"/>
              </w:rPr>
              <w:t>Daily maximum</w:t>
            </w:r>
          </w:p>
        </w:tc>
      </w:tr>
      <w:tr w:rsidR="00A10EF9" w14:paraId="72F2CE51" w14:textId="77777777" w:rsidTr="00AC3CC8">
        <w:tc>
          <w:tcPr>
            <w:tcW w:w="2394" w:type="dxa"/>
            <w:vMerge w:val="restart"/>
          </w:tcPr>
          <w:p w14:paraId="4D0E4A7E" w14:textId="77777777" w:rsidR="00A10EF9" w:rsidRDefault="00A10EF9" w:rsidP="00AC3CC8">
            <w:pPr>
              <w:rPr>
                <w:rFonts w:cstheme="minorHAnsi"/>
              </w:rPr>
            </w:pPr>
            <w:r>
              <w:rPr>
                <w:rFonts w:cstheme="minorHAnsi"/>
              </w:rPr>
              <w:t>Conductivity at 25 ͦC</w:t>
            </w:r>
          </w:p>
        </w:tc>
        <w:tc>
          <w:tcPr>
            <w:tcW w:w="2394" w:type="dxa"/>
          </w:tcPr>
          <w:p w14:paraId="384C943F" w14:textId="77777777" w:rsidR="00A10EF9" w:rsidRDefault="00A10EF9" w:rsidP="00AC3CC8">
            <w:pPr>
              <w:rPr>
                <w:rFonts w:cstheme="minorHAnsi"/>
              </w:rPr>
            </w:pPr>
            <w:r>
              <w:rPr>
                <w:rFonts w:cstheme="minorHAnsi"/>
              </w:rPr>
              <w:t>≤ 4,000</w:t>
            </w:r>
          </w:p>
        </w:tc>
        <w:tc>
          <w:tcPr>
            <w:tcW w:w="2394" w:type="dxa"/>
            <w:vMerge w:val="restart"/>
          </w:tcPr>
          <w:p w14:paraId="6CE011DF" w14:textId="77777777" w:rsidR="00A10EF9" w:rsidRDefault="00A10EF9" w:rsidP="00AC3CC8">
            <w:pPr>
              <w:rPr>
                <w:rFonts w:cstheme="minorHAnsi"/>
              </w:rPr>
            </w:pPr>
            <w:r>
              <w:rPr>
                <w:rFonts w:cstheme="minorHAnsi"/>
              </w:rPr>
              <w:t>Micromhos/cm</w:t>
            </w:r>
          </w:p>
        </w:tc>
        <w:tc>
          <w:tcPr>
            <w:tcW w:w="2394" w:type="dxa"/>
          </w:tcPr>
          <w:p w14:paraId="6B1A81CF" w14:textId="77777777" w:rsidR="00A10EF9" w:rsidRDefault="00A10EF9" w:rsidP="00AC3CC8">
            <w:pPr>
              <w:rPr>
                <w:rFonts w:cstheme="minorHAnsi"/>
              </w:rPr>
            </w:pPr>
            <w:r>
              <w:rPr>
                <w:rFonts w:cstheme="minorHAnsi"/>
              </w:rPr>
              <w:t>30-day average</w:t>
            </w:r>
          </w:p>
        </w:tc>
      </w:tr>
      <w:tr w:rsidR="00A10EF9" w14:paraId="6E5C4F01" w14:textId="77777777" w:rsidTr="00AC3CC8">
        <w:tc>
          <w:tcPr>
            <w:tcW w:w="2394" w:type="dxa"/>
            <w:vMerge/>
          </w:tcPr>
          <w:p w14:paraId="67E1FDD2" w14:textId="77777777" w:rsidR="00A10EF9" w:rsidRDefault="00A10EF9" w:rsidP="00AC3CC8">
            <w:pPr>
              <w:rPr>
                <w:rFonts w:cstheme="minorHAnsi"/>
              </w:rPr>
            </w:pPr>
          </w:p>
        </w:tc>
        <w:tc>
          <w:tcPr>
            <w:tcW w:w="2394" w:type="dxa"/>
          </w:tcPr>
          <w:p w14:paraId="63D35FFE" w14:textId="77777777" w:rsidR="00A10EF9" w:rsidRDefault="00A10EF9" w:rsidP="00AC3CC8">
            <w:pPr>
              <w:rPr>
                <w:rFonts w:cstheme="minorHAnsi"/>
              </w:rPr>
            </w:pPr>
            <w:r>
              <w:rPr>
                <w:rFonts w:cstheme="minorHAnsi"/>
              </w:rPr>
              <w:t>≤ 7,000</w:t>
            </w:r>
          </w:p>
        </w:tc>
        <w:tc>
          <w:tcPr>
            <w:tcW w:w="2394" w:type="dxa"/>
            <w:vMerge/>
          </w:tcPr>
          <w:p w14:paraId="3F167308" w14:textId="77777777" w:rsidR="00A10EF9" w:rsidRDefault="00A10EF9" w:rsidP="00AC3CC8">
            <w:pPr>
              <w:rPr>
                <w:rFonts w:cstheme="minorHAnsi"/>
              </w:rPr>
            </w:pPr>
          </w:p>
        </w:tc>
        <w:tc>
          <w:tcPr>
            <w:tcW w:w="2394" w:type="dxa"/>
          </w:tcPr>
          <w:p w14:paraId="5B47D8FD" w14:textId="77777777" w:rsidR="00A10EF9" w:rsidRDefault="00A10EF9" w:rsidP="00AC3CC8">
            <w:pPr>
              <w:rPr>
                <w:rFonts w:cstheme="minorHAnsi"/>
              </w:rPr>
            </w:pPr>
            <w:r>
              <w:rPr>
                <w:rFonts w:cstheme="minorHAnsi"/>
              </w:rPr>
              <w:t>Daily maximum</w:t>
            </w:r>
          </w:p>
        </w:tc>
      </w:tr>
      <w:tr w:rsidR="00A10EF9" w14:paraId="5315C0E9" w14:textId="77777777" w:rsidTr="00AC3CC8">
        <w:tc>
          <w:tcPr>
            <w:tcW w:w="2394" w:type="dxa"/>
            <w:vMerge w:val="restart"/>
          </w:tcPr>
          <w:p w14:paraId="664FC52F" w14:textId="77777777" w:rsidR="00A10EF9" w:rsidRDefault="00A10EF9" w:rsidP="00AC3CC8">
            <w:pPr>
              <w:rPr>
                <w:rFonts w:cstheme="minorHAnsi"/>
              </w:rPr>
            </w:pPr>
            <w:r>
              <w:rPr>
                <w:rFonts w:cstheme="minorHAnsi"/>
              </w:rPr>
              <w:t>Nitrates as N</w:t>
            </w:r>
          </w:p>
        </w:tc>
        <w:tc>
          <w:tcPr>
            <w:tcW w:w="2394" w:type="dxa"/>
          </w:tcPr>
          <w:p w14:paraId="1D4C849A" w14:textId="77777777" w:rsidR="00A10EF9" w:rsidRDefault="00A10EF9" w:rsidP="00AC3CC8">
            <w:pPr>
              <w:rPr>
                <w:rFonts w:cstheme="minorHAnsi"/>
              </w:rPr>
            </w:pPr>
            <w:r>
              <w:rPr>
                <w:rFonts w:cstheme="minorHAnsi"/>
              </w:rPr>
              <w:t>≤ 50</w:t>
            </w:r>
          </w:p>
        </w:tc>
        <w:tc>
          <w:tcPr>
            <w:tcW w:w="2394" w:type="dxa"/>
            <w:vMerge w:val="restart"/>
          </w:tcPr>
          <w:p w14:paraId="1B87CA56" w14:textId="77777777" w:rsidR="00A10EF9" w:rsidRDefault="00A10EF9" w:rsidP="00AC3CC8">
            <w:pPr>
              <w:rPr>
                <w:rFonts w:cstheme="minorHAnsi"/>
              </w:rPr>
            </w:pPr>
            <w:r>
              <w:rPr>
                <w:rFonts w:cstheme="minorHAnsi"/>
              </w:rPr>
              <w:t>mg/L</w:t>
            </w:r>
          </w:p>
        </w:tc>
        <w:tc>
          <w:tcPr>
            <w:tcW w:w="2394" w:type="dxa"/>
          </w:tcPr>
          <w:p w14:paraId="4369F62C" w14:textId="77777777" w:rsidR="00A10EF9" w:rsidRDefault="00A10EF9" w:rsidP="00AC3CC8">
            <w:pPr>
              <w:rPr>
                <w:rFonts w:cstheme="minorHAnsi"/>
              </w:rPr>
            </w:pPr>
            <w:r>
              <w:rPr>
                <w:rFonts w:cstheme="minorHAnsi"/>
              </w:rPr>
              <w:t>30-day average</w:t>
            </w:r>
          </w:p>
        </w:tc>
      </w:tr>
      <w:tr w:rsidR="00A10EF9" w14:paraId="5A184CF6" w14:textId="77777777" w:rsidTr="00AC3CC8">
        <w:tc>
          <w:tcPr>
            <w:tcW w:w="2394" w:type="dxa"/>
            <w:vMerge/>
          </w:tcPr>
          <w:p w14:paraId="04969D10" w14:textId="77777777" w:rsidR="00A10EF9" w:rsidRDefault="00A10EF9" w:rsidP="00AC3CC8">
            <w:pPr>
              <w:rPr>
                <w:rFonts w:cstheme="minorHAnsi"/>
              </w:rPr>
            </w:pPr>
          </w:p>
        </w:tc>
        <w:tc>
          <w:tcPr>
            <w:tcW w:w="2394" w:type="dxa"/>
          </w:tcPr>
          <w:p w14:paraId="2114304D" w14:textId="77777777" w:rsidR="00A10EF9" w:rsidRDefault="00A10EF9" w:rsidP="00AC3CC8">
            <w:pPr>
              <w:rPr>
                <w:rFonts w:cstheme="minorHAnsi"/>
              </w:rPr>
            </w:pPr>
            <w:r>
              <w:rPr>
                <w:rFonts w:cstheme="minorHAnsi"/>
              </w:rPr>
              <w:t>≤ 88</w:t>
            </w:r>
          </w:p>
        </w:tc>
        <w:tc>
          <w:tcPr>
            <w:tcW w:w="2394" w:type="dxa"/>
            <w:vMerge/>
          </w:tcPr>
          <w:p w14:paraId="1E8DCA60" w14:textId="77777777" w:rsidR="00A10EF9" w:rsidRDefault="00A10EF9" w:rsidP="00AC3CC8">
            <w:pPr>
              <w:rPr>
                <w:rFonts w:cstheme="minorHAnsi"/>
              </w:rPr>
            </w:pPr>
          </w:p>
        </w:tc>
        <w:tc>
          <w:tcPr>
            <w:tcW w:w="2394" w:type="dxa"/>
          </w:tcPr>
          <w:p w14:paraId="40997488" w14:textId="77777777" w:rsidR="00A10EF9" w:rsidRDefault="00A10EF9" w:rsidP="00AC3CC8">
            <w:pPr>
              <w:rPr>
                <w:rFonts w:cstheme="minorHAnsi"/>
              </w:rPr>
            </w:pPr>
            <w:r>
              <w:rPr>
                <w:rFonts w:cstheme="minorHAnsi"/>
              </w:rPr>
              <w:t>Daily maximum</w:t>
            </w:r>
          </w:p>
        </w:tc>
      </w:tr>
      <w:tr w:rsidR="00A10EF9" w14:paraId="547F0B0C" w14:textId="77777777" w:rsidTr="00AC3CC8">
        <w:tc>
          <w:tcPr>
            <w:tcW w:w="2394" w:type="dxa"/>
          </w:tcPr>
          <w:p w14:paraId="714D651D" w14:textId="77777777" w:rsidR="00A10EF9" w:rsidRDefault="00A10EF9" w:rsidP="00AC3CC8">
            <w:pPr>
              <w:rPr>
                <w:rFonts w:cstheme="minorHAnsi"/>
              </w:rPr>
            </w:pPr>
            <w:r>
              <w:rPr>
                <w:rFonts w:cstheme="minorHAnsi"/>
              </w:rPr>
              <w:t>pH</w:t>
            </w:r>
          </w:p>
        </w:tc>
        <w:tc>
          <w:tcPr>
            <w:tcW w:w="2394" w:type="dxa"/>
          </w:tcPr>
          <w:p w14:paraId="412CEB04" w14:textId="77777777" w:rsidR="00A10EF9" w:rsidRDefault="00A10EF9" w:rsidP="00AC3CC8">
            <w:pPr>
              <w:rPr>
                <w:rFonts w:cstheme="minorHAnsi"/>
              </w:rPr>
            </w:pPr>
            <w:r>
              <w:rPr>
                <w:rFonts w:cstheme="minorHAnsi"/>
              </w:rPr>
              <w:t>≥ 6.5 - ≤ 9.0</w:t>
            </w:r>
          </w:p>
        </w:tc>
        <w:tc>
          <w:tcPr>
            <w:tcW w:w="2394" w:type="dxa"/>
          </w:tcPr>
          <w:p w14:paraId="7340DE6D" w14:textId="77777777" w:rsidR="00A10EF9" w:rsidRDefault="00A10EF9" w:rsidP="00AC3CC8">
            <w:pPr>
              <w:rPr>
                <w:rFonts w:cstheme="minorHAnsi"/>
              </w:rPr>
            </w:pPr>
            <w:r>
              <w:rPr>
                <w:rFonts w:cstheme="minorHAnsi"/>
              </w:rPr>
              <w:t>Units</w:t>
            </w:r>
          </w:p>
        </w:tc>
        <w:tc>
          <w:tcPr>
            <w:tcW w:w="2394" w:type="dxa"/>
          </w:tcPr>
          <w:p w14:paraId="1AA203F8" w14:textId="77777777" w:rsidR="00A10EF9" w:rsidRDefault="00A10EF9" w:rsidP="00AC3CC8">
            <w:pPr>
              <w:rPr>
                <w:rFonts w:cstheme="minorHAnsi"/>
              </w:rPr>
            </w:pPr>
            <w:r>
              <w:rPr>
                <w:rFonts w:cstheme="minorHAnsi"/>
              </w:rPr>
              <w:t>See § 74:51:01:07</w:t>
            </w:r>
          </w:p>
        </w:tc>
      </w:tr>
      <w:tr w:rsidR="00A10EF9" w14:paraId="7792002C" w14:textId="77777777" w:rsidTr="00AC3CC8">
        <w:tc>
          <w:tcPr>
            <w:tcW w:w="2394" w:type="dxa"/>
          </w:tcPr>
          <w:p w14:paraId="28D7AFEA" w14:textId="77777777" w:rsidR="00A10EF9" w:rsidRDefault="00A10EF9" w:rsidP="00AC3CC8">
            <w:pPr>
              <w:rPr>
                <w:rFonts w:cstheme="minorHAnsi"/>
              </w:rPr>
            </w:pPr>
            <w:r>
              <w:rPr>
                <w:rFonts w:cstheme="minorHAnsi"/>
              </w:rPr>
              <w:t>Total petroleum hydrocarbon</w:t>
            </w:r>
          </w:p>
        </w:tc>
        <w:tc>
          <w:tcPr>
            <w:tcW w:w="2394" w:type="dxa"/>
          </w:tcPr>
          <w:p w14:paraId="758474B4" w14:textId="77777777" w:rsidR="00A10EF9" w:rsidRDefault="00A10EF9" w:rsidP="00AC3CC8">
            <w:pPr>
              <w:rPr>
                <w:rFonts w:cstheme="minorHAnsi"/>
              </w:rPr>
            </w:pPr>
            <w:r>
              <w:rPr>
                <w:rFonts w:cstheme="minorHAnsi"/>
              </w:rPr>
              <w:t>≤ 10</w:t>
            </w:r>
          </w:p>
        </w:tc>
        <w:tc>
          <w:tcPr>
            <w:tcW w:w="2394" w:type="dxa"/>
          </w:tcPr>
          <w:p w14:paraId="757E0F47" w14:textId="77777777" w:rsidR="00A10EF9" w:rsidRDefault="00A10EF9" w:rsidP="00AC3CC8">
            <w:pPr>
              <w:rPr>
                <w:rFonts w:cstheme="minorHAnsi"/>
              </w:rPr>
            </w:pPr>
            <w:r>
              <w:rPr>
                <w:rFonts w:cstheme="minorHAnsi"/>
              </w:rPr>
              <w:t>mg/L</w:t>
            </w:r>
          </w:p>
        </w:tc>
        <w:tc>
          <w:tcPr>
            <w:tcW w:w="2394" w:type="dxa"/>
          </w:tcPr>
          <w:p w14:paraId="001D1A99" w14:textId="77777777" w:rsidR="00A10EF9" w:rsidRDefault="00A10EF9" w:rsidP="00AC3CC8">
            <w:pPr>
              <w:rPr>
                <w:rFonts w:cstheme="minorHAnsi"/>
              </w:rPr>
            </w:pPr>
            <w:r>
              <w:rPr>
                <w:rFonts w:cstheme="minorHAnsi"/>
              </w:rPr>
              <w:t>See § 74:51:01:10</w:t>
            </w:r>
          </w:p>
        </w:tc>
      </w:tr>
      <w:tr w:rsidR="00A10EF9" w14:paraId="4D5AE879" w14:textId="77777777" w:rsidTr="00AC3CC8">
        <w:tc>
          <w:tcPr>
            <w:tcW w:w="2394" w:type="dxa"/>
          </w:tcPr>
          <w:p w14:paraId="371D98B7" w14:textId="77777777" w:rsidR="00A10EF9" w:rsidRDefault="00A10EF9" w:rsidP="00AC3CC8">
            <w:pPr>
              <w:rPr>
                <w:rFonts w:cstheme="minorHAnsi"/>
              </w:rPr>
            </w:pPr>
            <w:r>
              <w:rPr>
                <w:rFonts w:cstheme="minorHAnsi"/>
              </w:rPr>
              <w:t>Oil and grease</w:t>
            </w:r>
          </w:p>
        </w:tc>
        <w:tc>
          <w:tcPr>
            <w:tcW w:w="2394" w:type="dxa"/>
          </w:tcPr>
          <w:p w14:paraId="05786898" w14:textId="77777777" w:rsidR="00A10EF9" w:rsidRDefault="00A10EF9" w:rsidP="00AC3CC8">
            <w:pPr>
              <w:rPr>
                <w:rFonts w:cstheme="minorHAnsi"/>
              </w:rPr>
            </w:pPr>
            <w:r>
              <w:rPr>
                <w:rFonts w:cstheme="minorHAnsi"/>
              </w:rPr>
              <w:t>≤ 10</w:t>
            </w:r>
          </w:p>
        </w:tc>
        <w:tc>
          <w:tcPr>
            <w:tcW w:w="2394" w:type="dxa"/>
          </w:tcPr>
          <w:p w14:paraId="775146F6" w14:textId="77777777" w:rsidR="00A10EF9" w:rsidRDefault="00A10EF9" w:rsidP="00AC3CC8">
            <w:pPr>
              <w:rPr>
                <w:rFonts w:cstheme="minorHAnsi"/>
              </w:rPr>
            </w:pPr>
            <w:r>
              <w:rPr>
                <w:rFonts w:cstheme="minorHAnsi"/>
              </w:rPr>
              <w:t>mg/L</w:t>
            </w:r>
          </w:p>
        </w:tc>
        <w:tc>
          <w:tcPr>
            <w:tcW w:w="2394" w:type="dxa"/>
          </w:tcPr>
          <w:p w14:paraId="041C50F8" w14:textId="77777777" w:rsidR="00A10EF9" w:rsidRDefault="00A10EF9" w:rsidP="00AC3CC8">
            <w:pPr>
              <w:rPr>
                <w:rFonts w:cstheme="minorHAnsi"/>
              </w:rPr>
            </w:pPr>
            <w:r>
              <w:rPr>
                <w:rFonts w:cstheme="minorHAnsi"/>
              </w:rPr>
              <w:t>See § 74:51:01:10</w:t>
            </w:r>
          </w:p>
        </w:tc>
      </w:tr>
    </w:tbl>
    <w:p w14:paraId="33955482" w14:textId="77777777" w:rsidR="00A10EF9" w:rsidRDefault="00A10EF9" w:rsidP="00A10EF9"/>
    <w:p w14:paraId="02D7BDF2" w14:textId="77777777" w:rsidR="00A10EF9" w:rsidRDefault="00A10EF9" w:rsidP="00A10EF9">
      <w:r>
        <w:t xml:space="preserve">(Table information is from the website </w:t>
      </w:r>
      <w:hyperlink r:id="rId35" w:history="1">
        <w:r w:rsidRPr="008A021B">
          <w:rPr>
            <w:rStyle w:val="Hyperlink"/>
            <w:rFonts w:cstheme="minorHAnsi"/>
          </w:rPr>
          <w:t>http://legis.state.sd.us/rules/DisplayRule.aspx?Rule=74:51:01</w:t>
        </w:r>
      </w:hyperlink>
      <w:r>
        <w:t xml:space="preserve"> SD Legislature – Administrative Rules – Chapter 74:51:01 Surface Water Quality Standards)</w:t>
      </w:r>
    </w:p>
    <w:p w14:paraId="299EA1AA" w14:textId="77777777" w:rsidR="00FE0A51" w:rsidRDefault="00FE0A51" w:rsidP="00A10EF9"/>
    <w:p w14:paraId="45ACCBCE" w14:textId="77777777" w:rsidR="00FE0A51" w:rsidRDefault="00FE0A51" w:rsidP="00A10EF9"/>
    <w:p w14:paraId="11136E89" w14:textId="77777777" w:rsidR="000C3DEA" w:rsidRPr="0010017F" w:rsidRDefault="000C3DEA" w:rsidP="000C3DEA">
      <w:pPr>
        <w:pStyle w:val="Caption"/>
        <w:keepNext/>
        <w:jc w:val="center"/>
        <w:rPr>
          <w:sz w:val="22"/>
        </w:rPr>
      </w:pPr>
      <w:bookmarkStart w:id="87" w:name="_Toc253843584"/>
      <w:r w:rsidRPr="0010017F">
        <w:rPr>
          <w:sz w:val="22"/>
        </w:rPr>
        <w:t xml:space="preserve">Table </w:t>
      </w:r>
      <w:r w:rsidRPr="0010017F">
        <w:rPr>
          <w:sz w:val="22"/>
        </w:rPr>
        <w:fldChar w:fldCharType="begin"/>
      </w:r>
      <w:r w:rsidRPr="0010017F">
        <w:rPr>
          <w:sz w:val="22"/>
        </w:rPr>
        <w:instrText xml:space="preserve"> SEQ Table \* ARABIC </w:instrText>
      </w:r>
      <w:r w:rsidRPr="0010017F">
        <w:rPr>
          <w:sz w:val="22"/>
        </w:rPr>
        <w:fldChar w:fldCharType="separate"/>
      </w:r>
      <w:r w:rsidR="00994042">
        <w:rPr>
          <w:noProof/>
          <w:sz w:val="22"/>
        </w:rPr>
        <w:t>27</w:t>
      </w:r>
      <w:r w:rsidRPr="0010017F">
        <w:rPr>
          <w:sz w:val="22"/>
        </w:rPr>
        <w:fldChar w:fldCharType="end"/>
      </w:r>
      <w:r w:rsidRPr="0010017F">
        <w:rPr>
          <w:sz w:val="22"/>
        </w:rPr>
        <w:tab/>
      </w:r>
      <w:r>
        <w:rPr>
          <w:sz w:val="22"/>
        </w:rPr>
        <w:t xml:space="preserve">Wounded Knee Creek </w:t>
      </w:r>
      <w:r w:rsidRPr="0010017F">
        <w:rPr>
          <w:sz w:val="22"/>
        </w:rPr>
        <w:t xml:space="preserve">Criteria </w:t>
      </w:r>
      <w:commentRangeStart w:id="88"/>
      <w:r w:rsidRPr="0010017F">
        <w:rPr>
          <w:sz w:val="22"/>
        </w:rPr>
        <w:t>Comparison</w:t>
      </w:r>
      <w:commentRangeEnd w:id="88"/>
      <w:r>
        <w:rPr>
          <w:rStyle w:val="CommentReference"/>
          <w:b w:val="0"/>
          <w:bCs w:val="0"/>
          <w:color w:val="auto"/>
        </w:rPr>
        <w:commentReference w:id="88"/>
      </w:r>
      <w:bookmarkEnd w:id="8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647"/>
        <w:gridCol w:w="3397"/>
        <w:gridCol w:w="2469"/>
        <w:gridCol w:w="1933"/>
      </w:tblGrid>
      <w:tr w:rsidR="000C3DEA" w:rsidRPr="00A54DD9" w14:paraId="3C1EE994" w14:textId="77777777" w:rsidTr="000C3DEA">
        <w:trPr>
          <w:tblHeader/>
          <w:jc w:val="center"/>
        </w:trPr>
        <w:tc>
          <w:tcPr>
            <w:tcW w:w="872" w:type="pct"/>
            <w:vAlign w:val="center"/>
          </w:tcPr>
          <w:p w14:paraId="3184494C" w14:textId="77777777" w:rsidR="000C3DEA" w:rsidRPr="00015170" w:rsidRDefault="000C3DEA" w:rsidP="000C3DEA">
            <w:pPr>
              <w:pStyle w:val="NoSpacing"/>
              <w:jc w:val="center"/>
              <w:rPr>
                <w:b/>
              </w:rPr>
            </w:pPr>
            <w:r w:rsidRPr="00015170">
              <w:rPr>
                <w:b/>
              </w:rPr>
              <w:t xml:space="preserve">Site </w:t>
            </w:r>
            <w:r>
              <w:rPr>
                <w:b/>
              </w:rPr>
              <w:t>#</w:t>
            </w:r>
          </w:p>
        </w:tc>
        <w:tc>
          <w:tcPr>
            <w:tcW w:w="1798" w:type="pct"/>
            <w:vAlign w:val="center"/>
          </w:tcPr>
          <w:p w14:paraId="3AFCC60C" w14:textId="77777777" w:rsidR="000C3DEA" w:rsidRPr="00015170" w:rsidRDefault="000C3DEA" w:rsidP="000C3DEA">
            <w:pPr>
              <w:pStyle w:val="NoSpacing"/>
              <w:jc w:val="center"/>
              <w:rPr>
                <w:b/>
              </w:rPr>
            </w:pPr>
            <w:r w:rsidRPr="00015170">
              <w:rPr>
                <w:b/>
              </w:rPr>
              <w:t>Parameter</w:t>
            </w:r>
          </w:p>
        </w:tc>
        <w:tc>
          <w:tcPr>
            <w:tcW w:w="1307" w:type="pct"/>
            <w:vAlign w:val="center"/>
          </w:tcPr>
          <w:p w14:paraId="0E46813F" w14:textId="77777777" w:rsidR="000C3DEA" w:rsidRPr="00015170" w:rsidRDefault="000C3DEA" w:rsidP="000C3DEA">
            <w:pPr>
              <w:pStyle w:val="NoSpacing"/>
              <w:jc w:val="center"/>
              <w:rPr>
                <w:b/>
              </w:rPr>
            </w:pPr>
            <w:r>
              <w:rPr>
                <w:b/>
              </w:rPr>
              <w:t xml:space="preserve">NPS Assessment </w:t>
            </w:r>
            <w:r w:rsidRPr="00015170">
              <w:rPr>
                <w:b/>
              </w:rPr>
              <w:t>Criteria</w:t>
            </w:r>
          </w:p>
        </w:tc>
        <w:tc>
          <w:tcPr>
            <w:tcW w:w="1023" w:type="pct"/>
            <w:vAlign w:val="center"/>
          </w:tcPr>
          <w:p w14:paraId="41D8FAEB" w14:textId="77777777" w:rsidR="000C3DEA" w:rsidRPr="0010017F" w:rsidRDefault="000C3DEA" w:rsidP="000C3DEA">
            <w:pPr>
              <w:pStyle w:val="NoSpacing"/>
              <w:jc w:val="center"/>
              <w:rPr>
                <w:b/>
              </w:rPr>
            </w:pPr>
            <w:r w:rsidRPr="0010017F">
              <w:rPr>
                <w:b/>
              </w:rPr>
              <w:t>SD DENR Criteria</w:t>
            </w:r>
          </w:p>
        </w:tc>
      </w:tr>
      <w:tr w:rsidR="000C3DEA" w:rsidRPr="00A54DD9" w14:paraId="63782D0B" w14:textId="77777777" w:rsidTr="000C3DEA">
        <w:trPr>
          <w:jc w:val="center"/>
        </w:trPr>
        <w:tc>
          <w:tcPr>
            <w:tcW w:w="872" w:type="pct"/>
            <w:vMerge w:val="restart"/>
            <w:vAlign w:val="center"/>
          </w:tcPr>
          <w:p w14:paraId="08F3B54D" w14:textId="77777777" w:rsidR="000C3DEA" w:rsidRPr="00A54DD9" w:rsidRDefault="000C3DEA" w:rsidP="000C3DEA">
            <w:pPr>
              <w:pStyle w:val="NoSpacing"/>
            </w:pPr>
            <w:r w:rsidRPr="00A54DD9">
              <w:t>WKI</w:t>
            </w:r>
          </w:p>
        </w:tc>
        <w:tc>
          <w:tcPr>
            <w:tcW w:w="1798" w:type="pct"/>
            <w:vAlign w:val="center"/>
          </w:tcPr>
          <w:p w14:paraId="087EF8FB" w14:textId="77777777" w:rsidR="000C3DEA" w:rsidRPr="00A54DD9" w:rsidRDefault="000C3DEA" w:rsidP="000C3DEA">
            <w:pPr>
              <w:pStyle w:val="NoSpacing"/>
            </w:pPr>
            <w:r w:rsidRPr="00A54DD9">
              <w:t>pH (upper limit)</w:t>
            </w:r>
          </w:p>
        </w:tc>
        <w:tc>
          <w:tcPr>
            <w:tcW w:w="1307" w:type="pct"/>
            <w:vAlign w:val="center"/>
          </w:tcPr>
          <w:p w14:paraId="0A227CE5" w14:textId="77777777" w:rsidR="000C3DEA" w:rsidRPr="00A54DD9" w:rsidRDefault="000C3DEA" w:rsidP="000C3DEA">
            <w:pPr>
              <w:pStyle w:val="NoSpacing"/>
              <w:jc w:val="center"/>
            </w:pPr>
            <w:r>
              <w:rPr>
                <w:rFonts w:cstheme="minorHAnsi"/>
              </w:rPr>
              <w:t>≤</w:t>
            </w:r>
            <w:r w:rsidRPr="00A54DD9">
              <w:t xml:space="preserve"> 8.8 s.u.</w:t>
            </w:r>
          </w:p>
        </w:tc>
        <w:tc>
          <w:tcPr>
            <w:tcW w:w="1023" w:type="pct"/>
            <w:vAlign w:val="center"/>
          </w:tcPr>
          <w:p w14:paraId="681E0A25"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5D174B95" w14:textId="77777777" w:rsidTr="000C3DEA">
        <w:trPr>
          <w:jc w:val="center"/>
        </w:trPr>
        <w:tc>
          <w:tcPr>
            <w:tcW w:w="872" w:type="pct"/>
            <w:vMerge/>
            <w:vAlign w:val="center"/>
          </w:tcPr>
          <w:p w14:paraId="1464E5A7" w14:textId="77777777" w:rsidR="000C3DEA" w:rsidRPr="00A54DD9" w:rsidRDefault="000C3DEA" w:rsidP="000C3DEA">
            <w:pPr>
              <w:pStyle w:val="NoSpacing"/>
            </w:pPr>
          </w:p>
        </w:tc>
        <w:tc>
          <w:tcPr>
            <w:tcW w:w="1798" w:type="pct"/>
            <w:vAlign w:val="center"/>
          </w:tcPr>
          <w:p w14:paraId="7DCAE54C" w14:textId="77777777" w:rsidR="000C3DEA" w:rsidRPr="00A54DD9" w:rsidRDefault="000C3DEA" w:rsidP="000C3DEA">
            <w:pPr>
              <w:pStyle w:val="NoSpacing"/>
            </w:pPr>
            <w:r w:rsidRPr="00A54DD9">
              <w:t>Dissolved Oxygen</w:t>
            </w:r>
          </w:p>
        </w:tc>
        <w:tc>
          <w:tcPr>
            <w:tcW w:w="1307" w:type="pct"/>
            <w:vAlign w:val="center"/>
          </w:tcPr>
          <w:p w14:paraId="6BCB8633"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79E83A73" w14:textId="77777777" w:rsidR="000C3DEA" w:rsidRPr="00A54DD9" w:rsidRDefault="000C3DEA" w:rsidP="000C3DEA">
            <w:pPr>
              <w:pStyle w:val="NoSpacing"/>
              <w:jc w:val="center"/>
            </w:pPr>
            <w:r>
              <w:rPr>
                <w:rFonts w:cstheme="minorHAnsi"/>
              </w:rPr>
              <w:t>≥</w:t>
            </w:r>
            <w:r>
              <w:t xml:space="preserve"> 5 mg/L</w:t>
            </w:r>
          </w:p>
        </w:tc>
      </w:tr>
      <w:tr w:rsidR="000C3DEA" w:rsidRPr="00A54DD9" w14:paraId="5EA8D4AF" w14:textId="77777777" w:rsidTr="000C3DEA">
        <w:trPr>
          <w:jc w:val="center"/>
        </w:trPr>
        <w:tc>
          <w:tcPr>
            <w:tcW w:w="872" w:type="pct"/>
            <w:vMerge/>
            <w:vAlign w:val="center"/>
          </w:tcPr>
          <w:p w14:paraId="61BB6C11" w14:textId="77777777" w:rsidR="000C3DEA" w:rsidRPr="00A54DD9" w:rsidRDefault="000C3DEA" w:rsidP="000C3DEA">
            <w:pPr>
              <w:pStyle w:val="NoSpacing"/>
            </w:pPr>
          </w:p>
        </w:tc>
        <w:tc>
          <w:tcPr>
            <w:tcW w:w="1798" w:type="pct"/>
            <w:vAlign w:val="center"/>
          </w:tcPr>
          <w:p w14:paraId="6E2DB951" w14:textId="77777777" w:rsidR="000C3DEA" w:rsidRPr="00A54DD9" w:rsidRDefault="000C3DEA" w:rsidP="000C3DEA">
            <w:pPr>
              <w:pStyle w:val="NoSpacing"/>
            </w:pPr>
            <w:r w:rsidRPr="00A54DD9">
              <w:t>Phosphorus, total</w:t>
            </w:r>
          </w:p>
        </w:tc>
        <w:tc>
          <w:tcPr>
            <w:tcW w:w="1307" w:type="pct"/>
            <w:vAlign w:val="center"/>
          </w:tcPr>
          <w:p w14:paraId="6B2B3CE7"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74CC5A15" w14:textId="77777777" w:rsidR="000C3DEA" w:rsidRPr="00A54DD9" w:rsidRDefault="000C3DEA" w:rsidP="000C3DEA">
            <w:pPr>
              <w:pStyle w:val="NoSpacing"/>
              <w:jc w:val="center"/>
            </w:pPr>
            <w:r>
              <w:t>*See Narrative Criteria</w:t>
            </w:r>
          </w:p>
        </w:tc>
      </w:tr>
      <w:tr w:rsidR="000C3DEA" w:rsidRPr="00A54DD9" w14:paraId="6BCC0E7E" w14:textId="77777777" w:rsidTr="000C3DEA">
        <w:trPr>
          <w:jc w:val="center"/>
        </w:trPr>
        <w:tc>
          <w:tcPr>
            <w:tcW w:w="872" w:type="pct"/>
            <w:vMerge/>
            <w:vAlign w:val="center"/>
          </w:tcPr>
          <w:p w14:paraId="0DF41D90" w14:textId="77777777" w:rsidR="000C3DEA" w:rsidRPr="00A54DD9" w:rsidRDefault="000C3DEA" w:rsidP="000C3DEA">
            <w:pPr>
              <w:pStyle w:val="NoSpacing"/>
            </w:pPr>
          </w:p>
        </w:tc>
        <w:tc>
          <w:tcPr>
            <w:tcW w:w="1798" w:type="pct"/>
            <w:vAlign w:val="center"/>
          </w:tcPr>
          <w:p w14:paraId="691EC493" w14:textId="77777777" w:rsidR="000C3DEA" w:rsidRPr="00A54DD9" w:rsidRDefault="000C3DEA" w:rsidP="000C3DEA">
            <w:pPr>
              <w:pStyle w:val="NoSpacing"/>
            </w:pPr>
            <w:r w:rsidRPr="00A54DD9">
              <w:t>Arsenic</w:t>
            </w:r>
          </w:p>
        </w:tc>
        <w:tc>
          <w:tcPr>
            <w:tcW w:w="1307" w:type="pct"/>
            <w:vAlign w:val="center"/>
          </w:tcPr>
          <w:p w14:paraId="5C681C22"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210C314D" w14:textId="77777777" w:rsidR="000C3DEA" w:rsidRPr="00A54DD9" w:rsidRDefault="000C3DEA" w:rsidP="000C3DEA">
            <w:pPr>
              <w:pStyle w:val="NoSpacing"/>
              <w:jc w:val="center"/>
            </w:pPr>
          </w:p>
        </w:tc>
      </w:tr>
      <w:tr w:rsidR="000C3DEA" w:rsidRPr="00A54DD9" w14:paraId="13AA326C" w14:textId="77777777" w:rsidTr="000C3DEA">
        <w:trPr>
          <w:jc w:val="center"/>
        </w:trPr>
        <w:tc>
          <w:tcPr>
            <w:tcW w:w="872" w:type="pct"/>
            <w:vMerge/>
            <w:vAlign w:val="center"/>
          </w:tcPr>
          <w:p w14:paraId="0E54E878" w14:textId="77777777" w:rsidR="000C3DEA" w:rsidRPr="00A54DD9" w:rsidRDefault="000C3DEA" w:rsidP="000C3DEA">
            <w:pPr>
              <w:pStyle w:val="NoSpacing"/>
            </w:pPr>
          </w:p>
        </w:tc>
        <w:tc>
          <w:tcPr>
            <w:tcW w:w="1798" w:type="pct"/>
            <w:vAlign w:val="center"/>
          </w:tcPr>
          <w:p w14:paraId="6A66FE43" w14:textId="77777777" w:rsidR="000C3DEA" w:rsidRPr="00A54DD9" w:rsidRDefault="000C3DEA" w:rsidP="000C3DEA">
            <w:pPr>
              <w:pStyle w:val="NoSpacing"/>
            </w:pPr>
            <w:r w:rsidRPr="00A54DD9">
              <w:t>Iron</w:t>
            </w:r>
          </w:p>
        </w:tc>
        <w:tc>
          <w:tcPr>
            <w:tcW w:w="1307" w:type="pct"/>
            <w:vAlign w:val="center"/>
          </w:tcPr>
          <w:p w14:paraId="0C3532CD"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6FEA8982" w14:textId="77777777" w:rsidR="000C3DEA" w:rsidRPr="00A54DD9" w:rsidRDefault="000C3DEA" w:rsidP="000C3DEA">
            <w:pPr>
              <w:pStyle w:val="NoSpacing"/>
              <w:jc w:val="center"/>
            </w:pPr>
          </w:p>
        </w:tc>
      </w:tr>
      <w:tr w:rsidR="000C3DEA" w:rsidRPr="00A54DD9" w14:paraId="6F5B8355" w14:textId="77777777" w:rsidTr="000C3DEA">
        <w:trPr>
          <w:jc w:val="center"/>
        </w:trPr>
        <w:tc>
          <w:tcPr>
            <w:tcW w:w="872" w:type="pct"/>
            <w:vMerge/>
            <w:vAlign w:val="center"/>
          </w:tcPr>
          <w:p w14:paraId="035D05D2" w14:textId="77777777" w:rsidR="000C3DEA" w:rsidRPr="00A54DD9" w:rsidRDefault="000C3DEA" w:rsidP="000C3DEA">
            <w:pPr>
              <w:pStyle w:val="NoSpacing"/>
            </w:pPr>
          </w:p>
        </w:tc>
        <w:tc>
          <w:tcPr>
            <w:tcW w:w="1798" w:type="pct"/>
            <w:vAlign w:val="center"/>
          </w:tcPr>
          <w:p w14:paraId="22B4FFB0" w14:textId="77777777" w:rsidR="000C3DEA" w:rsidRPr="00A54DD9" w:rsidRDefault="000C3DEA" w:rsidP="000C3DEA">
            <w:pPr>
              <w:pStyle w:val="NoSpacing"/>
            </w:pPr>
            <w:r w:rsidRPr="00A54DD9">
              <w:t>Manganese</w:t>
            </w:r>
          </w:p>
        </w:tc>
        <w:tc>
          <w:tcPr>
            <w:tcW w:w="1307" w:type="pct"/>
            <w:vAlign w:val="center"/>
          </w:tcPr>
          <w:p w14:paraId="14C1D7D6"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6B81D87F" w14:textId="77777777" w:rsidR="000C3DEA" w:rsidRPr="00A54DD9" w:rsidRDefault="000C3DEA" w:rsidP="000C3DEA">
            <w:pPr>
              <w:pStyle w:val="NoSpacing"/>
              <w:jc w:val="center"/>
            </w:pPr>
          </w:p>
        </w:tc>
      </w:tr>
      <w:tr w:rsidR="000C3DEA" w:rsidRPr="00A54DD9" w14:paraId="535B50D7" w14:textId="77777777" w:rsidTr="000C3DEA">
        <w:trPr>
          <w:jc w:val="center"/>
        </w:trPr>
        <w:tc>
          <w:tcPr>
            <w:tcW w:w="872" w:type="pct"/>
            <w:vMerge/>
            <w:vAlign w:val="center"/>
          </w:tcPr>
          <w:p w14:paraId="24CA562E" w14:textId="77777777" w:rsidR="000C3DEA" w:rsidRPr="00A54DD9" w:rsidRDefault="000C3DEA" w:rsidP="000C3DEA">
            <w:pPr>
              <w:pStyle w:val="NoSpacing"/>
            </w:pPr>
          </w:p>
        </w:tc>
        <w:tc>
          <w:tcPr>
            <w:tcW w:w="1798" w:type="pct"/>
            <w:vAlign w:val="center"/>
          </w:tcPr>
          <w:p w14:paraId="0158F7C2" w14:textId="77777777" w:rsidR="000C3DEA" w:rsidRPr="00A54DD9" w:rsidRDefault="000C3DEA" w:rsidP="000C3DEA">
            <w:pPr>
              <w:pStyle w:val="NoSpacing"/>
            </w:pPr>
            <w:r w:rsidRPr="00A54DD9">
              <w:t>Mercury</w:t>
            </w:r>
          </w:p>
        </w:tc>
        <w:tc>
          <w:tcPr>
            <w:tcW w:w="1307" w:type="pct"/>
            <w:vAlign w:val="center"/>
          </w:tcPr>
          <w:p w14:paraId="4D25872C"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33BF7795" w14:textId="77777777" w:rsidR="000C3DEA" w:rsidRPr="00A54DD9" w:rsidRDefault="000C3DEA" w:rsidP="000C3DEA">
            <w:pPr>
              <w:pStyle w:val="NoSpacing"/>
              <w:jc w:val="center"/>
            </w:pPr>
          </w:p>
        </w:tc>
      </w:tr>
      <w:tr w:rsidR="000C3DEA" w:rsidRPr="00A54DD9" w14:paraId="5848849D" w14:textId="77777777" w:rsidTr="000C3DEA">
        <w:trPr>
          <w:jc w:val="center"/>
        </w:trPr>
        <w:tc>
          <w:tcPr>
            <w:tcW w:w="872" w:type="pct"/>
            <w:vMerge/>
            <w:vAlign w:val="center"/>
          </w:tcPr>
          <w:p w14:paraId="71392D68" w14:textId="77777777" w:rsidR="000C3DEA" w:rsidRPr="00A54DD9" w:rsidRDefault="000C3DEA" w:rsidP="000C3DEA">
            <w:pPr>
              <w:pStyle w:val="NoSpacing"/>
            </w:pPr>
          </w:p>
        </w:tc>
        <w:tc>
          <w:tcPr>
            <w:tcW w:w="1798" w:type="pct"/>
            <w:vAlign w:val="center"/>
          </w:tcPr>
          <w:p w14:paraId="398FDECD" w14:textId="77777777" w:rsidR="000C3DEA" w:rsidRPr="00A54DD9" w:rsidRDefault="000C3DEA" w:rsidP="000C3DEA">
            <w:pPr>
              <w:pStyle w:val="NoSpacing"/>
            </w:pPr>
            <w:r>
              <w:t>Nitrate as N</w:t>
            </w:r>
          </w:p>
        </w:tc>
        <w:tc>
          <w:tcPr>
            <w:tcW w:w="1307" w:type="pct"/>
            <w:vAlign w:val="center"/>
          </w:tcPr>
          <w:p w14:paraId="5F63273A" w14:textId="77777777" w:rsidR="000C3DEA" w:rsidRDefault="000C3DEA" w:rsidP="000C3DEA">
            <w:pPr>
              <w:pStyle w:val="NoSpacing"/>
              <w:jc w:val="center"/>
              <w:rPr>
                <w:rFonts w:cstheme="minorHAnsi"/>
              </w:rPr>
            </w:pPr>
          </w:p>
        </w:tc>
        <w:tc>
          <w:tcPr>
            <w:tcW w:w="1023" w:type="pct"/>
            <w:vAlign w:val="center"/>
          </w:tcPr>
          <w:p w14:paraId="79E4C438" w14:textId="77777777" w:rsidR="000C3DEA" w:rsidRPr="00A54DD9" w:rsidRDefault="000C3DEA" w:rsidP="000C3DEA">
            <w:pPr>
              <w:pStyle w:val="NoSpacing"/>
              <w:jc w:val="center"/>
            </w:pPr>
            <w:r>
              <w:rPr>
                <w:rFonts w:cstheme="minorHAnsi"/>
              </w:rPr>
              <w:t>≤</w:t>
            </w:r>
            <w:r>
              <w:t>88 mg/L</w:t>
            </w:r>
          </w:p>
        </w:tc>
      </w:tr>
      <w:tr w:rsidR="000C3DEA" w:rsidRPr="00A54DD9" w14:paraId="701F50DE" w14:textId="77777777" w:rsidTr="000C3DEA">
        <w:trPr>
          <w:jc w:val="center"/>
        </w:trPr>
        <w:tc>
          <w:tcPr>
            <w:tcW w:w="872" w:type="pct"/>
            <w:vMerge/>
            <w:vAlign w:val="center"/>
          </w:tcPr>
          <w:p w14:paraId="71146701" w14:textId="77777777" w:rsidR="000C3DEA" w:rsidRPr="00A54DD9" w:rsidRDefault="000C3DEA" w:rsidP="000C3DEA">
            <w:pPr>
              <w:pStyle w:val="NoSpacing"/>
            </w:pPr>
          </w:p>
        </w:tc>
        <w:tc>
          <w:tcPr>
            <w:tcW w:w="1798" w:type="pct"/>
            <w:vAlign w:val="center"/>
          </w:tcPr>
          <w:p w14:paraId="36C087C0" w14:textId="77777777" w:rsidR="000C3DEA" w:rsidRDefault="000C3DEA" w:rsidP="000C3DEA">
            <w:pPr>
              <w:pStyle w:val="NoSpacing"/>
            </w:pPr>
            <w:r>
              <w:t>Total Ammonia Nitrogen as N</w:t>
            </w:r>
          </w:p>
        </w:tc>
        <w:tc>
          <w:tcPr>
            <w:tcW w:w="1307" w:type="pct"/>
            <w:vAlign w:val="center"/>
          </w:tcPr>
          <w:p w14:paraId="1324AA4B"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00A5B50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506BA37" w14:textId="77777777" w:rsidTr="000C3DEA">
        <w:trPr>
          <w:jc w:val="center"/>
        </w:trPr>
        <w:tc>
          <w:tcPr>
            <w:tcW w:w="872" w:type="pct"/>
            <w:vMerge/>
            <w:vAlign w:val="center"/>
          </w:tcPr>
          <w:p w14:paraId="7C6E47BC" w14:textId="77777777" w:rsidR="000C3DEA" w:rsidRPr="00A54DD9" w:rsidRDefault="000C3DEA" w:rsidP="000C3DEA">
            <w:pPr>
              <w:pStyle w:val="NoSpacing"/>
            </w:pPr>
          </w:p>
        </w:tc>
        <w:tc>
          <w:tcPr>
            <w:tcW w:w="1798" w:type="pct"/>
            <w:vAlign w:val="center"/>
          </w:tcPr>
          <w:p w14:paraId="2DC3030A" w14:textId="77777777" w:rsidR="000C3DEA" w:rsidRDefault="000C3DEA" w:rsidP="000C3DEA">
            <w:pPr>
              <w:pStyle w:val="NoSpacing"/>
            </w:pPr>
            <w:r>
              <w:t>Fecal coliform</w:t>
            </w:r>
          </w:p>
        </w:tc>
        <w:tc>
          <w:tcPr>
            <w:tcW w:w="1307" w:type="pct"/>
            <w:vAlign w:val="center"/>
          </w:tcPr>
          <w:p w14:paraId="2D586755" w14:textId="77777777" w:rsidR="000C3DEA" w:rsidRDefault="000C3DEA" w:rsidP="000C3DEA">
            <w:pPr>
              <w:pStyle w:val="NoSpacing"/>
              <w:jc w:val="center"/>
              <w:rPr>
                <w:rFonts w:cstheme="minorHAnsi"/>
              </w:rPr>
            </w:pPr>
          </w:p>
        </w:tc>
        <w:tc>
          <w:tcPr>
            <w:tcW w:w="1023" w:type="pct"/>
            <w:vAlign w:val="center"/>
          </w:tcPr>
          <w:p w14:paraId="3380F368" w14:textId="77777777" w:rsidR="000C3DEA" w:rsidRDefault="000C3DEA" w:rsidP="000C3DEA">
            <w:pPr>
              <w:pStyle w:val="NoSpacing"/>
              <w:jc w:val="center"/>
              <w:rPr>
                <w:rFonts w:cstheme="minorHAnsi"/>
              </w:rPr>
            </w:pPr>
            <w:r>
              <w:rPr>
                <w:rFonts w:cstheme="minorHAnsi"/>
              </w:rPr>
              <w:t>≤ 400 /100mL</w:t>
            </w:r>
          </w:p>
        </w:tc>
      </w:tr>
      <w:tr w:rsidR="000C3DEA" w:rsidRPr="00A54DD9" w14:paraId="3B86F632" w14:textId="77777777" w:rsidTr="000C3DEA">
        <w:trPr>
          <w:jc w:val="center"/>
        </w:trPr>
        <w:tc>
          <w:tcPr>
            <w:tcW w:w="872" w:type="pct"/>
            <w:vMerge/>
            <w:vAlign w:val="center"/>
          </w:tcPr>
          <w:p w14:paraId="1E22BD3A" w14:textId="77777777" w:rsidR="000C3DEA" w:rsidRPr="00A54DD9" w:rsidRDefault="000C3DEA" w:rsidP="000C3DEA">
            <w:pPr>
              <w:pStyle w:val="NoSpacing"/>
            </w:pPr>
          </w:p>
        </w:tc>
        <w:tc>
          <w:tcPr>
            <w:tcW w:w="1798" w:type="pct"/>
            <w:vAlign w:val="center"/>
          </w:tcPr>
          <w:p w14:paraId="35C22D9E" w14:textId="77777777" w:rsidR="000C3DEA" w:rsidRDefault="000C3DEA" w:rsidP="000C3DEA">
            <w:pPr>
              <w:pStyle w:val="NoSpacing"/>
            </w:pPr>
            <w:r>
              <w:t>Escherichia coli</w:t>
            </w:r>
          </w:p>
        </w:tc>
        <w:tc>
          <w:tcPr>
            <w:tcW w:w="1307" w:type="pct"/>
            <w:vAlign w:val="center"/>
          </w:tcPr>
          <w:p w14:paraId="755CCE2D" w14:textId="77777777" w:rsidR="000C3DEA" w:rsidRDefault="000C3DEA" w:rsidP="000C3DEA">
            <w:pPr>
              <w:pStyle w:val="NoSpacing"/>
              <w:jc w:val="center"/>
              <w:rPr>
                <w:rFonts w:cstheme="minorHAnsi"/>
              </w:rPr>
            </w:pPr>
          </w:p>
        </w:tc>
        <w:tc>
          <w:tcPr>
            <w:tcW w:w="1023" w:type="pct"/>
            <w:vAlign w:val="center"/>
          </w:tcPr>
          <w:p w14:paraId="045E9501" w14:textId="77777777" w:rsidR="000C3DEA" w:rsidRDefault="000C3DEA" w:rsidP="000C3DEA">
            <w:pPr>
              <w:pStyle w:val="NoSpacing"/>
              <w:jc w:val="center"/>
              <w:rPr>
                <w:rFonts w:cstheme="minorHAnsi"/>
              </w:rPr>
            </w:pPr>
            <w:r>
              <w:rPr>
                <w:rFonts w:cstheme="minorHAnsi"/>
              </w:rPr>
              <w:t>≤ 235 /100mL</w:t>
            </w:r>
          </w:p>
        </w:tc>
      </w:tr>
      <w:tr w:rsidR="000C3DEA" w:rsidRPr="00A54DD9" w14:paraId="25E5DDED" w14:textId="77777777" w:rsidTr="000C3DEA">
        <w:trPr>
          <w:jc w:val="center"/>
        </w:trPr>
        <w:tc>
          <w:tcPr>
            <w:tcW w:w="872" w:type="pct"/>
            <w:vMerge/>
            <w:vAlign w:val="center"/>
          </w:tcPr>
          <w:p w14:paraId="439FA3CC" w14:textId="77777777" w:rsidR="000C3DEA" w:rsidRPr="00A54DD9" w:rsidRDefault="000C3DEA" w:rsidP="000C3DEA">
            <w:pPr>
              <w:pStyle w:val="NoSpacing"/>
            </w:pPr>
          </w:p>
        </w:tc>
        <w:tc>
          <w:tcPr>
            <w:tcW w:w="1798" w:type="pct"/>
            <w:vAlign w:val="center"/>
          </w:tcPr>
          <w:p w14:paraId="5E5B9576" w14:textId="77777777" w:rsidR="000C3DEA" w:rsidRDefault="000C3DEA" w:rsidP="000C3DEA">
            <w:pPr>
              <w:pStyle w:val="NoSpacing"/>
            </w:pPr>
            <w:r>
              <w:t>TSS</w:t>
            </w:r>
          </w:p>
        </w:tc>
        <w:tc>
          <w:tcPr>
            <w:tcW w:w="1307" w:type="pct"/>
            <w:vAlign w:val="center"/>
          </w:tcPr>
          <w:p w14:paraId="7A81AD39" w14:textId="77777777" w:rsidR="000C3DEA" w:rsidRDefault="000C3DEA" w:rsidP="000C3DEA">
            <w:pPr>
              <w:pStyle w:val="NoSpacing"/>
              <w:jc w:val="center"/>
              <w:rPr>
                <w:rFonts w:cstheme="minorHAnsi"/>
              </w:rPr>
            </w:pPr>
          </w:p>
        </w:tc>
        <w:tc>
          <w:tcPr>
            <w:tcW w:w="1023" w:type="pct"/>
            <w:vAlign w:val="center"/>
          </w:tcPr>
          <w:p w14:paraId="5BDF7059" w14:textId="77777777" w:rsidR="000C3DEA" w:rsidRDefault="000C3DEA" w:rsidP="000C3DEA">
            <w:pPr>
              <w:pStyle w:val="NoSpacing"/>
              <w:jc w:val="center"/>
              <w:rPr>
                <w:rFonts w:cstheme="minorHAnsi"/>
              </w:rPr>
            </w:pPr>
            <w:r>
              <w:rPr>
                <w:rFonts w:cstheme="minorHAnsi"/>
              </w:rPr>
              <w:t>≤ 158 mg/L</w:t>
            </w:r>
          </w:p>
        </w:tc>
      </w:tr>
      <w:tr w:rsidR="000C3DEA" w:rsidRPr="00A54DD9" w14:paraId="3169E201" w14:textId="77777777" w:rsidTr="000C3DEA">
        <w:trPr>
          <w:jc w:val="center"/>
        </w:trPr>
        <w:tc>
          <w:tcPr>
            <w:tcW w:w="872" w:type="pct"/>
            <w:vMerge/>
            <w:vAlign w:val="center"/>
          </w:tcPr>
          <w:p w14:paraId="7E7F8D88" w14:textId="77777777" w:rsidR="000C3DEA" w:rsidRPr="00A54DD9" w:rsidRDefault="000C3DEA" w:rsidP="000C3DEA">
            <w:pPr>
              <w:pStyle w:val="NoSpacing"/>
            </w:pPr>
          </w:p>
        </w:tc>
        <w:tc>
          <w:tcPr>
            <w:tcW w:w="1798" w:type="pct"/>
            <w:vAlign w:val="center"/>
          </w:tcPr>
          <w:p w14:paraId="7E65A2B3" w14:textId="77777777" w:rsidR="000C3DEA" w:rsidRDefault="000C3DEA" w:rsidP="000C3DEA">
            <w:pPr>
              <w:pStyle w:val="NoSpacing"/>
            </w:pPr>
            <w:r>
              <w:t>Temperature</w:t>
            </w:r>
          </w:p>
        </w:tc>
        <w:tc>
          <w:tcPr>
            <w:tcW w:w="1307" w:type="pct"/>
            <w:vAlign w:val="center"/>
          </w:tcPr>
          <w:p w14:paraId="1C1F9674" w14:textId="77777777" w:rsidR="000C3DEA" w:rsidRDefault="000C3DEA" w:rsidP="000C3DEA">
            <w:pPr>
              <w:pStyle w:val="NoSpacing"/>
              <w:jc w:val="center"/>
              <w:rPr>
                <w:rFonts w:cstheme="minorHAnsi"/>
              </w:rPr>
            </w:pPr>
          </w:p>
        </w:tc>
        <w:tc>
          <w:tcPr>
            <w:tcW w:w="1023" w:type="pct"/>
            <w:vAlign w:val="center"/>
          </w:tcPr>
          <w:p w14:paraId="02DBA980" w14:textId="77777777" w:rsidR="000C3DEA" w:rsidRDefault="000C3DEA" w:rsidP="000C3DEA">
            <w:pPr>
              <w:pStyle w:val="NoSpacing"/>
              <w:jc w:val="center"/>
              <w:rPr>
                <w:rFonts w:cstheme="minorHAnsi"/>
              </w:rPr>
            </w:pPr>
            <w:r>
              <w:rPr>
                <w:rFonts w:cstheme="minorHAnsi"/>
              </w:rPr>
              <w:t>≤ 75  ͦF*</w:t>
            </w:r>
          </w:p>
          <w:p w14:paraId="4002404F" w14:textId="77777777" w:rsidR="000C3DEA" w:rsidRDefault="000C3DEA" w:rsidP="000C3DEA">
            <w:pPr>
              <w:pStyle w:val="NoSpacing"/>
              <w:jc w:val="center"/>
              <w:rPr>
                <w:rFonts w:cstheme="minorHAnsi"/>
              </w:rPr>
            </w:pPr>
            <w:r>
              <w:rPr>
                <w:rFonts w:cstheme="minorHAnsi"/>
              </w:rPr>
              <w:t>≤ 80  ͦF</w:t>
            </w:r>
          </w:p>
        </w:tc>
      </w:tr>
      <w:tr w:rsidR="000C3DEA" w:rsidRPr="00A54DD9" w14:paraId="06476F12" w14:textId="77777777" w:rsidTr="000C3DEA">
        <w:trPr>
          <w:jc w:val="center"/>
        </w:trPr>
        <w:tc>
          <w:tcPr>
            <w:tcW w:w="872" w:type="pct"/>
            <w:vMerge w:val="restart"/>
            <w:vAlign w:val="center"/>
          </w:tcPr>
          <w:p w14:paraId="46101FE6" w14:textId="77777777" w:rsidR="000C3DEA" w:rsidRPr="00A54DD9" w:rsidRDefault="000C3DEA" w:rsidP="000C3DEA">
            <w:pPr>
              <w:pStyle w:val="NoSpacing"/>
            </w:pPr>
            <w:r w:rsidRPr="00A54DD9">
              <w:t>WKII</w:t>
            </w:r>
          </w:p>
        </w:tc>
        <w:tc>
          <w:tcPr>
            <w:tcW w:w="1798" w:type="pct"/>
            <w:vAlign w:val="center"/>
          </w:tcPr>
          <w:p w14:paraId="73A484BB" w14:textId="77777777" w:rsidR="000C3DEA" w:rsidRPr="00A54DD9" w:rsidRDefault="000C3DEA" w:rsidP="000C3DEA">
            <w:pPr>
              <w:pStyle w:val="NoSpacing"/>
            </w:pPr>
            <w:r w:rsidRPr="00A54DD9">
              <w:t>pH (upper limit)</w:t>
            </w:r>
          </w:p>
        </w:tc>
        <w:tc>
          <w:tcPr>
            <w:tcW w:w="1307" w:type="pct"/>
            <w:vAlign w:val="center"/>
          </w:tcPr>
          <w:p w14:paraId="0984F365" w14:textId="77777777" w:rsidR="000C3DEA" w:rsidRPr="00A54DD9" w:rsidRDefault="000C3DEA" w:rsidP="000C3DEA">
            <w:pPr>
              <w:pStyle w:val="NoSpacing"/>
              <w:jc w:val="center"/>
            </w:pPr>
            <w:r>
              <w:rPr>
                <w:rFonts w:cstheme="minorHAnsi"/>
              </w:rPr>
              <w:t>≤</w:t>
            </w:r>
            <w:r w:rsidRPr="00A54DD9">
              <w:t xml:space="preserve"> 8.8 s.u.</w:t>
            </w:r>
          </w:p>
        </w:tc>
        <w:tc>
          <w:tcPr>
            <w:tcW w:w="1023" w:type="pct"/>
            <w:vAlign w:val="center"/>
          </w:tcPr>
          <w:p w14:paraId="4C7A2E1A"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4BA84822" w14:textId="77777777" w:rsidTr="000C3DEA">
        <w:trPr>
          <w:jc w:val="center"/>
        </w:trPr>
        <w:tc>
          <w:tcPr>
            <w:tcW w:w="872" w:type="pct"/>
            <w:vMerge/>
            <w:vAlign w:val="center"/>
          </w:tcPr>
          <w:p w14:paraId="7D7CADEC" w14:textId="77777777" w:rsidR="000C3DEA" w:rsidRPr="00A54DD9" w:rsidRDefault="000C3DEA" w:rsidP="000C3DEA">
            <w:pPr>
              <w:pStyle w:val="NoSpacing"/>
            </w:pPr>
          </w:p>
        </w:tc>
        <w:tc>
          <w:tcPr>
            <w:tcW w:w="1798" w:type="pct"/>
            <w:vAlign w:val="center"/>
          </w:tcPr>
          <w:p w14:paraId="33293344" w14:textId="77777777" w:rsidR="000C3DEA" w:rsidRPr="00A54DD9" w:rsidRDefault="000C3DEA" w:rsidP="000C3DEA">
            <w:pPr>
              <w:pStyle w:val="NoSpacing"/>
            </w:pPr>
            <w:r w:rsidRPr="00A54DD9">
              <w:t>Dissolved oxygen</w:t>
            </w:r>
          </w:p>
        </w:tc>
        <w:tc>
          <w:tcPr>
            <w:tcW w:w="1307" w:type="pct"/>
            <w:vAlign w:val="center"/>
          </w:tcPr>
          <w:p w14:paraId="4EA08D58"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005B5A6A" w14:textId="77777777" w:rsidR="000C3DEA" w:rsidRPr="00A54DD9" w:rsidRDefault="000C3DEA" w:rsidP="000C3DEA">
            <w:pPr>
              <w:pStyle w:val="NoSpacing"/>
              <w:jc w:val="center"/>
            </w:pPr>
            <w:r>
              <w:rPr>
                <w:rFonts w:cstheme="minorHAnsi"/>
              </w:rPr>
              <w:t>≥</w:t>
            </w:r>
            <w:r>
              <w:t xml:space="preserve"> 5 mg/L</w:t>
            </w:r>
          </w:p>
        </w:tc>
      </w:tr>
      <w:tr w:rsidR="000C3DEA" w:rsidRPr="00A54DD9" w14:paraId="705A15DC" w14:textId="77777777" w:rsidTr="000C3DEA">
        <w:trPr>
          <w:jc w:val="center"/>
        </w:trPr>
        <w:tc>
          <w:tcPr>
            <w:tcW w:w="872" w:type="pct"/>
            <w:vMerge/>
            <w:vAlign w:val="center"/>
          </w:tcPr>
          <w:p w14:paraId="11E41FF7" w14:textId="77777777" w:rsidR="000C3DEA" w:rsidRPr="00A54DD9" w:rsidRDefault="000C3DEA" w:rsidP="000C3DEA">
            <w:pPr>
              <w:pStyle w:val="NoSpacing"/>
            </w:pPr>
          </w:p>
        </w:tc>
        <w:tc>
          <w:tcPr>
            <w:tcW w:w="1798" w:type="pct"/>
            <w:vAlign w:val="center"/>
          </w:tcPr>
          <w:p w14:paraId="77AAFFE6" w14:textId="77777777" w:rsidR="000C3DEA" w:rsidRPr="00A54DD9" w:rsidRDefault="000C3DEA" w:rsidP="000C3DEA">
            <w:pPr>
              <w:pStyle w:val="NoSpacing"/>
            </w:pPr>
            <w:r w:rsidRPr="00A54DD9">
              <w:t>Turbidity</w:t>
            </w:r>
          </w:p>
        </w:tc>
        <w:tc>
          <w:tcPr>
            <w:tcW w:w="1307" w:type="pct"/>
            <w:vAlign w:val="center"/>
          </w:tcPr>
          <w:p w14:paraId="76280B18"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793E9153" w14:textId="77777777" w:rsidR="000C3DEA" w:rsidRPr="00A54DD9" w:rsidRDefault="000C3DEA" w:rsidP="000C3DEA">
            <w:pPr>
              <w:pStyle w:val="NoSpacing"/>
              <w:jc w:val="center"/>
            </w:pPr>
          </w:p>
        </w:tc>
      </w:tr>
      <w:tr w:rsidR="000C3DEA" w:rsidRPr="00A54DD9" w14:paraId="5F2CFB2D" w14:textId="77777777" w:rsidTr="000C3DEA">
        <w:trPr>
          <w:jc w:val="center"/>
        </w:trPr>
        <w:tc>
          <w:tcPr>
            <w:tcW w:w="872" w:type="pct"/>
            <w:vMerge/>
            <w:vAlign w:val="center"/>
          </w:tcPr>
          <w:p w14:paraId="4B058ABD" w14:textId="77777777" w:rsidR="000C3DEA" w:rsidRPr="00A54DD9" w:rsidRDefault="000C3DEA" w:rsidP="000C3DEA">
            <w:pPr>
              <w:pStyle w:val="NoSpacing"/>
            </w:pPr>
          </w:p>
        </w:tc>
        <w:tc>
          <w:tcPr>
            <w:tcW w:w="1798" w:type="pct"/>
            <w:vAlign w:val="center"/>
          </w:tcPr>
          <w:p w14:paraId="2EA84B34" w14:textId="77777777" w:rsidR="000C3DEA" w:rsidRPr="00A54DD9" w:rsidRDefault="000C3DEA" w:rsidP="000C3DEA">
            <w:pPr>
              <w:pStyle w:val="NoSpacing"/>
            </w:pPr>
            <w:r w:rsidRPr="00A54DD9">
              <w:t>Phosphorus, total</w:t>
            </w:r>
          </w:p>
        </w:tc>
        <w:tc>
          <w:tcPr>
            <w:tcW w:w="1307" w:type="pct"/>
            <w:vAlign w:val="center"/>
          </w:tcPr>
          <w:p w14:paraId="0959DBDE"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7547C2F" w14:textId="77777777" w:rsidR="000C3DEA" w:rsidRPr="00A54DD9" w:rsidRDefault="000C3DEA" w:rsidP="000C3DEA">
            <w:pPr>
              <w:pStyle w:val="NoSpacing"/>
              <w:jc w:val="center"/>
            </w:pPr>
            <w:r>
              <w:t>*See Narrative Criteria</w:t>
            </w:r>
          </w:p>
        </w:tc>
      </w:tr>
      <w:tr w:rsidR="000C3DEA" w:rsidRPr="00A54DD9" w14:paraId="62A8A3D1" w14:textId="77777777" w:rsidTr="000C3DEA">
        <w:trPr>
          <w:jc w:val="center"/>
        </w:trPr>
        <w:tc>
          <w:tcPr>
            <w:tcW w:w="872" w:type="pct"/>
            <w:vMerge/>
            <w:vAlign w:val="center"/>
          </w:tcPr>
          <w:p w14:paraId="5BACE0F6" w14:textId="77777777" w:rsidR="000C3DEA" w:rsidRPr="00A54DD9" w:rsidRDefault="000C3DEA" w:rsidP="000C3DEA">
            <w:pPr>
              <w:pStyle w:val="NoSpacing"/>
            </w:pPr>
          </w:p>
        </w:tc>
        <w:tc>
          <w:tcPr>
            <w:tcW w:w="1798" w:type="pct"/>
            <w:vAlign w:val="center"/>
          </w:tcPr>
          <w:p w14:paraId="123F21A0" w14:textId="77777777" w:rsidR="000C3DEA" w:rsidRPr="00A54DD9" w:rsidRDefault="000C3DEA" w:rsidP="000C3DEA">
            <w:pPr>
              <w:pStyle w:val="NoSpacing"/>
            </w:pPr>
            <w:r w:rsidRPr="00A54DD9">
              <w:t>Arsenic</w:t>
            </w:r>
          </w:p>
        </w:tc>
        <w:tc>
          <w:tcPr>
            <w:tcW w:w="1307" w:type="pct"/>
            <w:vAlign w:val="center"/>
          </w:tcPr>
          <w:p w14:paraId="1AF9ABF4"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77466549" w14:textId="77777777" w:rsidR="000C3DEA" w:rsidRPr="00A54DD9" w:rsidRDefault="000C3DEA" w:rsidP="000C3DEA">
            <w:pPr>
              <w:pStyle w:val="NoSpacing"/>
              <w:jc w:val="center"/>
            </w:pPr>
          </w:p>
        </w:tc>
      </w:tr>
      <w:tr w:rsidR="000C3DEA" w:rsidRPr="00A54DD9" w14:paraId="3D5885CE" w14:textId="77777777" w:rsidTr="000C3DEA">
        <w:trPr>
          <w:jc w:val="center"/>
        </w:trPr>
        <w:tc>
          <w:tcPr>
            <w:tcW w:w="872" w:type="pct"/>
            <w:vMerge/>
            <w:vAlign w:val="center"/>
          </w:tcPr>
          <w:p w14:paraId="7AA18454" w14:textId="77777777" w:rsidR="000C3DEA" w:rsidRPr="00A54DD9" w:rsidRDefault="000C3DEA" w:rsidP="000C3DEA">
            <w:pPr>
              <w:pStyle w:val="NoSpacing"/>
            </w:pPr>
          </w:p>
        </w:tc>
        <w:tc>
          <w:tcPr>
            <w:tcW w:w="1798" w:type="pct"/>
            <w:vAlign w:val="center"/>
          </w:tcPr>
          <w:p w14:paraId="215E90F0" w14:textId="77777777" w:rsidR="000C3DEA" w:rsidRPr="00A54DD9" w:rsidRDefault="000C3DEA" w:rsidP="000C3DEA">
            <w:pPr>
              <w:pStyle w:val="NoSpacing"/>
            </w:pPr>
            <w:r w:rsidRPr="00A54DD9">
              <w:t>Cadmium</w:t>
            </w:r>
          </w:p>
        </w:tc>
        <w:tc>
          <w:tcPr>
            <w:tcW w:w="1307" w:type="pct"/>
            <w:vAlign w:val="center"/>
          </w:tcPr>
          <w:p w14:paraId="43EB1BEE"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2D9B6403" w14:textId="77777777" w:rsidR="000C3DEA" w:rsidRPr="00A54DD9" w:rsidRDefault="000C3DEA" w:rsidP="000C3DEA">
            <w:pPr>
              <w:pStyle w:val="NoSpacing"/>
              <w:jc w:val="center"/>
            </w:pPr>
          </w:p>
        </w:tc>
      </w:tr>
      <w:tr w:rsidR="000C3DEA" w:rsidRPr="00A54DD9" w14:paraId="2DC11D36" w14:textId="77777777" w:rsidTr="000C3DEA">
        <w:trPr>
          <w:jc w:val="center"/>
        </w:trPr>
        <w:tc>
          <w:tcPr>
            <w:tcW w:w="872" w:type="pct"/>
            <w:vMerge/>
            <w:vAlign w:val="center"/>
          </w:tcPr>
          <w:p w14:paraId="08120AF4" w14:textId="77777777" w:rsidR="000C3DEA" w:rsidRPr="00A54DD9" w:rsidRDefault="000C3DEA" w:rsidP="000C3DEA">
            <w:pPr>
              <w:pStyle w:val="NoSpacing"/>
            </w:pPr>
          </w:p>
        </w:tc>
        <w:tc>
          <w:tcPr>
            <w:tcW w:w="1798" w:type="pct"/>
            <w:vAlign w:val="center"/>
          </w:tcPr>
          <w:p w14:paraId="373AE152" w14:textId="77777777" w:rsidR="000C3DEA" w:rsidRPr="00A54DD9" w:rsidRDefault="000C3DEA" w:rsidP="000C3DEA">
            <w:pPr>
              <w:pStyle w:val="NoSpacing"/>
            </w:pPr>
            <w:r w:rsidRPr="00A54DD9">
              <w:t>Iron</w:t>
            </w:r>
          </w:p>
        </w:tc>
        <w:tc>
          <w:tcPr>
            <w:tcW w:w="1307" w:type="pct"/>
            <w:vAlign w:val="center"/>
          </w:tcPr>
          <w:p w14:paraId="68E2E6D8" w14:textId="77777777" w:rsidR="000C3DEA" w:rsidRPr="00A54DD9" w:rsidRDefault="000C3DEA" w:rsidP="000C3DEA">
            <w:pPr>
              <w:pStyle w:val="NoSpacing"/>
              <w:jc w:val="center"/>
            </w:pPr>
            <w:r>
              <w:rPr>
                <w:rFonts w:cstheme="minorHAnsi"/>
              </w:rPr>
              <w:t>≤</w:t>
            </w:r>
            <w:r>
              <w:t xml:space="preserve">1,000 </w:t>
            </w:r>
            <w:r>
              <w:rPr>
                <w:rFonts w:ascii="Calibri" w:hAnsi="Calibri" w:cs="Calibri"/>
              </w:rPr>
              <w:t>µ</w:t>
            </w:r>
            <w:r>
              <w:t>g/L</w:t>
            </w:r>
          </w:p>
        </w:tc>
        <w:tc>
          <w:tcPr>
            <w:tcW w:w="1023" w:type="pct"/>
            <w:vAlign w:val="center"/>
          </w:tcPr>
          <w:p w14:paraId="63BEE76D" w14:textId="77777777" w:rsidR="000C3DEA" w:rsidRPr="00A54DD9" w:rsidRDefault="000C3DEA" w:rsidP="000C3DEA">
            <w:pPr>
              <w:pStyle w:val="NoSpacing"/>
              <w:jc w:val="center"/>
            </w:pPr>
          </w:p>
        </w:tc>
      </w:tr>
      <w:tr w:rsidR="000C3DEA" w:rsidRPr="00A54DD9" w14:paraId="67735A3A" w14:textId="77777777" w:rsidTr="000C3DEA">
        <w:trPr>
          <w:jc w:val="center"/>
        </w:trPr>
        <w:tc>
          <w:tcPr>
            <w:tcW w:w="872" w:type="pct"/>
            <w:vMerge/>
            <w:vAlign w:val="center"/>
          </w:tcPr>
          <w:p w14:paraId="648A6793" w14:textId="77777777" w:rsidR="000C3DEA" w:rsidRPr="00A54DD9" w:rsidRDefault="000C3DEA" w:rsidP="000C3DEA">
            <w:pPr>
              <w:pStyle w:val="NoSpacing"/>
            </w:pPr>
          </w:p>
        </w:tc>
        <w:tc>
          <w:tcPr>
            <w:tcW w:w="1798" w:type="pct"/>
            <w:vAlign w:val="center"/>
          </w:tcPr>
          <w:p w14:paraId="2CB44CC4" w14:textId="77777777" w:rsidR="000C3DEA" w:rsidRPr="00A54DD9" w:rsidRDefault="000C3DEA" w:rsidP="000C3DEA">
            <w:pPr>
              <w:pStyle w:val="NoSpacing"/>
            </w:pPr>
            <w:r w:rsidRPr="00A54DD9">
              <w:t>Manganese</w:t>
            </w:r>
          </w:p>
        </w:tc>
        <w:tc>
          <w:tcPr>
            <w:tcW w:w="1307" w:type="pct"/>
            <w:vAlign w:val="center"/>
          </w:tcPr>
          <w:p w14:paraId="1BF1D74B"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7DD14CA" w14:textId="77777777" w:rsidR="000C3DEA" w:rsidRPr="00A54DD9" w:rsidRDefault="000C3DEA" w:rsidP="000C3DEA">
            <w:pPr>
              <w:pStyle w:val="NoSpacing"/>
              <w:jc w:val="center"/>
            </w:pPr>
          </w:p>
        </w:tc>
      </w:tr>
      <w:tr w:rsidR="000C3DEA" w:rsidRPr="00A54DD9" w14:paraId="59DB5000" w14:textId="77777777" w:rsidTr="000C3DEA">
        <w:trPr>
          <w:jc w:val="center"/>
        </w:trPr>
        <w:tc>
          <w:tcPr>
            <w:tcW w:w="872" w:type="pct"/>
            <w:vMerge/>
            <w:vAlign w:val="center"/>
          </w:tcPr>
          <w:p w14:paraId="4F5962E6" w14:textId="77777777" w:rsidR="000C3DEA" w:rsidRPr="00A54DD9" w:rsidRDefault="000C3DEA" w:rsidP="000C3DEA">
            <w:pPr>
              <w:pStyle w:val="NoSpacing"/>
            </w:pPr>
          </w:p>
        </w:tc>
        <w:tc>
          <w:tcPr>
            <w:tcW w:w="1798" w:type="pct"/>
            <w:vAlign w:val="center"/>
          </w:tcPr>
          <w:p w14:paraId="3333E6C0" w14:textId="77777777" w:rsidR="000C3DEA" w:rsidRPr="00A54DD9" w:rsidRDefault="000C3DEA" w:rsidP="000C3DEA">
            <w:pPr>
              <w:pStyle w:val="NoSpacing"/>
            </w:pPr>
            <w:r w:rsidRPr="00A54DD9">
              <w:t>Mercury</w:t>
            </w:r>
          </w:p>
        </w:tc>
        <w:tc>
          <w:tcPr>
            <w:tcW w:w="1307" w:type="pct"/>
            <w:vAlign w:val="center"/>
          </w:tcPr>
          <w:p w14:paraId="69281B61"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42AF4AF4" w14:textId="77777777" w:rsidR="000C3DEA" w:rsidRPr="00A54DD9" w:rsidRDefault="000C3DEA" w:rsidP="000C3DEA">
            <w:pPr>
              <w:pStyle w:val="NoSpacing"/>
              <w:jc w:val="center"/>
            </w:pPr>
          </w:p>
        </w:tc>
      </w:tr>
      <w:tr w:rsidR="000C3DEA" w:rsidRPr="00A54DD9" w14:paraId="1AEC6DDE" w14:textId="77777777" w:rsidTr="000C3DEA">
        <w:trPr>
          <w:jc w:val="center"/>
        </w:trPr>
        <w:tc>
          <w:tcPr>
            <w:tcW w:w="872" w:type="pct"/>
            <w:vMerge/>
            <w:vAlign w:val="center"/>
          </w:tcPr>
          <w:p w14:paraId="4D98F647" w14:textId="77777777" w:rsidR="000C3DEA" w:rsidRPr="00A54DD9" w:rsidRDefault="000C3DEA" w:rsidP="000C3DEA">
            <w:pPr>
              <w:pStyle w:val="NoSpacing"/>
            </w:pPr>
          </w:p>
        </w:tc>
        <w:tc>
          <w:tcPr>
            <w:tcW w:w="1798" w:type="pct"/>
            <w:vAlign w:val="center"/>
          </w:tcPr>
          <w:p w14:paraId="002CD950" w14:textId="77777777" w:rsidR="000C3DEA" w:rsidRPr="00A54DD9" w:rsidRDefault="000C3DEA" w:rsidP="000C3DEA">
            <w:pPr>
              <w:pStyle w:val="NoSpacing"/>
            </w:pPr>
            <w:r>
              <w:t>Nitrate as N</w:t>
            </w:r>
          </w:p>
        </w:tc>
        <w:tc>
          <w:tcPr>
            <w:tcW w:w="1307" w:type="pct"/>
            <w:vAlign w:val="center"/>
          </w:tcPr>
          <w:p w14:paraId="53998B88" w14:textId="77777777" w:rsidR="000C3DEA" w:rsidRDefault="000C3DEA" w:rsidP="000C3DEA">
            <w:pPr>
              <w:pStyle w:val="NoSpacing"/>
              <w:jc w:val="center"/>
              <w:rPr>
                <w:rFonts w:cstheme="minorHAnsi"/>
              </w:rPr>
            </w:pPr>
          </w:p>
        </w:tc>
        <w:tc>
          <w:tcPr>
            <w:tcW w:w="1023" w:type="pct"/>
            <w:vAlign w:val="center"/>
          </w:tcPr>
          <w:p w14:paraId="448AC676" w14:textId="77777777" w:rsidR="000C3DEA" w:rsidRPr="00A54DD9" w:rsidRDefault="000C3DEA" w:rsidP="000C3DEA">
            <w:pPr>
              <w:pStyle w:val="NoSpacing"/>
              <w:jc w:val="center"/>
            </w:pPr>
            <w:r>
              <w:rPr>
                <w:rFonts w:cstheme="minorHAnsi"/>
              </w:rPr>
              <w:t>≤</w:t>
            </w:r>
            <w:r>
              <w:t>88 mg/L</w:t>
            </w:r>
          </w:p>
        </w:tc>
      </w:tr>
      <w:tr w:rsidR="000C3DEA" w:rsidRPr="00A54DD9" w14:paraId="249C5981" w14:textId="77777777" w:rsidTr="000C3DEA">
        <w:trPr>
          <w:jc w:val="center"/>
        </w:trPr>
        <w:tc>
          <w:tcPr>
            <w:tcW w:w="872" w:type="pct"/>
            <w:vMerge/>
            <w:vAlign w:val="center"/>
          </w:tcPr>
          <w:p w14:paraId="7B3F9EAF" w14:textId="77777777" w:rsidR="000C3DEA" w:rsidRPr="00A54DD9" w:rsidRDefault="000C3DEA" w:rsidP="000C3DEA">
            <w:pPr>
              <w:pStyle w:val="NoSpacing"/>
            </w:pPr>
          </w:p>
        </w:tc>
        <w:tc>
          <w:tcPr>
            <w:tcW w:w="1798" w:type="pct"/>
            <w:vAlign w:val="center"/>
          </w:tcPr>
          <w:p w14:paraId="52B792E3" w14:textId="77777777" w:rsidR="000C3DEA" w:rsidRDefault="000C3DEA" w:rsidP="000C3DEA">
            <w:pPr>
              <w:pStyle w:val="NoSpacing"/>
            </w:pPr>
            <w:r>
              <w:t>Total Ammonia Nitrogen as N</w:t>
            </w:r>
          </w:p>
        </w:tc>
        <w:tc>
          <w:tcPr>
            <w:tcW w:w="1307" w:type="pct"/>
            <w:shd w:val="clear" w:color="auto" w:fill="auto"/>
            <w:vAlign w:val="center"/>
          </w:tcPr>
          <w:p w14:paraId="678AFD4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5A23A5C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42A7045" w14:textId="77777777" w:rsidTr="000C3DEA">
        <w:trPr>
          <w:jc w:val="center"/>
        </w:trPr>
        <w:tc>
          <w:tcPr>
            <w:tcW w:w="872" w:type="pct"/>
            <w:vMerge/>
            <w:vAlign w:val="center"/>
          </w:tcPr>
          <w:p w14:paraId="1D226DE7" w14:textId="77777777" w:rsidR="000C3DEA" w:rsidRPr="00A54DD9" w:rsidRDefault="000C3DEA" w:rsidP="000C3DEA">
            <w:pPr>
              <w:pStyle w:val="NoSpacing"/>
            </w:pPr>
          </w:p>
        </w:tc>
        <w:tc>
          <w:tcPr>
            <w:tcW w:w="1798" w:type="pct"/>
            <w:vAlign w:val="center"/>
          </w:tcPr>
          <w:p w14:paraId="4CDEE7B2" w14:textId="77777777" w:rsidR="000C3DEA" w:rsidRDefault="000C3DEA" w:rsidP="000C3DEA">
            <w:pPr>
              <w:pStyle w:val="NoSpacing"/>
            </w:pPr>
            <w:r>
              <w:t>Fecal coliform</w:t>
            </w:r>
          </w:p>
        </w:tc>
        <w:tc>
          <w:tcPr>
            <w:tcW w:w="1307" w:type="pct"/>
            <w:vAlign w:val="center"/>
          </w:tcPr>
          <w:p w14:paraId="1E6B7B05" w14:textId="77777777" w:rsidR="000C3DEA" w:rsidRDefault="000C3DEA" w:rsidP="000C3DEA">
            <w:pPr>
              <w:pStyle w:val="NoSpacing"/>
              <w:jc w:val="center"/>
              <w:rPr>
                <w:rFonts w:cstheme="minorHAnsi"/>
              </w:rPr>
            </w:pPr>
          </w:p>
        </w:tc>
        <w:tc>
          <w:tcPr>
            <w:tcW w:w="1023" w:type="pct"/>
            <w:vAlign w:val="center"/>
          </w:tcPr>
          <w:p w14:paraId="1C5B431D" w14:textId="77777777" w:rsidR="000C3DEA" w:rsidRDefault="000C3DEA" w:rsidP="000C3DEA">
            <w:pPr>
              <w:pStyle w:val="NoSpacing"/>
              <w:jc w:val="center"/>
              <w:rPr>
                <w:rFonts w:cstheme="minorHAnsi"/>
              </w:rPr>
            </w:pPr>
            <w:r>
              <w:rPr>
                <w:rFonts w:cstheme="minorHAnsi"/>
              </w:rPr>
              <w:t>≤ 400 /100mL</w:t>
            </w:r>
          </w:p>
        </w:tc>
      </w:tr>
      <w:tr w:rsidR="000C3DEA" w:rsidRPr="00A54DD9" w14:paraId="2A5A7C6E" w14:textId="77777777" w:rsidTr="000C3DEA">
        <w:trPr>
          <w:jc w:val="center"/>
        </w:trPr>
        <w:tc>
          <w:tcPr>
            <w:tcW w:w="872" w:type="pct"/>
            <w:vMerge/>
            <w:vAlign w:val="center"/>
          </w:tcPr>
          <w:p w14:paraId="1B2204E0" w14:textId="77777777" w:rsidR="000C3DEA" w:rsidRPr="00A54DD9" w:rsidRDefault="000C3DEA" w:rsidP="000C3DEA">
            <w:pPr>
              <w:pStyle w:val="NoSpacing"/>
            </w:pPr>
          </w:p>
        </w:tc>
        <w:tc>
          <w:tcPr>
            <w:tcW w:w="1798" w:type="pct"/>
            <w:vAlign w:val="center"/>
          </w:tcPr>
          <w:p w14:paraId="0321B7F5" w14:textId="77777777" w:rsidR="000C3DEA" w:rsidRDefault="000C3DEA" w:rsidP="000C3DEA">
            <w:pPr>
              <w:pStyle w:val="NoSpacing"/>
            </w:pPr>
            <w:r>
              <w:t>Escherichia coli</w:t>
            </w:r>
          </w:p>
        </w:tc>
        <w:tc>
          <w:tcPr>
            <w:tcW w:w="1307" w:type="pct"/>
            <w:vAlign w:val="center"/>
          </w:tcPr>
          <w:p w14:paraId="3F9AD66B" w14:textId="77777777" w:rsidR="000C3DEA" w:rsidRDefault="000C3DEA" w:rsidP="000C3DEA">
            <w:pPr>
              <w:pStyle w:val="NoSpacing"/>
              <w:jc w:val="center"/>
              <w:rPr>
                <w:rFonts w:cstheme="minorHAnsi"/>
              </w:rPr>
            </w:pPr>
          </w:p>
        </w:tc>
        <w:tc>
          <w:tcPr>
            <w:tcW w:w="1023" w:type="pct"/>
            <w:vAlign w:val="center"/>
          </w:tcPr>
          <w:p w14:paraId="3220AB5A" w14:textId="77777777" w:rsidR="000C3DEA" w:rsidRDefault="000C3DEA" w:rsidP="000C3DEA">
            <w:pPr>
              <w:pStyle w:val="NoSpacing"/>
              <w:jc w:val="center"/>
              <w:rPr>
                <w:rFonts w:cstheme="minorHAnsi"/>
              </w:rPr>
            </w:pPr>
            <w:r>
              <w:rPr>
                <w:rFonts w:cstheme="minorHAnsi"/>
              </w:rPr>
              <w:t>≤ 235 /100mL</w:t>
            </w:r>
          </w:p>
        </w:tc>
      </w:tr>
      <w:tr w:rsidR="000C3DEA" w:rsidRPr="00A54DD9" w14:paraId="208FD61F" w14:textId="77777777" w:rsidTr="000C3DEA">
        <w:trPr>
          <w:jc w:val="center"/>
        </w:trPr>
        <w:tc>
          <w:tcPr>
            <w:tcW w:w="872" w:type="pct"/>
            <w:vMerge/>
            <w:vAlign w:val="center"/>
          </w:tcPr>
          <w:p w14:paraId="6C644E8A" w14:textId="77777777" w:rsidR="000C3DEA" w:rsidRPr="00A54DD9" w:rsidRDefault="000C3DEA" w:rsidP="000C3DEA">
            <w:pPr>
              <w:pStyle w:val="NoSpacing"/>
            </w:pPr>
          </w:p>
        </w:tc>
        <w:tc>
          <w:tcPr>
            <w:tcW w:w="1798" w:type="pct"/>
            <w:vAlign w:val="center"/>
          </w:tcPr>
          <w:p w14:paraId="5F260861" w14:textId="77777777" w:rsidR="000C3DEA" w:rsidRDefault="000C3DEA" w:rsidP="000C3DEA">
            <w:pPr>
              <w:pStyle w:val="NoSpacing"/>
            </w:pPr>
            <w:r>
              <w:t>TSS</w:t>
            </w:r>
          </w:p>
        </w:tc>
        <w:tc>
          <w:tcPr>
            <w:tcW w:w="1307" w:type="pct"/>
            <w:vAlign w:val="center"/>
          </w:tcPr>
          <w:p w14:paraId="511C6201" w14:textId="77777777" w:rsidR="000C3DEA" w:rsidRDefault="000C3DEA" w:rsidP="000C3DEA">
            <w:pPr>
              <w:pStyle w:val="NoSpacing"/>
              <w:jc w:val="center"/>
              <w:rPr>
                <w:rFonts w:cstheme="minorHAnsi"/>
              </w:rPr>
            </w:pPr>
          </w:p>
        </w:tc>
        <w:tc>
          <w:tcPr>
            <w:tcW w:w="1023" w:type="pct"/>
            <w:vAlign w:val="center"/>
          </w:tcPr>
          <w:p w14:paraId="48E8A85D" w14:textId="77777777" w:rsidR="000C3DEA" w:rsidRDefault="000C3DEA" w:rsidP="000C3DEA">
            <w:pPr>
              <w:pStyle w:val="NoSpacing"/>
              <w:jc w:val="center"/>
              <w:rPr>
                <w:rFonts w:cstheme="minorHAnsi"/>
              </w:rPr>
            </w:pPr>
            <w:r>
              <w:rPr>
                <w:rFonts w:cstheme="minorHAnsi"/>
              </w:rPr>
              <w:t>≤ 158 mg/L</w:t>
            </w:r>
          </w:p>
        </w:tc>
      </w:tr>
      <w:tr w:rsidR="000C3DEA" w:rsidRPr="00A54DD9" w14:paraId="752D8A23" w14:textId="77777777" w:rsidTr="000C3DEA">
        <w:trPr>
          <w:jc w:val="center"/>
        </w:trPr>
        <w:tc>
          <w:tcPr>
            <w:tcW w:w="872" w:type="pct"/>
            <w:vMerge/>
            <w:vAlign w:val="center"/>
          </w:tcPr>
          <w:p w14:paraId="49163109" w14:textId="77777777" w:rsidR="000C3DEA" w:rsidRPr="00A54DD9" w:rsidRDefault="000C3DEA" w:rsidP="000C3DEA">
            <w:pPr>
              <w:pStyle w:val="NoSpacing"/>
            </w:pPr>
          </w:p>
        </w:tc>
        <w:tc>
          <w:tcPr>
            <w:tcW w:w="1798" w:type="pct"/>
            <w:vAlign w:val="center"/>
          </w:tcPr>
          <w:p w14:paraId="736414F0" w14:textId="77777777" w:rsidR="000C3DEA" w:rsidRDefault="000C3DEA" w:rsidP="000C3DEA">
            <w:pPr>
              <w:pStyle w:val="NoSpacing"/>
            </w:pPr>
            <w:r>
              <w:t>Temperature</w:t>
            </w:r>
          </w:p>
        </w:tc>
        <w:tc>
          <w:tcPr>
            <w:tcW w:w="1307" w:type="pct"/>
            <w:vAlign w:val="center"/>
          </w:tcPr>
          <w:p w14:paraId="61841FE4" w14:textId="77777777" w:rsidR="000C3DEA" w:rsidRDefault="000C3DEA" w:rsidP="000C3DEA">
            <w:pPr>
              <w:pStyle w:val="NoSpacing"/>
              <w:jc w:val="center"/>
              <w:rPr>
                <w:rFonts w:cstheme="minorHAnsi"/>
              </w:rPr>
            </w:pPr>
          </w:p>
        </w:tc>
        <w:tc>
          <w:tcPr>
            <w:tcW w:w="1023" w:type="pct"/>
            <w:vAlign w:val="center"/>
          </w:tcPr>
          <w:p w14:paraId="24C84C77" w14:textId="77777777" w:rsidR="000C3DEA" w:rsidRDefault="000C3DEA" w:rsidP="000C3DEA">
            <w:pPr>
              <w:pStyle w:val="NoSpacing"/>
              <w:jc w:val="center"/>
              <w:rPr>
                <w:rFonts w:cstheme="minorHAnsi"/>
              </w:rPr>
            </w:pPr>
            <w:r>
              <w:rPr>
                <w:rFonts w:cstheme="minorHAnsi"/>
              </w:rPr>
              <w:t>≤ 75  ͦF*</w:t>
            </w:r>
          </w:p>
          <w:p w14:paraId="332A3484" w14:textId="77777777" w:rsidR="000C3DEA" w:rsidRDefault="000C3DEA" w:rsidP="000C3DEA">
            <w:pPr>
              <w:pStyle w:val="NoSpacing"/>
              <w:jc w:val="center"/>
              <w:rPr>
                <w:rFonts w:cstheme="minorHAnsi"/>
              </w:rPr>
            </w:pPr>
            <w:r>
              <w:rPr>
                <w:rFonts w:cstheme="minorHAnsi"/>
              </w:rPr>
              <w:t>≤ 80  ͦF</w:t>
            </w:r>
          </w:p>
        </w:tc>
      </w:tr>
      <w:tr w:rsidR="000C3DEA" w:rsidRPr="00A54DD9" w14:paraId="172D7868" w14:textId="77777777" w:rsidTr="000C3DEA">
        <w:trPr>
          <w:jc w:val="center"/>
        </w:trPr>
        <w:tc>
          <w:tcPr>
            <w:tcW w:w="872" w:type="pct"/>
            <w:vMerge w:val="restart"/>
            <w:vAlign w:val="center"/>
          </w:tcPr>
          <w:p w14:paraId="6F1946EA" w14:textId="77777777" w:rsidR="000C3DEA" w:rsidRPr="00A54DD9" w:rsidRDefault="000C3DEA" w:rsidP="000C3DEA">
            <w:pPr>
              <w:pStyle w:val="NoSpacing"/>
            </w:pPr>
            <w:r w:rsidRPr="00A54DD9">
              <w:t>WKIII</w:t>
            </w:r>
          </w:p>
        </w:tc>
        <w:tc>
          <w:tcPr>
            <w:tcW w:w="1798" w:type="pct"/>
            <w:vAlign w:val="center"/>
          </w:tcPr>
          <w:p w14:paraId="37C275EB" w14:textId="77777777" w:rsidR="000C3DEA" w:rsidRPr="00A54DD9" w:rsidRDefault="000C3DEA" w:rsidP="000C3DEA">
            <w:pPr>
              <w:pStyle w:val="NoSpacing"/>
            </w:pPr>
            <w:r w:rsidRPr="00A54DD9">
              <w:t>pH (upper limit)</w:t>
            </w:r>
          </w:p>
        </w:tc>
        <w:tc>
          <w:tcPr>
            <w:tcW w:w="1307" w:type="pct"/>
            <w:vAlign w:val="center"/>
          </w:tcPr>
          <w:p w14:paraId="3A329C67" w14:textId="77777777" w:rsidR="000C3DEA" w:rsidRPr="00A54DD9" w:rsidRDefault="000C3DEA" w:rsidP="000C3DEA">
            <w:pPr>
              <w:pStyle w:val="NoSpacing"/>
              <w:jc w:val="center"/>
            </w:pPr>
            <w:r>
              <w:rPr>
                <w:rFonts w:cstheme="minorHAnsi"/>
              </w:rPr>
              <w:t>≤</w:t>
            </w:r>
            <w:r w:rsidRPr="00A54DD9">
              <w:t xml:space="preserve"> 8.8 s.u.</w:t>
            </w:r>
          </w:p>
        </w:tc>
        <w:tc>
          <w:tcPr>
            <w:tcW w:w="1023" w:type="pct"/>
            <w:vAlign w:val="center"/>
          </w:tcPr>
          <w:p w14:paraId="42A6E1B3"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5C8E7331" w14:textId="77777777" w:rsidTr="000C3DEA">
        <w:trPr>
          <w:jc w:val="center"/>
        </w:trPr>
        <w:tc>
          <w:tcPr>
            <w:tcW w:w="872" w:type="pct"/>
            <w:vMerge/>
            <w:vAlign w:val="center"/>
          </w:tcPr>
          <w:p w14:paraId="4670E23B" w14:textId="77777777" w:rsidR="000C3DEA" w:rsidRPr="00A54DD9" w:rsidRDefault="000C3DEA" w:rsidP="000C3DEA">
            <w:pPr>
              <w:pStyle w:val="NoSpacing"/>
            </w:pPr>
          </w:p>
        </w:tc>
        <w:tc>
          <w:tcPr>
            <w:tcW w:w="1798" w:type="pct"/>
            <w:vAlign w:val="center"/>
          </w:tcPr>
          <w:p w14:paraId="73A3D0F7" w14:textId="77777777" w:rsidR="000C3DEA" w:rsidRPr="00A54DD9" w:rsidRDefault="000C3DEA" w:rsidP="000C3DEA">
            <w:pPr>
              <w:pStyle w:val="NoSpacing"/>
            </w:pPr>
            <w:r w:rsidRPr="00A54DD9">
              <w:t>Dissolved oxygen</w:t>
            </w:r>
          </w:p>
        </w:tc>
        <w:tc>
          <w:tcPr>
            <w:tcW w:w="1307" w:type="pct"/>
            <w:vAlign w:val="center"/>
          </w:tcPr>
          <w:p w14:paraId="6E948445"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52A344AD" w14:textId="77777777" w:rsidR="000C3DEA" w:rsidRPr="00A54DD9" w:rsidRDefault="000C3DEA" w:rsidP="000C3DEA">
            <w:pPr>
              <w:pStyle w:val="NoSpacing"/>
              <w:jc w:val="center"/>
            </w:pPr>
            <w:r>
              <w:rPr>
                <w:rFonts w:cstheme="minorHAnsi"/>
              </w:rPr>
              <w:t>≥</w:t>
            </w:r>
            <w:r>
              <w:t xml:space="preserve"> 5 mg/L</w:t>
            </w:r>
          </w:p>
        </w:tc>
      </w:tr>
      <w:tr w:rsidR="000C3DEA" w:rsidRPr="00A54DD9" w14:paraId="7B0AA74B" w14:textId="77777777" w:rsidTr="000C3DEA">
        <w:trPr>
          <w:jc w:val="center"/>
        </w:trPr>
        <w:tc>
          <w:tcPr>
            <w:tcW w:w="872" w:type="pct"/>
            <w:vMerge/>
            <w:vAlign w:val="center"/>
          </w:tcPr>
          <w:p w14:paraId="5FE6108A" w14:textId="77777777" w:rsidR="000C3DEA" w:rsidRPr="00A54DD9" w:rsidRDefault="000C3DEA" w:rsidP="000C3DEA">
            <w:pPr>
              <w:pStyle w:val="NoSpacing"/>
            </w:pPr>
          </w:p>
        </w:tc>
        <w:tc>
          <w:tcPr>
            <w:tcW w:w="1798" w:type="pct"/>
            <w:vAlign w:val="center"/>
          </w:tcPr>
          <w:p w14:paraId="181573FF" w14:textId="77777777" w:rsidR="000C3DEA" w:rsidRPr="00A54DD9" w:rsidRDefault="000C3DEA" w:rsidP="000C3DEA">
            <w:pPr>
              <w:pStyle w:val="NoSpacing"/>
            </w:pPr>
            <w:r w:rsidRPr="00A54DD9">
              <w:t>Turbidity</w:t>
            </w:r>
          </w:p>
        </w:tc>
        <w:tc>
          <w:tcPr>
            <w:tcW w:w="1307" w:type="pct"/>
            <w:vAlign w:val="center"/>
          </w:tcPr>
          <w:p w14:paraId="0A0FCCC4"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1B2F277D" w14:textId="77777777" w:rsidR="000C3DEA" w:rsidRPr="00A54DD9" w:rsidRDefault="000C3DEA" w:rsidP="000C3DEA">
            <w:pPr>
              <w:pStyle w:val="NoSpacing"/>
              <w:jc w:val="center"/>
            </w:pPr>
          </w:p>
        </w:tc>
      </w:tr>
      <w:tr w:rsidR="000C3DEA" w:rsidRPr="00A54DD9" w14:paraId="6D46389C" w14:textId="77777777" w:rsidTr="000C3DEA">
        <w:trPr>
          <w:jc w:val="center"/>
        </w:trPr>
        <w:tc>
          <w:tcPr>
            <w:tcW w:w="872" w:type="pct"/>
            <w:vMerge/>
            <w:vAlign w:val="center"/>
          </w:tcPr>
          <w:p w14:paraId="62C0F3FC" w14:textId="77777777" w:rsidR="000C3DEA" w:rsidRPr="00A54DD9" w:rsidRDefault="000C3DEA" w:rsidP="000C3DEA">
            <w:pPr>
              <w:pStyle w:val="NoSpacing"/>
            </w:pPr>
          </w:p>
        </w:tc>
        <w:tc>
          <w:tcPr>
            <w:tcW w:w="1798" w:type="pct"/>
            <w:vAlign w:val="center"/>
          </w:tcPr>
          <w:p w14:paraId="1F5D019C" w14:textId="77777777" w:rsidR="000C3DEA" w:rsidRPr="00A54DD9" w:rsidRDefault="000C3DEA" w:rsidP="000C3DEA">
            <w:pPr>
              <w:pStyle w:val="NoSpacing"/>
            </w:pPr>
            <w:r w:rsidRPr="00A54DD9">
              <w:t>Phosphorus, total</w:t>
            </w:r>
          </w:p>
        </w:tc>
        <w:tc>
          <w:tcPr>
            <w:tcW w:w="1307" w:type="pct"/>
            <w:vAlign w:val="center"/>
          </w:tcPr>
          <w:p w14:paraId="4E138933"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E8346F6" w14:textId="77777777" w:rsidR="000C3DEA" w:rsidRPr="00A54DD9" w:rsidRDefault="000C3DEA" w:rsidP="000C3DEA">
            <w:pPr>
              <w:pStyle w:val="NoSpacing"/>
              <w:jc w:val="center"/>
            </w:pPr>
            <w:r>
              <w:t>*See Narrative Criteria</w:t>
            </w:r>
          </w:p>
        </w:tc>
      </w:tr>
      <w:tr w:rsidR="000C3DEA" w:rsidRPr="00A54DD9" w14:paraId="0C67540C" w14:textId="77777777" w:rsidTr="000C3DEA">
        <w:trPr>
          <w:jc w:val="center"/>
        </w:trPr>
        <w:tc>
          <w:tcPr>
            <w:tcW w:w="872" w:type="pct"/>
            <w:vMerge/>
            <w:vAlign w:val="center"/>
          </w:tcPr>
          <w:p w14:paraId="39F6B26E" w14:textId="77777777" w:rsidR="000C3DEA" w:rsidRPr="00A54DD9" w:rsidRDefault="000C3DEA" w:rsidP="000C3DEA">
            <w:pPr>
              <w:pStyle w:val="NoSpacing"/>
            </w:pPr>
          </w:p>
        </w:tc>
        <w:tc>
          <w:tcPr>
            <w:tcW w:w="1798" w:type="pct"/>
            <w:vAlign w:val="center"/>
          </w:tcPr>
          <w:p w14:paraId="4828063E" w14:textId="77777777" w:rsidR="000C3DEA" w:rsidRPr="00A54DD9" w:rsidRDefault="000C3DEA" w:rsidP="000C3DEA">
            <w:pPr>
              <w:pStyle w:val="NoSpacing"/>
            </w:pPr>
            <w:r w:rsidRPr="00A54DD9">
              <w:t>Arsenic</w:t>
            </w:r>
          </w:p>
        </w:tc>
        <w:tc>
          <w:tcPr>
            <w:tcW w:w="1307" w:type="pct"/>
            <w:vAlign w:val="center"/>
          </w:tcPr>
          <w:p w14:paraId="42846206"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6BB1506D" w14:textId="77777777" w:rsidR="000C3DEA" w:rsidRPr="00A54DD9" w:rsidRDefault="000C3DEA" w:rsidP="000C3DEA">
            <w:pPr>
              <w:pStyle w:val="NoSpacing"/>
              <w:jc w:val="center"/>
            </w:pPr>
          </w:p>
        </w:tc>
      </w:tr>
      <w:tr w:rsidR="000C3DEA" w:rsidRPr="00A54DD9" w14:paraId="6950517B" w14:textId="77777777" w:rsidTr="000C3DEA">
        <w:trPr>
          <w:jc w:val="center"/>
        </w:trPr>
        <w:tc>
          <w:tcPr>
            <w:tcW w:w="872" w:type="pct"/>
            <w:vMerge/>
            <w:vAlign w:val="center"/>
          </w:tcPr>
          <w:p w14:paraId="730FF9F1" w14:textId="77777777" w:rsidR="000C3DEA" w:rsidRPr="00A54DD9" w:rsidRDefault="000C3DEA" w:rsidP="000C3DEA">
            <w:pPr>
              <w:pStyle w:val="NoSpacing"/>
            </w:pPr>
          </w:p>
        </w:tc>
        <w:tc>
          <w:tcPr>
            <w:tcW w:w="1798" w:type="pct"/>
            <w:vAlign w:val="center"/>
          </w:tcPr>
          <w:p w14:paraId="46F48B7C" w14:textId="77777777" w:rsidR="000C3DEA" w:rsidRPr="00A54DD9" w:rsidRDefault="000C3DEA" w:rsidP="000C3DEA">
            <w:pPr>
              <w:pStyle w:val="NoSpacing"/>
            </w:pPr>
            <w:r w:rsidRPr="00A54DD9">
              <w:t>Cadmium</w:t>
            </w:r>
          </w:p>
        </w:tc>
        <w:tc>
          <w:tcPr>
            <w:tcW w:w="1307" w:type="pct"/>
            <w:vAlign w:val="center"/>
          </w:tcPr>
          <w:p w14:paraId="2E97F47B"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168AE3C2" w14:textId="77777777" w:rsidR="000C3DEA" w:rsidRPr="00A54DD9" w:rsidRDefault="000C3DEA" w:rsidP="000C3DEA">
            <w:pPr>
              <w:pStyle w:val="NoSpacing"/>
              <w:jc w:val="center"/>
            </w:pPr>
          </w:p>
        </w:tc>
      </w:tr>
      <w:tr w:rsidR="000C3DEA" w:rsidRPr="00A54DD9" w14:paraId="7D28E664" w14:textId="77777777" w:rsidTr="000C3DEA">
        <w:trPr>
          <w:jc w:val="center"/>
        </w:trPr>
        <w:tc>
          <w:tcPr>
            <w:tcW w:w="872" w:type="pct"/>
            <w:vMerge/>
            <w:vAlign w:val="center"/>
          </w:tcPr>
          <w:p w14:paraId="4952CAE0" w14:textId="77777777" w:rsidR="000C3DEA" w:rsidRPr="00A54DD9" w:rsidRDefault="000C3DEA" w:rsidP="000C3DEA">
            <w:pPr>
              <w:pStyle w:val="NoSpacing"/>
            </w:pPr>
          </w:p>
        </w:tc>
        <w:tc>
          <w:tcPr>
            <w:tcW w:w="1798" w:type="pct"/>
            <w:vAlign w:val="center"/>
          </w:tcPr>
          <w:p w14:paraId="083DE27F" w14:textId="77777777" w:rsidR="000C3DEA" w:rsidRPr="00A54DD9" w:rsidRDefault="000C3DEA" w:rsidP="000C3DEA">
            <w:pPr>
              <w:pStyle w:val="NoSpacing"/>
            </w:pPr>
            <w:r w:rsidRPr="00A54DD9">
              <w:t>Iron</w:t>
            </w:r>
          </w:p>
        </w:tc>
        <w:tc>
          <w:tcPr>
            <w:tcW w:w="1307" w:type="pct"/>
            <w:vAlign w:val="center"/>
          </w:tcPr>
          <w:p w14:paraId="4926E3EC" w14:textId="77777777" w:rsidR="000C3DEA" w:rsidRDefault="000C3DEA" w:rsidP="000C3DEA">
            <w:pPr>
              <w:pStyle w:val="NoSpacing"/>
              <w:jc w:val="center"/>
            </w:pPr>
            <w:r>
              <w:rPr>
                <w:rFonts w:cstheme="minorHAnsi"/>
              </w:rPr>
              <w:t>≤</w:t>
            </w:r>
            <w:r>
              <w:t xml:space="preserve">1,000 </w:t>
            </w:r>
            <w:r>
              <w:rPr>
                <w:rFonts w:ascii="Calibri" w:hAnsi="Calibri" w:cs="Calibri"/>
              </w:rPr>
              <w:t>µ</w:t>
            </w:r>
            <w:r>
              <w:t>g/L</w:t>
            </w:r>
          </w:p>
          <w:p w14:paraId="7402C101"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28B32F43" w14:textId="77777777" w:rsidR="000C3DEA" w:rsidRPr="00A54DD9" w:rsidRDefault="000C3DEA" w:rsidP="000C3DEA">
            <w:pPr>
              <w:pStyle w:val="NoSpacing"/>
              <w:jc w:val="center"/>
            </w:pPr>
          </w:p>
        </w:tc>
      </w:tr>
      <w:tr w:rsidR="000C3DEA" w:rsidRPr="00A54DD9" w14:paraId="2E30A7F4" w14:textId="77777777" w:rsidTr="000C3DEA">
        <w:trPr>
          <w:jc w:val="center"/>
        </w:trPr>
        <w:tc>
          <w:tcPr>
            <w:tcW w:w="872" w:type="pct"/>
            <w:vMerge/>
            <w:vAlign w:val="center"/>
          </w:tcPr>
          <w:p w14:paraId="251B8E5B" w14:textId="77777777" w:rsidR="000C3DEA" w:rsidRPr="00A54DD9" w:rsidRDefault="000C3DEA" w:rsidP="000C3DEA">
            <w:pPr>
              <w:pStyle w:val="NoSpacing"/>
            </w:pPr>
          </w:p>
        </w:tc>
        <w:tc>
          <w:tcPr>
            <w:tcW w:w="1798" w:type="pct"/>
            <w:vAlign w:val="center"/>
          </w:tcPr>
          <w:p w14:paraId="2D30EEA2" w14:textId="77777777" w:rsidR="000C3DEA" w:rsidRPr="00A54DD9" w:rsidRDefault="000C3DEA" w:rsidP="000C3DEA">
            <w:pPr>
              <w:pStyle w:val="NoSpacing"/>
            </w:pPr>
            <w:r w:rsidRPr="00A54DD9">
              <w:t>Manganese</w:t>
            </w:r>
          </w:p>
        </w:tc>
        <w:tc>
          <w:tcPr>
            <w:tcW w:w="1307" w:type="pct"/>
            <w:vAlign w:val="center"/>
          </w:tcPr>
          <w:p w14:paraId="493F91D2"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6C9FE61" w14:textId="77777777" w:rsidR="000C3DEA" w:rsidRPr="00A54DD9" w:rsidRDefault="000C3DEA" w:rsidP="000C3DEA">
            <w:pPr>
              <w:pStyle w:val="NoSpacing"/>
              <w:jc w:val="center"/>
            </w:pPr>
          </w:p>
        </w:tc>
      </w:tr>
      <w:tr w:rsidR="000C3DEA" w:rsidRPr="00A54DD9" w14:paraId="1E2D40ED" w14:textId="77777777" w:rsidTr="000C3DEA">
        <w:trPr>
          <w:jc w:val="center"/>
        </w:trPr>
        <w:tc>
          <w:tcPr>
            <w:tcW w:w="872" w:type="pct"/>
            <w:vMerge/>
            <w:vAlign w:val="center"/>
          </w:tcPr>
          <w:p w14:paraId="1BA817E1" w14:textId="77777777" w:rsidR="000C3DEA" w:rsidRPr="00A54DD9" w:rsidRDefault="000C3DEA" w:rsidP="000C3DEA">
            <w:pPr>
              <w:pStyle w:val="NoSpacing"/>
            </w:pPr>
          </w:p>
        </w:tc>
        <w:tc>
          <w:tcPr>
            <w:tcW w:w="1798" w:type="pct"/>
            <w:vAlign w:val="center"/>
          </w:tcPr>
          <w:p w14:paraId="1AA8DD38" w14:textId="77777777" w:rsidR="000C3DEA" w:rsidRPr="00A54DD9" w:rsidRDefault="000C3DEA" w:rsidP="000C3DEA">
            <w:pPr>
              <w:pStyle w:val="NoSpacing"/>
            </w:pPr>
            <w:r w:rsidRPr="00A54DD9">
              <w:t>Mercury</w:t>
            </w:r>
          </w:p>
        </w:tc>
        <w:tc>
          <w:tcPr>
            <w:tcW w:w="1307" w:type="pct"/>
            <w:vAlign w:val="center"/>
          </w:tcPr>
          <w:p w14:paraId="5B3B75F3"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1328C57E" w14:textId="77777777" w:rsidR="000C3DEA" w:rsidRPr="00A54DD9" w:rsidRDefault="000C3DEA" w:rsidP="000C3DEA">
            <w:pPr>
              <w:pStyle w:val="NoSpacing"/>
              <w:jc w:val="center"/>
            </w:pPr>
          </w:p>
        </w:tc>
      </w:tr>
      <w:tr w:rsidR="000C3DEA" w:rsidRPr="00A54DD9" w14:paraId="62F47755" w14:textId="77777777" w:rsidTr="000C3DEA">
        <w:trPr>
          <w:jc w:val="center"/>
        </w:trPr>
        <w:tc>
          <w:tcPr>
            <w:tcW w:w="872" w:type="pct"/>
            <w:vMerge/>
            <w:vAlign w:val="center"/>
          </w:tcPr>
          <w:p w14:paraId="492088E2" w14:textId="77777777" w:rsidR="000C3DEA" w:rsidRPr="00A54DD9" w:rsidRDefault="000C3DEA" w:rsidP="000C3DEA">
            <w:pPr>
              <w:pStyle w:val="NoSpacing"/>
            </w:pPr>
          </w:p>
        </w:tc>
        <w:tc>
          <w:tcPr>
            <w:tcW w:w="1798" w:type="pct"/>
            <w:vAlign w:val="center"/>
          </w:tcPr>
          <w:p w14:paraId="00301634" w14:textId="77777777" w:rsidR="000C3DEA" w:rsidRPr="00A54DD9" w:rsidRDefault="000C3DEA" w:rsidP="000C3DEA">
            <w:pPr>
              <w:pStyle w:val="NoSpacing"/>
            </w:pPr>
            <w:r>
              <w:t>Nitrate as N</w:t>
            </w:r>
          </w:p>
        </w:tc>
        <w:tc>
          <w:tcPr>
            <w:tcW w:w="1307" w:type="pct"/>
            <w:vAlign w:val="center"/>
          </w:tcPr>
          <w:p w14:paraId="4FD08309" w14:textId="77777777" w:rsidR="000C3DEA" w:rsidRDefault="000C3DEA" w:rsidP="000C3DEA">
            <w:pPr>
              <w:pStyle w:val="NoSpacing"/>
              <w:jc w:val="center"/>
              <w:rPr>
                <w:rFonts w:cstheme="minorHAnsi"/>
              </w:rPr>
            </w:pPr>
          </w:p>
        </w:tc>
        <w:tc>
          <w:tcPr>
            <w:tcW w:w="1023" w:type="pct"/>
            <w:vAlign w:val="center"/>
          </w:tcPr>
          <w:p w14:paraId="0D3FC851" w14:textId="77777777" w:rsidR="000C3DEA" w:rsidRPr="00A54DD9" w:rsidRDefault="000C3DEA" w:rsidP="000C3DEA">
            <w:pPr>
              <w:pStyle w:val="NoSpacing"/>
              <w:jc w:val="center"/>
            </w:pPr>
            <w:r>
              <w:rPr>
                <w:rFonts w:cstheme="minorHAnsi"/>
              </w:rPr>
              <w:t>≤</w:t>
            </w:r>
            <w:r>
              <w:t>88 mg/L</w:t>
            </w:r>
          </w:p>
        </w:tc>
      </w:tr>
      <w:tr w:rsidR="000C3DEA" w:rsidRPr="00A54DD9" w14:paraId="5E90AF4F" w14:textId="77777777" w:rsidTr="000C3DEA">
        <w:trPr>
          <w:jc w:val="center"/>
        </w:trPr>
        <w:tc>
          <w:tcPr>
            <w:tcW w:w="872" w:type="pct"/>
            <w:vMerge/>
            <w:vAlign w:val="center"/>
          </w:tcPr>
          <w:p w14:paraId="5792E2A7" w14:textId="77777777" w:rsidR="000C3DEA" w:rsidRPr="00A54DD9" w:rsidRDefault="000C3DEA" w:rsidP="000C3DEA">
            <w:pPr>
              <w:pStyle w:val="NoSpacing"/>
            </w:pPr>
          </w:p>
        </w:tc>
        <w:tc>
          <w:tcPr>
            <w:tcW w:w="1798" w:type="pct"/>
            <w:vAlign w:val="center"/>
          </w:tcPr>
          <w:p w14:paraId="390DF44A" w14:textId="77777777" w:rsidR="000C3DEA" w:rsidRDefault="000C3DEA" w:rsidP="000C3DEA">
            <w:pPr>
              <w:pStyle w:val="NoSpacing"/>
            </w:pPr>
            <w:r>
              <w:t>Total Ammonia Nitrogen as N</w:t>
            </w:r>
          </w:p>
        </w:tc>
        <w:tc>
          <w:tcPr>
            <w:tcW w:w="1307" w:type="pct"/>
            <w:vAlign w:val="center"/>
          </w:tcPr>
          <w:p w14:paraId="676189A1"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23E9E205"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88CE900" w14:textId="77777777" w:rsidTr="000C3DEA">
        <w:trPr>
          <w:jc w:val="center"/>
        </w:trPr>
        <w:tc>
          <w:tcPr>
            <w:tcW w:w="872" w:type="pct"/>
            <w:vMerge/>
            <w:vAlign w:val="center"/>
          </w:tcPr>
          <w:p w14:paraId="6FA24D34" w14:textId="77777777" w:rsidR="000C3DEA" w:rsidRPr="00A54DD9" w:rsidRDefault="000C3DEA" w:rsidP="000C3DEA">
            <w:pPr>
              <w:pStyle w:val="NoSpacing"/>
            </w:pPr>
          </w:p>
        </w:tc>
        <w:tc>
          <w:tcPr>
            <w:tcW w:w="1798" w:type="pct"/>
            <w:vAlign w:val="center"/>
          </w:tcPr>
          <w:p w14:paraId="4078A61F" w14:textId="77777777" w:rsidR="000C3DEA" w:rsidRDefault="000C3DEA" w:rsidP="000C3DEA">
            <w:pPr>
              <w:pStyle w:val="NoSpacing"/>
            </w:pPr>
            <w:r>
              <w:t>Fecal coliform</w:t>
            </w:r>
          </w:p>
        </w:tc>
        <w:tc>
          <w:tcPr>
            <w:tcW w:w="1307" w:type="pct"/>
            <w:vAlign w:val="center"/>
          </w:tcPr>
          <w:p w14:paraId="6F89D231" w14:textId="77777777" w:rsidR="000C3DEA" w:rsidRDefault="000C3DEA" w:rsidP="000C3DEA">
            <w:pPr>
              <w:pStyle w:val="NoSpacing"/>
              <w:jc w:val="center"/>
              <w:rPr>
                <w:rFonts w:cstheme="minorHAnsi"/>
              </w:rPr>
            </w:pPr>
          </w:p>
        </w:tc>
        <w:tc>
          <w:tcPr>
            <w:tcW w:w="1023" w:type="pct"/>
            <w:vAlign w:val="center"/>
          </w:tcPr>
          <w:p w14:paraId="1551A753" w14:textId="77777777" w:rsidR="000C3DEA" w:rsidRDefault="000C3DEA" w:rsidP="000C3DEA">
            <w:pPr>
              <w:pStyle w:val="NoSpacing"/>
              <w:jc w:val="center"/>
              <w:rPr>
                <w:rFonts w:cstheme="minorHAnsi"/>
              </w:rPr>
            </w:pPr>
            <w:r>
              <w:rPr>
                <w:rFonts w:cstheme="minorHAnsi"/>
              </w:rPr>
              <w:t>≤ 400 /100mL</w:t>
            </w:r>
          </w:p>
        </w:tc>
      </w:tr>
      <w:tr w:rsidR="000C3DEA" w:rsidRPr="00A54DD9" w14:paraId="45181B87" w14:textId="77777777" w:rsidTr="000C3DEA">
        <w:trPr>
          <w:jc w:val="center"/>
        </w:trPr>
        <w:tc>
          <w:tcPr>
            <w:tcW w:w="872" w:type="pct"/>
            <w:vMerge/>
            <w:vAlign w:val="center"/>
          </w:tcPr>
          <w:p w14:paraId="50D39AA3" w14:textId="77777777" w:rsidR="000C3DEA" w:rsidRPr="00A54DD9" w:rsidRDefault="000C3DEA" w:rsidP="000C3DEA">
            <w:pPr>
              <w:pStyle w:val="NoSpacing"/>
            </w:pPr>
          </w:p>
        </w:tc>
        <w:tc>
          <w:tcPr>
            <w:tcW w:w="1798" w:type="pct"/>
            <w:vAlign w:val="center"/>
          </w:tcPr>
          <w:p w14:paraId="60E03FF2" w14:textId="77777777" w:rsidR="000C3DEA" w:rsidRDefault="000C3DEA" w:rsidP="000C3DEA">
            <w:pPr>
              <w:pStyle w:val="NoSpacing"/>
            </w:pPr>
            <w:r>
              <w:t>Escherichia coli</w:t>
            </w:r>
          </w:p>
        </w:tc>
        <w:tc>
          <w:tcPr>
            <w:tcW w:w="1307" w:type="pct"/>
            <w:vAlign w:val="center"/>
          </w:tcPr>
          <w:p w14:paraId="160213DD" w14:textId="77777777" w:rsidR="000C3DEA" w:rsidRDefault="000C3DEA" w:rsidP="000C3DEA">
            <w:pPr>
              <w:pStyle w:val="NoSpacing"/>
              <w:jc w:val="center"/>
              <w:rPr>
                <w:rFonts w:cstheme="minorHAnsi"/>
              </w:rPr>
            </w:pPr>
          </w:p>
        </w:tc>
        <w:tc>
          <w:tcPr>
            <w:tcW w:w="1023" w:type="pct"/>
            <w:vAlign w:val="center"/>
          </w:tcPr>
          <w:p w14:paraId="68C0BCCE" w14:textId="77777777" w:rsidR="000C3DEA" w:rsidRDefault="000C3DEA" w:rsidP="000C3DEA">
            <w:pPr>
              <w:pStyle w:val="NoSpacing"/>
              <w:jc w:val="center"/>
              <w:rPr>
                <w:rFonts w:cstheme="minorHAnsi"/>
              </w:rPr>
            </w:pPr>
            <w:r>
              <w:rPr>
                <w:rFonts w:cstheme="minorHAnsi"/>
              </w:rPr>
              <w:t>≤ 235 /100mL</w:t>
            </w:r>
          </w:p>
        </w:tc>
      </w:tr>
      <w:tr w:rsidR="000C3DEA" w:rsidRPr="00A54DD9" w14:paraId="54730BA1" w14:textId="77777777" w:rsidTr="000C3DEA">
        <w:trPr>
          <w:jc w:val="center"/>
        </w:trPr>
        <w:tc>
          <w:tcPr>
            <w:tcW w:w="872" w:type="pct"/>
            <w:vMerge/>
            <w:vAlign w:val="center"/>
          </w:tcPr>
          <w:p w14:paraId="48E4EB13" w14:textId="77777777" w:rsidR="000C3DEA" w:rsidRPr="00A54DD9" w:rsidRDefault="000C3DEA" w:rsidP="000C3DEA">
            <w:pPr>
              <w:pStyle w:val="NoSpacing"/>
            </w:pPr>
          </w:p>
        </w:tc>
        <w:tc>
          <w:tcPr>
            <w:tcW w:w="1798" w:type="pct"/>
            <w:vAlign w:val="center"/>
          </w:tcPr>
          <w:p w14:paraId="111B1A5C" w14:textId="77777777" w:rsidR="000C3DEA" w:rsidRDefault="000C3DEA" w:rsidP="000C3DEA">
            <w:pPr>
              <w:pStyle w:val="NoSpacing"/>
            </w:pPr>
            <w:r>
              <w:t>TSS</w:t>
            </w:r>
          </w:p>
        </w:tc>
        <w:tc>
          <w:tcPr>
            <w:tcW w:w="1307" w:type="pct"/>
            <w:vAlign w:val="center"/>
          </w:tcPr>
          <w:p w14:paraId="57CF08D2" w14:textId="77777777" w:rsidR="000C3DEA" w:rsidRDefault="000C3DEA" w:rsidP="000C3DEA">
            <w:pPr>
              <w:pStyle w:val="NoSpacing"/>
              <w:jc w:val="center"/>
              <w:rPr>
                <w:rFonts w:cstheme="minorHAnsi"/>
              </w:rPr>
            </w:pPr>
          </w:p>
        </w:tc>
        <w:tc>
          <w:tcPr>
            <w:tcW w:w="1023" w:type="pct"/>
            <w:vAlign w:val="center"/>
          </w:tcPr>
          <w:p w14:paraId="3C92527B" w14:textId="77777777" w:rsidR="000C3DEA" w:rsidRDefault="000C3DEA" w:rsidP="000C3DEA">
            <w:pPr>
              <w:pStyle w:val="NoSpacing"/>
              <w:jc w:val="center"/>
              <w:rPr>
                <w:rFonts w:cstheme="minorHAnsi"/>
              </w:rPr>
            </w:pPr>
            <w:r>
              <w:rPr>
                <w:rFonts w:cstheme="minorHAnsi"/>
              </w:rPr>
              <w:t>≤ 158 mg/L</w:t>
            </w:r>
          </w:p>
        </w:tc>
      </w:tr>
      <w:tr w:rsidR="000C3DEA" w:rsidRPr="00A54DD9" w14:paraId="25D277AB" w14:textId="77777777" w:rsidTr="000C3DEA">
        <w:trPr>
          <w:jc w:val="center"/>
        </w:trPr>
        <w:tc>
          <w:tcPr>
            <w:tcW w:w="872" w:type="pct"/>
            <w:vMerge/>
            <w:vAlign w:val="center"/>
          </w:tcPr>
          <w:p w14:paraId="5C91FC40" w14:textId="77777777" w:rsidR="000C3DEA" w:rsidRPr="00A54DD9" w:rsidRDefault="000C3DEA" w:rsidP="000C3DEA">
            <w:pPr>
              <w:pStyle w:val="NoSpacing"/>
            </w:pPr>
          </w:p>
        </w:tc>
        <w:tc>
          <w:tcPr>
            <w:tcW w:w="1798" w:type="pct"/>
            <w:vAlign w:val="center"/>
          </w:tcPr>
          <w:p w14:paraId="6786F824" w14:textId="77777777" w:rsidR="000C3DEA" w:rsidRDefault="000C3DEA" w:rsidP="000C3DEA">
            <w:pPr>
              <w:pStyle w:val="NoSpacing"/>
            </w:pPr>
            <w:r>
              <w:t>Temperature</w:t>
            </w:r>
          </w:p>
        </w:tc>
        <w:tc>
          <w:tcPr>
            <w:tcW w:w="1307" w:type="pct"/>
            <w:vAlign w:val="center"/>
          </w:tcPr>
          <w:p w14:paraId="3FEA7590" w14:textId="77777777" w:rsidR="000C3DEA" w:rsidRDefault="000C3DEA" w:rsidP="000C3DEA">
            <w:pPr>
              <w:pStyle w:val="NoSpacing"/>
              <w:jc w:val="center"/>
              <w:rPr>
                <w:rFonts w:cstheme="minorHAnsi"/>
              </w:rPr>
            </w:pPr>
          </w:p>
        </w:tc>
        <w:tc>
          <w:tcPr>
            <w:tcW w:w="1023" w:type="pct"/>
            <w:vAlign w:val="center"/>
          </w:tcPr>
          <w:p w14:paraId="20ACF227" w14:textId="77777777" w:rsidR="000C3DEA" w:rsidRDefault="000C3DEA" w:rsidP="000C3DEA">
            <w:pPr>
              <w:pStyle w:val="NoSpacing"/>
              <w:jc w:val="center"/>
              <w:rPr>
                <w:rFonts w:cstheme="minorHAnsi"/>
              </w:rPr>
            </w:pPr>
            <w:r>
              <w:rPr>
                <w:rFonts w:cstheme="minorHAnsi"/>
              </w:rPr>
              <w:t>≤ 80  ͦF</w:t>
            </w:r>
          </w:p>
        </w:tc>
      </w:tr>
      <w:tr w:rsidR="000C3DEA" w:rsidRPr="00A54DD9" w14:paraId="6D87193B" w14:textId="77777777" w:rsidTr="000C3DEA">
        <w:trPr>
          <w:jc w:val="center"/>
        </w:trPr>
        <w:tc>
          <w:tcPr>
            <w:tcW w:w="872" w:type="pct"/>
            <w:vMerge w:val="restart"/>
            <w:vAlign w:val="center"/>
          </w:tcPr>
          <w:p w14:paraId="1645A920" w14:textId="77777777" w:rsidR="000C3DEA" w:rsidRDefault="000C3DEA" w:rsidP="000C3DEA">
            <w:pPr>
              <w:pStyle w:val="NoSpacing"/>
            </w:pPr>
            <w:r>
              <w:t>WKIV</w:t>
            </w:r>
          </w:p>
        </w:tc>
        <w:tc>
          <w:tcPr>
            <w:tcW w:w="1798" w:type="pct"/>
            <w:vAlign w:val="center"/>
          </w:tcPr>
          <w:p w14:paraId="0975E77A" w14:textId="77777777" w:rsidR="000C3DEA" w:rsidRPr="00A54DD9" w:rsidRDefault="000C3DEA" w:rsidP="000C3DEA">
            <w:pPr>
              <w:pStyle w:val="NoSpacing"/>
            </w:pPr>
            <w:r>
              <w:t>pH (upper limit)</w:t>
            </w:r>
          </w:p>
        </w:tc>
        <w:tc>
          <w:tcPr>
            <w:tcW w:w="1307" w:type="pct"/>
            <w:vAlign w:val="center"/>
          </w:tcPr>
          <w:p w14:paraId="0B3DE54D" w14:textId="77777777" w:rsidR="000C3DEA" w:rsidRDefault="000C3DEA" w:rsidP="000C3DEA">
            <w:pPr>
              <w:pStyle w:val="NoSpacing"/>
              <w:jc w:val="center"/>
              <w:rPr>
                <w:rFonts w:cstheme="minorHAnsi"/>
              </w:rPr>
            </w:pPr>
            <w:r>
              <w:rPr>
                <w:rFonts w:cstheme="minorHAnsi"/>
              </w:rPr>
              <w:t>≤ 9.0 s.u.</w:t>
            </w:r>
          </w:p>
        </w:tc>
        <w:tc>
          <w:tcPr>
            <w:tcW w:w="1023" w:type="pct"/>
            <w:vAlign w:val="center"/>
          </w:tcPr>
          <w:p w14:paraId="6092745E"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0349F793" w14:textId="77777777" w:rsidTr="000C3DEA">
        <w:trPr>
          <w:jc w:val="center"/>
        </w:trPr>
        <w:tc>
          <w:tcPr>
            <w:tcW w:w="872" w:type="pct"/>
            <w:vMerge/>
            <w:vAlign w:val="center"/>
          </w:tcPr>
          <w:p w14:paraId="72DFD987" w14:textId="77777777" w:rsidR="000C3DEA" w:rsidRDefault="000C3DEA" w:rsidP="000C3DEA">
            <w:pPr>
              <w:pStyle w:val="NoSpacing"/>
            </w:pPr>
          </w:p>
        </w:tc>
        <w:tc>
          <w:tcPr>
            <w:tcW w:w="1798" w:type="pct"/>
            <w:vAlign w:val="center"/>
          </w:tcPr>
          <w:p w14:paraId="10A8FBDE" w14:textId="77777777" w:rsidR="000C3DEA" w:rsidRPr="00A54DD9" w:rsidRDefault="000C3DEA" w:rsidP="000C3DEA">
            <w:pPr>
              <w:pStyle w:val="NoSpacing"/>
            </w:pPr>
            <w:r>
              <w:t>Dissolved oxygen</w:t>
            </w:r>
          </w:p>
        </w:tc>
        <w:tc>
          <w:tcPr>
            <w:tcW w:w="1307" w:type="pct"/>
            <w:vAlign w:val="center"/>
          </w:tcPr>
          <w:p w14:paraId="3DD335D0" w14:textId="77777777" w:rsidR="000C3DEA" w:rsidRDefault="000C3DEA" w:rsidP="000C3DEA">
            <w:pPr>
              <w:pStyle w:val="NoSpacing"/>
              <w:jc w:val="center"/>
              <w:rPr>
                <w:rFonts w:cstheme="minorHAnsi"/>
              </w:rPr>
            </w:pPr>
            <w:r>
              <w:rPr>
                <w:rFonts w:cstheme="minorHAnsi"/>
              </w:rPr>
              <w:t>≥</w:t>
            </w:r>
            <w:r>
              <w:t xml:space="preserve"> 5 mg/L</w:t>
            </w:r>
          </w:p>
        </w:tc>
        <w:tc>
          <w:tcPr>
            <w:tcW w:w="1023" w:type="pct"/>
            <w:vAlign w:val="center"/>
          </w:tcPr>
          <w:p w14:paraId="6AC42EF2" w14:textId="77777777" w:rsidR="000C3DEA" w:rsidRPr="00A54DD9" w:rsidRDefault="000C3DEA" w:rsidP="000C3DEA">
            <w:pPr>
              <w:pStyle w:val="NoSpacing"/>
              <w:jc w:val="center"/>
            </w:pPr>
            <w:r>
              <w:rPr>
                <w:rFonts w:cstheme="minorHAnsi"/>
              </w:rPr>
              <w:t>≥</w:t>
            </w:r>
            <w:r>
              <w:t xml:space="preserve"> 5 mg/L</w:t>
            </w:r>
          </w:p>
        </w:tc>
      </w:tr>
      <w:tr w:rsidR="000C3DEA" w:rsidRPr="00A54DD9" w14:paraId="02677BC4" w14:textId="77777777" w:rsidTr="000C3DEA">
        <w:trPr>
          <w:jc w:val="center"/>
        </w:trPr>
        <w:tc>
          <w:tcPr>
            <w:tcW w:w="872" w:type="pct"/>
            <w:vMerge/>
            <w:vAlign w:val="center"/>
          </w:tcPr>
          <w:p w14:paraId="47AB670B" w14:textId="77777777" w:rsidR="000C3DEA" w:rsidRDefault="000C3DEA" w:rsidP="000C3DEA">
            <w:pPr>
              <w:pStyle w:val="NoSpacing"/>
            </w:pPr>
          </w:p>
        </w:tc>
        <w:tc>
          <w:tcPr>
            <w:tcW w:w="1798" w:type="pct"/>
            <w:vAlign w:val="center"/>
          </w:tcPr>
          <w:p w14:paraId="159CE406" w14:textId="77777777" w:rsidR="000C3DEA" w:rsidRPr="00A54DD9" w:rsidRDefault="000C3DEA" w:rsidP="000C3DEA">
            <w:pPr>
              <w:pStyle w:val="NoSpacing"/>
            </w:pPr>
            <w:r>
              <w:t>Turbidity</w:t>
            </w:r>
          </w:p>
        </w:tc>
        <w:tc>
          <w:tcPr>
            <w:tcW w:w="1307" w:type="pct"/>
            <w:vAlign w:val="center"/>
          </w:tcPr>
          <w:p w14:paraId="3EE46830" w14:textId="77777777" w:rsidR="000C3DEA" w:rsidRDefault="000C3DEA" w:rsidP="000C3DEA">
            <w:pPr>
              <w:pStyle w:val="NoSpacing"/>
              <w:jc w:val="center"/>
              <w:rPr>
                <w:rFonts w:cstheme="minorHAnsi"/>
              </w:rPr>
            </w:pPr>
            <w:r>
              <w:rPr>
                <w:rFonts w:cstheme="minorHAnsi"/>
              </w:rPr>
              <w:t>≤</w:t>
            </w:r>
            <w:r>
              <w:t xml:space="preserve"> 5.70 NTU</w:t>
            </w:r>
          </w:p>
        </w:tc>
        <w:tc>
          <w:tcPr>
            <w:tcW w:w="1023" w:type="pct"/>
            <w:vAlign w:val="center"/>
          </w:tcPr>
          <w:p w14:paraId="5B7DC124" w14:textId="77777777" w:rsidR="000C3DEA" w:rsidRPr="00A54DD9" w:rsidRDefault="000C3DEA" w:rsidP="000C3DEA">
            <w:pPr>
              <w:pStyle w:val="NoSpacing"/>
              <w:jc w:val="center"/>
            </w:pPr>
          </w:p>
        </w:tc>
      </w:tr>
      <w:tr w:rsidR="000C3DEA" w:rsidRPr="00A54DD9" w14:paraId="137CB13D" w14:textId="77777777" w:rsidTr="000C3DEA">
        <w:trPr>
          <w:jc w:val="center"/>
        </w:trPr>
        <w:tc>
          <w:tcPr>
            <w:tcW w:w="872" w:type="pct"/>
            <w:vMerge/>
            <w:vAlign w:val="center"/>
          </w:tcPr>
          <w:p w14:paraId="5703C114" w14:textId="77777777" w:rsidR="000C3DEA" w:rsidRDefault="000C3DEA" w:rsidP="000C3DEA">
            <w:pPr>
              <w:pStyle w:val="NoSpacing"/>
            </w:pPr>
          </w:p>
        </w:tc>
        <w:tc>
          <w:tcPr>
            <w:tcW w:w="1798" w:type="pct"/>
            <w:vAlign w:val="center"/>
          </w:tcPr>
          <w:p w14:paraId="461302EB" w14:textId="77777777" w:rsidR="000C3DEA" w:rsidRPr="00A54DD9" w:rsidRDefault="000C3DEA" w:rsidP="000C3DEA">
            <w:pPr>
              <w:pStyle w:val="NoSpacing"/>
            </w:pPr>
            <w:r>
              <w:t>Phosphorus, total</w:t>
            </w:r>
          </w:p>
        </w:tc>
        <w:tc>
          <w:tcPr>
            <w:tcW w:w="1307" w:type="pct"/>
            <w:vAlign w:val="center"/>
          </w:tcPr>
          <w:p w14:paraId="6263DC5E" w14:textId="77777777" w:rsidR="000C3DEA" w:rsidRDefault="000C3DEA" w:rsidP="000C3DEA">
            <w:pPr>
              <w:pStyle w:val="NoSpacing"/>
              <w:jc w:val="center"/>
              <w:rPr>
                <w:rFonts w:cstheme="minorHAnsi"/>
              </w:rP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2C09EAAD" w14:textId="77777777" w:rsidR="000C3DEA" w:rsidRPr="00A54DD9" w:rsidRDefault="000C3DEA" w:rsidP="000C3DEA">
            <w:pPr>
              <w:pStyle w:val="NoSpacing"/>
              <w:jc w:val="center"/>
            </w:pPr>
            <w:r>
              <w:t>*See Narrative Criteria</w:t>
            </w:r>
          </w:p>
        </w:tc>
      </w:tr>
      <w:tr w:rsidR="000C3DEA" w:rsidRPr="00A54DD9" w14:paraId="1DDB323B" w14:textId="77777777" w:rsidTr="000C3DEA">
        <w:trPr>
          <w:jc w:val="center"/>
        </w:trPr>
        <w:tc>
          <w:tcPr>
            <w:tcW w:w="872" w:type="pct"/>
            <w:vMerge/>
            <w:vAlign w:val="center"/>
          </w:tcPr>
          <w:p w14:paraId="31A82217" w14:textId="77777777" w:rsidR="000C3DEA" w:rsidRDefault="000C3DEA" w:rsidP="000C3DEA">
            <w:pPr>
              <w:pStyle w:val="NoSpacing"/>
            </w:pPr>
          </w:p>
        </w:tc>
        <w:tc>
          <w:tcPr>
            <w:tcW w:w="1798" w:type="pct"/>
            <w:vAlign w:val="center"/>
          </w:tcPr>
          <w:p w14:paraId="1A309749" w14:textId="77777777" w:rsidR="000C3DEA" w:rsidRPr="00A54DD9" w:rsidRDefault="000C3DEA" w:rsidP="000C3DEA">
            <w:pPr>
              <w:pStyle w:val="NoSpacing"/>
            </w:pPr>
            <w:r>
              <w:t>Arsenic</w:t>
            </w:r>
          </w:p>
        </w:tc>
        <w:tc>
          <w:tcPr>
            <w:tcW w:w="1307" w:type="pct"/>
            <w:vAlign w:val="center"/>
          </w:tcPr>
          <w:p w14:paraId="55289792" w14:textId="77777777" w:rsidR="000C3DEA" w:rsidRDefault="000C3DEA" w:rsidP="000C3DEA">
            <w:pPr>
              <w:pStyle w:val="NoSpacing"/>
              <w:jc w:val="center"/>
              <w:rPr>
                <w:rFonts w:cstheme="minorHAnsi"/>
              </w:rPr>
            </w:pPr>
            <w:r>
              <w:rPr>
                <w:rFonts w:cstheme="minorHAnsi"/>
              </w:rPr>
              <w:t>≤</w:t>
            </w:r>
            <w:r>
              <w:t xml:space="preserve"> 0.14 </w:t>
            </w:r>
            <w:r>
              <w:rPr>
                <w:rFonts w:ascii="Calibri" w:hAnsi="Calibri" w:cs="Calibri"/>
              </w:rPr>
              <w:t>µ</w:t>
            </w:r>
            <w:r>
              <w:t>g/L</w:t>
            </w:r>
          </w:p>
        </w:tc>
        <w:tc>
          <w:tcPr>
            <w:tcW w:w="1023" w:type="pct"/>
            <w:vAlign w:val="center"/>
          </w:tcPr>
          <w:p w14:paraId="114BA3E5" w14:textId="77777777" w:rsidR="000C3DEA" w:rsidRPr="00A54DD9" w:rsidRDefault="000C3DEA" w:rsidP="000C3DEA">
            <w:pPr>
              <w:pStyle w:val="NoSpacing"/>
              <w:jc w:val="center"/>
            </w:pPr>
          </w:p>
        </w:tc>
      </w:tr>
      <w:tr w:rsidR="000C3DEA" w:rsidRPr="00A54DD9" w14:paraId="464F41FE" w14:textId="77777777" w:rsidTr="000C3DEA">
        <w:trPr>
          <w:jc w:val="center"/>
        </w:trPr>
        <w:tc>
          <w:tcPr>
            <w:tcW w:w="872" w:type="pct"/>
            <w:vMerge/>
            <w:vAlign w:val="center"/>
          </w:tcPr>
          <w:p w14:paraId="7D22B116" w14:textId="77777777" w:rsidR="000C3DEA" w:rsidRDefault="000C3DEA" w:rsidP="000C3DEA">
            <w:pPr>
              <w:pStyle w:val="NoSpacing"/>
            </w:pPr>
          </w:p>
        </w:tc>
        <w:tc>
          <w:tcPr>
            <w:tcW w:w="1798" w:type="pct"/>
            <w:vAlign w:val="center"/>
          </w:tcPr>
          <w:p w14:paraId="36F086EA" w14:textId="77777777" w:rsidR="000C3DEA" w:rsidRPr="00A54DD9" w:rsidRDefault="000C3DEA" w:rsidP="000C3DEA">
            <w:pPr>
              <w:pStyle w:val="NoSpacing"/>
            </w:pPr>
            <w:r>
              <w:t>Cadmium</w:t>
            </w:r>
          </w:p>
        </w:tc>
        <w:tc>
          <w:tcPr>
            <w:tcW w:w="1307" w:type="pct"/>
            <w:vAlign w:val="center"/>
          </w:tcPr>
          <w:p w14:paraId="44748477" w14:textId="77777777" w:rsidR="000C3DEA" w:rsidRDefault="000C3DEA" w:rsidP="000C3DEA">
            <w:pPr>
              <w:pStyle w:val="NoSpacing"/>
              <w:jc w:val="center"/>
              <w:rPr>
                <w:rFonts w:cstheme="minorHAnsi"/>
              </w:rPr>
            </w:pPr>
            <w:r>
              <w:rPr>
                <w:rFonts w:cstheme="minorHAnsi"/>
              </w:rPr>
              <w:t>≤</w:t>
            </w:r>
            <w:r>
              <w:t xml:space="preserve">0.66 </w:t>
            </w:r>
            <w:r>
              <w:rPr>
                <w:rFonts w:ascii="Calibri" w:hAnsi="Calibri" w:cs="Calibri"/>
              </w:rPr>
              <w:t>µ</w:t>
            </w:r>
            <w:r>
              <w:t>g/L</w:t>
            </w:r>
          </w:p>
        </w:tc>
        <w:tc>
          <w:tcPr>
            <w:tcW w:w="1023" w:type="pct"/>
            <w:vAlign w:val="center"/>
          </w:tcPr>
          <w:p w14:paraId="450AB1AE" w14:textId="77777777" w:rsidR="000C3DEA" w:rsidRPr="00A54DD9" w:rsidRDefault="000C3DEA" w:rsidP="000C3DEA">
            <w:pPr>
              <w:pStyle w:val="NoSpacing"/>
              <w:jc w:val="center"/>
            </w:pPr>
          </w:p>
        </w:tc>
      </w:tr>
      <w:tr w:rsidR="000C3DEA" w:rsidRPr="00A54DD9" w14:paraId="6415B3C2" w14:textId="77777777" w:rsidTr="000C3DEA">
        <w:trPr>
          <w:jc w:val="center"/>
        </w:trPr>
        <w:tc>
          <w:tcPr>
            <w:tcW w:w="872" w:type="pct"/>
            <w:vMerge/>
            <w:vAlign w:val="center"/>
          </w:tcPr>
          <w:p w14:paraId="69A388AF" w14:textId="77777777" w:rsidR="000C3DEA" w:rsidRDefault="000C3DEA" w:rsidP="000C3DEA">
            <w:pPr>
              <w:pStyle w:val="NoSpacing"/>
            </w:pPr>
          </w:p>
        </w:tc>
        <w:tc>
          <w:tcPr>
            <w:tcW w:w="1798" w:type="pct"/>
            <w:vAlign w:val="center"/>
          </w:tcPr>
          <w:p w14:paraId="41BF927E" w14:textId="77777777" w:rsidR="000C3DEA" w:rsidRPr="00A54DD9" w:rsidRDefault="000C3DEA" w:rsidP="000C3DEA">
            <w:pPr>
              <w:pStyle w:val="NoSpacing"/>
            </w:pPr>
            <w:r>
              <w:t>Iron</w:t>
            </w:r>
          </w:p>
        </w:tc>
        <w:tc>
          <w:tcPr>
            <w:tcW w:w="1307" w:type="pct"/>
            <w:vAlign w:val="center"/>
          </w:tcPr>
          <w:p w14:paraId="6D63BB58" w14:textId="77777777" w:rsidR="000C3DEA" w:rsidRDefault="000C3DEA" w:rsidP="000C3DEA">
            <w:pPr>
              <w:pStyle w:val="NoSpacing"/>
              <w:jc w:val="center"/>
            </w:pPr>
            <w:r>
              <w:rPr>
                <w:rFonts w:cstheme="minorHAnsi"/>
              </w:rPr>
              <w:t>≤</w:t>
            </w:r>
            <w:r>
              <w:t xml:space="preserve">1,000 </w:t>
            </w:r>
            <w:r>
              <w:rPr>
                <w:rFonts w:ascii="Calibri" w:hAnsi="Calibri" w:cs="Calibri"/>
              </w:rPr>
              <w:t>µ</w:t>
            </w:r>
            <w:r>
              <w:t>g/L</w:t>
            </w:r>
          </w:p>
          <w:p w14:paraId="26171B6D" w14:textId="77777777" w:rsidR="000C3DEA" w:rsidRDefault="000C3DEA" w:rsidP="000C3DEA">
            <w:pPr>
              <w:pStyle w:val="NoSpacing"/>
              <w:jc w:val="center"/>
              <w:rPr>
                <w:rFonts w:cstheme="minorHAnsi"/>
              </w:rPr>
            </w:pPr>
            <w:r>
              <w:rPr>
                <w:rFonts w:cstheme="minorHAnsi"/>
              </w:rPr>
              <w:t>≤</w:t>
            </w:r>
            <w:r>
              <w:t xml:space="preserve">300 </w:t>
            </w:r>
            <w:r>
              <w:rPr>
                <w:rFonts w:ascii="Calibri" w:hAnsi="Calibri" w:cs="Calibri"/>
              </w:rPr>
              <w:t>µ</w:t>
            </w:r>
            <w:r>
              <w:t>g/L</w:t>
            </w:r>
          </w:p>
        </w:tc>
        <w:tc>
          <w:tcPr>
            <w:tcW w:w="1023" w:type="pct"/>
            <w:vAlign w:val="center"/>
          </w:tcPr>
          <w:p w14:paraId="5F83F332" w14:textId="77777777" w:rsidR="000C3DEA" w:rsidRPr="00A54DD9" w:rsidRDefault="000C3DEA" w:rsidP="000C3DEA">
            <w:pPr>
              <w:pStyle w:val="NoSpacing"/>
              <w:jc w:val="center"/>
            </w:pPr>
          </w:p>
        </w:tc>
      </w:tr>
      <w:tr w:rsidR="000C3DEA" w:rsidRPr="00A54DD9" w14:paraId="10794A05" w14:textId="77777777" w:rsidTr="000C3DEA">
        <w:trPr>
          <w:jc w:val="center"/>
        </w:trPr>
        <w:tc>
          <w:tcPr>
            <w:tcW w:w="872" w:type="pct"/>
            <w:vMerge/>
            <w:vAlign w:val="center"/>
          </w:tcPr>
          <w:p w14:paraId="2F9DF737" w14:textId="77777777" w:rsidR="000C3DEA" w:rsidRDefault="000C3DEA" w:rsidP="000C3DEA">
            <w:pPr>
              <w:pStyle w:val="NoSpacing"/>
            </w:pPr>
          </w:p>
        </w:tc>
        <w:tc>
          <w:tcPr>
            <w:tcW w:w="1798" w:type="pct"/>
            <w:vAlign w:val="center"/>
          </w:tcPr>
          <w:p w14:paraId="5A21B55F" w14:textId="77777777" w:rsidR="000C3DEA" w:rsidRPr="00A54DD9" w:rsidRDefault="000C3DEA" w:rsidP="000C3DEA">
            <w:pPr>
              <w:pStyle w:val="NoSpacing"/>
            </w:pPr>
            <w:r>
              <w:t>Manganese</w:t>
            </w:r>
          </w:p>
        </w:tc>
        <w:tc>
          <w:tcPr>
            <w:tcW w:w="1307" w:type="pct"/>
            <w:vAlign w:val="center"/>
          </w:tcPr>
          <w:p w14:paraId="5A37E6C9" w14:textId="77777777" w:rsidR="000C3DEA" w:rsidRDefault="000C3DEA" w:rsidP="000C3DEA">
            <w:pPr>
              <w:pStyle w:val="NoSpacing"/>
              <w:jc w:val="center"/>
              <w:rPr>
                <w:rFonts w:cstheme="minorHAnsi"/>
              </w:rPr>
            </w:pPr>
            <w:r>
              <w:rPr>
                <w:rFonts w:cstheme="minorHAnsi"/>
              </w:rPr>
              <w:t>≤</w:t>
            </w:r>
            <w:r>
              <w:t xml:space="preserve"> 100 </w:t>
            </w:r>
            <w:r>
              <w:rPr>
                <w:rFonts w:ascii="Calibri" w:hAnsi="Calibri" w:cs="Calibri"/>
              </w:rPr>
              <w:t>µ</w:t>
            </w:r>
            <w:r>
              <w:t>g/L</w:t>
            </w:r>
          </w:p>
        </w:tc>
        <w:tc>
          <w:tcPr>
            <w:tcW w:w="1023" w:type="pct"/>
            <w:vAlign w:val="center"/>
          </w:tcPr>
          <w:p w14:paraId="2D9D8EBA" w14:textId="77777777" w:rsidR="000C3DEA" w:rsidRPr="00A54DD9" w:rsidRDefault="000C3DEA" w:rsidP="000C3DEA">
            <w:pPr>
              <w:pStyle w:val="NoSpacing"/>
              <w:jc w:val="center"/>
            </w:pPr>
          </w:p>
        </w:tc>
      </w:tr>
      <w:tr w:rsidR="000C3DEA" w:rsidRPr="00A54DD9" w14:paraId="7996C3F2" w14:textId="77777777" w:rsidTr="000C3DEA">
        <w:trPr>
          <w:jc w:val="center"/>
        </w:trPr>
        <w:tc>
          <w:tcPr>
            <w:tcW w:w="872" w:type="pct"/>
            <w:vMerge/>
            <w:vAlign w:val="center"/>
          </w:tcPr>
          <w:p w14:paraId="18194A21" w14:textId="77777777" w:rsidR="000C3DEA" w:rsidRDefault="000C3DEA" w:rsidP="000C3DEA">
            <w:pPr>
              <w:pStyle w:val="NoSpacing"/>
            </w:pPr>
          </w:p>
        </w:tc>
        <w:tc>
          <w:tcPr>
            <w:tcW w:w="1798" w:type="pct"/>
            <w:vAlign w:val="center"/>
          </w:tcPr>
          <w:p w14:paraId="1D3DA331" w14:textId="77777777" w:rsidR="000C3DEA" w:rsidRPr="00A54DD9" w:rsidRDefault="000C3DEA" w:rsidP="000C3DEA">
            <w:pPr>
              <w:pStyle w:val="NoSpacing"/>
            </w:pPr>
            <w:r>
              <w:t>Mercury</w:t>
            </w:r>
          </w:p>
        </w:tc>
        <w:tc>
          <w:tcPr>
            <w:tcW w:w="1307" w:type="pct"/>
            <w:vAlign w:val="center"/>
          </w:tcPr>
          <w:p w14:paraId="60AA420D" w14:textId="77777777" w:rsidR="000C3DEA" w:rsidRDefault="000C3DEA" w:rsidP="000C3DEA">
            <w:pPr>
              <w:pStyle w:val="NoSpacing"/>
              <w:jc w:val="center"/>
              <w:rPr>
                <w:rFonts w:cstheme="minorHAnsi"/>
              </w:rPr>
            </w:pPr>
            <w:r>
              <w:rPr>
                <w:rFonts w:cstheme="minorHAnsi"/>
              </w:rPr>
              <w:t>≤</w:t>
            </w:r>
            <w:r>
              <w:t xml:space="preserve"> 0.012 </w:t>
            </w:r>
            <w:r>
              <w:rPr>
                <w:rFonts w:ascii="Calibri" w:hAnsi="Calibri" w:cs="Calibri"/>
              </w:rPr>
              <w:t>µ</w:t>
            </w:r>
            <w:r>
              <w:t>g/L</w:t>
            </w:r>
          </w:p>
        </w:tc>
        <w:tc>
          <w:tcPr>
            <w:tcW w:w="1023" w:type="pct"/>
            <w:vAlign w:val="center"/>
          </w:tcPr>
          <w:p w14:paraId="7EB4CFD9" w14:textId="77777777" w:rsidR="000C3DEA" w:rsidRPr="00A54DD9" w:rsidRDefault="000C3DEA" w:rsidP="000C3DEA">
            <w:pPr>
              <w:pStyle w:val="NoSpacing"/>
              <w:jc w:val="center"/>
            </w:pPr>
          </w:p>
        </w:tc>
      </w:tr>
      <w:tr w:rsidR="000C3DEA" w:rsidRPr="00A54DD9" w14:paraId="043A7E7B" w14:textId="77777777" w:rsidTr="000C3DEA">
        <w:trPr>
          <w:jc w:val="center"/>
        </w:trPr>
        <w:tc>
          <w:tcPr>
            <w:tcW w:w="872" w:type="pct"/>
            <w:vMerge/>
            <w:vAlign w:val="center"/>
          </w:tcPr>
          <w:p w14:paraId="27E80E88" w14:textId="77777777" w:rsidR="000C3DEA" w:rsidRDefault="000C3DEA" w:rsidP="000C3DEA">
            <w:pPr>
              <w:pStyle w:val="NoSpacing"/>
            </w:pPr>
          </w:p>
        </w:tc>
        <w:tc>
          <w:tcPr>
            <w:tcW w:w="1798" w:type="pct"/>
            <w:vAlign w:val="center"/>
          </w:tcPr>
          <w:p w14:paraId="0C823560" w14:textId="77777777" w:rsidR="000C3DEA" w:rsidRPr="00A54DD9" w:rsidRDefault="000C3DEA" w:rsidP="000C3DEA">
            <w:pPr>
              <w:pStyle w:val="NoSpacing"/>
            </w:pPr>
            <w:r>
              <w:t>Nitrate as N</w:t>
            </w:r>
          </w:p>
        </w:tc>
        <w:tc>
          <w:tcPr>
            <w:tcW w:w="1307" w:type="pct"/>
            <w:vAlign w:val="center"/>
          </w:tcPr>
          <w:p w14:paraId="7A465FAA" w14:textId="77777777" w:rsidR="000C3DEA" w:rsidRDefault="000C3DEA" w:rsidP="000C3DEA">
            <w:pPr>
              <w:pStyle w:val="NoSpacing"/>
              <w:jc w:val="center"/>
              <w:rPr>
                <w:rFonts w:cstheme="minorHAnsi"/>
              </w:rPr>
            </w:pPr>
          </w:p>
        </w:tc>
        <w:tc>
          <w:tcPr>
            <w:tcW w:w="1023" w:type="pct"/>
            <w:vAlign w:val="center"/>
          </w:tcPr>
          <w:p w14:paraId="78D0FB02" w14:textId="77777777" w:rsidR="000C3DEA" w:rsidRPr="00A54DD9" w:rsidRDefault="000C3DEA" w:rsidP="000C3DEA">
            <w:pPr>
              <w:pStyle w:val="NoSpacing"/>
              <w:jc w:val="center"/>
            </w:pPr>
            <w:r>
              <w:rPr>
                <w:rFonts w:cstheme="minorHAnsi"/>
              </w:rPr>
              <w:t>≤</w:t>
            </w:r>
            <w:r>
              <w:t>88 mg/L</w:t>
            </w:r>
          </w:p>
        </w:tc>
      </w:tr>
      <w:tr w:rsidR="000C3DEA" w:rsidRPr="00A54DD9" w14:paraId="087D3288" w14:textId="77777777" w:rsidTr="000C3DEA">
        <w:trPr>
          <w:jc w:val="center"/>
        </w:trPr>
        <w:tc>
          <w:tcPr>
            <w:tcW w:w="872" w:type="pct"/>
            <w:vMerge/>
            <w:vAlign w:val="center"/>
          </w:tcPr>
          <w:p w14:paraId="5312E6CF" w14:textId="77777777" w:rsidR="000C3DEA" w:rsidRDefault="000C3DEA" w:rsidP="000C3DEA">
            <w:pPr>
              <w:pStyle w:val="NoSpacing"/>
            </w:pPr>
          </w:p>
        </w:tc>
        <w:tc>
          <w:tcPr>
            <w:tcW w:w="1798" w:type="pct"/>
            <w:vAlign w:val="center"/>
          </w:tcPr>
          <w:p w14:paraId="172D80E6" w14:textId="77777777" w:rsidR="000C3DEA" w:rsidRDefault="000C3DEA" w:rsidP="000C3DEA">
            <w:pPr>
              <w:pStyle w:val="NoSpacing"/>
            </w:pPr>
            <w:r>
              <w:t>Total Ammonia Nitrogen as N</w:t>
            </w:r>
          </w:p>
        </w:tc>
        <w:tc>
          <w:tcPr>
            <w:tcW w:w="1307" w:type="pct"/>
            <w:vAlign w:val="center"/>
          </w:tcPr>
          <w:p w14:paraId="47B6A80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455928C0"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2C40A824" w14:textId="77777777" w:rsidTr="000C3DEA">
        <w:trPr>
          <w:jc w:val="center"/>
        </w:trPr>
        <w:tc>
          <w:tcPr>
            <w:tcW w:w="872" w:type="pct"/>
            <w:vMerge/>
            <w:vAlign w:val="center"/>
          </w:tcPr>
          <w:p w14:paraId="46084AA5" w14:textId="77777777" w:rsidR="000C3DEA" w:rsidRDefault="000C3DEA" w:rsidP="000C3DEA">
            <w:pPr>
              <w:pStyle w:val="NoSpacing"/>
            </w:pPr>
          </w:p>
        </w:tc>
        <w:tc>
          <w:tcPr>
            <w:tcW w:w="1798" w:type="pct"/>
            <w:vAlign w:val="center"/>
          </w:tcPr>
          <w:p w14:paraId="47248178" w14:textId="77777777" w:rsidR="000C3DEA" w:rsidRDefault="000C3DEA" w:rsidP="000C3DEA">
            <w:pPr>
              <w:pStyle w:val="NoSpacing"/>
            </w:pPr>
            <w:r>
              <w:t>Fecal coliform</w:t>
            </w:r>
          </w:p>
        </w:tc>
        <w:tc>
          <w:tcPr>
            <w:tcW w:w="1307" w:type="pct"/>
            <w:vAlign w:val="center"/>
          </w:tcPr>
          <w:p w14:paraId="5E87B727" w14:textId="77777777" w:rsidR="000C3DEA" w:rsidRDefault="000C3DEA" w:rsidP="000C3DEA">
            <w:pPr>
              <w:pStyle w:val="NoSpacing"/>
              <w:jc w:val="center"/>
              <w:rPr>
                <w:rFonts w:cstheme="minorHAnsi"/>
              </w:rPr>
            </w:pPr>
          </w:p>
        </w:tc>
        <w:tc>
          <w:tcPr>
            <w:tcW w:w="1023" w:type="pct"/>
            <w:vAlign w:val="center"/>
          </w:tcPr>
          <w:p w14:paraId="178A35DA" w14:textId="77777777" w:rsidR="000C3DEA" w:rsidRDefault="000C3DEA" w:rsidP="000C3DEA">
            <w:pPr>
              <w:pStyle w:val="NoSpacing"/>
              <w:jc w:val="center"/>
              <w:rPr>
                <w:rFonts w:cstheme="minorHAnsi"/>
              </w:rPr>
            </w:pPr>
            <w:r>
              <w:rPr>
                <w:rFonts w:cstheme="minorHAnsi"/>
              </w:rPr>
              <w:t>≤ 400 /100mL</w:t>
            </w:r>
          </w:p>
        </w:tc>
      </w:tr>
      <w:tr w:rsidR="000C3DEA" w:rsidRPr="00A54DD9" w14:paraId="72807F89" w14:textId="77777777" w:rsidTr="000C3DEA">
        <w:trPr>
          <w:jc w:val="center"/>
        </w:trPr>
        <w:tc>
          <w:tcPr>
            <w:tcW w:w="872" w:type="pct"/>
            <w:vMerge/>
            <w:vAlign w:val="center"/>
          </w:tcPr>
          <w:p w14:paraId="477F2C8B" w14:textId="77777777" w:rsidR="000C3DEA" w:rsidRDefault="000C3DEA" w:rsidP="000C3DEA">
            <w:pPr>
              <w:pStyle w:val="NoSpacing"/>
            </w:pPr>
          </w:p>
        </w:tc>
        <w:tc>
          <w:tcPr>
            <w:tcW w:w="1798" w:type="pct"/>
            <w:vAlign w:val="center"/>
          </w:tcPr>
          <w:p w14:paraId="74DCA490" w14:textId="77777777" w:rsidR="000C3DEA" w:rsidRDefault="000C3DEA" w:rsidP="000C3DEA">
            <w:pPr>
              <w:pStyle w:val="NoSpacing"/>
            </w:pPr>
            <w:r>
              <w:t>Escherichia coli</w:t>
            </w:r>
          </w:p>
        </w:tc>
        <w:tc>
          <w:tcPr>
            <w:tcW w:w="1307" w:type="pct"/>
            <w:vAlign w:val="center"/>
          </w:tcPr>
          <w:p w14:paraId="4FA220DF" w14:textId="77777777" w:rsidR="000C3DEA" w:rsidRDefault="000C3DEA" w:rsidP="000C3DEA">
            <w:pPr>
              <w:pStyle w:val="NoSpacing"/>
              <w:jc w:val="center"/>
              <w:rPr>
                <w:rFonts w:cstheme="minorHAnsi"/>
              </w:rPr>
            </w:pPr>
          </w:p>
        </w:tc>
        <w:tc>
          <w:tcPr>
            <w:tcW w:w="1023" w:type="pct"/>
            <w:vAlign w:val="center"/>
          </w:tcPr>
          <w:p w14:paraId="19D3EEE5" w14:textId="77777777" w:rsidR="000C3DEA" w:rsidRDefault="000C3DEA" w:rsidP="000C3DEA">
            <w:pPr>
              <w:pStyle w:val="NoSpacing"/>
              <w:jc w:val="center"/>
              <w:rPr>
                <w:rFonts w:cstheme="minorHAnsi"/>
              </w:rPr>
            </w:pPr>
            <w:r>
              <w:rPr>
                <w:rFonts w:cstheme="minorHAnsi"/>
              </w:rPr>
              <w:t>≤ 235 /100mL</w:t>
            </w:r>
          </w:p>
        </w:tc>
      </w:tr>
      <w:tr w:rsidR="000C3DEA" w:rsidRPr="00A54DD9" w14:paraId="68E6262C" w14:textId="77777777" w:rsidTr="000C3DEA">
        <w:trPr>
          <w:jc w:val="center"/>
        </w:trPr>
        <w:tc>
          <w:tcPr>
            <w:tcW w:w="872" w:type="pct"/>
            <w:vMerge/>
            <w:vAlign w:val="center"/>
          </w:tcPr>
          <w:p w14:paraId="46A99B63" w14:textId="77777777" w:rsidR="000C3DEA" w:rsidRDefault="000C3DEA" w:rsidP="000C3DEA">
            <w:pPr>
              <w:pStyle w:val="NoSpacing"/>
            </w:pPr>
          </w:p>
        </w:tc>
        <w:tc>
          <w:tcPr>
            <w:tcW w:w="1798" w:type="pct"/>
            <w:vAlign w:val="center"/>
          </w:tcPr>
          <w:p w14:paraId="73BAFF1A" w14:textId="77777777" w:rsidR="000C3DEA" w:rsidRDefault="000C3DEA" w:rsidP="000C3DEA">
            <w:pPr>
              <w:pStyle w:val="NoSpacing"/>
            </w:pPr>
            <w:r>
              <w:t>TSS</w:t>
            </w:r>
          </w:p>
        </w:tc>
        <w:tc>
          <w:tcPr>
            <w:tcW w:w="1307" w:type="pct"/>
            <w:vAlign w:val="center"/>
          </w:tcPr>
          <w:p w14:paraId="67D975FD" w14:textId="77777777" w:rsidR="000C3DEA" w:rsidRDefault="000C3DEA" w:rsidP="000C3DEA">
            <w:pPr>
              <w:pStyle w:val="NoSpacing"/>
              <w:jc w:val="center"/>
              <w:rPr>
                <w:rFonts w:cstheme="minorHAnsi"/>
              </w:rPr>
            </w:pPr>
          </w:p>
        </w:tc>
        <w:tc>
          <w:tcPr>
            <w:tcW w:w="1023" w:type="pct"/>
            <w:vAlign w:val="center"/>
          </w:tcPr>
          <w:p w14:paraId="1C905A55" w14:textId="77777777" w:rsidR="000C3DEA" w:rsidRDefault="000C3DEA" w:rsidP="000C3DEA">
            <w:pPr>
              <w:pStyle w:val="NoSpacing"/>
              <w:jc w:val="center"/>
              <w:rPr>
                <w:rFonts w:cstheme="minorHAnsi"/>
              </w:rPr>
            </w:pPr>
            <w:r>
              <w:rPr>
                <w:rFonts w:cstheme="minorHAnsi"/>
              </w:rPr>
              <w:t>≤ 158 mg/L</w:t>
            </w:r>
          </w:p>
        </w:tc>
      </w:tr>
      <w:tr w:rsidR="000C3DEA" w:rsidRPr="00A54DD9" w14:paraId="5CE0CB59" w14:textId="77777777" w:rsidTr="000C3DEA">
        <w:trPr>
          <w:jc w:val="center"/>
        </w:trPr>
        <w:tc>
          <w:tcPr>
            <w:tcW w:w="872" w:type="pct"/>
            <w:vMerge/>
            <w:vAlign w:val="center"/>
          </w:tcPr>
          <w:p w14:paraId="60536822" w14:textId="77777777" w:rsidR="000C3DEA" w:rsidRDefault="000C3DEA" w:rsidP="000C3DEA">
            <w:pPr>
              <w:pStyle w:val="NoSpacing"/>
            </w:pPr>
          </w:p>
        </w:tc>
        <w:tc>
          <w:tcPr>
            <w:tcW w:w="1798" w:type="pct"/>
            <w:vAlign w:val="center"/>
          </w:tcPr>
          <w:p w14:paraId="7ACECDBE" w14:textId="77777777" w:rsidR="000C3DEA" w:rsidRDefault="000C3DEA" w:rsidP="000C3DEA">
            <w:pPr>
              <w:pStyle w:val="NoSpacing"/>
            </w:pPr>
            <w:r>
              <w:t>Temperature</w:t>
            </w:r>
          </w:p>
        </w:tc>
        <w:tc>
          <w:tcPr>
            <w:tcW w:w="1307" w:type="pct"/>
            <w:vAlign w:val="center"/>
          </w:tcPr>
          <w:p w14:paraId="6AB7F9B7" w14:textId="77777777" w:rsidR="000C3DEA" w:rsidRDefault="000C3DEA" w:rsidP="000C3DEA">
            <w:pPr>
              <w:pStyle w:val="NoSpacing"/>
              <w:jc w:val="center"/>
              <w:rPr>
                <w:rFonts w:cstheme="minorHAnsi"/>
              </w:rPr>
            </w:pPr>
          </w:p>
        </w:tc>
        <w:tc>
          <w:tcPr>
            <w:tcW w:w="1023" w:type="pct"/>
            <w:vAlign w:val="center"/>
          </w:tcPr>
          <w:p w14:paraId="2EF3DFE3" w14:textId="77777777" w:rsidR="000C3DEA" w:rsidRDefault="000C3DEA" w:rsidP="000C3DEA">
            <w:pPr>
              <w:pStyle w:val="NoSpacing"/>
              <w:jc w:val="center"/>
              <w:rPr>
                <w:rFonts w:cstheme="minorHAnsi"/>
              </w:rPr>
            </w:pPr>
            <w:r>
              <w:rPr>
                <w:rFonts w:cstheme="minorHAnsi"/>
              </w:rPr>
              <w:t>≤ 80  ͦF</w:t>
            </w:r>
          </w:p>
        </w:tc>
      </w:tr>
    </w:tbl>
    <w:p w14:paraId="36E604E7" w14:textId="77777777" w:rsidR="000C3DEA" w:rsidRDefault="000C3DEA" w:rsidP="000C3DEA">
      <w:pPr>
        <w:pStyle w:val="NoSpacing"/>
        <w:jc w:val="both"/>
        <w:rPr>
          <w:b/>
          <w:i/>
          <w:sz w:val="20"/>
          <w:szCs w:val="20"/>
        </w:rPr>
      </w:pPr>
    </w:p>
    <w:p w14:paraId="3156D727" w14:textId="5BF3CC19" w:rsidR="00B45425" w:rsidRDefault="00B45425">
      <w:r>
        <w:br w:type="page"/>
      </w:r>
    </w:p>
    <w:p w14:paraId="4CABBDF0" w14:textId="7752E5B2" w:rsidR="00B45425" w:rsidRPr="00A10EF9" w:rsidRDefault="00B45425" w:rsidP="00B45425">
      <w:pPr>
        <w:pStyle w:val="Heading1"/>
      </w:pPr>
      <w:bookmarkStart w:id="89" w:name="_Toc262198196"/>
      <w:r>
        <w:t>Appendix B MANOVA Analysis Results</w:t>
      </w:r>
      <w:bookmarkEnd w:id="89"/>
    </w:p>
    <w:p w14:paraId="6BA9768E" w14:textId="77777777" w:rsidR="00B45425" w:rsidRDefault="00B45425" w:rsidP="00B45425">
      <w:r>
        <w:t xml:space="preserve">A two-way MANOVA was conducted to determine the effect of time, ecoregion, and land use intensity on the stream health variables: taxa richness, EPT index, %EPT, FBI, %Dominant Family, Dipteran and Non-Insect, and Collector Gatherer.  MANOVA results indicate that ecoregion (Pillai’s Trace = 0.765, F(28, 324) = 2.735, p&lt;0.001, eta-squared = 0.191), land use (Pillai’s Trace =1.067, F(14,158) = 12.910, p&lt;0.001, eta-squared = .534), and ecoregion x landuse (Pillai’s Trace =0.761, F(42,498) = 1.721, p=0.004, eta-squared = .127) significantly affect the combined stream health metrics.  </w:t>
      </w:r>
      <w:r w:rsidRPr="00D92C99">
        <w:t>MANOVA results indicate that time (Pillai’s Trace =0.138, F(7,78) = 1.779, p=0.103, eta-squared = .138) was not significant in driving changes of the combined stream health metrics.</w:t>
      </w:r>
      <w:r>
        <w:t xml:space="preserve">  </w:t>
      </w:r>
    </w:p>
    <w:p w14:paraId="5F3606B1" w14:textId="512D7B5A" w:rsidR="00B45425" w:rsidRDefault="00B45425" w:rsidP="00B45425">
      <w:r>
        <w:t xml:space="preserve">Univariate ANOVA and Tukey’s post-hoc tests were conducted as follow-up tests.  </w:t>
      </w:r>
      <w:r w:rsidRPr="00107EF5">
        <w:t>ANOVA results indicate that %EPT, Dipteran and Non-Insect, and Collector Gatherer metrics significantly differ by ecoregion (F(4,84)=8.806,  p=&lt;0.001, eta-squared</w:t>
      </w:r>
      <w:r>
        <w:t>=0.295; F(4,84)=1.886,  p=0.039, eta-squared=0.112; F(4,84)=3.347,  p=0.014, eta-squared=0.137</w:t>
      </w:r>
      <w:r w:rsidRPr="00B6474E">
        <w:t xml:space="preserve">)  ANOVA results indicate that EPT Index, %EPT, FBI, </w:t>
      </w:r>
      <w:r w:rsidRPr="00B153F1">
        <w:t>Dipteran and Non-Insect, and Collector Gatherer metrics significantly differ by land use (F(2,84)=5.717,  p=0.005, eta-squared=0.120; F(2,84)=71.325,  p&lt;0.001, eta-squared=0.629; F(2,84)=25.517,  p&lt;0.001, eta-squared=0.378; F(2,84)=65.805,  p=&lt;0.001, eta-squared=0.610; F(2,84)=3.346,  p=0.04, eta-squared=0.074).  ANOVA results indicate that %EPT and Collector Gather metrics differ significantly by ecoregion x land</w:t>
      </w:r>
      <w:r w:rsidR="00D80AAB">
        <w:t xml:space="preserve"> </w:t>
      </w:r>
      <w:r w:rsidRPr="00B153F1">
        <w:t xml:space="preserve">use </w:t>
      </w:r>
      <w:r w:rsidR="00D80AAB">
        <w:t xml:space="preserve">(F(6,84)=3.306, </w:t>
      </w:r>
      <w:r w:rsidRPr="00B153F1">
        <w:t>p=0.006</w:t>
      </w:r>
      <w:r w:rsidR="00D80AAB">
        <w:t>, eta-squared=0.191</w:t>
      </w:r>
      <w:r w:rsidRPr="00B153F1">
        <w:t>; F(6,84)=</w:t>
      </w:r>
      <w:r w:rsidR="00D80AAB">
        <w:t>2</w:t>
      </w:r>
      <w:r w:rsidRPr="00B153F1">
        <w:t>.</w:t>
      </w:r>
      <w:r w:rsidR="00D80AAB">
        <w:t>699</w:t>
      </w:r>
      <w:r w:rsidRPr="00B153F1">
        <w:t>,  p=0.0</w:t>
      </w:r>
      <w:r w:rsidR="00D80AAB">
        <w:t>19</w:t>
      </w:r>
      <w:r w:rsidRPr="00B153F1">
        <w:t>; eta-squared=0.162).  Although time was not significant in determining changes in overall stream health, ANOVA</w:t>
      </w:r>
      <w:r>
        <w:t xml:space="preserve"> results indicate that FBI and Collector Gather metrics significantly differ between 1990 and 2000 samples (F(6,84)=3.306,  p=0.006, eta-squared=0.074; F(6,84)=2.699,  p=0.019, eta-squared=0.102).  </w:t>
      </w:r>
    </w:p>
    <w:p w14:paraId="36AB9DBA" w14:textId="77777777" w:rsidR="00B45425" w:rsidRPr="00B153F1" w:rsidRDefault="00B45425" w:rsidP="00B45425">
      <w:r w:rsidRPr="00B153F1">
        <w:t>Tukey’s Honestly Significant Difference test indicates significant differences between the Badlands and Great Plains, the Badlands and High Plains, and Badlands and Sand Hills ecoregion %EPT scores (MD=0.314, p&lt;0.000; MD=0.248, p=0.002; MD=0.173, p=0.006).  Tukey’s Honestly Significant Difference test indicates significant differences between the Badlands and Great Plains, the Badlands and High Plains and Badlands, and Sand Hills ecoregion Dipteran and Non-insect scores (MD=-0.207, p&lt;0.001; MD=-0.267, p=0.002; MD=-0.198, p=0.003).  Tukey’s Honestly Significant Difference test indicates significant differences between the Badlands and High Plains and Badlands and River ecoregion Collector Gatherer scores (MD=0.361, p=0.005; MD=0.337, p=0.005).  Tukey’s Honestly Significant Difference test indicates significant differences between high and low and high and moderate land use by EPT Index (MD=-1.38, p&lt;0.001; MD=-1.67, p=0.004).</w:t>
      </w:r>
    </w:p>
    <w:p w14:paraId="70CEB1D9" w14:textId="77777777" w:rsidR="00B45425" w:rsidRPr="00F41715" w:rsidRDefault="00B45425" w:rsidP="00B45425">
      <w:r w:rsidRPr="00B153F1">
        <w:t xml:space="preserve">Tukey’s Honestly Significant Difference test indicates significant differences between high and low, high and moderate, and moderate and low land use by % EPT (MD=-0.560, p&lt;0.001; MD=-0.173, p&lt;0.001, MD=-0.387, p&lt;0.001).  Tukey’s Honestly Significant Difference test indicates significant differences between high and low, high and moderate, and moderate and low land use by FBI (MD=2.287, p&lt;0.001; MD=1.264, p&lt;0.001, MD=1.023, p=0.003).  Tukey’s Honestly Significant Difference test indicates significant differences between high and low, and high and moderate land use by % Dipterans and Non-insects (MD=0.541, p&lt;0.001; MD=0.466, p&lt;0.001).  Tukey’s Honestly Significant Difference test indicates significant differences between high and low, and moderate and low land use by % Collector Gatherer (MD=0.200, p&lt;0.001; MD=0.209, p=0.008).  </w:t>
      </w:r>
    </w:p>
    <w:p w14:paraId="36C2D671" w14:textId="77777777" w:rsidR="00B45425" w:rsidRDefault="00B45425" w:rsidP="00A10EF9"/>
    <w:sectPr w:rsidR="00B45425" w:rsidSect="00A87C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8" w:author="Charles Jason Tinant" w:date="2013-05-30T10:23:00Z" w:initials="CT">
    <w:p w14:paraId="7473AE06" w14:textId="77777777" w:rsidR="002C4942" w:rsidRDefault="002C4942" w:rsidP="000C3DEA">
      <w:pPr>
        <w:pStyle w:val="CommentText"/>
      </w:pPr>
      <w:r>
        <w:rPr>
          <w:rStyle w:val="CommentReference"/>
        </w:rPr>
        <w:annotationRef/>
      </w:r>
      <w:r>
        <w:t xml:space="preserve">All Students Homework 2. Use the Tetra Tech report.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211F73" w14:textId="77777777" w:rsidR="002C4942" w:rsidRDefault="002C4942" w:rsidP="00EB5C2F">
      <w:pPr>
        <w:spacing w:after="0" w:line="240" w:lineRule="auto"/>
      </w:pPr>
      <w:r>
        <w:separator/>
      </w:r>
    </w:p>
  </w:endnote>
  <w:endnote w:type="continuationSeparator" w:id="0">
    <w:p w14:paraId="26884B73" w14:textId="77777777" w:rsidR="002C4942" w:rsidRDefault="002C4942" w:rsidP="00EB5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FIPLO P+ Times">
    <w:altName w:val="Times New Roman"/>
    <w:panose1 w:val="00000000000000000000"/>
    <w:charset w:val="00"/>
    <w:family w:val="roman"/>
    <w:notTrueType/>
    <w:pitch w:val="default"/>
    <w:sig w:usb0="00000003" w:usb1="00000000" w:usb2="00000000" w:usb3="00000000" w:csb0="00000001" w:csb1="00000000"/>
  </w:font>
  <w:font w:name="CCMOA C+ Times">
    <w:altName w:val="Times New Roman"/>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287" w:usb1="000008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mn-ea">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743A283" w14:textId="77777777" w:rsidR="002C4942" w:rsidRDefault="002C4942" w:rsidP="00F1291A">
    <w:pPr>
      <w:pStyle w:val="Footer"/>
      <w:jc w:val="right"/>
      <w:rPr>
        <w:rFonts w:ascii="Arial Narrow" w:hAnsi="Arial Narrow"/>
        <w:color w:val="808080" w:themeColor="background1" w:themeShade="80"/>
        <w:sz w:val="18"/>
        <w:szCs w:val="18"/>
      </w:rPr>
    </w:pPr>
  </w:p>
  <w:p w14:paraId="18BE43AC" w14:textId="77777777" w:rsidR="002C4942" w:rsidRPr="008232BD" w:rsidRDefault="002C4942"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 xml:space="preserve">OST Water </w:t>
    </w:r>
    <w:r>
      <w:rPr>
        <w:rFonts w:ascii="Arial Narrow" w:hAnsi="Arial Narrow"/>
        <w:color w:val="808080" w:themeColor="background1" w:themeShade="80"/>
        <w:sz w:val="18"/>
        <w:szCs w:val="18"/>
      </w:rPr>
      <w:t>Pollution Control Program</w:t>
    </w:r>
  </w:p>
  <w:p w14:paraId="5636ED48" w14:textId="77777777" w:rsidR="002C4942" w:rsidRPr="008232BD" w:rsidRDefault="002C4942" w:rsidP="00AB0D99">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 xml:space="preserve">White River </w:t>
    </w:r>
    <w:r w:rsidRPr="008232BD">
      <w:rPr>
        <w:rFonts w:ascii="Arial Narrow" w:hAnsi="Arial Narrow"/>
        <w:color w:val="808080" w:themeColor="background1" w:themeShade="80"/>
        <w:sz w:val="18"/>
        <w:szCs w:val="18"/>
      </w:rPr>
      <w:t>Watershed Plan</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sidRPr="00F3616C">
      <w:rPr>
        <w:rFonts w:ascii="Arial Narrow" w:hAnsi="Arial Narrow" w:cstheme="minorHAnsi"/>
        <w:color w:val="808080" w:themeColor="background1" w:themeShade="80"/>
      </w:rPr>
      <w:fldChar w:fldCharType="begin"/>
    </w:r>
    <w:r w:rsidRPr="00F3616C">
      <w:rPr>
        <w:rFonts w:ascii="Arial Narrow" w:hAnsi="Arial Narrow" w:cstheme="minorHAnsi"/>
        <w:color w:val="808080" w:themeColor="background1" w:themeShade="80"/>
      </w:rPr>
      <w:instrText xml:space="preserve"> PAGE   \* MERGEFORMAT </w:instrText>
    </w:r>
    <w:r w:rsidRPr="00F3616C">
      <w:rPr>
        <w:rFonts w:ascii="Arial Narrow" w:hAnsi="Arial Narrow" w:cstheme="minorHAnsi"/>
        <w:color w:val="808080" w:themeColor="background1" w:themeShade="80"/>
      </w:rPr>
      <w:fldChar w:fldCharType="separate"/>
    </w:r>
    <w:r w:rsidR="002654B6">
      <w:rPr>
        <w:rFonts w:ascii="Arial Narrow" w:hAnsi="Arial Narrow" w:cstheme="minorHAnsi"/>
        <w:noProof/>
        <w:color w:val="808080" w:themeColor="background1" w:themeShade="80"/>
      </w:rPr>
      <w:t>30</w:t>
    </w:r>
    <w:r w:rsidRPr="00F3616C">
      <w:rPr>
        <w:rFonts w:ascii="Arial Narrow" w:hAnsi="Arial Narrow" w:cstheme="minorHAnsi"/>
        <w:noProof/>
        <w:color w:val="808080" w:themeColor="background1" w:themeShade="80"/>
      </w:rPr>
      <w:fldChar w:fldCharType="end"/>
    </w:r>
  </w:p>
  <w:p w14:paraId="1439CE28" w14:textId="77777777" w:rsidR="002C4942" w:rsidRPr="008232BD" w:rsidRDefault="002C4942" w:rsidP="00F1291A">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Draft March 2013</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p>
  <w:p w14:paraId="08A696B2" w14:textId="77777777" w:rsidR="002C4942" w:rsidRPr="008232BD" w:rsidRDefault="002C4942"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ab/>
    </w:r>
    <w:r w:rsidRPr="008232BD">
      <w:rPr>
        <w:rFonts w:ascii="Arial Narrow" w:hAnsi="Arial Narrow"/>
        <w:color w:val="808080" w:themeColor="background1" w:themeShade="80"/>
        <w:sz w:val="18"/>
        <w:szCs w:val="18"/>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87F35C" w14:textId="77777777" w:rsidR="002C4942" w:rsidRPr="008232BD" w:rsidRDefault="002C4942" w:rsidP="00A6078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White River/Wounded Knee/Porcupine Creek Watershed Plan</w:t>
    </w:r>
  </w:p>
  <w:p w14:paraId="118FC3E7" w14:textId="77777777" w:rsidR="002C4942" w:rsidRDefault="002C4942" w:rsidP="00A60789">
    <w:pPr>
      <w:pStyle w:val="Footer"/>
    </w:pPr>
    <w:r>
      <w:rPr>
        <w:rFonts w:ascii="Arial Narrow" w:hAnsi="Arial Narrow"/>
        <w:color w:val="808080" w:themeColor="background1" w:themeShade="80"/>
        <w:sz w:val="18"/>
        <w:szCs w:val="18"/>
      </w:rPr>
      <w:t>Draft September 2011</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fldChar w:fldCharType="begin"/>
    </w:r>
    <w:r>
      <w:instrText xml:space="preserve"> PAGE   \* MERGEFORMAT </w:instrText>
    </w:r>
    <w:r>
      <w:fldChar w:fldCharType="separate"/>
    </w:r>
    <w:r>
      <w:rPr>
        <w:noProof/>
      </w:rPr>
      <w:t>16</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147DD" w14:textId="77777777" w:rsidR="002C4942" w:rsidRDefault="002C4942" w:rsidP="00EB5C2F">
      <w:pPr>
        <w:spacing w:after="0" w:line="240" w:lineRule="auto"/>
      </w:pPr>
      <w:r>
        <w:separator/>
      </w:r>
    </w:p>
  </w:footnote>
  <w:footnote w:type="continuationSeparator" w:id="0">
    <w:p w14:paraId="7C06A603" w14:textId="77777777" w:rsidR="002C4942" w:rsidRDefault="002C4942" w:rsidP="00EB5C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A98491" w14:textId="77777777" w:rsidR="002C4942" w:rsidRDefault="002C4942">
    <w:pPr>
      <w:pStyle w:val="Header"/>
    </w:pPr>
    <w:r>
      <w:rPr>
        <w:noProof/>
      </w:rPr>
      <w:pict w14:anchorId="1594AC7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7" o:spid="_x0000_s2050" type="#_x0000_t136" style="position:absolute;margin-left:0;margin-top:0;width:412.4pt;height:247.45pt;rotation:315;z-index:-251654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D1E2E2B" w14:textId="77777777" w:rsidR="002C4942" w:rsidRDefault="002C4942">
    <w:pPr>
      <w:pStyle w:val="Header"/>
    </w:pPr>
    <w:r>
      <w:rPr>
        <w:noProof/>
      </w:rPr>
      <w:pict w14:anchorId="03A9FB9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8" o:spid="_x0000_s2051" type="#_x0000_t136" style="position:absolute;margin-left:0;margin-top:0;width:412.4pt;height:247.45pt;rotation:315;z-index:-25165209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569EA86" w14:textId="77777777" w:rsidR="002C4942" w:rsidRDefault="002C4942">
    <w:pPr>
      <w:pStyle w:val="Header"/>
    </w:pPr>
    <w:r>
      <w:rPr>
        <w:noProof/>
      </w:rPr>
      <w:pict w14:anchorId="2B25DB4C">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90" o:spid="_x0000_s2053" type="#_x0000_t136" style="position:absolute;margin-left:0;margin-top:0;width:412.4pt;height:247.45pt;rotation:315;z-index:-25164800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2D15EFE" w14:textId="77777777" w:rsidR="002C4942" w:rsidRDefault="002C4942">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6097AB9" w14:textId="77777777" w:rsidR="002C4942" w:rsidRDefault="002C4942">
    <w:pPr>
      <w:pStyle w:val="Header"/>
    </w:pPr>
    <w:r>
      <w:rPr>
        <w:noProof/>
      </w:rPr>
      <w:pict w14:anchorId="665ACDB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9" o:spid="_x0000_s2052" type="#_x0000_t136" style="position:absolute;margin-left:0;margin-top:0;width:412.4pt;height:247.45pt;rotation:315;z-index:-25165004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131CC"/>
    <w:multiLevelType w:val="hybridMultilevel"/>
    <w:tmpl w:val="23083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A526F1"/>
    <w:multiLevelType w:val="hybridMultilevel"/>
    <w:tmpl w:val="48D68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F946CC"/>
    <w:multiLevelType w:val="hybridMultilevel"/>
    <w:tmpl w:val="8B70B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100EE4"/>
    <w:multiLevelType w:val="hybridMultilevel"/>
    <w:tmpl w:val="DBE44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34077F"/>
    <w:multiLevelType w:val="hybridMultilevel"/>
    <w:tmpl w:val="9A04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154FDE"/>
    <w:multiLevelType w:val="hybridMultilevel"/>
    <w:tmpl w:val="99281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2126F8"/>
    <w:multiLevelType w:val="hybridMultilevel"/>
    <w:tmpl w:val="55401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3B5821"/>
    <w:multiLevelType w:val="hybridMultilevel"/>
    <w:tmpl w:val="7C287E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8B05B6"/>
    <w:multiLevelType w:val="hybridMultilevel"/>
    <w:tmpl w:val="910CD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1F3348"/>
    <w:multiLevelType w:val="hybridMultilevel"/>
    <w:tmpl w:val="27AC5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EA6ED5"/>
    <w:multiLevelType w:val="hybridMultilevel"/>
    <w:tmpl w:val="0786F4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100846"/>
    <w:multiLevelType w:val="hybridMultilevel"/>
    <w:tmpl w:val="0D4A4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972725"/>
    <w:multiLevelType w:val="hybridMultilevel"/>
    <w:tmpl w:val="CC7C5680"/>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3">
    <w:nsid w:val="2362164B"/>
    <w:multiLevelType w:val="hybridMultilevel"/>
    <w:tmpl w:val="F4806F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B6B664F"/>
    <w:multiLevelType w:val="hybridMultilevel"/>
    <w:tmpl w:val="1FD456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1F26D3"/>
    <w:multiLevelType w:val="hybridMultilevel"/>
    <w:tmpl w:val="49D603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EC705A"/>
    <w:multiLevelType w:val="hybridMultilevel"/>
    <w:tmpl w:val="03065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FB1403"/>
    <w:multiLevelType w:val="hybridMultilevel"/>
    <w:tmpl w:val="52A642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3BD7718"/>
    <w:multiLevelType w:val="hybridMultilevel"/>
    <w:tmpl w:val="4C744E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C86EE0"/>
    <w:multiLevelType w:val="hybridMultilevel"/>
    <w:tmpl w:val="E504672E"/>
    <w:lvl w:ilvl="0" w:tplc="D578F446">
      <w:start w:val="1"/>
      <w:numFmt w:val="bullet"/>
      <w:pStyle w:val="PlainTex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4E5B65"/>
    <w:multiLevelType w:val="hybridMultilevel"/>
    <w:tmpl w:val="14E85706"/>
    <w:lvl w:ilvl="0" w:tplc="D6B2E344">
      <w:start w:val="1"/>
      <w:numFmt w:val="bullet"/>
      <w:lvlText w:val=""/>
      <w:lvlJc w:val="left"/>
      <w:pPr>
        <w:tabs>
          <w:tab w:val="num" w:pos="720"/>
        </w:tabs>
        <w:ind w:left="720" w:hanging="360"/>
      </w:pPr>
      <w:rPr>
        <w:rFonts w:ascii="Wingdings 2" w:hAnsi="Wingdings 2" w:hint="default"/>
      </w:rPr>
    </w:lvl>
    <w:lvl w:ilvl="1" w:tplc="3ED494F0" w:tentative="1">
      <w:start w:val="1"/>
      <w:numFmt w:val="bullet"/>
      <w:lvlText w:val=""/>
      <w:lvlJc w:val="left"/>
      <w:pPr>
        <w:tabs>
          <w:tab w:val="num" w:pos="1440"/>
        </w:tabs>
        <w:ind w:left="1440" w:hanging="360"/>
      </w:pPr>
      <w:rPr>
        <w:rFonts w:ascii="Wingdings 2" w:hAnsi="Wingdings 2" w:hint="default"/>
      </w:rPr>
    </w:lvl>
    <w:lvl w:ilvl="2" w:tplc="406A7DA4" w:tentative="1">
      <w:start w:val="1"/>
      <w:numFmt w:val="bullet"/>
      <w:lvlText w:val=""/>
      <w:lvlJc w:val="left"/>
      <w:pPr>
        <w:tabs>
          <w:tab w:val="num" w:pos="2160"/>
        </w:tabs>
        <w:ind w:left="2160" w:hanging="360"/>
      </w:pPr>
      <w:rPr>
        <w:rFonts w:ascii="Wingdings 2" w:hAnsi="Wingdings 2" w:hint="default"/>
      </w:rPr>
    </w:lvl>
    <w:lvl w:ilvl="3" w:tplc="8140EDAA" w:tentative="1">
      <w:start w:val="1"/>
      <w:numFmt w:val="bullet"/>
      <w:lvlText w:val=""/>
      <w:lvlJc w:val="left"/>
      <w:pPr>
        <w:tabs>
          <w:tab w:val="num" w:pos="2880"/>
        </w:tabs>
        <w:ind w:left="2880" w:hanging="360"/>
      </w:pPr>
      <w:rPr>
        <w:rFonts w:ascii="Wingdings 2" w:hAnsi="Wingdings 2" w:hint="default"/>
      </w:rPr>
    </w:lvl>
    <w:lvl w:ilvl="4" w:tplc="4692B3E0" w:tentative="1">
      <w:start w:val="1"/>
      <w:numFmt w:val="bullet"/>
      <w:lvlText w:val=""/>
      <w:lvlJc w:val="left"/>
      <w:pPr>
        <w:tabs>
          <w:tab w:val="num" w:pos="3600"/>
        </w:tabs>
        <w:ind w:left="3600" w:hanging="360"/>
      </w:pPr>
      <w:rPr>
        <w:rFonts w:ascii="Wingdings 2" w:hAnsi="Wingdings 2" w:hint="default"/>
      </w:rPr>
    </w:lvl>
    <w:lvl w:ilvl="5" w:tplc="2A42B3DA" w:tentative="1">
      <w:start w:val="1"/>
      <w:numFmt w:val="bullet"/>
      <w:lvlText w:val=""/>
      <w:lvlJc w:val="left"/>
      <w:pPr>
        <w:tabs>
          <w:tab w:val="num" w:pos="4320"/>
        </w:tabs>
        <w:ind w:left="4320" w:hanging="360"/>
      </w:pPr>
      <w:rPr>
        <w:rFonts w:ascii="Wingdings 2" w:hAnsi="Wingdings 2" w:hint="default"/>
      </w:rPr>
    </w:lvl>
    <w:lvl w:ilvl="6" w:tplc="23643450" w:tentative="1">
      <w:start w:val="1"/>
      <w:numFmt w:val="bullet"/>
      <w:lvlText w:val=""/>
      <w:lvlJc w:val="left"/>
      <w:pPr>
        <w:tabs>
          <w:tab w:val="num" w:pos="5040"/>
        </w:tabs>
        <w:ind w:left="5040" w:hanging="360"/>
      </w:pPr>
      <w:rPr>
        <w:rFonts w:ascii="Wingdings 2" w:hAnsi="Wingdings 2" w:hint="default"/>
      </w:rPr>
    </w:lvl>
    <w:lvl w:ilvl="7" w:tplc="33EAE532" w:tentative="1">
      <w:start w:val="1"/>
      <w:numFmt w:val="bullet"/>
      <w:lvlText w:val=""/>
      <w:lvlJc w:val="left"/>
      <w:pPr>
        <w:tabs>
          <w:tab w:val="num" w:pos="5760"/>
        </w:tabs>
        <w:ind w:left="5760" w:hanging="360"/>
      </w:pPr>
      <w:rPr>
        <w:rFonts w:ascii="Wingdings 2" w:hAnsi="Wingdings 2" w:hint="default"/>
      </w:rPr>
    </w:lvl>
    <w:lvl w:ilvl="8" w:tplc="3642C950" w:tentative="1">
      <w:start w:val="1"/>
      <w:numFmt w:val="bullet"/>
      <w:lvlText w:val=""/>
      <w:lvlJc w:val="left"/>
      <w:pPr>
        <w:tabs>
          <w:tab w:val="num" w:pos="6480"/>
        </w:tabs>
        <w:ind w:left="6480" w:hanging="360"/>
      </w:pPr>
      <w:rPr>
        <w:rFonts w:ascii="Wingdings 2" w:hAnsi="Wingdings 2" w:hint="default"/>
      </w:rPr>
    </w:lvl>
  </w:abstractNum>
  <w:abstractNum w:abstractNumId="21">
    <w:nsid w:val="49D94EA7"/>
    <w:multiLevelType w:val="hybridMultilevel"/>
    <w:tmpl w:val="3F506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996A23"/>
    <w:multiLevelType w:val="hybridMultilevel"/>
    <w:tmpl w:val="4D6A56FA"/>
    <w:lvl w:ilvl="0" w:tplc="4D4835B0">
      <w:start w:val="1"/>
      <w:numFmt w:val="decimal"/>
      <w:lvlText w:val="%1."/>
      <w:lvlJc w:val="left"/>
      <w:pPr>
        <w:ind w:left="720" w:hanging="360"/>
      </w:pPr>
      <w:rPr>
        <w:rFonts w:asciiTheme="minorHAnsi" w:hAnsiTheme="minorHAnsi" w:hint="default"/>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E852DA"/>
    <w:multiLevelType w:val="hybridMultilevel"/>
    <w:tmpl w:val="73A86E3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4">
    <w:nsid w:val="58092145"/>
    <w:multiLevelType w:val="hybridMultilevel"/>
    <w:tmpl w:val="AAC6028E"/>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A732596"/>
    <w:multiLevelType w:val="hybridMultilevel"/>
    <w:tmpl w:val="875C4B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AC6A0B"/>
    <w:multiLevelType w:val="hybridMultilevel"/>
    <w:tmpl w:val="11E4A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3E051CB"/>
    <w:multiLevelType w:val="hybridMultilevel"/>
    <w:tmpl w:val="3580F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6B03F89"/>
    <w:multiLevelType w:val="hybridMultilevel"/>
    <w:tmpl w:val="68FAA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7492BF0"/>
    <w:multiLevelType w:val="hybridMultilevel"/>
    <w:tmpl w:val="9E1C0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106FA9"/>
    <w:multiLevelType w:val="hybridMultilevel"/>
    <w:tmpl w:val="0B72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61068B"/>
    <w:multiLevelType w:val="hybridMultilevel"/>
    <w:tmpl w:val="4EF8D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5D4AA2"/>
    <w:multiLevelType w:val="hybridMultilevel"/>
    <w:tmpl w:val="7D9C33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0A3A42"/>
    <w:multiLevelType w:val="hybridMultilevel"/>
    <w:tmpl w:val="476EA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8A2953"/>
    <w:multiLevelType w:val="hybridMultilevel"/>
    <w:tmpl w:val="EDB83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D876A46"/>
    <w:multiLevelType w:val="hybridMultilevel"/>
    <w:tmpl w:val="B59EF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9"/>
  </w:num>
  <w:num w:numId="3">
    <w:abstractNumId w:val="26"/>
  </w:num>
  <w:num w:numId="4">
    <w:abstractNumId w:val="15"/>
  </w:num>
  <w:num w:numId="5">
    <w:abstractNumId w:val="9"/>
  </w:num>
  <w:num w:numId="6">
    <w:abstractNumId w:val="24"/>
  </w:num>
  <w:num w:numId="7">
    <w:abstractNumId w:val="29"/>
  </w:num>
  <w:num w:numId="8">
    <w:abstractNumId w:val="21"/>
  </w:num>
  <w:num w:numId="9">
    <w:abstractNumId w:val="28"/>
  </w:num>
  <w:num w:numId="10">
    <w:abstractNumId w:val="2"/>
  </w:num>
  <w:num w:numId="11">
    <w:abstractNumId w:val="7"/>
  </w:num>
  <w:num w:numId="12">
    <w:abstractNumId w:val="22"/>
  </w:num>
  <w:num w:numId="13">
    <w:abstractNumId w:val="5"/>
  </w:num>
  <w:num w:numId="14">
    <w:abstractNumId w:val="35"/>
  </w:num>
  <w:num w:numId="15">
    <w:abstractNumId w:val="33"/>
  </w:num>
  <w:num w:numId="16">
    <w:abstractNumId w:val="16"/>
  </w:num>
  <w:num w:numId="17">
    <w:abstractNumId w:val="0"/>
  </w:num>
  <w:num w:numId="18">
    <w:abstractNumId w:val="27"/>
  </w:num>
  <w:num w:numId="19">
    <w:abstractNumId w:val="10"/>
  </w:num>
  <w:num w:numId="20">
    <w:abstractNumId w:val="25"/>
  </w:num>
  <w:num w:numId="21">
    <w:abstractNumId w:val="14"/>
  </w:num>
  <w:num w:numId="22">
    <w:abstractNumId w:val="11"/>
  </w:num>
  <w:num w:numId="23">
    <w:abstractNumId w:val="18"/>
  </w:num>
  <w:num w:numId="24">
    <w:abstractNumId w:val="32"/>
  </w:num>
  <w:num w:numId="25">
    <w:abstractNumId w:val="20"/>
  </w:num>
  <w:num w:numId="26">
    <w:abstractNumId w:val="34"/>
  </w:num>
  <w:num w:numId="27">
    <w:abstractNumId w:val="6"/>
  </w:num>
  <w:num w:numId="28">
    <w:abstractNumId w:val="13"/>
  </w:num>
  <w:num w:numId="29">
    <w:abstractNumId w:val="17"/>
  </w:num>
  <w:num w:numId="30">
    <w:abstractNumId w:val="3"/>
  </w:num>
  <w:num w:numId="31">
    <w:abstractNumId w:val="8"/>
  </w:num>
  <w:num w:numId="32">
    <w:abstractNumId w:val="12"/>
  </w:num>
  <w:num w:numId="33">
    <w:abstractNumId w:val="4"/>
  </w:num>
  <w:num w:numId="34">
    <w:abstractNumId w:val="23"/>
  </w:num>
  <w:num w:numId="35">
    <w:abstractNumId w:val="30"/>
  </w:num>
  <w:num w:numId="36">
    <w:abstractNumId w:val="3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drawingGridHorizontalSpacing w:val="110"/>
  <w:displayHorizontalDrawingGridEvery w:val="2"/>
  <w:characterSpacingControl w:val="doNotCompress"/>
  <w:savePreviewPicture/>
  <w:hdrShapeDefaults>
    <o:shapedefaults v:ext="edit" spidmax="307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33D"/>
    <w:rsid w:val="0000129B"/>
    <w:rsid w:val="000015D5"/>
    <w:rsid w:val="000022A7"/>
    <w:rsid w:val="00002BE7"/>
    <w:rsid w:val="0000405F"/>
    <w:rsid w:val="00004ABE"/>
    <w:rsid w:val="000057DE"/>
    <w:rsid w:val="00006817"/>
    <w:rsid w:val="00006C43"/>
    <w:rsid w:val="00010E9B"/>
    <w:rsid w:val="000119E3"/>
    <w:rsid w:val="00014D57"/>
    <w:rsid w:val="00015170"/>
    <w:rsid w:val="000162B3"/>
    <w:rsid w:val="00017024"/>
    <w:rsid w:val="00017371"/>
    <w:rsid w:val="000173FD"/>
    <w:rsid w:val="000202D4"/>
    <w:rsid w:val="00020553"/>
    <w:rsid w:val="0002111C"/>
    <w:rsid w:val="00021372"/>
    <w:rsid w:val="00022EA2"/>
    <w:rsid w:val="0002406B"/>
    <w:rsid w:val="00025101"/>
    <w:rsid w:val="00030D29"/>
    <w:rsid w:val="00031A58"/>
    <w:rsid w:val="00032490"/>
    <w:rsid w:val="00032836"/>
    <w:rsid w:val="000352BD"/>
    <w:rsid w:val="000355CC"/>
    <w:rsid w:val="00036AA0"/>
    <w:rsid w:val="00041569"/>
    <w:rsid w:val="00041B1A"/>
    <w:rsid w:val="0004201E"/>
    <w:rsid w:val="00044993"/>
    <w:rsid w:val="000476C4"/>
    <w:rsid w:val="000479CC"/>
    <w:rsid w:val="00050445"/>
    <w:rsid w:val="00050FA1"/>
    <w:rsid w:val="000527B7"/>
    <w:rsid w:val="000528ED"/>
    <w:rsid w:val="00053F84"/>
    <w:rsid w:val="00054D8F"/>
    <w:rsid w:val="000560BA"/>
    <w:rsid w:val="00057A46"/>
    <w:rsid w:val="00060399"/>
    <w:rsid w:val="000604DD"/>
    <w:rsid w:val="00060745"/>
    <w:rsid w:val="00064106"/>
    <w:rsid w:val="00064648"/>
    <w:rsid w:val="000651D7"/>
    <w:rsid w:val="000707F5"/>
    <w:rsid w:val="00070B6A"/>
    <w:rsid w:val="00071CCC"/>
    <w:rsid w:val="00072064"/>
    <w:rsid w:val="00074026"/>
    <w:rsid w:val="0007784C"/>
    <w:rsid w:val="00077A0D"/>
    <w:rsid w:val="00080C01"/>
    <w:rsid w:val="00081228"/>
    <w:rsid w:val="0008176B"/>
    <w:rsid w:val="000852FC"/>
    <w:rsid w:val="00085CE4"/>
    <w:rsid w:val="00087515"/>
    <w:rsid w:val="00091A3C"/>
    <w:rsid w:val="00092AC4"/>
    <w:rsid w:val="000A0257"/>
    <w:rsid w:val="000A05E5"/>
    <w:rsid w:val="000A0B31"/>
    <w:rsid w:val="000A3467"/>
    <w:rsid w:val="000A3581"/>
    <w:rsid w:val="000A3FFE"/>
    <w:rsid w:val="000A48D0"/>
    <w:rsid w:val="000A4CA4"/>
    <w:rsid w:val="000A573B"/>
    <w:rsid w:val="000A57F0"/>
    <w:rsid w:val="000A6073"/>
    <w:rsid w:val="000A608B"/>
    <w:rsid w:val="000A6BFC"/>
    <w:rsid w:val="000B285A"/>
    <w:rsid w:val="000B4AD5"/>
    <w:rsid w:val="000B5397"/>
    <w:rsid w:val="000B7679"/>
    <w:rsid w:val="000B776C"/>
    <w:rsid w:val="000C3DEA"/>
    <w:rsid w:val="000C41FF"/>
    <w:rsid w:val="000C5176"/>
    <w:rsid w:val="000C7FAD"/>
    <w:rsid w:val="000D10F1"/>
    <w:rsid w:val="000D21F6"/>
    <w:rsid w:val="000D4F4A"/>
    <w:rsid w:val="000E0658"/>
    <w:rsid w:val="000E23E7"/>
    <w:rsid w:val="000E3997"/>
    <w:rsid w:val="000E4EF2"/>
    <w:rsid w:val="000E59FC"/>
    <w:rsid w:val="000E7B41"/>
    <w:rsid w:val="000F2535"/>
    <w:rsid w:val="000F4273"/>
    <w:rsid w:val="000F474B"/>
    <w:rsid w:val="000F63F6"/>
    <w:rsid w:val="0010017F"/>
    <w:rsid w:val="00100A5C"/>
    <w:rsid w:val="00101398"/>
    <w:rsid w:val="00101FC9"/>
    <w:rsid w:val="0011083E"/>
    <w:rsid w:val="00110C8C"/>
    <w:rsid w:val="00113AD8"/>
    <w:rsid w:val="0011658F"/>
    <w:rsid w:val="0011672F"/>
    <w:rsid w:val="00116E67"/>
    <w:rsid w:val="001171D7"/>
    <w:rsid w:val="00120805"/>
    <w:rsid w:val="00120E20"/>
    <w:rsid w:val="00122730"/>
    <w:rsid w:val="0012538D"/>
    <w:rsid w:val="0012781B"/>
    <w:rsid w:val="0013007B"/>
    <w:rsid w:val="00130F3A"/>
    <w:rsid w:val="00131D57"/>
    <w:rsid w:val="0013216C"/>
    <w:rsid w:val="00132646"/>
    <w:rsid w:val="00132C79"/>
    <w:rsid w:val="00132F0C"/>
    <w:rsid w:val="00133A58"/>
    <w:rsid w:val="00134A31"/>
    <w:rsid w:val="00135C5F"/>
    <w:rsid w:val="00136077"/>
    <w:rsid w:val="001379D8"/>
    <w:rsid w:val="0014071E"/>
    <w:rsid w:val="00140C0A"/>
    <w:rsid w:val="00141CCF"/>
    <w:rsid w:val="001434B9"/>
    <w:rsid w:val="001441F7"/>
    <w:rsid w:val="00150253"/>
    <w:rsid w:val="0015026A"/>
    <w:rsid w:val="0015236B"/>
    <w:rsid w:val="00153131"/>
    <w:rsid w:val="00163B2C"/>
    <w:rsid w:val="001642D7"/>
    <w:rsid w:val="00166476"/>
    <w:rsid w:val="00166E84"/>
    <w:rsid w:val="00167149"/>
    <w:rsid w:val="00167AEF"/>
    <w:rsid w:val="001703F9"/>
    <w:rsid w:val="00171573"/>
    <w:rsid w:val="00171DAF"/>
    <w:rsid w:val="00172BAD"/>
    <w:rsid w:val="00174ACA"/>
    <w:rsid w:val="001773EA"/>
    <w:rsid w:val="0018790E"/>
    <w:rsid w:val="00194855"/>
    <w:rsid w:val="00194D46"/>
    <w:rsid w:val="001954D1"/>
    <w:rsid w:val="001961CC"/>
    <w:rsid w:val="0019714C"/>
    <w:rsid w:val="001A0BFD"/>
    <w:rsid w:val="001A299F"/>
    <w:rsid w:val="001A2F62"/>
    <w:rsid w:val="001A4288"/>
    <w:rsid w:val="001A4394"/>
    <w:rsid w:val="001A4D9B"/>
    <w:rsid w:val="001A5B23"/>
    <w:rsid w:val="001B1A87"/>
    <w:rsid w:val="001B2D71"/>
    <w:rsid w:val="001B3445"/>
    <w:rsid w:val="001B383C"/>
    <w:rsid w:val="001B5749"/>
    <w:rsid w:val="001B7A22"/>
    <w:rsid w:val="001C098A"/>
    <w:rsid w:val="001C1221"/>
    <w:rsid w:val="001C14B1"/>
    <w:rsid w:val="001C14B5"/>
    <w:rsid w:val="001C1910"/>
    <w:rsid w:val="001C2062"/>
    <w:rsid w:val="001C64A6"/>
    <w:rsid w:val="001D0370"/>
    <w:rsid w:val="001D03CE"/>
    <w:rsid w:val="001D0BD8"/>
    <w:rsid w:val="001D1432"/>
    <w:rsid w:val="001D1C18"/>
    <w:rsid w:val="001D3004"/>
    <w:rsid w:val="001D4F80"/>
    <w:rsid w:val="001D7CC8"/>
    <w:rsid w:val="001E21DF"/>
    <w:rsid w:val="001E2FCE"/>
    <w:rsid w:val="001E41E9"/>
    <w:rsid w:val="001E4A3A"/>
    <w:rsid w:val="001E4C89"/>
    <w:rsid w:val="001E5BF5"/>
    <w:rsid w:val="001E5CB2"/>
    <w:rsid w:val="001E5D73"/>
    <w:rsid w:val="001F09BD"/>
    <w:rsid w:val="001F12DD"/>
    <w:rsid w:val="001F1331"/>
    <w:rsid w:val="001F4343"/>
    <w:rsid w:val="001F4773"/>
    <w:rsid w:val="001F5399"/>
    <w:rsid w:val="001F592F"/>
    <w:rsid w:val="00201C7C"/>
    <w:rsid w:val="00203CFB"/>
    <w:rsid w:val="00204531"/>
    <w:rsid w:val="00205AB5"/>
    <w:rsid w:val="00210648"/>
    <w:rsid w:val="002134A0"/>
    <w:rsid w:val="00214D2E"/>
    <w:rsid w:val="002151DC"/>
    <w:rsid w:val="00215AE3"/>
    <w:rsid w:val="002172CF"/>
    <w:rsid w:val="00220F87"/>
    <w:rsid w:val="00221586"/>
    <w:rsid w:val="00221762"/>
    <w:rsid w:val="00221C43"/>
    <w:rsid w:val="002224B3"/>
    <w:rsid w:val="0022340D"/>
    <w:rsid w:val="00224705"/>
    <w:rsid w:val="00225D77"/>
    <w:rsid w:val="00227F58"/>
    <w:rsid w:val="00230646"/>
    <w:rsid w:val="00231C5F"/>
    <w:rsid w:val="0023355A"/>
    <w:rsid w:val="002335A7"/>
    <w:rsid w:val="002337D7"/>
    <w:rsid w:val="0023444C"/>
    <w:rsid w:val="00234FBF"/>
    <w:rsid w:val="002358DE"/>
    <w:rsid w:val="00235B70"/>
    <w:rsid w:val="00241468"/>
    <w:rsid w:val="00241AB1"/>
    <w:rsid w:val="00246166"/>
    <w:rsid w:val="0024770C"/>
    <w:rsid w:val="002507E4"/>
    <w:rsid w:val="00251AFC"/>
    <w:rsid w:val="0025344F"/>
    <w:rsid w:val="00255867"/>
    <w:rsid w:val="00257A27"/>
    <w:rsid w:val="00260BCE"/>
    <w:rsid w:val="0026194B"/>
    <w:rsid w:val="00262737"/>
    <w:rsid w:val="00262863"/>
    <w:rsid w:val="00263167"/>
    <w:rsid w:val="0026547F"/>
    <w:rsid w:val="002654B6"/>
    <w:rsid w:val="00267DE6"/>
    <w:rsid w:val="00267E63"/>
    <w:rsid w:val="00273E73"/>
    <w:rsid w:val="00273FAD"/>
    <w:rsid w:val="002777B4"/>
    <w:rsid w:val="00280F3D"/>
    <w:rsid w:val="002841C6"/>
    <w:rsid w:val="00284254"/>
    <w:rsid w:val="00285556"/>
    <w:rsid w:val="00287473"/>
    <w:rsid w:val="00294880"/>
    <w:rsid w:val="00296E67"/>
    <w:rsid w:val="00296FC2"/>
    <w:rsid w:val="00297259"/>
    <w:rsid w:val="00297734"/>
    <w:rsid w:val="002A0051"/>
    <w:rsid w:val="002A1CDD"/>
    <w:rsid w:val="002A3894"/>
    <w:rsid w:val="002A3BAD"/>
    <w:rsid w:val="002A6DFD"/>
    <w:rsid w:val="002A6E40"/>
    <w:rsid w:val="002A7290"/>
    <w:rsid w:val="002A75E7"/>
    <w:rsid w:val="002B1C43"/>
    <w:rsid w:val="002B261F"/>
    <w:rsid w:val="002B3E27"/>
    <w:rsid w:val="002B3FA1"/>
    <w:rsid w:val="002B469A"/>
    <w:rsid w:val="002B57FC"/>
    <w:rsid w:val="002B5E20"/>
    <w:rsid w:val="002B66C0"/>
    <w:rsid w:val="002B714E"/>
    <w:rsid w:val="002B7759"/>
    <w:rsid w:val="002C0668"/>
    <w:rsid w:val="002C0C23"/>
    <w:rsid w:val="002C2A27"/>
    <w:rsid w:val="002C4942"/>
    <w:rsid w:val="002C68F0"/>
    <w:rsid w:val="002C704D"/>
    <w:rsid w:val="002C756C"/>
    <w:rsid w:val="002D0AF3"/>
    <w:rsid w:val="002D2040"/>
    <w:rsid w:val="002D35F7"/>
    <w:rsid w:val="002D4BDB"/>
    <w:rsid w:val="002D5C05"/>
    <w:rsid w:val="002D671A"/>
    <w:rsid w:val="002D7220"/>
    <w:rsid w:val="002D75CC"/>
    <w:rsid w:val="002E28A2"/>
    <w:rsid w:val="002E48B3"/>
    <w:rsid w:val="002E6C7D"/>
    <w:rsid w:val="002F076A"/>
    <w:rsid w:val="002F0C61"/>
    <w:rsid w:val="002F1235"/>
    <w:rsid w:val="002F5480"/>
    <w:rsid w:val="002F5F78"/>
    <w:rsid w:val="002F7B13"/>
    <w:rsid w:val="00301A04"/>
    <w:rsid w:val="00303109"/>
    <w:rsid w:val="0030550C"/>
    <w:rsid w:val="00305922"/>
    <w:rsid w:val="00305CD3"/>
    <w:rsid w:val="00305D21"/>
    <w:rsid w:val="00313642"/>
    <w:rsid w:val="0031392F"/>
    <w:rsid w:val="00313BFF"/>
    <w:rsid w:val="0031453F"/>
    <w:rsid w:val="00314C7F"/>
    <w:rsid w:val="003155B6"/>
    <w:rsid w:val="00316190"/>
    <w:rsid w:val="0031712B"/>
    <w:rsid w:val="003172F9"/>
    <w:rsid w:val="003175E7"/>
    <w:rsid w:val="00320DAC"/>
    <w:rsid w:val="00322239"/>
    <w:rsid w:val="003229E7"/>
    <w:rsid w:val="003230D8"/>
    <w:rsid w:val="00323D68"/>
    <w:rsid w:val="00324233"/>
    <w:rsid w:val="003260CE"/>
    <w:rsid w:val="00326CD7"/>
    <w:rsid w:val="00330352"/>
    <w:rsid w:val="003303F6"/>
    <w:rsid w:val="00330724"/>
    <w:rsid w:val="00331254"/>
    <w:rsid w:val="00331EE4"/>
    <w:rsid w:val="00331FA1"/>
    <w:rsid w:val="003325AA"/>
    <w:rsid w:val="00332996"/>
    <w:rsid w:val="00332E9A"/>
    <w:rsid w:val="00333954"/>
    <w:rsid w:val="003341F8"/>
    <w:rsid w:val="00334B75"/>
    <w:rsid w:val="003353FC"/>
    <w:rsid w:val="0033561F"/>
    <w:rsid w:val="00336336"/>
    <w:rsid w:val="003368F3"/>
    <w:rsid w:val="00337EB9"/>
    <w:rsid w:val="00341178"/>
    <w:rsid w:val="00343214"/>
    <w:rsid w:val="0034595D"/>
    <w:rsid w:val="00352340"/>
    <w:rsid w:val="003541DE"/>
    <w:rsid w:val="00355626"/>
    <w:rsid w:val="00357F85"/>
    <w:rsid w:val="0036199F"/>
    <w:rsid w:val="00361A44"/>
    <w:rsid w:val="00362D39"/>
    <w:rsid w:val="00362E62"/>
    <w:rsid w:val="003642E7"/>
    <w:rsid w:val="00366935"/>
    <w:rsid w:val="00366D55"/>
    <w:rsid w:val="003716CD"/>
    <w:rsid w:val="00372190"/>
    <w:rsid w:val="003724EC"/>
    <w:rsid w:val="00372698"/>
    <w:rsid w:val="00373BDB"/>
    <w:rsid w:val="00373F7A"/>
    <w:rsid w:val="003771C8"/>
    <w:rsid w:val="00377732"/>
    <w:rsid w:val="00377EBF"/>
    <w:rsid w:val="00377F6A"/>
    <w:rsid w:val="00380CA4"/>
    <w:rsid w:val="00381864"/>
    <w:rsid w:val="003824F6"/>
    <w:rsid w:val="003844BF"/>
    <w:rsid w:val="00384588"/>
    <w:rsid w:val="0038752D"/>
    <w:rsid w:val="00387633"/>
    <w:rsid w:val="00392CD9"/>
    <w:rsid w:val="003941B9"/>
    <w:rsid w:val="0039495C"/>
    <w:rsid w:val="003976E5"/>
    <w:rsid w:val="003A0890"/>
    <w:rsid w:val="003A18DF"/>
    <w:rsid w:val="003A1DB4"/>
    <w:rsid w:val="003A1E0C"/>
    <w:rsid w:val="003A315F"/>
    <w:rsid w:val="003A38DC"/>
    <w:rsid w:val="003A44E0"/>
    <w:rsid w:val="003B1189"/>
    <w:rsid w:val="003B1E79"/>
    <w:rsid w:val="003B1F25"/>
    <w:rsid w:val="003B35B3"/>
    <w:rsid w:val="003B3FD7"/>
    <w:rsid w:val="003B428D"/>
    <w:rsid w:val="003B7142"/>
    <w:rsid w:val="003C4872"/>
    <w:rsid w:val="003C4C8B"/>
    <w:rsid w:val="003C5E51"/>
    <w:rsid w:val="003C635A"/>
    <w:rsid w:val="003C6770"/>
    <w:rsid w:val="003C73A6"/>
    <w:rsid w:val="003D0635"/>
    <w:rsid w:val="003D1910"/>
    <w:rsid w:val="003D3212"/>
    <w:rsid w:val="003D36C8"/>
    <w:rsid w:val="003D385F"/>
    <w:rsid w:val="003D45F9"/>
    <w:rsid w:val="003D47E6"/>
    <w:rsid w:val="003D4EE5"/>
    <w:rsid w:val="003D5305"/>
    <w:rsid w:val="003D5FC6"/>
    <w:rsid w:val="003E2C56"/>
    <w:rsid w:val="003E52AA"/>
    <w:rsid w:val="003E55DB"/>
    <w:rsid w:val="003E586D"/>
    <w:rsid w:val="003E67AD"/>
    <w:rsid w:val="003E7AE7"/>
    <w:rsid w:val="003F0CC8"/>
    <w:rsid w:val="003F0FE9"/>
    <w:rsid w:val="003F13A9"/>
    <w:rsid w:val="003F1FFB"/>
    <w:rsid w:val="003F26C1"/>
    <w:rsid w:val="003F2838"/>
    <w:rsid w:val="003F465D"/>
    <w:rsid w:val="003F6F4A"/>
    <w:rsid w:val="003F779B"/>
    <w:rsid w:val="00400101"/>
    <w:rsid w:val="00400180"/>
    <w:rsid w:val="00400B6B"/>
    <w:rsid w:val="00401746"/>
    <w:rsid w:val="00402E12"/>
    <w:rsid w:val="00403231"/>
    <w:rsid w:val="00403244"/>
    <w:rsid w:val="00404AD6"/>
    <w:rsid w:val="00405E44"/>
    <w:rsid w:val="004073FD"/>
    <w:rsid w:val="00411282"/>
    <w:rsid w:val="00412A80"/>
    <w:rsid w:val="004139B5"/>
    <w:rsid w:val="00414F17"/>
    <w:rsid w:val="0041512E"/>
    <w:rsid w:val="0041609D"/>
    <w:rsid w:val="004162A5"/>
    <w:rsid w:val="004203BE"/>
    <w:rsid w:val="00421346"/>
    <w:rsid w:val="00423819"/>
    <w:rsid w:val="00424B0C"/>
    <w:rsid w:val="00426793"/>
    <w:rsid w:val="0042768A"/>
    <w:rsid w:val="004338F1"/>
    <w:rsid w:val="0043480F"/>
    <w:rsid w:val="00435EE8"/>
    <w:rsid w:val="0043790D"/>
    <w:rsid w:val="004402EA"/>
    <w:rsid w:val="00440580"/>
    <w:rsid w:val="004437E3"/>
    <w:rsid w:val="00443E2B"/>
    <w:rsid w:val="0044688D"/>
    <w:rsid w:val="00446C54"/>
    <w:rsid w:val="00447374"/>
    <w:rsid w:val="004477A8"/>
    <w:rsid w:val="004507D0"/>
    <w:rsid w:val="0045352E"/>
    <w:rsid w:val="00453A40"/>
    <w:rsid w:val="00453FCB"/>
    <w:rsid w:val="004559B3"/>
    <w:rsid w:val="004569CF"/>
    <w:rsid w:val="00456A40"/>
    <w:rsid w:val="00456C98"/>
    <w:rsid w:val="00456FC4"/>
    <w:rsid w:val="00457C59"/>
    <w:rsid w:val="004603A6"/>
    <w:rsid w:val="00463FA8"/>
    <w:rsid w:val="0046605F"/>
    <w:rsid w:val="0046618B"/>
    <w:rsid w:val="004707F1"/>
    <w:rsid w:val="00472667"/>
    <w:rsid w:val="004733BC"/>
    <w:rsid w:val="00474205"/>
    <w:rsid w:val="00476A4A"/>
    <w:rsid w:val="00477264"/>
    <w:rsid w:val="00480134"/>
    <w:rsid w:val="00481F8A"/>
    <w:rsid w:val="004873FA"/>
    <w:rsid w:val="0048796C"/>
    <w:rsid w:val="00487A93"/>
    <w:rsid w:val="0049007B"/>
    <w:rsid w:val="00493B2A"/>
    <w:rsid w:val="004953C8"/>
    <w:rsid w:val="0049573B"/>
    <w:rsid w:val="00496417"/>
    <w:rsid w:val="00497A7D"/>
    <w:rsid w:val="004A10DE"/>
    <w:rsid w:val="004A5C8D"/>
    <w:rsid w:val="004A6619"/>
    <w:rsid w:val="004A6859"/>
    <w:rsid w:val="004A6A98"/>
    <w:rsid w:val="004B193B"/>
    <w:rsid w:val="004B1FE4"/>
    <w:rsid w:val="004B24A3"/>
    <w:rsid w:val="004B2A2F"/>
    <w:rsid w:val="004B353B"/>
    <w:rsid w:val="004B36D7"/>
    <w:rsid w:val="004B3ED4"/>
    <w:rsid w:val="004C0983"/>
    <w:rsid w:val="004C20E1"/>
    <w:rsid w:val="004C2452"/>
    <w:rsid w:val="004C2857"/>
    <w:rsid w:val="004C2B87"/>
    <w:rsid w:val="004C3EA9"/>
    <w:rsid w:val="004C4366"/>
    <w:rsid w:val="004C5DBE"/>
    <w:rsid w:val="004C6CCB"/>
    <w:rsid w:val="004C7EC4"/>
    <w:rsid w:val="004D010E"/>
    <w:rsid w:val="004D17BD"/>
    <w:rsid w:val="004D1ACD"/>
    <w:rsid w:val="004D1EC6"/>
    <w:rsid w:val="004D2D31"/>
    <w:rsid w:val="004D36B9"/>
    <w:rsid w:val="004D6000"/>
    <w:rsid w:val="004D7940"/>
    <w:rsid w:val="004E195D"/>
    <w:rsid w:val="004E2172"/>
    <w:rsid w:val="004E2523"/>
    <w:rsid w:val="004E26DF"/>
    <w:rsid w:val="004E2CF9"/>
    <w:rsid w:val="004E3543"/>
    <w:rsid w:val="004E43FE"/>
    <w:rsid w:val="004E4965"/>
    <w:rsid w:val="004E5A96"/>
    <w:rsid w:val="004E5BD5"/>
    <w:rsid w:val="004E6F00"/>
    <w:rsid w:val="004E789D"/>
    <w:rsid w:val="004F08C9"/>
    <w:rsid w:val="004F1051"/>
    <w:rsid w:val="004F1350"/>
    <w:rsid w:val="004F15F6"/>
    <w:rsid w:val="004F3367"/>
    <w:rsid w:val="004F52C5"/>
    <w:rsid w:val="004F6A82"/>
    <w:rsid w:val="004F7CCA"/>
    <w:rsid w:val="00500113"/>
    <w:rsid w:val="00501CE6"/>
    <w:rsid w:val="0050442E"/>
    <w:rsid w:val="0050500E"/>
    <w:rsid w:val="00506E62"/>
    <w:rsid w:val="00507B31"/>
    <w:rsid w:val="00507F16"/>
    <w:rsid w:val="00510124"/>
    <w:rsid w:val="0051033D"/>
    <w:rsid w:val="00510562"/>
    <w:rsid w:val="005110E8"/>
    <w:rsid w:val="005114C0"/>
    <w:rsid w:val="00511F92"/>
    <w:rsid w:val="005120CC"/>
    <w:rsid w:val="00517DE9"/>
    <w:rsid w:val="00520062"/>
    <w:rsid w:val="0052079B"/>
    <w:rsid w:val="00520F4B"/>
    <w:rsid w:val="005237EB"/>
    <w:rsid w:val="00524BC6"/>
    <w:rsid w:val="00525388"/>
    <w:rsid w:val="00525C9B"/>
    <w:rsid w:val="00530426"/>
    <w:rsid w:val="005315AE"/>
    <w:rsid w:val="00531F9B"/>
    <w:rsid w:val="00532B1A"/>
    <w:rsid w:val="00533D43"/>
    <w:rsid w:val="005342E9"/>
    <w:rsid w:val="00534F7C"/>
    <w:rsid w:val="00535B58"/>
    <w:rsid w:val="00540E2F"/>
    <w:rsid w:val="00541CD0"/>
    <w:rsid w:val="00541E28"/>
    <w:rsid w:val="005423B4"/>
    <w:rsid w:val="00543FA6"/>
    <w:rsid w:val="005461C6"/>
    <w:rsid w:val="0054691A"/>
    <w:rsid w:val="00546C16"/>
    <w:rsid w:val="00547198"/>
    <w:rsid w:val="0054772E"/>
    <w:rsid w:val="0054790E"/>
    <w:rsid w:val="00551F4C"/>
    <w:rsid w:val="005528D9"/>
    <w:rsid w:val="005529C2"/>
    <w:rsid w:val="00552A5C"/>
    <w:rsid w:val="0055432A"/>
    <w:rsid w:val="00554852"/>
    <w:rsid w:val="00556917"/>
    <w:rsid w:val="00557C67"/>
    <w:rsid w:val="00561A79"/>
    <w:rsid w:val="00563B78"/>
    <w:rsid w:val="005648E4"/>
    <w:rsid w:val="00564C33"/>
    <w:rsid w:val="0057049B"/>
    <w:rsid w:val="00571285"/>
    <w:rsid w:val="005716A6"/>
    <w:rsid w:val="00574FE3"/>
    <w:rsid w:val="0057560C"/>
    <w:rsid w:val="00575808"/>
    <w:rsid w:val="005763EA"/>
    <w:rsid w:val="005768E0"/>
    <w:rsid w:val="00576A7C"/>
    <w:rsid w:val="00576AF9"/>
    <w:rsid w:val="005779AE"/>
    <w:rsid w:val="005830A5"/>
    <w:rsid w:val="00584827"/>
    <w:rsid w:val="005858BC"/>
    <w:rsid w:val="00587DED"/>
    <w:rsid w:val="0059139F"/>
    <w:rsid w:val="005947D3"/>
    <w:rsid w:val="00596115"/>
    <w:rsid w:val="005A1A4F"/>
    <w:rsid w:val="005A2DDB"/>
    <w:rsid w:val="005A3932"/>
    <w:rsid w:val="005A4973"/>
    <w:rsid w:val="005A5127"/>
    <w:rsid w:val="005B063B"/>
    <w:rsid w:val="005B11B3"/>
    <w:rsid w:val="005B20FA"/>
    <w:rsid w:val="005B2CB5"/>
    <w:rsid w:val="005B32E6"/>
    <w:rsid w:val="005B33FF"/>
    <w:rsid w:val="005B42D1"/>
    <w:rsid w:val="005C0344"/>
    <w:rsid w:val="005C1773"/>
    <w:rsid w:val="005C2A0F"/>
    <w:rsid w:val="005C2E96"/>
    <w:rsid w:val="005C30C6"/>
    <w:rsid w:val="005C3BCF"/>
    <w:rsid w:val="005C65D1"/>
    <w:rsid w:val="005D14E8"/>
    <w:rsid w:val="005D199C"/>
    <w:rsid w:val="005D24AF"/>
    <w:rsid w:val="005D3E3F"/>
    <w:rsid w:val="005D6D9E"/>
    <w:rsid w:val="005D6E54"/>
    <w:rsid w:val="005D7757"/>
    <w:rsid w:val="005E2A9C"/>
    <w:rsid w:val="005E3282"/>
    <w:rsid w:val="005E4C3B"/>
    <w:rsid w:val="005E5549"/>
    <w:rsid w:val="005E60EA"/>
    <w:rsid w:val="005F0D6E"/>
    <w:rsid w:val="005F250A"/>
    <w:rsid w:val="005F2DED"/>
    <w:rsid w:val="005F449B"/>
    <w:rsid w:val="005F58D2"/>
    <w:rsid w:val="005F77C7"/>
    <w:rsid w:val="005F7DBD"/>
    <w:rsid w:val="006005E8"/>
    <w:rsid w:val="006008C8"/>
    <w:rsid w:val="006030F6"/>
    <w:rsid w:val="006066D5"/>
    <w:rsid w:val="0060682E"/>
    <w:rsid w:val="0060714D"/>
    <w:rsid w:val="0060730D"/>
    <w:rsid w:val="00607B29"/>
    <w:rsid w:val="00610141"/>
    <w:rsid w:val="00611384"/>
    <w:rsid w:val="00615159"/>
    <w:rsid w:val="00615360"/>
    <w:rsid w:val="00617AA4"/>
    <w:rsid w:val="00621E7C"/>
    <w:rsid w:val="00622933"/>
    <w:rsid w:val="00623BB8"/>
    <w:rsid w:val="006241CF"/>
    <w:rsid w:val="0062487D"/>
    <w:rsid w:val="00626B08"/>
    <w:rsid w:val="0062788C"/>
    <w:rsid w:val="0063125A"/>
    <w:rsid w:val="00632CBD"/>
    <w:rsid w:val="00633ABC"/>
    <w:rsid w:val="00635E97"/>
    <w:rsid w:val="006369D3"/>
    <w:rsid w:val="006408AC"/>
    <w:rsid w:val="00640ACA"/>
    <w:rsid w:val="0064148E"/>
    <w:rsid w:val="00641814"/>
    <w:rsid w:val="00641B8C"/>
    <w:rsid w:val="00642A86"/>
    <w:rsid w:val="00643522"/>
    <w:rsid w:val="00645425"/>
    <w:rsid w:val="00646BCA"/>
    <w:rsid w:val="00647238"/>
    <w:rsid w:val="0065317D"/>
    <w:rsid w:val="00653187"/>
    <w:rsid w:val="00653A54"/>
    <w:rsid w:val="00656249"/>
    <w:rsid w:val="00657557"/>
    <w:rsid w:val="0066139C"/>
    <w:rsid w:val="00662127"/>
    <w:rsid w:val="006625CB"/>
    <w:rsid w:val="0066308E"/>
    <w:rsid w:val="006636AD"/>
    <w:rsid w:val="00665112"/>
    <w:rsid w:val="006661DC"/>
    <w:rsid w:val="0066758E"/>
    <w:rsid w:val="006704F0"/>
    <w:rsid w:val="0067153C"/>
    <w:rsid w:val="006723CE"/>
    <w:rsid w:val="00674ABA"/>
    <w:rsid w:val="0067564D"/>
    <w:rsid w:val="0068085B"/>
    <w:rsid w:val="0068217C"/>
    <w:rsid w:val="00683B7C"/>
    <w:rsid w:val="00684FAC"/>
    <w:rsid w:val="00685E40"/>
    <w:rsid w:val="006878D8"/>
    <w:rsid w:val="00691662"/>
    <w:rsid w:val="00694012"/>
    <w:rsid w:val="00694858"/>
    <w:rsid w:val="00695D73"/>
    <w:rsid w:val="006968F0"/>
    <w:rsid w:val="00696FBC"/>
    <w:rsid w:val="00697919"/>
    <w:rsid w:val="00697A48"/>
    <w:rsid w:val="006A0238"/>
    <w:rsid w:val="006A3B24"/>
    <w:rsid w:val="006A3D1E"/>
    <w:rsid w:val="006A4E11"/>
    <w:rsid w:val="006A5A1C"/>
    <w:rsid w:val="006A638F"/>
    <w:rsid w:val="006A7215"/>
    <w:rsid w:val="006A7BE3"/>
    <w:rsid w:val="006B027C"/>
    <w:rsid w:val="006B0D78"/>
    <w:rsid w:val="006B16A6"/>
    <w:rsid w:val="006B1CF4"/>
    <w:rsid w:val="006C0F2A"/>
    <w:rsid w:val="006C1345"/>
    <w:rsid w:val="006C1C11"/>
    <w:rsid w:val="006C40A8"/>
    <w:rsid w:val="006C569A"/>
    <w:rsid w:val="006C6101"/>
    <w:rsid w:val="006D0D9B"/>
    <w:rsid w:val="006D1047"/>
    <w:rsid w:val="006D19DC"/>
    <w:rsid w:val="006D2CA3"/>
    <w:rsid w:val="006D2D6E"/>
    <w:rsid w:val="006D5F96"/>
    <w:rsid w:val="006D6021"/>
    <w:rsid w:val="006D67C4"/>
    <w:rsid w:val="006E066E"/>
    <w:rsid w:val="006E0E56"/>
    <w:rsid w:val="006E0E7D"/>
    <w:rsid w:val="006E137E"/>
    <w:rsid w:val="006E1A5A"/>
    <w:rsid w:val="006E3023"/>
    <w:rsid w:val="006E353F"/>
    <w:rsid w:val="006E3C8D"/>
    <w:rsid w:val="006E5DB3"/>
    <w:rsid w:val="006E6C8C"/>
    <w:rsid w:val="006E716D"/>
    <w:rsid w:val="006E7685"/>
    <w:rsid w:val="006F1B23"/>
    <w:rsid w:val="006F4749"/>
    <w:rsid w:val="006F5183"/>
    <w:rsid w:val="006F699D"/>
    <w:rsid w:val="006F6A5D"/>
    <w:rsid w:val="006F6E79"/>
    <w:rsid w:val="00703A97"/>
    <w:rsid w:val="00704E50"/>
    <w:rsid w:val="0071089B"/>
    <w:rsid w:val="00712790"/>
    <w:rsid w:val="00712E76"/>
    <w:rsid w:val="0071312E"/>
    <w:rsid w:val="007144E4"/>
    <w:rsid w:val="00715173"/>
    <w:rsid w:val="00715183"/>
    <w:rsid w:val="00715745"/>
    <w:rsid w:val="0071661A"/>
    <w:rsid w:val="0071761A"/>
    <w:rsid w:val="00721CAB"/>
    <w:rsid w:val="007221AF"/>
    <w:rsid w:val="0072355A"/>
    <w:rsid w:val="00723D23"/>
    <w:rsid w:val="00723DFE"/>
    <w:rsid w:val="0072676C"/>
    <w:rsid w:val="007276D5"/>
    <w:rsid w:val="007312BF"/>
    <w:rsid w:val="0073140E"/>
    <w:rsid w:val="007314C6"/>
    <w:rsid w:val="007361A9"/>
    <w:rsid w:val="007368AD"/>
    <w:rsid w:val="0073718A"/>
    <w:rsid w:val="00737230"/>
    <w:rsid w:val="007416D1"/>
    <w:rsid w:val="00741A97"/>
    <w:rsid w:val="00741FC9"/>
    <w:rsid w:val="007422DF"/>
    <w:rsid w:val="0074266A"/>
    <w:rsid w:val="00744FF4"/>
    <w:rsid w:val="00745C78"/>
    <w:rsid w:val="00746437"/>
    <w:rsid w:val="00751244"/>
    <w:rsid w:val="007513F6"/>
    <w:rsid w:val="00751C32"/>
    <w:rsid w:val="00752401"/>
    <w:rsid w:val="007536E2"/>
    <w:rsid w:val="00756BFA"/>
    <w:rsid w:val="00756C33"/>
    <w:rsid w:val="00757C9B"/>
    <w:rsid w:val="00761011"/>
    <w:rsid w:val="007613C7"/>
    <w:rsid w:val="007614E5"/>
    <w:rsid w:val="0076351F"/>
    <w:rsid w:val="007645CA"/>
    <w:rsid w:val="00765E5F"/>
    <w:rsid w:val="00773972"/>
    <w:rsid w:val="00774967"/>
    <w:rsid w:val="00775D34"/>
    <w:rsid w:val="00776117"/>
    <w:rsid w:val="00776927"/>
    <w:rsid w:val="00776CED"/>
    <w:rsid w:val="00777CE2"/>
    <w:rsid w:val="00782BA5"/>
    <w:rsid w:val="007845EF"/>
    <w:rsid w:val="007846F1"/>
    <w:rsid w:val="00785ACD"/>
    <w:rsid w:val="00790383"/>
    <w:rsid w:val="007911C6"/>
    <w:rsid w:val="00791424"/>
    <w:rsid w:val="00791579"/>
    <w:rsid w:val="00791D77"/>
    <w:rsid w:val="00793A3D"/>
    <w:rsid w:val="007948F7"/>
    <w:rsid w:val="00794D8A"/>
    <w:rsid w:val="0079522A"/>
    <w:rsid w:val="007954EE"/>
    <w:rsid w:val="0079588A"/>
    <w:rsid w:val="00796247"/>
    <w:rsid w:val="007A189C"/>
    <w:rsid w:val="007A2227"/>
    <w:rsid w:val="007A2BED"/>
    <w:rsid w:val="007A305E"/>
    <w:rsid w:val="007A4AC6"/>
    <w:rsid w:val="007B209E"/>
    <w:rsid w:val="007B4C6D"/>
    <w:rsid w:val="007B5216"/>
    <w:rsid w:val="007B6A72"/>
    <w:rsid w:val="007B7A38"/>
    <w:rsid w:val="007C0099"/>
    <w:rsid w:val="007C0848"/>
    <w:rsid w:val="007C10E5"/>
    <w:rsid w:val="007C2584"/>
    <w:rsid w:val="007C2B0F"/>
    <w:rsid w:val="007C3773"/>
    <w:rsid w:val="007C418B"/>
    <w:rsid w:val="007C5B4E"/>
    <w:rsid w:val="007C7B75"/>
    <w:rsid w:val="007D0213"/>
    <w:rsid w:val="007D08F9"/>
    <w:rsid w:val="007D16EA"/>
    <w:rsid w:val="007D260A"/>
    <w:rsid w:val="007D3D21"/>
    <w:rsid w:val="007D5A7F"/>
    <w:rsid w:val="007D6205"/>
    <w:rsid w:val="007E168D"/>
    <w:rsid w:val="007E46F3"/>
    <w:rsid w:val="007E5A4C"/>
    <w:rsid w:val="007F034D"/>
    <w:rsid w:val="007F1CE1"/>
    <w:rsid w:val="007F1E5F"/>
    <w:rsid w:val="007F4D73"/>
    <w:rsid w:val="007F4E3C"/>
    <w:rsid w:val="007F5437"/>
    <w:rsid w:val="007F5E01"/>
    <w:rsid w:val="007F7B5E"/>
    <w:rsid w:val="00812F03"/>
    <w:rsid w:val="00812FC7"/>
    <w:rsid w:val="008144AA"/>
    <w:rsid w:val="00814DC0"/>
    <w:rsid w:val="00815C24"/>
    <w:rsid w:val="00815C90"/>
    <w:rsid w:val="00816974"/>
    <w:rsid w:val="008169FF"/>
    <w:rsid w:val="00820D05"/>
    <w:rsid w:val="0082727B"/>
    <w:rsid w:val="008304D8"/>
    <w:rsid w:val="008318FF"/>
    <w:rsid w:val="00833264"/>
    <w:rsid w:val="0083344B"/>
    <w:rsid w:val="0083440A"/>
    <w:rsid w:val="0083610F"/>
    <w:rsid w:val="00837409"/>
    <w:rsid w:val="0084184C"/>
    <w:rsid w:val="00843383"/>
    <w:rsid w:val="00843528"/>
    <w:rsid w:val="00844B8A"/>
    <w:rsid w:val="00845EFE"/>
    <w:rsid w:val="00845F87"/>
    <w:rsid w:val="00846E98"/>
    <w:rsid w:val="00850A37"/>
    <w:rsid w:val="00851D88"/>
    <w:rsid w:val="00852698"/>
    <w:rsid w:val="00852AAC"/>
    <w:rsid w:val="00853716"/>
    <w:rsid w:val="00853B5F"/>
    <w:rsid w:val="00854564"/>
    <w:rsid w:val="00854EF7"/>
    <w:rsid w:val="00855896"/>
    <w:rsid w:val="00856162"/>
    <w:rsid w:val="00856A38"/>
    <w:rsid w:val="00864DC3"/>
    <w:rsid w:val="008653F0"/>
    <w:rsid w:val="00866274"/>
    <w:rsid w:val="00872854"/>
    <w:rsid w:val="00874984"/>
    <w:rsid w:val="0087512A"/>
    <w:rsid w:val="00882357"/>
    <w:rsid w:val="00883AED"/>
    <w:rsid w:val="00883E28"/>
    <w:rsid w:val="00883F42"/>
    <w:rsid w:val="00890843"/>
    <w:rsid w:val="00890B7F"/>
    <w:rsid w:val="00892D95"/>
    <w:rsid w:val="00894ABE"/>
    <w:rsid w:val="008A0D02"/>
    <w:rsid w:val="008A217A"/>
    <w:rsid w:val="008A2856"/>
    <w:rsid w:val="008A35B5"/>
    <w:rsid w:val="008A366C"/>
    <w:rsid w:val="008A3FF9"/>
    <w:rsid w:val="008A5790"/>
    <w:rsid w:val="008A7137"/>
    <w:rsid w:val="008B2241"/>
    <w:rsid w:val="008B25D9"/>
    <w:rsid w:val="008B3291"/>
    <w:rsid w:val="008B3E30"/>
    <w:rsid w:val="008B46E0"/>
    <w:rsid w:val="008B48F7"/>
    <w:rsid w:val="008B5000"/>
    <w:rsid w:val="008B5EEC"/>
    <w:rsid w:val="008C2F7A"/>
    <w:rsid w:val="008C4955"/>
    <w:rsid w:val="008C5193"/>
    <w:rsid w:val="008C5342"/>
    <w:rsid w:val="008C7097"/>
    <w:rsid w:val="008C76C2"/>
    <w:rsid w:val="008D10D8"/>
    <w:rsid w:val="008D2232"/>
    <w:rsid w:val="008D2244"/>
    <w:rsid w:val="008D23BD"/>
    <w:rsid w:val="008D2464"/>
    <w:rsid w:val="008D39B3"/>
    <w:rsid w:val="008D39C5"/>
    <w:rsid w:val="008D3B26"/>
    <w:rsid w:val="008D4164"/>
    <w:rsid w:val="008D41FA"/>
    <w:rsid w:val="008D6928"/>
    <w:rsid w:val="008E1163"/>
    <w:rsid w:val="008E166E"/>
    <w:rsid w:val="008E2661"/>
    <w:rsid w:val="008E42F4"/>
    <w:rsid w:val="008E4ABF"/>
    <w:rsid w:val="008E4BDD"/>
    <w:rsid w:val="008E50C9"/>
    <w:rsid w:val="008E5C2C"/>
    <w:rsid w:val="008E5D4D"/>
    <w:rsid w:val="008E5ECE"/>
    <w:rsid w:val="008E680C"/>
    <w:rsid w:val="008E764C"/>
    <w:rsid w:val="008E7AA5"/>
    <w:rsid w:val="008E7D1E"/>
    <w:rsid w:val="008F1154"/>
    <w:rsid w:val="008F2DC9"/>
    <w:rsid w:val="008F378C"/>
    <w:rsid w:val="008F37FA"/>
    <w:rsid w:val="008F3A10"/>
    <w:rsid w:val="00900863"/>
    <w:rsid w:val="00903A7C"/>
    <w:rsid w:val="00903EDA"/>
    <w:rsid w:val="00906CBE"/>
    <w:rsid w:val="0090714D"/>
    <w:rsid w:val="009100C3"/>
    <w:rsid w:val="00910C52"/>
    <w:rsid w:val="00911078"/>
    <w:rsid w:val="009123BC"/>
    <w:rsid w:val="009167CB"/>
    <w:rsid w:val="00916A8D"/>
    <w:rsid w:val="009208A9"/>
    <w:rsid w:val="00922BF5"/>
    <w:rsid w:val="009231E1"/>
    <w:rsid w:val="009237E6"/>
    <w:rsid w:val="00924FF1"/>
    <w:rsid w:val="00925789"/>
    <w:rsid w:val="00925BB8"/>
    <w:rsid w:val="0092632B"/>
    <w:rsid w:val="00931253"/>
    <w:rsid w:val="0093151D"/>
    <w:rsid w:val="00932F7A"/>
    <w:rsid w:val="009347F7"/>
    <w:rsid w:val="00934C49"/>
    <w:rsid w:val="00936D7D"/>
    <w:rsid w:val="009372A2"/>
    <w:rsid w:val="00937782"/>
    <w:rsid w:val="00941917"/>
    <w:rsid w:val="009427BB"/>
    <w:rsid w:val="00943E4F"/>
    <w:rsid w:val="009441C2"/>
    <w:rsid w:val="009458F8"/>
    <w:rsid w:val="00945C92"/>
    <w:rsid w:val="00946D18"/>
    <w:rsid w:val="00946E5C"/>
    <w:rsid w:val="0095257A"/>
    <w:rsid w:val="00953E1E"/>
    <w:rsid w:val="00957C53"/>
    <w:rsid w:val="0096037A"/>
    <w:rsid w:val="00961AC9"/>
    <w:rsid w:val="00961DE0"/>
    <w:rsid w:val="00961E38"/>
    <w:rsid w:val="009627EA"/>
    <w:rsid w:val="0096321C"/>
    <w:rsid w:val="009643B4"/>
    <w:rsid w:val="00966C0B"/>
    <w:rsid w:val="00970685"/>
    <w:rsid w:val="009709D1"/>
    <w:rsid w:val="00970FA4"/>
    <w:rsid w:val="00971908"/>
    <w:rsid w:val="0097365C"/>
    <w:rsid w:val="00973DD4"/>
    <w:rsid w:val="00974F69"/>
    <w:rsid w:val="00975095"/>
    <w:rsid w:val="0097574B"/>
    <w:rsid w:val="00975981"/>
    <w:rsid w:val="009761B0"/>
    <w:rsid w:val="0097625C"/>
    <w:rsid w:val="0098554A"/>
    <w:rsid w:val="0098573B"/>
    <w:rsid w:val="00987772"/>
    <w:rsid w:val="00987F48"/>
    <w:rsid w:val="00992CF4"/>
    <w:rsid w:val="00994042"/>
    <w:rsid w:val="00994F4D"/>
    <w:rsid w:val="00995142"/>
    <w:rsid w:val="009A0553"/>
    <w:rsid w:val="009A41D0"/>
    <w:rsid w:val="009B089D"/>
    <w:rsid w:val="009B0B4C"/>
    <w:rsid w:val="009B37E3"/>
    <w:rsid w:val="009B3A22"/>
    <w:rsid w:val="009B3E1F"/>
    <w:rsid w:val="009B57E5"/>
    <w:rsid w:val="009B67A0"/>
    <w:rsid w:val="009B6A78"/>
    <w:rsid w:val="009C010E"/>
    <w:rsid w:val="009C16FA"/>
    <w:rsid w:val="009C6444"/>
    <w:rsid w:val="009C7048"/>
    <w:rsid w:val="009D01B9"/>
    <w:rsid w:val="009D0ED4"/>
    <w:rsid w:val="009D1351"/>
    <w:rsid w:val="009D3188"/>
    <w:rsid w:val="009D470C"/>
    <w:rsid w:val="009D4873"/>
    <w:rsid w:val="009D523E"/>
    <w:rsid w:val="009D64C8"/>
    <w:rsid w:val="009D717F"/>
    <w:rsid w:val="009D7470"/>
    <w:rsid w:val="009E1CA9"/>
    <w:rsid w:val="009E2182"/>
    <w:rsid w:val="009E2F24"/>
    <w:rsid w:val="009E42D6"/>
    <w:rsid w:val="009E4B1C"/>
    <w:rsid w:val="009E6DC5"/>
    <w:rsid w:val="009E7052"/>
    <w:rsid w:val="009E773A"/>
    <w:rsid w:val="009E781A"/>
    <w:rsid w:val="009E79E3"/>
    <w:rsid w:val="009F0D8B"/>
    <w:rsid w:val="009F0E7F"/>
    <w:rsid w:val="009F11D6"/>
    <w:rsid w:val="009F21D0"/>
    <w:rsid w:val="009F22B4"/>
    <w:rsid w:val="009F2533"/>
    <w:rsid w:val="009F2B64"/>
    <w:rsid w:val="009F4CAB"/>
    <w:rsid w:val="009F5AB1"/>
    <w:rsid w:val="009F73B2"/>
    <w:rsid w:val="009F77B0"/>
    <w:rsid w:val="009F7AD0"/>
    <w:rsid w:val="00A003B6"/>
    <w:rsid w:val="00A00FD2"/>
    <w:rsid w:val="00A014C8"/>
    <w:rsid w:val="00A02811"/>
    <w:rsid w:val="00A029EB"/>
    <w:rsid w:val="00A02B03"/>
    <w:rsid w:val="00A035F4"/>
    <w:rsid w:val="00A03CB6"/>
    <w:rsid w:val="00A043CB"/>
    <w:rsid w:val="00A0446C"/>
    <w:rsid w:val="00A04D2D"/>
    <w:rsid w:val="00A04EA0"/>
    <w:rsid w:val="00A05FCD"/>
    <w:rsid w:val="00A0788B"/>
    <w:rsid w:val="00A07AB5"/>
    <w:rsid w:val="00A10EF9"/>
    <w:rsid w:val="00A11D1C"/>
    <w:rsid w:val="00A11E90"/>
    <w:rsid w:val="00A120D0"/>
    <w:rsid w:val="00A1330C"/>
    <w:rsid w:val="00A13427"/>
    <w:rsid w:val="00A13431"/>
    <w:rsid w:val="00A141D5"/>
    <w:rsid w:val="00A14659"/>
    <w:rsid w:val="00A1495F"/>
    <w:rsid w:val="00A157D4"/>
    <w:rsid w:val="00A200D7"/>
    <w:rsid w:val="00A201B3"/>
    <w:rsid w:val="00A21B48"/>
    <w:rsid w:val="00A22106"/>
    <w:rsid w:val="00A22337"/>
    <w:rsid w:val="00A26BF2"/>
    <w:rsid w:val="00A27E33"/>
    <w:rsid w:val="00A3054A"/>
    <w:rsid w:val="00A30CA0"/>
    <w:rsid w:val="00A31989"/>
    <w:rsid w:val="00A360A7"/>
    <w:rsid w:val="00A362F2"/>
    <w:rsid w:val="00A36C51"/>
    <w:rsid w:val="00A378D4"/>
    <w:rsid w:val="00A37C2F"/>
    <w:rsid w:val="00A41A58"/>
    <w:rsid w:val="00A41DAC"/>
    <w:rsid w:val="00A42BBD"/>
    <w:rsid w:val="00A45E8D"/>
    <w:rsid w:val="00A47768"/>
    <w:rsid w:val="00A500F1"/>
    <w:rsid w:val="00A519FC"/>
    <w:rsid w:val="00A53AB3"/>
    <w:rsid w:val="00A53D15"/>
    <w:rsid w:val="00A53D60"/>
    <w:rsid w:val="00A54DD9"/>
    <w:rsid w:val="00A55A76"/>
    <w:rsid w:val="00A5636D"/>
    <w:rsid w:val="00A60789"/>
    <w:rsid w:val="00A611E5"/>
    <w:rsid w:val="00A622A4"/>
    <w:rsid w:val="00A63423"/>
    <w:rsid w:val="00A63AFB"/>
    <w:rsid w:val="00A64905"/>
    <w:rsid w:val="00A649A8"/>
    <w:rsid w:val="00A73763"/>
    <w:rsid w:val="00A778B1"/>
    <w:rsid w:val="00A77B3B"/>
    <w:rsid w:val="00A804CE"/>
    <w:rsid w:val="00A8119F"/>
    <w:rsid w:val="00A813C2"/>
    <w:rsid w:val="00A813EE"/>
    <w:rsid w:val="00A81593"/>
    <w:rsid w:val="00A81707"/>
    <w:rsid w:val="00A8205D"/>
    <w:rsid w:val="00A84106"/>
    <w:rsid w:val="00A859CF"/>
    <w:rsid w:val="00A85B15"/>
    <w:rsid w:val="00A878B0"/>
    <w:rsid w:val="00A87C7E"/>
    <w:rsid w:val="00A87C8D"/>
    <w:rsid w:val="00A923FF"/>
    <w:rsid w:val="00A944D2"/>
    <w:rsid w:val="00A94A0C"/>
    <w:rsid w:val="00A94E6F"/>
    <w:rsid w:val="00AA2167"/>
    <w:rsid w:val="00AA2B20"/>
    <w:rsid w:val="00AA2B9A"/>
    <w:rsid w:val="00AA2C81"/>
    <w:rsid w:val="00AA30CE"/>
    <w:rsid w:val="00AA38FC"/>
    <w:rsid w:val="00AA4219"/>
    <w:rsid w:val="00AA5262"/>
    <w:rsid w:val="00AA6FE7"/>
    <w:rsid w:val="00AB011A"/>
    <w:rsid w:val="00AB0D99"/>
    <w:rsid w:val="00AB1C94"/>
    <w:rsid w:val="00AB5ACB"/>
    <w:rsid w:val="00AB5D71"/>
    <w:rsid w:val="00AB7361"/>
    <w:rsid w:val="00AB7590"/>
    <w:rsid w:val="00AB7E41"/>
    <w:rsid w:val="00AC0267"/>
    <w:rsid w:val="00AC028B"/>
    <w:rsid w:val="00AC169D"/>
    <w:rsid w:val="00AC1766"/>
    <w:rsid w:val="00AC1D15"/>
    <w:rsid w:val="00AC2560"/>
    <w:rsid w:val="00AC2E82"/>
    <w:rsid w:val="00AC31BA"/>
    <w:rsid w:val="00AC3CC8"/>
    <w:rsid w:val="00AC4E14"/>
    <w:rsid w:val="00AD0CDC"/>
    <w:rsid w:val="00AD0E81"/>
    <w:rsid w:val="00AD264D"/>
    <w:rsid w:val="00AD2766"/>
    <w:rsid w:val="00AD2A77"/>
    <w:rsid w:val="00AD35C1"/>
    <w:rsid w:val="00AD46EE"/>
    <w:rsid w:val="00AD55D2"/>
    <w:rsid w:val="00AD6BD6"/>
    <w:rsid w:val="00AD74D5"/>
    <w:rsid w:val="00AE05CA"/>
    <w:rsid w:val="00AE06A8"/>
    <w:rsid w:val="00AE1539"/>
    <w:rsid w:val="00AE2E0D"/>
    <w:rsid w:val="00AE3A7E"/>
    <w:rsid w:val="00AE5A86"/>
    <w:rsid w:val="00AE632C"/>
    <w:rsid w:val="00AE6F0B"/>
    <w:rsid w:val="00AF2F5D"/>
    <w:rsid w:val="00AF64B8"/>
    <w:rsid w:val="00B01F6B"/>
    <w:rsid w:val="00B021A5"/>
    <w:rsid w:val="00B029C8"/>
    <w:rsid w:val="00B03FDC"/>
    <w:rsid w:val="00B041C6"/>
    <w:rsid w:val="00B059F0"/>
    <w:rsid w:val="00B05CED"/>
    <w:rsid w:val="00B060AF"/>
    <w:rsid w:val="00B06E4A"/>
    <w:rsid w:val="00B125CF"/>
    <w:rsid w:val="00B12BEF"/>
    <w:rsid w:val="00B12F3E"/>
    <w:rsid w:val="00B13779"/>
    <w:rsid w:val="00B13B7E"/>
    <w:rsid w:val="00B2113F"/>
    <w:rsid w:val="00B219CA"/>
    <w:rsid w:val="00B22138"/>
    <w:rsid w:val="00B224BC"/>
    <w:rsid w:val="00B2273D"/>
    <w:rsid w:val="00B23549"/>
    <w:rsid w:val="00B2437E"/>
    <w:rsid w:val="00B24F28"/>
    <w:rsid w:val="00B25DAF"/>
    <w:rsid w:val="00B2708E"/>
    <w:rsid w:val="00B277A8"/>
    <w:rsid w:val="00B304A8"/>
    <w:rsid w:val="00B3085A"/>
    <w:rsid w:val="00B31801"/>
    <w:rsid w:val="00B31987"/>
    <w:rsid w:val="00B32E52"/>
    <w:rsid w:val="00B35057"/>
    <w:rsid w:val="00B42CDF"/>
    <w:rsid w:val="00B43320"/>
    <w:rsid w:val="00B45425"/>
    <w:rsid w:val="00B47BF7"/>
    <w:rsid w:val="00B47F80"/>
    <w:rsid w:val="00B51584"/>
    <w:rsid w:val="00B5303D"/>
    <w:rsid w:val="00B54B7F"/>
    <w:rsid w:val="00B60A30"/>
    <w:rsid w:val="00B6409A"/>
    <w:rsid w:val="00B65EE6"/>
    <w:rsid w:val="00B66126"/>
    <w:rsid w:val="00B7190B"/>
    <w:rsid w:val="00B72B51"/>
    <w:rsid w:val="00B751FF"/>
    <w:rsid w:val="00B75E43"/>
    <w:rsid w:val="00B81360"/>
    <w:rsid w:val="00B843D1"/>
    <w:rsid w:val="00B8483A"/>
    <w:rsid w:val="00B84E37"/>
    <w:rsid w:val="00B8791F"/>
    <w:rsid w:val="00B90398"/>
    <w:rsid w:val="00B909C0"/>
    <w:rsid w:val="00B91E26"/>
    <w:rsid w:val="00B91EFF"/>
    <w:rsid w:val="00B940E6"/>
    <w:rsid w:val="00B9497D"/>
    <w:rsid w:val="00B954CE"/>
    <w:rsid w:val="00B95CCE"/>
    <w:rsid w:val="00B966B8"/>
    <w:rsid w:val="00B9699C"/>
    <w:rsid w:val="00B977E4"/>
    <w:rsid w:val="00BA119C"/>
    <w:rsid w:val="00BA28DD"/>
    <w:rsid w:val="00BA372A"/>
    <w:rsid w:val="00BA500C"/>
    <w:rsid w:val="00BA5AF3"/>
    <w:rsid w:val="00BA6574"/>
    <w:rsid w:val="00BA6682"/>
    <w:rsid w:val="00BB11C9"/>
    <w:rsid w:val="00BB15AE"/>
    <w:rsid w:val="00BB4960"/>
    <w:rsid w:val="00BB57B3"/>
    <w:rsid w:val="00BB75E8"/>
    <w:rsid w:val="00BC0A0B"/>
    <w:rsid w:val="00BC22D5"/>
    <w:rsid w:val="00BC3CF2"/>
    <w:rsid w:val="00BC7D81"/>
    <w:rsid w:val="00BD0FCF"/>
    <w:rsid w:val="00BD35DD"/>
    <w:rsid w:val="00BD5275"/>
    <w:rsid w:val="00BD603A"/>
    <w:rsid w:val="00BD6367"/>
    <w:rsid w:val="00BD63F4"/>
    <w:rsid w:val="00BE3574"/>
    <w:rsid w:val="00BE554D"/>
    <w:rsid w:val="00BE7C12"/>
    <w:rsid w:val="00BE7DA7"/>
    <w:rsid w:val="00BF0FB8"/>
    <w:rsid w:val="00BF1D46"/>
    <w:rsid w:val="00BF2B66"/>
    <w:rsid w:val="00BF4034"/>
    <w:rsid w:val="00BF44D7"/>
    <w:rsid w:val="00BF674C"/>
    <w:rsid w:val="00C01AAB"/>
    <w:rsid w:val="00C02A40"/>
    <w:rsid w:val="00C040A4"/>
    <w:rsid w:val="00C0435F"/>
    <w:rsid w:val="00C07152"/>
    <w:rsid w:val="00C10A61"/>
    <w:rsid w:val="00C112F6"/>
    <w:rsid w:val="00C11BEE"/>
    <w:rsid w:val="00C12639"/>
    <w:rsid w:val="00C13A16"/>
    <w:rsid w:val="00C155DC"/>
    <w:rsid w:val="00C16712"/>
    <w:rsid w:val="00C16741"/>
    <w:rsid w:val="00C16A08"/>
    <w:rsid w:val="00C20BE9"/>
    <w:rsid w:val="00C21B6E"/>
    <w:rsid w:val="00C229EB"/>
    <w:rsid w:val="00C23DDD"/>
    <w:rsid w:val="00C26197"/>
    <w:rsid w:val="00C264E4"/>
    <w:rsid w:val="00C276FA"/>
    <w:rsid w:val="00C27F8B"/>
    <w:rsid w:val="00C31990"/>
    <w:rsid w:val="00C32A10"/>
    <w:rsid w:val="00C34F75"/>
    <w:rsid w:val="00C35D9D"/>
    <w:rsid w:val="00C41439"/>
    <w:rsid w:val="00C42688"/>
    <w:rsid w:val="00C4385A"/>
    <w:rsid w:val="00C44DB7"/>
    <w:rsid w:val="00C47DF1"/>
    <w:rsid w:val="00C509AC"/>
    <w:rsid w:val="00C51FA9"/>
    <w:rsid w:val="00C5369F"/>
    <w:rsid w:val="00C55218"/>
    <w:rsid w:val="00C55DFA"/>
    <w:rsid w:val="00C55EA8"/>
    <w:rsid w:val="00C600D5"/>
    <w:rsid w:val="00C60559"/>
    <w:rsid w:val="00C636C9"/>
    <w:rsid w:val="00C653EB"/>
    <w:rsid w:val="00C65E20"/>
    <w:rsid w:val="00C66FE0"/>
    <w:rsid w:val="00C70A30"/>
    <w:rsid w:val="00C71BEA"/>
    <w:rsid w:val="00C72528"/>
    <w:rsid w:val="00C755EB"/>
    <w:rsid w:val="00C761E3"/>
    <w:rsid w:val="00C76F91"/>
    <w:rsid w:val="00C77850"/>
    <w:rsid w:val="00C82167"/>
    <w:rsid w:val="00C82D61"/>
    <w:rsid w:val="00C861E5"/>
    <w:rsid w:val="00C86EC7"/>
    <w:rsid w:val="00C90A7F"/>
    <w:rsid w:val="00C9164F"/>
    <w:rsid w:val="00C91AE9"/>
    <w:rsid w:val="00C924B7"/>
    <w:rsid w:val="00C92F45"/>
    <w:rsid w:val="00C93F0D"/>
    <w:rsid w:val="00C943F9"/>
    <w:rsid w:val="00C9540D"/>
    <w:rsid w:val="00C956F0"/>
    <w:rsid w:val="00C9602B"/>
    <w:rsid w:val="00C97003"/>
    <w:rsid w:val="00C976BA"/>
    <w:rsid w:val="00CA00BB"/>
    <w:rsid w:val="00CA02AA"/>
    <w:rsid w:val="00CA0537"/>
    <w:rsid w:val="00CA1BC1"/>
    <w:rsid w:val="00CA2EFF"/>
    <w:rsid w:val="00CA6413"/>
    <w:rsid w:val="00CA64D5"/>
    <w:rsid w:val="00CA66C9"/>
    <w:rsid w:val="00CA7A60"/>
    <w:rsid w:val="00CB2302"/>
    <w:rsid w:val="00CB3987"/>
    <w:rsid w:val="00CB53D9"/>
    <w:rsid w:val="00CB793A"/>
    <w:rsid w:val="00CB7F38"/>
    <w:rsid w:val="00CC2643"/>
    <w:rsid w:val="00CC7CD6"/>
    <w:rsid w:val="00CD2A44"/>
    <w:rsid w:val="00CD3367"/>
    <w:rsid w:val="00CD3E93"/>
    <w:rsid w:val="00CD42A9"/>
    <w:rsid w:val="00CD5BCB"/>
    <w:rsid w:val="00CD73BA"/>
    <w:rsid w:val="00CD7C2E"/>
    <w:rsid w:val="00CE0FF1"/>
    <w:rsid w:val="00CE1EDF"/>
    <w:rsid w:val="00CE45EE"/>
    <w:rsid w:val="00CE6266"/>
    <w:rsid w:val="00CE6740"/>
    <w:rsid w:val="00CE720D"/>
    <w:rsid w:val="00CF15CA"/>
    <w:rsid w:val="00CF292B"/>
    <w:rsid w:val="00CF2F86"/>
    <w:rsid w:val="00CF38FC"/>
    <w:rsid w:val="00CF3B08"/>
    <w:rsid w:val="00CF3E56"/>
    <w:rsid w:val="00CF4B62"/>
    <w:rsid w:val="00CF5DCE"/>
    <w:rsid w:val="00CF67D9"/>
    <w:rsid w:val="00CF7026"/>
    <w:rsid w:val="00D01E93"/>
    <w:rsid w:val="00D0232A"/>
    <w:rsid w:val="00D03548"/>
    <w:rsid w:val="00D03DF6"/>
    <w:rsid w:val="00D05AE0"/>
    <w:rsid w:val="00D063AD"/>
    <w:rsid w:val="00D06C9E"/>
    <w:rsid w:val="00D104E3"/>
    <w:rsid w:val="00D13D5A"/>
    <w:rsid w:val="00D13EAC"/>
    <w:rsid w:val="00D14AEA"/>
    <w:rsid w:val="00D14C3D"/>
    <w:rsid w:val="00D159DE"/>
    <w:rsid w:val="00D20197"/>
    <w:rsid w:val="00D2252D"/>
    <w:rsid w:val="00D2300B"/>
    <w:rsid w:val="00D23124"/>
    <w:rsid w:val="00D23A06"/>
    <w:rsid w:val="00D23B50"/>
    <w:rsid w:val="00D27704"/>
    <w:rsid w:val="00D3162B"/>
    <w:rsid w:val="00D32BD4"/>
    <w:rsid w:val="00D334AD"/>
    <w:rsid w:val="00D34EBB"/>
    <w:rsid w:val="00D37389"/>
    <w:rsid w:val="00D4014F"/>
    <w:rsid w:val="00D4030E"/>
    <w:rsid w:val="00D4064F"/>
    <w:rsid w:val="00D4333C"/>
    <w:rsid w:val="00D4671D"/>
    <w:rsid w:val="00D471E0"/>
    <w:rsid w:val="00D51D18"/>
    <w:rsid w:val="00D52E2B"/>
    <w:rsid w:val="00D541B1"/>
    <w:rsid w:val="00D56A62"/>
    <w:rsid w:val="00D575E6"/>
    <w:rsid w:val="00D627BE"/>
    <w:rsid w:val="00D63895"/>
    <w:rsid w:val="00D65250"/>
    <w:rsid w:val="00D66819"/>
    <w:rsid w:val="00D67978"/>
    <w:rsid w:val="00D70C6C"/>
    <w:rsid w:val="00D717C7"/>
    <w:rsid w:val="00D7246C"/>
    <w:rsid w:val="00D757CB"/>
    <w:rsid w:val="00D7696C"/>
    <w:rsid w:val="00D77154"/>
    <w:rsid w:val="00D800DB"/>
    <w:rsid w:val="00D80186"/>
    <w:rsid w:val="00D80245"/>
    <w:rsid w:val="00D80666"/>
    <w:rsid w:val="00D80AAB"/>
    <w:rsid w:val="00D81D3D"/>
    <w:rsid w:val="00D82A10"/>
    <w:rsid w:val="00D85CFB"/>
    <w:rsid w:val="00D862F7"/>
    <w:rsid w:val="00D87C72"/>
    <w:rsid w:val="00D90F45"/>
    <w:rsid w:val="00D91440"/>
    <w:rsid w:val="00D93EDD"/>
    <w:rsid w:val="00D958A3"/>
    <w:rsid w:val="00D96D4F"/>
    <w:rsid w:val="00D97FEC"/>
    <w:rsid w:val="00DA1C73"/>
    <w:rsid w:val="00DA3163"/>
    <w:rsid w:val="00DA35A0"/>
    <w:rsid w:val="00DA3FD9"/>
    <w:rsid w:val="00DA4E0E"/>
    <w:rsid w:val="00DA5D0E"/>
    <w:rsid w:val="00DB0A1D"/>
    <w:rsid w:val="00DB0CA2"/>
    <w:rsid w:val="00DB1CCB"/>
    <w:rsid w:val="00DB1E64"/>
    <w:rsid w:val="00DB3785"/>
    <w:rsid w:val="00DB449B"/>
    <w:rsid w:val="00DB6E9E"/>
    <w:rsid w:val="00DC095D"/>
    <w:rsid w:val="00DC15F8"/>
    <w:rsid w:val="00DC1A98"/>
    <w:rsid w:val="00DC1C22"/>
    <w:rsid w:val="00DC2D50"/>
    <w:rsid w:val="00DC38B8"/>
    <w:rsid w:val="00DD1099"/>
    <w:rsid w:val="00DD2AD8"/>
    <w:rsid w:val="00DD3DD3"/>
    <w:rsid w:val="00DD4CD1"/>
    <w:rsid w:val="00DD5D5E"/>
    <w:rsid w:val="00DD5F3C"/>
    <w:rsid w:val="00DD69AC"/>
    <w:rsid w:val="00DD6D92"/>
    <w:rsid w:val="00DD78AB"/>
    <w:rsid w:val="00DE0157"/>
    <w:rsid w:val="00DE354B"/>
    <w:rsid w:val="00DE3594"/>
    <w:rsid w:val="00DE7C91"/>
    <w:rsid w:val="00DF1233"/>
    <w:rsid w:val="00DF1F34"/>
    <w:rsid w:val="00DF43E7"/>
    <w:rsid w:val="00DF5A41"/>
    <w:rsid w:val="00DF6711"/>
    <w:rsid w:val="00DF68C0"/>
    <w:rsid w:val="00DF69D5"/>
    <w:rsid w:val="00E00250"/>
    <w:rsid w:val="00E00535"/>
    <w:rsid w:val="00E01BA4"/>
    <w:rsid w:val="00E02318"/>
    <w:rsid w:val="00E0235F"/>
    <w:rsid w:val="00E02FE9"/>
    <w:rsid w:val="00E04091"/>
    <w:rsid w:val="00E077AE"/>
    <w:rsid w:val="00E07A84"/>
    <w:rsid w:val="00E121E1"/>
    <w:rsid w:val="00E1414C"/>
    <w:rsid w:val="00E154F1"/>
    <w:rsid w:val="00E1720E"/>
    <w:rsid w:val="00E23B99"/>
    <w:rsid w:val="00E24E5E"/>
    <w:rsid w:val="00E25933"/>
    <w:rsid w:val="00E27CAC"/>
    <w:rsid w:val="00E30AE5"/>
    <w:rsid w:val="00E33575"/>
    <w:rsid w:val="00E36DD4"/>
    <w:rsid w:val="00E37319"/>
    <w:rsid w:val="00E37EDF"/>
    <w:rsid w:val="00E403C7"/>
    <w:rsid w:val="00E44798"/>
    <w:rsid w:val="00E45869"/>
    <w:rsid w:val="00E46CE7"/>
    <w:rsid w:val="00E46FEF"/>
    <w:rsid w:val="00E47687"/>
    <w:rsid w:val="00E50482"/>
    <w:rsid w:val="00E5138F"/>
    <w:rsid w:val="00E5215C"/>
    <w:rsid w:val="00E539A5"/>
    <w:rsid w:val="00E54167"/>
    <w:rsid w:val="00E54ACE"/>
    <w:rsid w:val="00E54E32"/>
    <w:rsid w:val="00E5586C"/>
    <w:rsid w:val="00E60801"/>
    <w:rsid w:val="00E60978"/>
    <w:rsid w:val="00E60B90"/>
    <w:rsid w:val="00E61194"/>
    <w:rsid w:val="00E63251"/>
    <w:rsid w:val="00E63312"/>
    <w:rsid w:val="00E65178"/>
    <w:rsid w:val="00E67236"/>
    <w:rsid w:val="00E67A1A"/>
    <w:rsid w:val="00E67F35"/>
    <w:rsid w:val="00E70429"/>
    <w:rsid w:val="00E70A67"/>
    <w:rsid w:val="00E712C6"/>
    <w:rsid w:val="00E74002"/>
    <w:rsid w:val="00E75394"/>
    <w:rsid w:val="00E75A8D"/>
    <w:rsid w:val="00E76B94"/>
    <w:rsid w:val="00E77545"/>
    <w:rsid w:val="00E77BD2"/>
    <w:rsid w:val="00E77DD2"/>
    <w:rsid w:val="00E77E22"/>
    <w:rsid w:val="00E77E4C"/>
    <w:rsid w:val="00E80245"/>
    <w:rsid w:val="00E81026"/>
    <w:rsid w:val="00E8117E"/>
    <w:rsid w:val="00E81E70"/>
    <w:rsid w:val="00E81EC3"/>
    <w:rsid w:val="00E828D9"/>
    <w:rsid w:val="00E82D22"/>
    <w:rsid w:val="00E850F9"/>
    <w:rsid w:val="00E86E6B"/>
    <w:rsid w:val="00E90365"/>
    <w:rsid w:val="00E90626"/>
    <w:rsid w:val="00E90E64"/>
    <w:rsid w:val="00E92EC5"/>
    <w:rsid w:val="00E94832"/>
    <w:rsid w:val="00E95F5F"/>
    <w:rsid w:val="00E96403"/>
    <w:rsid w:val="00EA0F03"/>
    <w:rsid w:val="00EA1184"/>
    <w:rsid w:val="00EA31F5"/>
    <w:rsid w:val="00EA4EC9"/>
    <w:rsid w:val="00EA545E"/>
    <w:rsid w:val="00EA5E43"/>
    <w:rsid w:val="00EA6CE2"/>
    <w:rsid w:val="00EB0989"/>
    <w:rsid w:val="00EB2F88"/>
    <w:rsid w:val="00EB3936"/>
    <w:rsid w:val="00EB5C2F"/>
    <w:rsid w:val="00EB6E85"/>
    <w:rsid w:val="00EC08DE"/>
    <w:rsid w:val="00EC13B1"/>
    <w:rsid w:val="00EC314E"/>
    <w:rsid w:val="00EC380C"/>
    <w:rsid w:val="00EC6CA3"/>
    <w:rsid w:val="00EC77C8"/>
    <w:rsid w:val="00EC7B57"/>
    <w:rsid w:val="00ED0926"/>
    <w:rsid w:val="00ED1865"/>
    <w:rsid w:val="00ED2872"/>
    <w:rsid w:val="00ED2894"/>
    <w:rsid w:val="00ED2FE3"/>
    <w:rsid w:val="00ED34C9"/>
    <w:rsid w:val="00ED3A07"/>
    <w:rsid w:val="00ED5BE3"/>
    <w:rsid w:val="00ED5D88"/>
    <w:rsid w:val="00ED5E38"/>
    <w:rsid w:val="00ED6588"/>
    <w:rsid w:val="00ED7288"/>
    <w:rsid w:val="00ED7591"/>
    <w:rsid w:val="00ED762E"/>
    <w:rsid w:val="00EF0FBC"/>
    <w:rsid w:val="00EF3BD9"/>
    <w:rsid w:val="00EF5AA3"/>
    <w:rsid w:val="00EF6665"/>
    <w:rsid w:val="00F0221F"/>
    <w:rsid w:val="00F02625"/>
    <w:rsid w:val="00F05BE3"/>
    <w:rsid w:val="00F06035"/>
    <w:rsid w:val="00F06F53"/>
    <w:rsid w:val="00F07DCA"/>
    <w:rsid w:val="00F1062E"/>
    <w:rsid w:val="00F10F80"/>
    <w:rsid w:val="00F111EB"/>
    <w:rsid w:val="00F11730"/>
    <w:rsid w:val="00F1291A"/>
    <w:rsid w:val="00F12CCA"/>
    <w:rsid w:val="00F12F59"/>
    <w:rsid w:val="00F146AA"/>
    <w:rsid w:val="00F15188"/>
    <w:rsid w:val="00F15AB5"/>
    <w:rsid w:val="00F164B5"/>
    <w:rsid w:val="00F17949"/>
    <w:rsid w:val="00F1798B"/>
    <w:rsid w:val="00F24A1D"/>
    <w:rsid w:val="00F26B5F"/>
    <w:rsid w:val="00F27A7E"/>
    <w:rsid w:val="00F3175B"/>
    <w:rsid w:val="00F33FF8"/>
    <w:rsid w:val="00F35345"/>
    <w:rsid w:val="00F3616C"/>
    <w:rsid w:val="00F362E9"/>
    <w:rsid w:val="00F364B7"/>
    <w:rsid w:val="00F36897"/>
    <w:rsid w:val="00F37D93"/>
    <w:rsid w:val="00F4058F"/>
    <w:rsid w:val="00F41A0F"/>
    <w:rsid w:val="00F41AE4"/>
    <w:rsid w:val="00F42130"/>
    <w:rsid w:val="00F440FA"/>
    <w:rsid w:val="00F4416F"/>
    <w:rsid w:val="00F44E30"/>
    <w:rsid w:val="00F45BAC"/>
    <w:rsid w:val="00F46035"/>
    <w:rsid w:val="00F508E0"/>
    <w:rsid w:val="00F50B6B"/>
    <w:rsid w:val="00F5106C"/>
    <w:rsid w:val="00F51BE6"/>
    <w:rsid w:val="00F57857"/>
    <w:rsid w:val="00F60794"/>
    <w:rsid w:val="00F60A57"/>
    <w:rsid w:val="00F61701"/>
    <w:rsid w:val="00F618C2"/>
    <w:rsid w:val="00F66F09"/>
    <w:rsid w:val="00F67904"/>
    <w:rsid w:val="00F67C0A"/>
    <w:rsid w:val="00F709A6"/>
    <w:rsid w:val="00F70EF4"/>
    <w:rsid w:val="00F734F8"/>
    <w:rsid w:val="00F739B5"/>
    <w:rsid w:val="00F750CB"/>
    <w:rsid w:val="00F75218"/>
    <w:rsid w:val="00F7540D"/>
    <w:rsid w:val="00F80C6D"/>
    <w:rsid w:val="00F81974"/>
    <w:rsid w:val="00F81BA6"/>
    <w:rsid w:val="00F849A3"/>
    <w:rsid w:val="00F84B89"/>
    <w:rsid w:val="00F8588F"/>
    <w:rsid w:val="00F868A3"/>
    <w:rsid w:val="00F87450"/>
    <w:rsid w:val="00F9002E"/>
    <w:rsid w:val="00F933D7"/>
    <w:rsid w:val="00F9394D"/>
    <w:rsid w:val="00F93EF4"/>
    <w:rsid w:val="00F96C96"/>
    <w:rsid w:val="00FA2B43"/>
    <w:rsid w:val="00FA5098"/>
    <w:rsid w:val="00FA5913"/>
    <w:rsid w:val="00FA759D"/>
    <w:rsid w:val="00FA7FC2"/>
    <w:rsid w:val="00FB0926"/>
    <w:rsid w:val="00FB1F4B"/>
    <w:rsid w:val="00FB3A97"/>
    <w:rsid w:val="00FB483F"/>
    <w:rsid w:val="00FB5E7C"/>
    <w:rsid w:val="00FB61B1"/>
    <w:rsid w:val="00FB6CB4"/>
    <w:rsid w:val="00FB76EA"/>
    <w:rsid w:val="00FC052A"/>
    <w:rsid w:val="00FC170D"/>
    <w:rsid w:val="00FC40C3"/>
    <w:rsid w:val="00FC52D1"/>
    <w:rsid w:val="00FC64D0"/>
    <w:rsid w:val="00FC68F3"/>
    <w:rsid w:val="00FC6E28"/>
    <w:rsid w:val="00FC6FEB"/>
    <w:rsid w:val="00FC7C7C"/>
    <w:rsid w:val="00FD199E"/>
    <w:rsid w:val="00FD1A69"/>
    <w:rsid w:val="00FD2DC9"/>
    <w:rsid w:val="00FD42B9"/>
    <w:rsid w:val="00FD4DCE"/>
    <w:rsid w:val="00FD5372"/>
    <w:rsid w:val="00FD5D20"/>
    <w:rsid w:val="00FD5DAA"/>
    <w:rsid w:val="00FD77A9"/>
    <w:rsid w:val="00FD78EB"/>
    <w:rsid w:val="00FD7953"/>
    <w:rsid w:val="00FE0A51"/>
    <w:rsid w:val="00FE3897"/>
    <w:rsid w:val="00FE3CA0"/>
    <w:rsid w:val="00FE3E0B"/>
    <w:rsid w:val="00FE5BBF"/>
    <w:rsid w:val="00FF0732"/>
    <w:rsid w:val="00FF08C5"/>
    <w:rsid w:val="00FF1B8C"/>
    <w:rsid w:val="00FF2391"/>
    <w:rsid w:val="00FF2C08"/>
    <w:rsid w:val="00FF3E1D"/>
    <w:rsid w:val="00FF67E9"/>
    <w:rsid w:val="00FF7F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69C6A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9095">
      <w:bodyDiv w:val="1"/>
      <w:marLeft w:val="0"/>
      <w:marRight w:val="0"/>
      <w:marTop w:val="0"/>
      <w:marBottom w:val="0"/>
      <w:divBdr>
        <w:top w:val="none" w:sz="0" w:space="0" w:color="auto"/>
        <w:left w:val="none" w:sz="0" w:space="0" w:color="auto"/>
        <w:bottom w:val="none" w:sz="0" w:space="0" w:color="auto"/>
        <w:right w:val="none" w:sz="0" w:space="0" w:color="auto"/>
      </w:divBdr>
    </w:div>
    <w:div w:id="19086993">
      <w:bodyDiv w:val="1"/>
      <w:marLeft w:val="0"/>
      <w:marRight w:val="0"/>
      <w:marTop w:val="0"/>
      <w:marBottom w:val="0"/>
      <w:divBdr>
        <w:top w:val="none" w:sz="0" w:space="0" w:color="auto"/>
        <w:left w:val="none" w:sz="0" w:space="0" w:color="auto"/>
        <w:bottom w:val="none" w:sz="0" w:space="0" w:color="auto"/>
        <w:right w:val="none" w:sz="0" w:space="0" w:color="auto"/>
      </w:divBdr>
    </w:div>
    <w:div w:id="42485235">
      <w:bodyDiv w:val="1"/>
      <w:marLeft w:val="0"/>
      <w:marRight w:val="0"/>
      <w:marTop w:val="0"/>
      <w:marBottom w:val="0"/>
      <w:divBdr>
        <w:top w:val="none" w:sz="0" w:space="0" w:color="auto"/>
        <w:left w:val="none" w:sz="0" w:space="0" w:color="auto"/>
        <w:bottom w:val="none" w:sz="0" w:space="0" w:color="auto"/>
        <w:right w:val="none" w:sz="0" w:space="0" w:color="auto"/>
      </w:divBdr>
    </w:div>
    <w:div w:id="252906120">
      <w:bodyDiv w:val="1"/>
      <w:marLeft w:val="0"/>
      <w:marRight w:val="0"/>
      <w:marTop w:val="0"/>
      <w:marBottom w:val="0"/>
      <w:divBdr>
        <w:top w:val="none" w:sz="0" w:space="0" w:color="auto"/>
        <w:left w:val="none" w:sz="0" w:space="0" w:color="auto"/>
        <w:bottom w:val="none" w:sz="0" w:space="0" w:color="auto"/>
        <w:right w:val="none" w:sz="0" w:space="0" w:color="auto"/>
      </w:divBdr>
    </w:div>
    <w:div w:id="276451935">
      <w:bodyDiv w:val="1"/>
      <w:marLeft w:val="0"/>
      <w:marRight w:val="0"/>
      <w:marTop w:val="0"/>
      <w:marBottom w:val="0"/>
      <w:divBdr>
        <w:top w:val="none" w:sz="0" w:space="0" w:color="auto"/>
        <w:left w:val="none" w:sz="0" w:space="0" w:color="auto"/>
        <w:bottom w:val="none" w:sz="0" w:space="0" w:color="auto"/>
        <w:right w:val="none" w:sz="0" w:space="0" w:color="auto"/>
      </w:divBdr>
      <w:divsChild>
        <w:div w:id="464734470">
          <w:marLeft w:val="0"/>
          <w:marRight w:val="0"/>
          <w:marTop w:val="240"/>
          <w:marBottom w:val="240"/>
          <w:divBdr>
            <w:top w:val="none" w:sz="0" w:space="0" w:color="auto"/>
            <w:left w:val="none" w:sz="0" w:space="0" w:color="auto"/>
            <w:bottom w:val="none" w:sz="0" w:space="0" w:color="auto"/>
            <w:right w:val="none" w:sz="0" w:space="0" w:color="auto"/>
          </w:divBdr>
          <w:divsChild>
            <w:div w:id="111945718">
              <w:marLeft w:val="0"/>
              <w:marRight w:val="0"/>
              <w:marTop w:val="0"/>
              <w:marBottom w:val="0"/>
              <w:divBdr>
                <w:top w:val="none" w:sz="0" w:space="0" w:color="auto"/>
                <w:left w:val="single" w:sz="6" w:space="0" w:color="F0F2F7"/>
                <w:bottom w:val="none" w:sz="0" w:space="0" w:color="auto"/>
                <w:right w:val="single" w:sz="6" w:space="0" w:color="F0F2F7"/>
              </w:divBdr>
              <w:divsChild>
                <w:div w:id="446657978">
                  <w:marLeft w:val="240"/>
                  <w:marRight w:val="0"/>
                  <w:marTop w:val="375"/>
                  <w:marBottom w:val="240"/>
                  <w:divBdr>
                    <w:top w:val="none" w:sz="0" w:space="0" w:color="auto"/>
                    <w:left w:val="none" w:sz="0" w:space="0" w:color="auto"/>
                    <w:bottom w:val="none" w:sz="0" w:space="0" w:color="auto"/>
                    <w:right w:val="none" w:sz="0" w:space="0" w:color="auto"/>
                  </w:divBdr>
                  <w:divsChild>
                    <w:div w:id="150216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215022">
      <w:bodyDiv w:val="1"/>
      <w:marLeft w:val="0"/>
      <w:marRight w:val="0"/>
      <w:marTop w:val="0"/>
      <w:marBottom w:val="0"/>
      <w:divBdr>
        <w:top w:val="none" w:sz="0" w:space="0" w:color="auto"/>
        <w:left w:val="none" w:sz="0" w:space="0" w:color="auto"/>
        <w:bottom w:val="none" w:sz="0" w:space="0" w:color="auto"/>
        <w:right w:val="none" w:sz="0" w:space="0" w:color="auto"/>
      </w:divBdr>
    </w:div>
    <w:div w:id="758867317">
      <w:bodyDiv w:val="1"/>
      <w:marLeft w:val="0"/>
      <w:marRight w:val="0"/>
      <w:marTop w:val="0"/>
      <w:marBottom w:val="0"/>
      <w:divBdr>
        <w:top w:val="none" w:sz="0" w:space="0" w:color="auto"/>
        <w:left w:val="none" w:sz="0" w:space="0" w:color="auto"/>
        <w:bottom w:val="none" w:sz="0" w:space="0" w:color="auto"/>
        <w:right w:val="none" w:sz="0" w:space="0" w:color="auto"/>
      </w:divBdr>
    </w:div>
    <w:div w:id="806165121">
      <w:bodyDiv w:val="1"/>
      <w:marLeft w:val="0"/>
      <w:marRight w:val="0"/>
      <w:marTop w:val="0"/>
      <w:marBottom w:val="0"/>
      <w:divBdr>
        <w:top w:val="none" w:sz="0" w:space="0" w:color="auto"/>
        <w:left w:val="none" w:sz="0" w:space="0" w:color="auto"/>
        <w:bottom w:val="none" w:sz="0" w:space="0" w:color="auto"/>
        <w:right w:val="none" w:sz="0" w:space="0" w:color="auto"/>
      </w:divBdr>
    </w:div>
    <w:div w:id="937179930">
      <w:bodyDiv w:val="1"/>
      <w:marLeft w:val="0"/>
      <w:marRight w:val="0"/>
      <w:marTop w:val="0"/>
      <w:marBottom w:val="0"/>
      <w:divBdr>
        <w:top w:val="none" w:sz="0" w:space="0" w:color="auto"/>
        <w:left w:val="none" w:sz="0" w:space="0" w:color="auto"/>
        <w:bottom w:val="none" w:sz="0" w:space="0" w:color="auto"/>
        <w:right w:val="none" w:sz="0" w:space="0" w:color="auto"/>
      </w:divBdr>
    </w:div>
    <w:div w:id="995719094">
      <w:bodyDiv w:val="1"/>
      <w:marLeft w:val="0"/>
      <w:marRight w:val="0"/>
      <w:marTop w:val="0"/>
      <w:marBottom w:val="0"/>
      <w:divBdr>
        <w:top w:val="none" w:sz="0" w:space="0" w:color="auto"/>
        <w:left w:val="none" w:sz="0" w:space="0" w:color="auto"/>
        <w:bottom w:val="none" w:sz="0" w:space="0" w:color="auto"/>
        <w:right w:val="none" w:sz="0" w:space="0" w:color="auto"/>
      </w:divBdr>
    </w:div>
    <w:div w:id="1098864848">
      <w:bodyDiv w:val="1"/>
      <w:marLeft w:val="0"/>
      <w:marRight w:val="0"/>
      <w:marTop w:val="0"/>
      <w:marBottom w:val="0"/>
      <w:divBdr>
        <w:top w:val="none" w:sz="0" w:space="0" w:color="auto"/>
        <w:left w:val="none" w:sz="0" w:space="0" w:color="auto"/>
        <w:bottom w:val="none" w:sz="0" w:space="0" w:color="auto"/>
        <w:right w:val="none" w:sz="0" w:space="0" w:color="auto"/>
      </w:divBdr>
      <w:divsChild>
        <w:div w:id="48266754">
          <w:marLeft w:val="432"/>
          <w:marRight w:val="0"/>
          <w:marTop w:val="116"/>
          <w:marBottom w:val="0"/>
          <w:divBdr>
            <w:top w:val="none" w:sz="0" w:space="0" w:color="auto"/>
            <w:left w:val="none" w:sz="0" w:space="0" w:color="auto"/>
            <w:bottom w:val="none" w:sz="0" w:space="0" w:color="auto"/>
            <w:right w:val="none" w:sz="0" w:space="0" w:color="auto"/>
          </w:divBdr>
        </w:div>
        <w:div w:id="143006287">
          <w:marLeft w:val="432"/>
          <w:marRight w:val="0"/>
          <w:marTop w:val="116"/>
          <w:marBottom w:val="0"/>
          <w:divBdr>
            <w:top w:val="none" w:sz="0" w:space="0" w:color="auto"/>
            <w:left w:val="none" w:sz="0" w:space="0" w:color="auto"/>
            <w:bottom w:val="none" w:sz="0" w:space="0" w:color="auto"/>
            <w:right w:val="none" w:sz="0" w:space="0" w:color="auto"/>
          </w:divBdr>
        </w:div>
        <w:div w:id="208036367">
          <w:marLeft w:val="432"/>
          <w:marRight w:val="0"/>
          <w:marTop w:val="116"/>
          <w:marBottom w:val="0"/>
          <w:divBdr>
            <w:top w:val="none" w:sz="0" w:space="0" w:color="auto"/>
            <w:left w:val="none" w:sz="0" w:space="0" w:color="auto"/>
            <w:bottom w:val="none" w:sz="0" w:space="0" w:color="auto"/>
            <w:right w:val="none" w:sz="0" w:space="0" w:color="auto"/>
          </w:divBdr>
        </w:div>
        <w:div w:id="237440461">
          <w:marLeft w:val="432"/>
          <w:marRight w:val="0"/>
          <w:marTop w:val="116"/>
          <w:marBottom w:val="0"/>
          <w:divBdr>
            <w:top w:val="none" w:sz="0" w:space="0" w:color="auto"/>
            <w:left w:val="none" w:sz="0" w:space="0" w:color="auto"/>
            <w:bottom w:val="none" w:sz="0" w:space="0" w:color="auto"/>
            <w:right w:val="none" w:sz="0" w:space="0" w:color="auto"/>
          </w:divBdr>
        </w:div>
        <w:div w:id="1247618508">
          <w:marLeft w:val="432"/>
          <w:marRight w:val="0"/>
          <w:marTop w:val="116"/>
          <w:marBottom w:val="0"/>
          <w:divBdr>
            <w:top w:val="none" w:sz="0" w:space="0" w:color="auto"/>
            <w:left w:val="none" w:sz="0" w:space="0" w:color="auto"/>
            <w:bottom w:val="none" w:sz="0" w:space="0" w:color="auto"/>
            <w:right w:val="none" w:sz="0" w:space="0" w:color="auto"/>
          </w:divBdr>
        </w:div>
        <w:div w:id="1514564349">
          <w:marLeft w:val="432"/>
          <w:marRight w:val="0"/>
          <w:marTop w:val="116"/>
          <w:marBottom w:val="0"/>
          <w:divBdr>
            <w:top w:val="none" w:sz="0" w:space="0" w:color="auto"/>
            <w:left w:val="none" w:sz="0" w:space="0" w:color="auto"/>
            <w:bottom w:val="none" w:sz="0" w:space="0" w:color="auto"/>
            <w:right w:val="none" w:sz="0" w:space="0" w:color="auto"/>
          </w:divBdr>
        </w:div>
        <w:div w:id="1760786280">
          <w:marLeft w:val="432"/>
          <w:marRight w:val="0"/>
          <w:marTop w:val="116"/>
          <w:marBottom w:val="0"/>
          <w:divBdr>
            <w:top w:val="none" w:sz="0" w:space="0" w:color="auto"/>
            <w:left w:val="none" w:sz="0" w:space="0" w:color="auto"/>
            <w:bottom w:val="none" w:sz="0" w:space="0" w:color="auto"/>
            <w:right w:val="none" w:sz="0" w:space="0" w:color="auto"/>
          </w:divBdr>
        </w:div>
        <w:div w:id="1978216064">
          <w:marLeft w:val="432"/>
          <w:marRight w:val="0"/>
          <w:marTop w:val="116"/>
          <w:marBottom w:val="0"/>
          <w:divBdr>
            <w:top w:val="none" w:sz="0" w:space="0" w:color="auto"/>
            <w:left w:val="none" w:sz="0" w:space="0" w:color="auto"/>
            <w:bottom w:val="none" w:sz="0" w:space="0" w:color="auto"/>
            <w:right w:val="none" w:sz="0" w:space="0" w:color="auto"/>
          </w:divBdr>
        </w:div>
        <w:div w:id="2079353629">
          <w:marLeft w:val="432"/>
          <w:marRight w:val="0"/>
          <w:marTop w:val="116"/>
          <w:marBottom w:val="0"/>
          <w:divBdr>
            <w:top w:val="none" w:sz="0" w:space="0" w:color="auto"/>
            <w:left w:val="none" w:sz="0" w:space="0" w:color="auto"/>
            <w:bottom w:val="none" w:sz="0" w:space="0" w:color="auto"/>
            <w:right w:val="none" w:sz="0" w:space="0" w:color="auto"/>
          </w:divBdr>
        </w:div>
      </w:divsChild>
    </w:div>
    <w:div w:id="1325164512">
      <w:bodyDiv w:val="1"/>
      <w:marLeft w:val="0"/>
      <w:marRight w:val="0"/>
      <w:marTop w:val="0"/>
      <w:marBottom w:val="0"/>
      <w:divBdr>
        <w:top w:val="none" w:sz="0" w:space="0" w:color="auto"/>
        <w:left w:val="none" w:sz="0" w:space="0" w:color="auto"/>
        <w:bottom w:val="none" w:sz="0" w:space="0" w:color="auto"/>
        <w:right w:val="none" w:sz="0" w:space="0" w:color="auto"/>
      </w:divBdr>
    </w:div>
    <w:div w:id="1359239163">
      <w:bodyDiv w:val="1"/>
      <w:marLeft w:val="0"/>
      <w:marRight w:val="0"/>
      <w:marTop w:val="0"/>
      <w:marBottom w:val="0"/>
      <w:divBdr>
        <w:top w:val="none" w:sz="0" w:space="0" w:color="auto"/>
        <w:left w:val="none" w:sz="0" w:space="0" w:color="auto"/>
        <w:bottom w:val="none" w:sz="0" w:space="0" w:color="auto"/>
        <w:right w:val="none" w:sz="0" w:space="0" w:color="auto"/>
      </w:divBdr>
    </w:div>
    <w:div w:id="1388606721">
      <w:bodyDiv w:val="1"/>
      <w:marLeft w:val="0"/>
      <w:marRight w:val="0"/>
      <w:marTop w:val="0"/>
      <w:marBottom w:val="0"/>
      <w:divBdr>
        <w:top w:val="none" w:sz="0" w:space="0" w:color="auto"/>
        <w:left w:val="none" w:sz="0" w:space="0" w:color="auto"/>
        <w:bottom w:val="none" w:sz="0" w:space="0" w:color="auto"/>
        <w:right w:val="none" w:sz="0" w:space="0" w:color="auto"/>
      </w:divBdr>
    </w:div>
    <w:div w:id="1454593602">
      <w:bodyDiv w:val="1"/>
      <w:marLeft w:val="0"/>
      <w:marRight w:val="0"/>
      <w:marTop w:val="0"/>
      <w:marBottom w:val="0"/>
      <w:divBdr>
        <w:top w:val="none" w:sz="0" w:space="0" w:color="auto"/>
        <w:left w:val="none" w:sz="0" w:space="0" w:color="auto"/>
        <w:bottom w:val="none" w:sz="0" w:space="0" w:color="auto"/>
        <w:right w:val="none" w:sz="0" w:space="0" w:color="auto"/>
      </w:divBdr>
    </w:div>
    <w:div w:id="1470049489">
      <w:bodyDiv w:val="1"/>
      <w:marLeft w:val="0"/>
      <w:marRight w:val="0"/>
      <w:marTop w:val="600"/>
      <w:marBottom w:val="600"/>
      <w:divBdr>
        <w:top w:val="none" w:sz="0" w:space="0" w:color="auto"/>
        <w:left w:val="none" w:sz="0" w:space="0" w:color="auto"/>
        <w:bottom w:val="none" w:sz="0" w:space="0" w:color="auto"/>
        <w:right w:val="none" w:sz="0" w:space="0" w:color="auto"/>
      </w:divBdr>
      <w:divsChild>
        <w:div w:id="1828134876">
          <w:marLeft w:val="0"/>
          <w:marRight w:val="0"/>
          <w:marTop w:val="0"/>
          <w:marBottom w:val="0"/>
          <w:divBdr>
            <w:top w:val="none" w:sz="0" w:space="0" w:color="auto"/>
            <w:left w:val="none" w:sz="0" w:space="0" w:color="auto"/>
            <w:bottom w:val="none" w:sz="0" w:space="0" w:color="auto"/>
            <w:right w:val="none" w:sz="0" w:space="0" w:color="auto"/>
          </w:divBdr>
          <w:divsChild>
            <w:div w:id="896475354">
              <w:marLeft w:val="0"/>
              <w:marRight w:val="0"/>
              <w:marTop w:val="0"/>
              <w:marBottom w:val="0"/>
              <w:divBdr>
                <w:top w:val="none" w:sz="0" w:space="0" w:color="auto"/>
                <w:left w:val="single" w:sz="12" w:space="0" w:color="000000"/>
                <w:bottom w:val="single" w:sz="12" w:space="0" w:color="000000"/>
                <w:right w:val="single" w:sz="12" w:space="0" w:color="000000"/>
              </w:divBdr>
              <w:divsChild>
                <w:div w:id="209531943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573659208">
      <w:bodyDiv w:val="1"/>
      <w:marLeft w:val="0"/>
      <w:marRight w:val="0"/>
      <w:marTop w:val="0"/>
      <w:marBottom w:val="0"/>
      <w:divBdr>
        <w:top w:val="none" w:sz="0" w:space="0" w:color="auto"/>
        <w:left w:val="none" w:sz="0" w:space="0" w:color="auto"/>
        <w:bottom w:val="none" w:sz="0" w:space="0" w:color="auto"/>
        <w:right w:val="none" w:sz="0" w:space="0" w:color="auto"/>
      </w:divBdr>
      <w:divsChild>
        <w:div w:id="1612008069">
          <w:marLeft w:val="0"/>
          <w:marRight w:val="0"/>
          <w:marTop w:val="240"/>
          <w:marBottom w:val="240"/>
          <w:divBdr>
            <w:top w:val="none" w:sz="0" w:space="0" w:color="auto"/>
            <w:left w:val="none" w:sz="0" w:space="0" w:color="auto"/>
            <w:bottom w:val="none" w:sz="0" w:space="0" w:color="auto"/>
            <w:right w:val="none" w:sz="0" w:space="0" w:color="auto"/>
          </w:divBdr>
          <w:divsChild>
            <w:div w:id="20320750">
              <w:marLeft w:val="0"/>
              <w:marRight w:val="0"/>
              <w:marTop w:val="0"/>
              <w:marBottom w:val="0"/>
              <w:divBdr>
                <w:top w:val="none" w:sz="0" w:space="0" w:color="auto"/>
                <w:left w:val="single" w:sz="6" w:space="0" w:color="F0F2F7"/>
                <w:bottom w:val="none" w:sz="0" w:space="0" w:color="auto"/>
                <w:right w:val="single" w:sz="6" w:space="0" w:color="F0F2F7"/>
              </w:divBdr>
              <w:divsChild>
                <w:div w:id="909657953">
                  <w:marLeft w:val="240"/>
                  <w:marRight w:val="0"/>
                  <w:marTop w:val="375"/>
                  <w:marBottom w:val="240"/>
                  <w:divBdr>
                    <w:top w:val="none" w:sz="0" w:space="0" w:color="auto"/>
                    <w:left w:val="none" w:sz="0" w:space="0" w:color="auto"/>
                    <w:bottom w:val="none" w:sz="0" w:space="0" w:color="auto"/>
                    <w:right w:val="none" w:sz="0" w:space="0" w:color="auto"/>
                  </w:divBdr>
                  <w:divsChild>
                    <w:div w:id="56341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87698">
      <w:bodyDiv w:val="1"/>
      <w:marLeft w:val="0"/>
      <w:marRight w:val="0"/>
      <w:marTop w:val="600"/>
      <w:marBottom w:val="600"/>
      <w:divBdr>
        <w:top w:val="none" w:sz="0" w:space="0" w:color="auto"/>
        <w:left w:val="none" w:sz="0" w:space="0" w:color="auto"/>
        <w:bottom w:val="none" w:sz="0" w:space="0" w:color="auto"/>
        <w:right w:val="none" w:sz="0" w:space="0" w:color="auto"/>
      </w:divBdr>
      <w:divsChild>
        <w:div w:id="2079326787">
          <w:marLeft w:val="0"/>
          <w:marRight w:val="0"/>
          <w:marTop w:val="0"/>
          <w:marBottom w:val="0"/>
          <w:divBdr>
            <w:top w:val="none" w:sz="0" w:space="0" w:color="auto"/>
            <w:left w:val="none" w:sz="0" w:space="0" w:color="auto"/>
            <w:bottom w:val="none" w:sz="0" w:space="0" w:color="auto"/>
            <w:right w:val="none" w:sz="0" w:space="0" w:color="auto"/>
          </w:divBdr>
          <w:divsChild>
            <w:div w:id="1199508774">
              <w:marLeft w:val="0"/>
              <w:marRight w:val="0"/>
              <w:marTop w:val="0"/>
              <w:marBottom w:val="0"/>
              <w:divBdr>
                <w:top w:val="none" w:sz="0" w:space="0" w:color="auto"/>
                <w:left w:val="single" w:sz="12" w:space="0" w:color="000000"/>
                <w:bottom w:val="single" w:sz="12" w:space="0" w:color="000000"/>
                <w:right w:val="single" w:sz="12" w:space="0" w:color="000000"/>
              </w:divBdr>
              <w:divsChild>
                <w:div w:id="201013622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685981072">
      <w:bodyDiv w:val="1"/>
      <w:marLeft w:val="0"/>
      <w:marRight w:val="0"/>
      <w:marTop w:val="0"/>
      <w:marBottom w:val="0"/>
      <w:divBdr>
        <w:top w:val="none" w:sz="0" w:space="0" w:color="auto"/>
        <w:left w:val="none" w:sz="0" w:space="0" w:color="auto"/>
        <w:bottom w:val="none" w:sz="0" w:space="0" w:color="auto"/>
        <w:right w:val="none" w:sz="0" w:space="0" w:color="auto"/>
      </w:divBdr>
      <w:divsChild>
        <w:div w:id="20152541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99585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810323915">
      <w:bodyDiv w:val="1"/>
      <w:marLeft w:val="0"/>
      <w:marRight w:val="0"/>
      <w:marTop w:val="0"/>
      <w:marBottom w:val="0"/>
      <w:divBdr>
        <w:top w:val="none" w:sz="0" w:space="0" w:color="auto"/>
        <w:left w:val="none" w:sz="0" w:space="0" w:color="auto"/>
        <w:bottom w:val="none" w:sz="0" w:space="0" w:color="auto"/>
        <w:right w:val="none" w:sz="0" w:space="0" w:color="auto"/>
      </w:divBdr>
      <w:divsChild>
        <w:div w:id="274947230">
          <w:blockQuote w:val="1"/>
          <w:marLeft w:val="720"/>
          <w:marRight w:val="720"/>
          <w:marTop w:val="100"/>
          <w:marBottom w:val="100"/>
          <w:divBdr>
            <w:top w:val="none" w:sz="0" w:space="0" w:color="auto"/>
            <w:left w:val="none" w:sz="0" w:space="0" w:color="auto"/>
            <w:bottom w:val="none" w:sz="0" w:space="0" w:color="auto"/>
            <w:right w:val="none" w:sz="0" w:space="0" w:color="auto"/>
          </w:divBdr>
        </w:div>
        <w:div w:id="13161072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4327871">
      <w:bodyDiv w:val="1"/>
      <w:marLeft w:val="0"/>
      <w:marRight w:val="0"/>
      <w:marTop w:val="0"/>
      <w:marBottom w:val="0"/>
      <w:divBdr>
        <w:top w:val="none" w:sz="0" w:space="0" w:color="auto"/>
        <w:left w:val="none" w:sz="0" w:space="0" w:color="auto"/>
        <w:bottom w:val="none" w:sz="0" w:space="0" w:color="auto"/>
        <w:right w:val="none" w:sz="0" w:space="0" w:color="auto"/>
      </w:divBdr>
      <w:divsChild>
        <w:div w:id="1755473550">
          <w:marLeft w:val="0"/>
          <w:marRight w:val="0"/>
          <w:marTop w:val="240"/>
          <w:marBottom w:val="240"/>
          <w:divBdr>
            <w:top w:val="none" w:sz="0" w:space="0" w:color="auto"/>
            <w:left w:val="none" w:sz="0" w:space="0" w:color="auto"/>
            <w:bottom w:val="none" w:sz="0" w:space="0" w:color="auto"/>
            <w:right w:val="none" w:sz="0" w:space="0" w:color="auto"/>
          </w:divBdr>
          <w:divsChild>
            <w:div w:id="935668989">
              <w:marLeft w:val="0"/>
              <w:marRight w:val="0"/>
              <w:marTop w:val="0"/>
              <w:marBottom w:val="0"/>
              <w:divBdr>
                <w:top w:val="none" w:sz="0" w:space="0" w:color="auto"/>
                <w:left w:val="single" w:sz="6" w:space="0" w:color="F0F2F7"/>
                <w:bottom w:val="none" w:sz="0" w:space="0" w:color="auto"/>
                <w:right w:val="single" w:sz="6" w:space="0" w:color="F0F2F7"/>
              </w:divBdr>
              <w:divsChild>
                <w:div w:id="1684940097">
                  <w:marLeft w:val="240"/>
                  <w:marRight w:val="0"/>
                  <w:marTop w:val="375"/>
                  <w:marBottom w:val="240"/>
                  <w:divBdr>
                    <w:top w:val="none" w:sz="0" w:space="0" w:color="auto"/>
                    <w:left w:val="none" w:sz="0" w:space="0" w:color="auto"/>
                    <w:bottom w:val="none" w:sz="0" w:space="0" w:color="auto"/>
                    <w:right w:val="none" w:sz="0" w:space="0" w:color="auto"/>
                  </w:divBdr>
                  <w:divsChild>
                    <w:div w:id="163101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363475">
      <w:bodyDiv w:val="1"/>
      <w:marLeft w:val="0"/>
      <w:marRight w:val="0"/>
      <w:marTop w:val="0"/>
      <w:marBottom w:val="0"/>
      <w:divBdr>
        <w:top w:val="none" w:sz="0" w:space="0" w:color="auto"/>
        <w:left w:val="none" w:sz="0" w:space="0" w:color="auto"/>
        <w:bottom w:val="none" w:sz="0" w:space="0" w:color="auto"/>
        <w:right w:val="none" w:sz="0" w:space="0" w:color="auto"/>
      </w:divBdr>
    </w:div>
    <w:div w:id="1856994411">
      <w:bodyDiv w:val="1"/>
      <w:marLeft w:val="0"/>
      <w:marRight w:val="0"/>
      <w:marTop w:val="0"/>
      <w:marBottom w:val="0"/>
      <w:divBdr>
        <w:top w:val="none" w:sz="0" w:space="0" w:color="auto"/>
        <w:left w:val="none" w:sz="0" w:space="0" w:color="auto"/>
        <w:bottom w:val="none" w:sz="0" w:space="0" w:color="auto"/>
        <w:right w:val="none" w:sz="0" w:space="0" w:color="auto"/>
      </w:divBdr>
    </w:div>
    <w:div w:id="1862671154">
      <w:bodyDiv w:val="1"/>
      <w:marLeft w:val="0"/>
      <w:marRight w:val="0"/>
      <w:marTop w:val="0"/>
      <w:marBottom w:val="0"/>
      <w:divBdr>
        <w:top w:val="none" w:sz="0" w:space="0" w:color="auto"/>
        <w:left w:val="none" w:sz="0" w:space="0" w:color="auto"/>
        <w:bottom w:val="none" w:sz="0" w:space="0" w:color="auto"/>
        <w:right w:val="none" w:sz="0" w:space="0" w:color="auto"/>
      </w:divBdr>
    </w:div>
    <w:div w:id="1934775320">
      <w:bodyDiv w:val="1"/>
      <w:marLeft w:val="0"/>
      <w:marRight w:val="0"/>
      <w:marTop w:val="0"/>
      <w:marBottom w:val="0"/>
      <w:divBdr>
        <w:top w:val="none" w:sz="0" w:space="0" w:color="auto"/>
        <w:left w:val="none" w:sz="0" w:space="0" w:color="auto"/>
        <w:bottom w:val="none" w:sz="0" w:space="0" w:color="auto"/>
        <w:right w:val="none" w:sz="0" w:space="0" w:color="auto"/>
      </w:divBdr>
    </w:div>
    <w:div w:id="2025204286">
      <w:bodyDiv w:val="1"/>
      <w:marLeft w:val="0"/>
      <w:marRight w:val="0"/>
      <w:marTop w:val="0"/>
      <w:marBottom w:val="0"/>
      <w:divBdr>
        <w:top w:val="none" w:sz="0" w:space="0" w:color="auto"/>
        <w:left w:val="none" w:sz="0" w:space="0" w:color="auto"/>
        <w:bottom w:val="none" w:sz="0" w:space="0" w:color="auto"/>
        <w:right w:val="none" w:sz="0" w:space="0" w:color="auto"/>
      </w:divBdr>
    </w:div>
    <w:div w:id="2082947052">
      <w:bodyDiv w:val="1"/>
      <w:marLeft w:val="0"/>
      <w:marRight w:val="0"/>
      <w:marTop w:val="0"/>
      <w:marBottom w:val="0"/>
      <w:divBdr>
        <w:top w:val="none" w:sz="0" w:space="0" w:color="auto"/>
        <w:left w:val="none" w:sz="0" w:space="0" w:color="auto"/>
        <w:bottom w:val="none" w:sz="0" w:space="0" w:color="auto"/>
        <w:right w:val="none" w:sz="0" w:space="0" w:color="auto"/>
      </w:divBdr>
    </w:div>
    <w:div w:id="2113282960">
      <w:bodyDiv w:val="1"/>
      <w:marLeft w:val="0"/>
      <w:marRight w:val="0"/>
      <w:marTop w:val="0"/>
      <w:marBottom w:val="0"/>
      <w:divBdr>
        <w:top w:val="none" w:sz="0" w:space="0" w:color="auto"/>
        <w:left w:val="none" w:sz="0" w:space="0" w:color="auto"/>
        <w:bottom w:val="none" w:sz="0" w:space="0" w:color="auto"/>
        <w:right w:val="none" w:sz="0" w:space="0" w:color="auto"/>
      </w:divBdr>
      <w:divsChild>
        <w:div w:id="114368636">
          <w:marLeft w:val="1008"/>
          <w:marRight w:val="0"/>
          <w:marTop w:val="106"/>
          <w:marBottom w:val="0"/>
          <w:divBdr>
            <w:top w:val="none" w:sz="0" w:space="0" w:color="auto"/>
            <w:left w:val="none" w:sz="0" w:space="0" w:color="auto"/>
            <w:bottom w:val="none" w:sz="0" w:space="0" w:color="auto"/>
            <w:right w:val="none" w:sz="0" w:space="0" w:color="auto"/>
          </w:divBdr>
        </w:div>
        <w:div w:id="160242897">
          <w:marLeft w:val="432"/>
          <w:marRight w:val="0"/>
          <w:marTop w:val="115"/>
          <w:marBottom w:val="0"/>
          <w:divBdr>
            <w:top w:val="none" w:sz="0" w:space="0" w:color="auto"/>
            <w:left w:val="none" w:sz="0" w:space="0" w:color="auto"/>
            <w:bottom w:val="none" w:sz="0" w:space="0" w:color="auto"/>
            <w:right w:val="none" w:sz="0" w:space="0" w:color="auto"/>
          </w:divBdr>
        </w:div>
        <w:div w:id="286351354">
          <w:marLeft w:val="432"/>
          <w:marRight w:val="0"/>
          <w:marTop w:val="115"/>
          <w:marBottom w:val="0"/>
          <w:divBdr>
            <w:top w:val="none" w:sz="0" w:space="0" w:color="auto"/>
            <w:left w:val="none" w:sz="0" w:space="0" w:color="auto"/>
            <w:bottom w:val="none" w:sz="0" w:space="0" w:color="auto"/>
            <w:right w:val="none" w:sz="0" w:space="0" w:color="auto"/>
          </w:divBdr>
        </w:div>
        <w:div w:id="425424760">
          <w:marLeft w:val="1008"/>
          <w:marRight w:val="0"/>
          <w:marTop w:val="106"/>
          <w:marBottom w:val="0"/>
          <w:divBdr>
            <w:top w:val="none" w:sz="0" w:space="0" w:color="auto"/>
            <w:left w:val="none" w:sz="0" w:space="0" w:color="auto"/>
            <w:bottom w:val="none" w:sz="0" w:space="0" w:color="auto"/>
            <w:right w:val="none" w:sz="0" w:space="0" w:color="auto"/>
          </w:divBdr>
        </w:div>
        <w:div w:id="624041888">
          <w:marLeft w:val="1008"/>
          <w:marRight w:val="0"/>
          <w:marTop w:val="106"/>
          <w:marBottom w:val="0"/>
          <w:divBdr>
            <w:top w:val="none" w:sz="0" w:space="0" w:color="auto"/>
            <w:left w:val="none" w:sz="0" w:space="0" w:color="auto"/>
            <w:bottom w:val="none" w:sz="0" w:space="0" w:color="auto"/>
            <w:right w:val="none" w:sz="0" w:space="0" w:color="auto"/>
          </w:divBdr>
        </w:div>
        <w:div w:id="701321001">
          <w:marLeft w:val="432"/>
          <w:marRight w:val="0"/>
          <w:marTop w:val="115"/>
          <w:marBottom w:val="0"/>
          <w:divBdr>
            <w:top w:val="none" w:sz="0" w:space="0" w:color="auto"/>
            <w:left w:val="none" w:sz="0" w:space="0" w:color="auto"/>
            <w:bottom w:val="none" w:sz="0" w:space="0" w:color="auto"/>
            <w:right w:val="none" w:sz="0" w:space="0" w:color="auto"/>
          </w:divBdr>
        </w:div>
        <w:div w:id="713118624">
          <w:marLeft w:val="432"/>
          <w:marRight w:val="0"/>
          <w:marTop w:val="115"/>
          <w:marBottom w:val="0"/>
          <w:divBdr>
            <w:top w:val="none" w:sz="0" w:space="0" w:color="auto"/>
            <w:left w:val="none" w:sz="0" w:space="0" w:color="auto"/>
            <w:bottom w:val="none" w:sz="0" w:space="0" w:color="auto"/>
            <w:right w:val="none" w:sz="0" w:space="0" w:color="auto"/>
          </w:divBdr>
        </w:div>
        <w:div w:id="900746904">
          <w:marLeft w:val="1008"/>
          <w:marRight w:val="0"/>
          <w:marTop w:val="106"/>
          <w:marBottom w:val="0"/>
          <w:divBdr>
            <w:top w:val="none" w:sz="0" w:space="0" w:color="auto"/>
            <w:left w:val="none" w:sz="0" w:space="0" w:color="auto"/>
            <w:bottom w:val="none" w:sz="0" w:space="0" w:color="auto"/>
            <w:right w:val="none" w:sz="0" w:space="0" w:color="auto"/>
          </w:divBdr>
        </w:div>
        <w:div w:id="1539318094">
          <w:marLeft w:val="432"/>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2.xml"/><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image" Target="media/image14.emf"/><Relationship Id="rId31" Type="http://schemas.openxmlformats.org/officeDocument/2006/relationships/image" Target="media/image15.emf"/><Relationship Id="rId32" Type="http://schemas.openxmlformats.org/officeDocument/2006/relationships/image" Target="media/image16.png"/><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hyperlink" Target="http://legis.state.sd.us/rules/DisplayRule.aspx?Rule=74:51:01" TargetMode="External"/><Relationship Id="rId36" Type="http://schemas.openxmlformats.org/officeDocument/2006/relationships/comments" Target="comments.xml"/><Relationship Id="rId10" Type="http://schemas.openxmlformats.org/officeDocument/2006/relationships/image" Target="media/image1.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image" Target="media/image4.emf"/><Relationship Id="rId17" Type="http://schemas.openxmlformats.org/officeDocument/2006/relationships/header" Target="header3.xml"/><Relationship Id="rId18" Type="http://schemas.openxmlformats.org/officeDocument/2006/relationships/header" Target="header4.xml"/><Relationship Id="rId19" Type="http://schemas.openxmlformats.org/officeDocument/2006/relationships/header" Target="header5.xml"/><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0-11-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SDL10</b:Tag>
    <b:SourceType>InternetSite</b:SourceType>
    <b:Guid>{EC1C3412-79DD-4085-91F9-4A7781711B54}</b:Guid>
    <b:Author>
      <b:Author>
        <b:Corporate>SD Legislature</b:Corporate>
      </b:Author>
    </b:Author>
    <b:Title>Administrative Rules</b:Title>
    <b:Year>2010</b:Year>
    <b:InternetSiteTitle>Surface Water Quality Standards</b:InternetSiteTitle>
    <b:YearAccessed>2010</b:YearAccessed>
    <b:MonthAccessed>August</b:MonthAccessed>
    <b:DayAccessed>12</b:DayAccessed>
    <b:URL>http://legis.state.sd.us/rules/DisplayRule.aspx?Rule=74:51:01</b:URL>
    <b:RefOrder>1</b:RefOrder>
  </b:Source>
  <b:Source>
    <b:Tag>Ene10</b:Tag>
    <b:SourceType>Report</b:SourceType>
    <b:Guid>{8EFE7DA1-46F6-4D51-AAF5-ADFF71F35759}</b:Guid>
    <b:Author>
      <b:Author>
        <b:Corporate>Energy Laboratories</b:Corporate>
      </b:Author>
    </b:Author>
    <b:Title>Oglala Sioux Tribe Environmental Protection Program-Laboratory Analytical Report</b:Title>
    <b:Year>2010</b:Year>
    <b:City>Rapid City</b:City>
    <b:RefOrder>4</b:RefOrder>
  </b:Source>
  <b:Source>
    <b:Tag>Uni10</b:Tag>
    <b:SourceType>Report</b:SourceType>
    <b:Guid>{AAE4C346-3A32-4DDE-A292-15C002646925}</b:Guid>
    <b:Author>
      <b:Author>
        <b:Corporate>United States Environmental Protection Agency</b:Corporate>
      </b:Author>
    </b:Author>
    <b:Title>Handbook for Developing Watershed Plans to Restore and Protect Our Waters</b:Title>
    <b:Year>2010</b:Year>
    <b:RefOrder>5</b:RefOrder>
  </b:Source>
  <b:Source>
    <b:Tag>Ogl99</b:Tag>
    <b:SourceType>Report</b:SourceType>
    <b:Guid>{D5091A66-D249-498F-8F24-7134D5CC6C7C}</b:Guid>
    <b:Author>
      <b:Author>
        <b:Corporate>Oglala Sioux Tribe Water Resources Department</b:Corporate>
      </b:Author>
    </b:Author>
    <b:Title>Integration of Benthic Macroinvertebrate Rapid Bioassessment Habitat Quality Data and Chemical Water Quality Data for Streams and Rivers on the Pine Ridge Reservation</b:Title>
    <b:Year>1999</b:Year>
    <b:RefOrder>6</b:RefOrder>
  </b:Source>
  <b:Source>
    <b:Tag>SDD10</b:Tag>
    <b:SourceType>Report</b:SourceType>
    <b:Guid>{C945844F-03CF-4E49-8D4A-E9549208598B}</b:Guid>
    <b:Author>
      <b:Author>
        <b:Corporate>SD Department of Enviroment &amp; Natural Resources, Pirner, Steven M.</b:Corporate>
      </b:Author>
    </b:Author>
    <b:Title>The 2010 South Dakota Integrated Report Surface Water Quality Assessment</b:Title>
    <b:Year>2010</b:Year>
    <b:Publisher>South Dakota Department of Enviroment &amp; Natural Resources</b:Publisher>
    <b:RefOrder>7</b:RefOrder>
  </b:Source>
  <b:Source>
    <b:Tag>Sou05</b:Tag>
    <b:SourceType>Report</b:SourceType>
    <b:Guid>{D82CC42C-D590-47E3-B837-E67341AC5D0D}</b:Guid>
    <b:Author>
      <b:Author>
        <b:Corporate>South Dakota Department of Environment and Natural Resources</b:Corporate>
      </b:Author>
    </b:Author>
    <b:Title>Phase 1 Environmental Assessment of the White River Watershed-White River, South Dakota</b:Title>
    <b:Year>2005</b:Year>
    <b:RefOrder>8</b:RefOrder>
  </b:Source>
  <b:Source>
    <b:Tag>Tet051</b:Tag>
    <b:SourceType>Report</b:SourceType>
    <b:Guid>{3204EC1C-30C0-41B5-ACC3-D39FA9F64092}</b:Guid>
    <b:Author>
      <b:Author>
        <b:Corporate>Tetra Tech, Inc.</b:Corporate>
      </b:Author>
    </b:Author>
    <b:Title>Nonpoint Source Assessment Report for the Oglala Sioux Tribe</b:Title>
    <b:Year>2005a</b:Year>
    <b:Publisher>United States Environment Protection Agency-Region 8</b:Publisher>
    <b:City>Denver</b:City>
    <b:RefOrder>3</b:RefOrder>
  </b:Source>
  <b:Source>
    <b:Tag>Tet05</b:Tag>
    <b:SourceType>Report</b:SourceType>
    <b:Guid>{862128F0-1A86-4534-B263-6390AC3B886F}</b:Guid>
    <b:Author>
      <b:Author>
        <b:Corporate>Tetra Tech, Inc.</b:Corporate>
      </b:Author>
    </b:Author>
    <b:Title>NPS Managment Program Plan for the Oglala Sioux Tribe</b:Title>
    <b:Year>2005b</b:Year>
    <b:Publisher>United States Environmental Protection Agency-Region 8</b:Publisher>
    <b:City>Denver</b:City>
    <b:RefOrder>2</b:RefOrder>
  </b:Source>
  <b:Source>
    <b:Tag>The11</b:Tag>
    <b:SourceType>DocumentFromInternetSite</b:SourceType>
    <b:Guid>{34B6A4E4-A33D-4418-A601-4C39FDFC2435}</b:Guid>
    <b:Author>
      <b:Author>
        <b:Corporate>The U.S. Government's Printing Office</b:Corporate>
      </b:Author>
    </b:Author>
    <b:Title>Electronic Code of Federal Regulations</b:Title>
    <b:Year>2011</b:Year>
    <b:Month>January</b:Month>
    <b:Day>11</b:Day>
    <b:InternetSiteTitle>GPO Access</b:InternetSiteTitle>
    <b:YearAccessed>2011</b:YearAccessed>
    <b:MonthAccessed>January</b:MonthAccessed>
    <b:URL>http://ecfr.gpoaccess.gov/cgi/t/text/text-idx?c=ecfr&amp;rgn=div5&amp;view=text&amp;node=40:21.0.1.1.18&amp;idno=40#40:21.0.1.1.18.1</b:URL>
    <b:RefOrder>9</b:RefOrder>
  </b:Source>
  <b:Source>
    <b:Tag>SDD11</b:Tag>
    <b:SourceType>InternetSite</b:SourceType>
    <b:Guid>{0138B351-832E-4001-8AEA-26B33B376FAB}</b:Guid>
    <b:Author>
      <b:Author>
        <b:Corporate>SD Department of Environment &amp; Natural Resources</b:Corporate>
      </b:Author>
    </b:Author>
    <b:Title>Surface Water Quality Standards</b:Title>
    <b:Year>2011</b:Year>
    <b:InternetSiteTitle>South Dakota, DENR</b:InternetSiteTitle>
    <b:Month>January</b:Month>
    <b:YearAccessed>2011</b:YearAccessed>
    <b:MonthAccessed>January</b:MonthAccessed>
    <b:URL>http://denr.sd.gov/des/sw/swqstandards.aspx</b:URL>
    <b:RefOrder>10</b:RefOrder>
  </b:Source>
  <b:Source>
    <b:Tag>Sou11</b:Tag>
    <b:SourceType>InternetSite</b:SourceType>
    <b:Guid>{846E28D9-B9DB-4278-BDAC-E35EE3F5D4F3}</b:Guid>
    <b:Author>
      <b:Author>
        <b:Corporate>South Dakota Department of Natural Resources</b:Corporate>
      </b:Author>
    </b:Author>
    <b:Title>Surface Water Quality Standards</b:Title>
    <b:Year>2011</b:Year>
    <b:InternetSiteTitle>SD DENR</b:InternetSiteTitle>
    <b:YearAccessed>2011</b:YearAccessed>
    <b:MonthAccessed>February</b:MonthAccessed>
    <b:URL>http://denr.sd.gov/des/sw/swqstandards.aspx</b:URL>
    <b:RefOrder>11</b:RefOrder>
  </b:Source>
  <b:Source>
    <b:Tag>Ogl02</b:Tag>
    <b:SourceType>Report</b:SourceType>
    <b:Guid>{3CC450B9-CF0B-4510-8F12-709225113238}</b:Guid>
    <b:Author>
      <b:Author>
        <b:Corporate>Oglala Sioux Tribe</b:Corporate>
      </b:Author>
    </b:Author>
    <b:Title>OST Water Quality Management Code</b:Title>
    <b:Year>2002</b:Year>
    <b:City>Pine Ridge</b:City>
    <b:StateProvince>South Dakota</b:StateProvince>
    <b:CountryRegion>United States of American</b:CountryRegion>
    <b:Publisher>OST Environmental Health Technical Team, Environmental Protection Program</b:Publisher>
    <b:RefOrder>12</b:RefOrder>
  </b:Source>
  <b:Source>
    <b:Tag>Car07</b:Tag>
    <b:SourceType>Report</b:SourceType>
    <b:Guid>{762B1038-641C-490B-8A36-177B6C097E83}</b:Guid>
    <b:Author>
      <b:Author>
        <b:NameList>
          <b:Person>
            <b:Last>Carter</b:Last>
            <b:First>J.M.</b:First>
          </b:Person>
          <b:Person>
            <b:Last>Heakin</b:Last>
            <b:First>A.J.</b:First>
          </b:Person>
        </b:NameList>
      </b:Author>
    </b:Author>
    <b:Title>Generalized Potentiometric Surface of the Arikaree Aquifer, Pine Ridge Indian Reservation and Bennett County, South Dakota</b:Title>
    <b:Year>2007</b:Year>
    <b:Publisher>U.S. Geological Survey Scientific Investigations Map 2993, 2 sheets</b:Publisher>
    <b:RefOrder>13</b:RefOrder>
  </b:Source>
  <b:Source>
    <b:Tag>Car98</b:Tag>
    <b:SourceType>Report</b:SourceType>
    <b:Guid>{AF031988-1129-4EE5-90EB-301B338C36C7}</b:Guid>
    <b:Author>
      <b:Author>
        <b:NameList>
          <b:Person>
            <b:Last>Carter</b:Last>
            <b:First>J.M.</b:First>
          </b:Person>
          <b:Person>
            <b:Last>Sando</b:Last>
            <b:First>S.K.</b:First>
          </b:Person>
          <b:Person>
            <b:Last>Hayes</b:Last>
            <b:First>T.S.</b:First>
          </b:Person>
        </b:NameList>
      </b:Author>
    </b:Author>
    <b:Title>Source, Occurence, and Extent of Arsenic in the Grass Mountain Area of the Rosebud Indian Reservation, South Dakota</b:Title>
    <b:Year>1998</b:Year>
    <b:Publisher>U.S. Geological Survey Investigations Report 97-4286, 90 p.</b:Publisher>
    <b:RefOrder>14</b:RefOrder>
  </b:Source>
  <b:Source>
    <b:Tag>Hea001</b:Tag>
    <b:SourceType>Report</b:SourceType>
    <b:Guid>{09DD1667-0D35-490A-8B38-14E1BC4A19AC}</b:Guid>
    <b:Author>
      <b:Author>
        <b:NameList>
          <b:Person>
            <b:Last>Heakin</b:Last>
            <b:First>A.J.</b:First>
          </b:Person>
        </b:NameList>
      </b:Author>
    </b:Author>
    <b:Title>Water Quality of Selected Springs and Public-Supply Wells, Pine Ridge Indian Reservation, South Dakota, 1992-97</b:Title>
    <b:Year>2000</b:Year>
    <b:Publisher>U.S. Geological Survey Water-Resources Investigations Report 99-4063, 61 p.</b:Publisher>
    <b:RefOrder>1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ED0ACC-3E8B-CE4A-AEFA-47C613FB8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73</Pages>
  <Words>20788</Words>
  <Characters>118495</Characters>
  <Application>Microsoft Macintosh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Oglala Sioux Tribe Watershed Plan</vt:lpstr>
    </vt:vector>
  </TitlesOfParts>
  <Company>Matrix consulting group, inc</Company>
  <LinksUpToDate>false</LinksUpToDate>
  <CharactersWithSpaces>139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glala Sioux Tribe Watershed Plan</dc:title>
  <dc:subject/>
  <dc:creator>MATRIX CONSULTING GROUP</dc:creator>
  <cp:keywords/>
  <dc:description/>
  <cp:lastModifiedBy>Charles Jason Tinant</cp:lastModifiedBy>
  <cp:revision>5</cp:revision>
  <cp:lastPrinted>2011-09-15T15:12:00Z</cp:lastPrinted>
  <dcterms:created xsi:type="dcterms:W3CDTF">2015-01-30T19:19:00Z</dcterms:created>
  <dcterms:modified xsi:type="dcterms:W3CDTF">2015-01-30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07255501</vt:i4>
  </property>
</Properties>
</file>